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114485356"/>
    <w:bookmarkStart w:id="1" w:name="_Hlk106572155"/>
    <w:commentRangeStart w:id="2"/>
    <w:p w14:paraId="49F852E2" w14:textId="24835A80" w:rsidR="00074548" w:rsidRPr="009D3CC3" w:rsidRDefault="00000000" w:rsidP="00074548">
      <w:pPr>
        <w:pStyle w:val="Title"/>
        <w:rPr>
          <w:b/>
          <w:bCs/>
        </w:rPr>
      </w:pPr>
      <w:sdt>
        <w:sdtPr>
          <w:rPr>
            <w:b/>
            <w:bCs/>
          </w:rPr>
          <w:alias w:val="Title:"/>
          <w:tag w:val="Title:"/>
          <w:id w:val="726351117"/>
          <w:placeholder>
            <w:docPart w:val="5630FD8FAA2D4003A9D6CDE81B9D9673"/>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074548" w:rsidRPr="00074548">
            <w:rPr>
              <w:b/>
              <w:bCs/>
            </w:rPr>
            <w:t>Show some sensitivity! Using motion tracking to explore unconscious processes</w:t>
          </w:r>
        </w:sdtContent>
      </w:sdt>
    </w:p>
    <w:p w14:paraId="569071AE" w14:textId="77777777" w:rsidR="00074548" w:rsidRPr="00032C23" w:rsidRDefault="00074548" w:rsidP="00074548">
      <w:pPr>
        <w:pStyle w:val="Title2"/>
        <w:rPr>
          <w:vertAlign w:val="superscript"/>
        </w:rPr>
      </w:pPr>
      <w:r>
        <w:t>Khen Heller</w:t>
      </w:r>
      <w:r>
        <w:rPr>
          <w:vertAlign w:val="superscript"/>
        </w:rPr>
        <w:t>1</w:t>
      </w:r>
      <w:r>
        <w:t>, Craig S. Chapman</w:t>
      </w:r>
      <w:r>
        <w:rPr>
          <w:vertAlign w:val="superscript"/>
        </w:rPr>
        <w:t>2,3</w:t>
      </w:r>
      <w:r>
        <w:t xml:space="preserve"> and Liad Mudrik</w:t>
      </w:r>
      <w:r>
        <w:rPr>
          <w:vertAlign w:val="superscript"/>
        </w:rPr>
        <w:t>1,4</w:t>
      </w:r>
    </w:p>
    <w:p w14:paraId="7E660848" w14:textId="77777777" w:rsidR="00074548" w:rsidRDefault="00074548" w:rsidP="00074548">
      <w:pPr>
        <w:pStyle w:val="Title2"/>
      </w:pPr>
      <w:r>
        <w:rPr>
          <w:vertAlign w:val="superscript"/>
        </w:rPr>
        <w:t xml:space="preserve">1 </w:t>
      </w:r>
      <w:r w:rsidRPr="006D6EF5">
        <w:t>Sagol School of Neuroscience, Tel Aviv University</w:t>
      </w:r>
    </w:p>
    <w:p w14:paraId="2B58BDD3" w14:textId="77777777" w:rsidR="00074548" w:rsidRDefault="00074548" w:rsidP="00074548">
      <w:pPr>
        <w:pStyle w:val="Title2"/>
      </w:pPr>
      <w:r>
        <w:rPr>
          <w:vertAlign w:val="superscript"/>
        </w:rPr>
        <w:t xml:space="preserve">2 </w:t>
      </w:r>
      <w:r w:rsidRPr="006D6EF5">
        <w:t>Faculty of Kinesiology, Sport, and Recreation, University of Alberta, Edmonton, AB, Canada</w:t>
      </w:r>
    </w:p>
    <w:p w14:paraId="7C601E91" w14:textId="77777777" w:rsidR="00DE2711" w:rsidRDefault="00074548" w:rsidP="00DE2711">
      <w:pPr>
        <w:pStyle w:val="Title2"/>
        <w:rPr>
          <w:rtl/>
        </w:rPr>
      </w:pPr>
      <w:r>
        <w:rPr>
          <w:vertAlign w:val="superscript"/>
        </w:rPr>
        <w:t xml:space="preserve">3 </w:t>
      </w:r>
      <w:r w:rsidRPr="006D6EF5">
        <w:t>Neuroscience and Mental Health Institute University of Alberta Edmonton, Alberta, Canada</w:t>
      </w:r>
    </w:p>
    <w:p w14:paraId="4587C80F" w14:textId="059F451F" w:rsidR="006238E0" w:rsidRDefault="00074548" w:rsidP="00DE2711">
      <w:pPr>
        <w:pStyle w:val="Title2"/>
      </w:pPr>
      <w:r>
        <w:rPr>
          <w:vertAlign w:val="superscript"/>
        </w:rPr>
        <w:t xml:space="preserve">4 </w:t>
      </w:r>
      <w:r w:rsidRPr="006D6EF5">
        <w:t>School of Psychological Sciences, Tel Aviv University</w:t>
      </w:r>
      <w:bookmarkEnd w:id="0"/>
      <w:commentRangeEnd w:id="2"/>
      <w:r w:rsidR="00C838EC">
        <w:rPr>
          <w:rStyle w:val="CommentReference"/>
          <w:rtl/>
        </w:rPr>
        <w:commentReference w:id="2"/>
      </w:r>
    </w:p>
    <w:p w14:paraId="17A4C2D6" w14:textId="1C8FCA86" w:rsidR="00A85F15" w:rsidRPr="00A85F15" w:rsidRDefault="004C0E90" w:rsidP="006238E0">
      <w:pPr>
        <w:pStyle w:val="Heading2"/>
      </w:pPr>
      <w:r>
        <w:rPr>
          <w:rFonts w:eastAsia="SimSun"/>
          <w:kern w:val="24"/>
        </w:rPr>
        <w:br w:type="page"/>
      </w:r>
    </w:p>
    <w:p w14:paraId="56434494" w14:textId="3ABDE493" w:rsidR="00337559" w:rsidRDefault="00337559" w:rsidP="006238E0">
      <w:pPr>
        <w:pStyle w:val="Heading2"/>
        <w:rPr>
          <w:lang w:bidi="he-IL"/>
        </w:rPr>
      </w:pPr>
      <w:bookmarkStart w:id="3" w:name="_Toc114485357"/>
      <w:commentRangeStart w:id="4"/>
      <w:r>
        <w:lastRenderedPageBreak/>
        <w:t>Abstract</w:t>
      </w:r>
      <w:bookmarkEnd w:id="3"/>
      <w:commentRangeEnd w:id="4"/>
      <w:r w:rsidR="00C838EC">
        <w:rPr>
          <w:rStyle w:val="CommentReference"/>
          <w:rFonts w:asciiTheme="majorBidi" w:eastAsiaTheme="minorEastAsia" w:hAnsiTheme="majorBidi" w:cstheme="majorBidi"/>
          <w:b w:val="0"/>
          <w:bCs w:val="0"/>
          <w:lang w:eastAsia="en-US" w:bidi="he-IL"/>
        </w:rPr>
        <w:commentReference w:id="4"/>
      </w:r>
    </w:p>
    <w:p w14:paraId="7C352F4A" w14:textId="536BFFB3" w:rsidR="003D683E" w:rsidRDefault="000904B3" w:rsidP="00AA7E94">
      <w:pPr>
        <w:ind w:firstLine="0"/>
      </w:pPr>
      <w:bookmarkStart w:id="5" w:name="_Hlk114075806"/>
      <w:r w:rsidRPr="00CA4C70">
        <w:t>Although invisible to us, unconscious stimul</w:t>
      </w:r>
      <w:r>
        <w:t>i</w:t>
      </w:r>
      <w:r w:rsidRPr="00CA4C70">
        <w:t xml:space="preserve"> </w:t>
      </w:r>
      <w:r>
        <w:t xml:space="preserve">were shown to </w:t>
      </w:r>
      <w:r w:rsidRPr="00CA4C70">
        <w:t>still affect our behavior</w:t>
      </w:r>
      <w:r>
        <w:t xml:space="preserve">. However, </w:t>
      </w:r>
      <w:r w:rsidRPr="00CA4C70">
        <w:t xml:space="preserve">the field </w:t>
      </w:r>
      <w:r w:rsidR="00A21343">
        <w:t xml:space="preserve">of unconscious processing </w:t>
      </w:r>
      <w:r w:rsidRPr="00CA4C70">
        <w:t>abounds with contradicting findings</w:t>
      </w:r>
      <w:r>
        <w:t>,</w:t>
      </w:r>
      <w:r w:rsidRPr="00CA4C70">
        <w:t xml:space="preserve"> which in turn evoke an ongoing controversy about the</w:t>
      </w:r>
      <w:r w:rsidR="00733EA1">
        <w:t xml:space="preserve"> </w:t>
      </w:r>
      <w:r w:rsidRPr="00CA4C70">
        <w:t xml:space="preserve">scope of </w:t>
      </w:r>
      <w:r w:rsidR="00AA7E94">
        <w:t>such</w:t>
      </w:r>
      <w:r w:rsidR="00AA7E94" w:rsidRPr="00CA4C70">
        <w:t xml:space="preserve"> </w:t>
      </w:r>
      <w:r w:rsidRPr="00CA4C70">
        <w:t>processing</w:t>
      </w:r>
      <w:r>
        <w:t xml:space="preserve">, and specifically for </w:t>
      </w:r>
      <w:r w:rsidRPr="00CA4C70">
        <w:t xml:space="preserve">semantic </w:t>
      </w:r>
      <w:r w:rsidR="00AA7E94">
        <w:t>effects</w:t>
      </w:r>
      <w:r w:rsidRPr="00CA4C70">
        <w:t xml:space="preserve">. </w:t>
      </w:r>
      <w:r>
        <w:t xml:space="preserve">Such </w:t>
      </w:r>
      <w:r w:rsidRPr="00CA4C70">
        <w:t xml:space="preserve">contradicting results can be explained by methodological limitations of some of these studies. One </w:t>
      </w:r>
      <w:r w:rsidR="0050028A">
        <w:t xml:space="preserve">possible </w:t>
      </w:r>
      <w:r w:rsidRPr="00CA4C70">
        <w:t xml:space="preserve">limitation, that is studied in this thesis, </w:t>
      </w:r>
      <w:r>
        <w:t>might be an</w:t>
      </w:r>
      <w:r w:rsidRPr="00CA4C70">
        <w:t xml:space="preserve"> underestimation of unconscious processing due to the use of insensitive measures of the unconscious effect. The most prominent measure for probing unconscious effects is reaction time (RT), as measured using keyboard presses</w:t>
      </w:r>
      <w:r>
        <w:t>. H</w:t>
      </w:r>
      <w:r w:rsidRPr="00CA4C70">
        <w:t>owever, this effect is usually very small</w:t>
      </w:r>
      <w:r>
        <w:t xml:space="preserve"> </w:t>
      </w:r>
      <w:r w:rsidRPr="00CA4C70">
        <w:t xml:space="preserve">and indexes the final decision </w:t>
      </w:r>
      <w:r>
        <w:t xml:space="preserve">but not </w:t>
      </w:r>
      <w:r w:rsidRPr="00CA4C70">
        <w:t>the process of formulating it</w:t>
      </w:r>
      <w:r>
        <w:t>.</w:t>
      </w:r>
      <w:r w:rsidRPr="00CA4C70">
        <w:t xml:space="preserve"> </w:t>
      </w:r>
      <w:r w:rsidRPr="00BF6400">
        <w:t>Both</w:t>
      </w:r>
      <w:r w:rsidRPr="00CA4C70">
        <w:t xml:space="preserve"> problems might be solved </w:t>
      </w:r>
      <w:r>
        <w:t xml:space="preserve">by </w:t>
      </w:r>
      <w:r w:rsidRPr="00CA4C70">
        <w:t xml:space="preserve">using motion tracking, which has become a popular tool for unraveling cognitive processes. </w:t>
      </w:r>
    </w:p>
    <w:p w14:paraId="41246F4A" w14:textId="77777777" w:rsidR="003D683E" w:rsidRDefault="000904B3" w:rsidP="009B200E">
      <w:r w:rsidRPr="00CA4C70">
        <w:t xml:space="preserve">But is motion tracking indeed more sensitive to unconscious effects than a keyboard? To date, only one study directly made this comparison and found that the </w:t>
      </w:r>
      <w:r>
        <w:t xml:space="preserve">unconscious </w:t>
      </w:r>
      <w:r w:rsidRPr="00CA4C70">
        <w:t>effect was marginally significant when probed with a keyboard, but robust when measured via mouse tracking</w:t>
      </w:r>
      <w:r>
        <w:t>.</w:t>
      </w:r>
      <w:r w:rsidRPr="00CA4C70">
        <w:t xml:space="preserve"> However</w:t>
      </w:r>
      <w:r>
        <w:t>,</w:t>
      </w:r>
      <w:r w:rsidRPr="00CA4C70">
        <w:t xml:space="preserve"> this study suffers from several limitations, both </w:t>
      </w:r>
      <w:r w:rsidR="0050028A">
        <w:t xml:space="preserve">with regards </w:t>
      </w:r>
      <w:r w:rsidRPr="00CA4C70">
        <w:t xml:space="preserve">to its awareness measurement and to its motion tracking measure. </w:t>
      </w:r>
      <w:r>
        <w:t>The current thesis is</w:t>
      </w:r>
      <w:r w:rsidRPr="00CA4C70">
        <w:t xml:space="preserve"> aimed at testing the hypothesis that motion tracking might be superior to keyboard responses in detecting </w:t>
      </w:r>
      <w:r>
        <w:t xml:space="preserve">the </w:t>
      </w:r>
      <w:r w:rsidRPr="00CA4C70">
        <w:t xml:space="preserve">effects of unconscious processing, while overcoming the aforementioned limitations. </w:t>
      </w:r>
    </w:p>
    <w:p w14:paraId="0F169FD0" w14:textId="22E11325" w:rsidR="00337559" w:rsidRPr="007E22AF" w:rsidRDefault="000904B3" w:rsidP="009B200E">
      <w:pPr>
        <w:rPr>
          <w:rtl/>
        </w:rPr>
      </w:pPr>
      <w:r>
        <w:t>To do so</w:t>
      </w:r>
      <w:r w:rsidR="003D683E">
        <w:t>,</w:t>
      </w:r>
      <w:r>
        <w:t xml:space="preserve"> </w:t>
      </w:r>
      <w:r w:rsidRPr="00CA4C70">
        <w:t>rigorous awareness measures and an intuitive reaching response</w:t>
      </w:r>
      <w:r>
        <w:t xml:space="preserve"> were used </w:t>
      </w:r>
      <w:r w:rsidRPr="00CA4C70">
        <w:t>in a series of four studies. Three exploratory studies were aimed at finding the optimal conditions for discovering an unconscious effect when using reaching responses</w:t>
      </w:r>
      <w:r w:rsidR="003D683E">
        <w:t>. A</w:t>
      </w:r>
      <w:r w:rsidR="00362826" w:rsidRPr="00CA4C70">
        <w:t xml:space="preserve"> </w:t>
      </w:r>
      <w:r w:rsidRPr="00CA4C70">
        <w:t xml:space="preserve">fourth confirmatory study directly compared between motion tracking and keyboard responses. All four studies used a priming paradigm </w:t>
      </w:r>
      <w:r w:rsidR="00ED0D5A">
        <w:t>that followed</w:t>
      </w:r>
      <w:r w:rsidR="00ED0D5A" w:rsidRPr="00CA4C70">
        <w:t xml:space="preserve"> </w:t>
      </w:r>
      <w:r w:rsidRPr="00CA4C70">
        <w:t>a classical study by Deha</w:t>
      </w:r>
      <w:r>
        <w:t>e</w:t>
      </w:r>
      <w:r w:rsidRPr="00CA4C70">
        <w:t>ne and colleagues</w:t>
      </w:r>
      <w:r>
        <w:t xml:space="preserve"> </w:t>
      </w:r>
      <w:r>
        <w:fldChar w:fldCharType="begin"/>
      </w:r>
      <w:r w:rsidR="008D13A3">
        <w:instrText xml:space="preserve"> ADDIN ZOTERO_ITEM CSL_CITATION {"citationID":"GmygH9W8","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fldChar w:fldCharType="separate"/>
      </w:r>
      <w:r w:rsidRPr="002F57D5">
        <w:rPr>
          <w:rFonts w:ascii="Times New Roman" w:hAnsi="Times New Roman" w:cs="Times New Roman"/>
        </w:rPr>
        <w:t>(2001)</w:t>
      </w:r>
      <w:r>
        <w:fldChar w:fldCharType="end"/>
      </w:r>
      <w:r w:rsidRPr="00CA4C70">
        <w:t xml:space="preserve">, in which </w:t>
      </w:r>
      <w:r w:rsidRPr="00CA4C70">
        <w:lastRenderedPageBreak/>
        <w:t xml:space="preserve">subjects performed a semantic judgment on a target word that was preceded by an identical/different invisible prime. The first experiment produced only marginally significant results, </w:t>
      </w:r>
      <w:r>
        <w:t>presumably</w:t>
      </w:r>
      <w:r w:rsidRPr="00CA4C70">
        <w:t xml:space="preserve"> because it </w:t>
      </w:r>
      <w:r w:rsidR="009D3D84">
        <w:t>allowed for slow responses</w:t>
      </w:r>
      <w:r w:rsidRPr="00CA4C70">
        <w:t xml:space="preserve">. The second experiment reduced this limit and divided it to onset time and </w:t>
      </w:r>
      <w:del w:id="6" w:author="Chen Heller" w:date="2023-01-04T13:30:00Z">
        <w:r w:rsidRPr="00CA4C70" w:rsidDel="00977059">
          <w:delText xml:space="preserve">movement </w:delText>
        </w:r>
      </w:del>
      <w:ins w:id="7" w:author="Chen Heller" w:date="2023-01-04T13:30:00Z">
        <w:r w:rsidR="00977059">
          <w:t>reaching</w:t>
        </w:r>
        <w:r w:rsidR="00977059" w:rsidRPr="00CA4C70">
          <w:t xml:space="preserve"> </w:t>
        </w:r>
      </w:ins>
      <w:r w:rsidRPr="00CA4C70">
        <w:t xml:space="preserve">duration as well as introduced another training block to improve response speed. </w:t>
      </w:r>
      <w:r>
        <w:t xml:space="preserve">Unfortunately, a high proportion of trials were excluded due to problematic response timing. Therefore, </w:t>
      </w:r>
      <w:r w:rsidRPr="00CA4C70">
        <w:t xml:space="preserve">the third experiment incorporated a separate training day to </w:t>
      </w:r>
      <w:r>
        <w:t>improve the response speed</w:t>
      </w:r>
      <w:r w:rsidRPr="00CA4C70">
        <w:t xml:space="preserve">. </w:t>
      </w:r>
      <w:r>
        <w:t xml:space="preserve">Although the proportion of excluded trials did not diminish, a </w:t>
      </w:r>
      <w:r w:rsidR="00B61341">
        <w:t xml:space="preserve">marginal </w:t>
      </w:r>
      <w:r>
        <w:t>congruency effect was found.</w:t>
      </w:r>
      <w:r w:rsidRPr="00CA4C70">
        <w:t xml:space="preserve"> </w:t>
      </w:r>
      <w:r>
        <w:t>In th</w:t>
      </w:r>
      <w:r w:rsidRPr="00CA4C70">
        <w:t xml:space="preserve">e fourth experiment </w:t>
      </w:r>
      <w:r>
        <w:t xml:space="preserve">I </w:t>
      </w:r>
      <w:r w:rsidRPr="00CA4C70">
        <w:t>discarded the</w:t>
      </w:r>
      <w:r>
        <w:t xml:space="preserve"> </w:t>
      </w:r>
      <w:r w:rsidRPr="00CA4C70">
        <w:t>training day</w:t>
      </w:r>
      <w:r>
        <w:t xml:space="preserve"> and included both a reaching task and a keyboard task. </w:t>
      </w:r>
      <w:r w:rsidR="00AC02CC">
        <w:t>Both measures produced a congruency effect which, combined with the rigorous awareness testing, provide</w:t>
      </w:r>
      <w:r w:rsidR="007B0FE4">
        <w:t>d</w:t>
      </w:r>
      <w:r w:rsidR="00AC02CC">
        <w:t xml:space="preserve"> substantial evidence for the existence of unconscious </w:t>
      </w:r>
      <w:r w:rsidR="003D683E">
        <w:t xml:space="preserve">word </w:t>
      </w:r>
      <w:r w:rsidR="00AC02CC">
        <w:t>processing that cannot be easily refuted. Contrary to previous findings, the unconscious effect in the motion tracking task was not larger than in the keyboard task</w:t>
      </w:r>
      <w:r w:rsidR="00AC02CC" w:rsidRPr="00CA4C70">
        <w:t>.</w:t>
      </w:r>
      <w:r w:rsidR="00AC02CC">
        <w:t xml:space="preserve"> Suggested augmentations to the paradigm are discussed which could improve the motion tracking's sensitivity even further.</w:t>
      </w:r>
      <w:bookmarkEnd w:id="5"/>
    </w:p>
    <w:p w14:paraId="321F295D" w14:textId="77777777" w:rsidR="003D683E" w:rsidRDefault="003D683E">
      <w:pPr>
        <w:jc w:val="left"/>
        <w:rPr>
          <w:rFonts w:ascii="Times New Roman" w:eastAsia="SimHei" w:hAnsi="Times New Roman" w:cs="Times New Roman"/>
          <w:b/>
          <w:bCs/>
          <w:lang w:eastAsia="ja-JP" w:bidi="ar-SA"/>
        </w:rPr>
      </w:pPr>
      <w:r>
        <w:br w:type="page"/>
      </w:r>
    </w:p>
    <w:p w14:paraId="097B8BFD" w14:textId="346F6FC2" w:rsidR="00BF08EE" w:rsidRPr="00BF08EE" w:rsidRDefault="00BF08EE" w:rsidP="006238E0">
      <w:pPr>
        <w:pStyle w:val="Heading2"/>
      </w:pPr>
      <w:bookmarkStart w:id="8" w:name="_Toc114485358"/>
      <w:r w:rsidRPr="00BF08EE">
        <w:lastRenderedPageBreak/>
        <w:t>Introduction</w:t>
      </w:r>
      <w:bookmarkEnd w:id="8"/>
    </w:p>
    <w:bookmarkEnd w:id="1"/>
    <w:p w14:paraId="6E8365D4" w14:textId="77777777" w:rsidR="008932E9" w:rsidRDefault="004F240A">
      <w:pPr>
        <w:ind w:firstLine="0"/>
      </w:pPr>
      <w:r w:rsidRPr="00E44B96">
        <w:t>Our brain continuously processes information. It receives inputs via our senses and processes it in various ways, for a variety of stimuli and using different modalities</w:t>
      </w:r>
      <w:r w:rsidR="00616793">
        <w:t xml:space="preserve"> </w:t>
      </w:r>
      <w:r w:rsidR="00616793">
        <w:fldChar w:fldCharType="begin"/>
      </w:r>
      <w:r w:rsidR="004457F5">
        <w:instrText xml:space="preserve"> ADDIN ZOTERO_ITEM CSL_CITATION {"citationID":"3YMtcbL8","properties":{"formattedCitation":"(Kanwisher et al., 1997; Kappers &amp; Bergmann Tiest, 2013; Poirier et al., 2005; Willander &amp; Larsson, 2006)","plainCitation":"(Kanwisher et al., 1997; Kappers &amp; Bergmann Tiest, 2013; Poirier et al., 2005; Willander &amp; Larsson, 2006)","noteIndex":0},"citationItems":[{"id":672,"uris":["http://zotero.org/users/8275165/items/6ITK83LN"],"itemData":{"id":672,"type":"article-journal","abstract":"Using functional magnetic resonance imaging (fMRI), we found an area in the fusiform gyrus in 12 of the 15 subjects tested that was significantly more active when the subjects viewed faces than when they viewed assorted common objects. This face activation was used to define a specific region of interest individually for each subject, within which several new tests of face specificity were run. In each of five subjects tested, the predefined candidate “face area” also responded significantly more strongly to passive viewing of (1) intact than scrambled two-tone faces, (2) full front-view face photos than front-view photos of houses, and (in a different set of five subjects) (3) three-quarter-view face photos (with hair concealed) than photos of human hands; it also responded more strongly during (4) a consecutive matching task performed on three-quarter-view faces versus hands. Our technique of running multiple tests applied to the same region defined functionally within individual subjects provides a solution to two common problems in functional imaging: (1) the requirement to correct for multiple statistical comparisons and (2) the inevitable ambiguity in the interpretation of any study in which only two or three conditions are compared. Our data allow us to reject alternative accounts of the function of the fusiform face area (area “FF”) that appeal to visual attention, subordinate-level classification, or general processing of any animate or human forms, demonstrating that this region is selectively involved in the perception of faces.","container-title":"Journal of Neuroscience","DOI":"10.1523/JNEUROSCI.17-11-04302.1997","ISSN":"0270-6474, 1529-2401","issue":"11","journalAbbreviation":"J. Neurosci.","language":"en","license":"Copyright © 1997 Society for Neuroscience","note":"publisher: Society for Neuroscience\nsection: Articles\nPMID: 9151747","page":"4302-4311","source":"www.jneurosci.org","title":"The Fusiform Face Area: A Module in Human Extrastriate Cortex Specialized for Face Perception","title-short":"The Fusiform Face Area","volume":"17","author":[{"family":"Kanwisher","given":"Nancy"},{"family":"McDermott","given":"Josh"},{"family":"Chun","given":"Marvin M."}],"issued":{"date-parts":[["1997",6,1]]}}},{"id":399,"uris":["http://zotero.org/users/8275165/items/8RFRXT2P"],"itemData":{"id":399,"type":"article-journal","container-title":"Wiley Interdisciplinary Reviews: Cognitive Science","DOI":"10.1002/wcs.1238","ISSN":"19395078","issue":"4","journalAbbreviation":"WIREs Cogn Sci","language":"en","page":"357-374","source":"DOI.org (Crossref)","title":"Haptic perception","volume":"4","author":[{"family":"Kappers","given":"Astrid M.L."},{"family":"Bergmann Tiest","given":"Wouter M."}],"issued":{"date-parts":[["2013",7]]}}},{"id":393,"uris":["http://zotero.org/users/8275165/items/CUQZYUSK"],"itemData":{"id":393,"type":"article-journal","abstract":"Previous neuroimaging studies devoted to auditory motion processing have shown the involvement of a cerebral network encompassing the temporoparietal and premotor areas. Most of these studies were based on a comparison between moving stimuli and static stimuli placed at a single location. However, moving stimuli vary in spatial location, and therefore motion detection can include both spatial localisation and motion processing. In this study, we used fMRI to compare neural processing of moving sounds and static sounds in various spatial locations in blindfolded sighted subjects. The task consisted of simultaneously determining both the nature of a sound stimulus (pure tone or complex sound) and the presence or absence of its movement. When movement was present, subjects had to identify its direction. This comparison of how moving and static stimuli are processed showed the involvement of the parietal lobules, the dorsal and ventral premotor cortex and the planum temporale during auditory motion processing. It also showed the specific recruitment of V5, the visual motion area. These results suggest that the previously proposed network of auditory motion processing is distinct from the network of auditory localisation. In addition, they suggest that the occipital cortex can process non-visual stimuli and that V5 is not restricted to visual processing.","container-title":"Cognitive Brain Research","DOI":"10.1016/j.cogbrainres.2005.08.015","ISSN":"09266410","issue":"3","journalAbbreviation":"Cognitive Brain Research","language":"en","page":"650-658","source":"DOI.org (Crossref)","title":"Specific activation of the V5 brain area by auditory motion processing: An fMRI study","title-short":"Specific activation of the V5 brain area by auditory motion processing","volume":"25","author":[{"family":"Poirier","given":"Colline"},{"family":"Collignon","given":"Olivier"},{"family":"DeVolder","given":"Anne G."},{"family":"Renier","given":"Laurent"},{"family":"Vanlierde","given":"Annick"},{"family":"Tranduy","given":"Dai"},{"family":"Scheiber","given":"Christian"}],"issued":{"date-parts":[["2005",12]]}}},{"id":429,"uris":["http://zotero.org/users/8275165/items/XKXUYLAK"],"itemData":{"id":429,"type":"article-journal","container-title":"Psychonomic Bulletin &amp; Review","DOI":"10.3758/BF03193837","ISSN":"1069-9384, 1531-5320","issue":"2","journalAbbreviation":"Psychonomic Bulletin &amp; Review","language":"en","page":"240-244","source":"DOI.org (Crossref)","title":"Smell your way back to childhood: Autobiographical odor memory","title-short":"Smell your way back to childhood","volume":"13","author":[{"family":"Willander","given":"Johan"},{"family":"Larsson","given":"Maria"}],"issued":{"date-parts":[["2006",4]]}}}],"schema":"https://github.com/citation-style-language/schema/raw/master/csl-citation.json"} </w:instrText>
      </w:r>
      <w:r w:rsidR="00616793">
        <w:fldChar w:fldCharType="separate"/>
      </w:r>
      <w:r w:rsidR="004457F5" w:rsidRPr="004457F5">
        <w:rPr>
          <w:rFonts w:ascii="Times New Roman" w:hAnsi="Times New Roman" w:cs="Times New Roman"/>
        </w:rPr>
        <w:t>(Kanwisher et al., 1997; Kappers &amp; Bergmann Tiest, 2013; Poirier et al., 2005; Willander &amp; Larsson, 2006)</w:t>
      </w:r>
      <w:r w:rsidR="00616793">
        <w:fldChar w:fldCharType="end"/>
      </w:r>
      <w:r w:rsidRPr="00E44B96">
        <w:t xml:space="preserve">. For example, upon seeing a ball flying our direction, we </w:t>
      </w:r>
      <w:r w:rsidRPr="00E96D8E">
        <w:t>process</w:t>
      </w:r>
      <w:r w:rsidRPr="00E44B96">
        <w:t xml:space="preserve"> its trajectory and the likelihood of it hitting us. The produced results can lead to a change in behavior – like ducking the ball in this case</w:t>
      </w:r>
      <w:r w:rsidR="00370CA0">
        <w:t xml:space="preserve"> </w:t>
      </w:r>
      <w:r w:rsidR="00370CA0">
        <w:fldChar w:fldCharType="begin"/>
      </w:r>
      <w:r w:rsidR="00370CA0">
        <w:instrText xml:space="preserve"> ADDIN ZOTERO_ITEM CSL_CITATION {"citationID":"QKrfhdAW","properties":{"formattedCitation":"(Aivar et al., 2008; von Hofsten &amp; Lindhagen, 1979)","plainCitation":"(Aivar et al., 2008; von Hofsten &amp; Lindhagen, 1979)","noteIndex":0},"citationItems":[{"id":431,"uris":["http://zotero.org/users/8275165/items/F3J6YRB8"],"itemData":{"id":431,"type":"article-journal","container-title":"Experimental Brain Research","DOI":"10.1007/s00221-008-1475-9","ISSN":"0014-4819, 1432-1106","issue":"3","journalAbbreviation":"Exp Brain Res","language":"en","page":"251-264","source":"DOI.org (Crossref)","title":"Avoiding moving obstacles","volume":"190","author":[{"family":"Aivar","given":"M. Pilar"},{"family":"Brenner","given":"Eli"},{"family":"Smeets","given":"Jeroen B. J."}],"issued":{"date-parts":[["2008",9]]}}},{"id":433,"uris":["http://zotero.org/users/8275165/items/BF2VZDET"],"itemData":{"id":433,"type":"article-journal","container-title":"Journal of Experimental Child Psychology","DOI":"10.1016/0022-0965(79)90109-7","ISSN":"00220965","issue":"1","journalAbbreviation":"Journal of Experimental Child Psychology","language":"en","page":"158-173","source":"DOI.org (Crossref)","title":"Observations on the development of reaching for moving objects","volume":"28","author":[{"family":"Hofsten","given":"Claes","non-dropping-particle":"von"},{"family":"Lindhagen","given":"Karin"}],"issued":{"date-parts":[["1979",8]]}}}],"schema":"https://github.com/citation-style-language/schema/raw/master/csl-citation.json"} </w:instrText>
      </w:r>
      <w:r w:rsidR="00370CA0">
        <w:fldChar w:fldCharType="separate"/>
      </w:r>
      <w:r w:rsidR="00370CA0" w:rsidRPr="00370CA0">
        <w:rPr>
          <w:rFonts w:ascii="Times New Roman" w:hAnsi="Times New Roman" w:cs="Times New Roman"/>
        </w:rPr>
        <w:t>(Aivar et al., 2008; von Hofsten &amp; Lindhagen, 1979)</w:t>
      </w:r>
      <w:r w:rsidR="00370CA0">
        <w:fldChar w:fldCharType="end"/>
      </w:r>
      <w:r w:rsidRPr="00E44B96">
        <w:t xml:space="preserve"> – and/or to internal changes, like the induction of fear</w:t>
      </w:r>
      <w:r w:rsidR="00175865">
        <w:t xml:space="preserve"> </w:t>
      </w:r>
      <w:r w:rsidR="00175865">
        <w:fldChar w:fldCharType="begin"/>
      </w:r>
      <w:r w:rsidR="008B3911">
        <w:instrText xml:space="preserve"> ADDIN ZOTERO_ITEM CSL_CITATION {"citationID":"XZi2Oa32","properties":{"formattedCitation":"(Sawchuk et al., 2002; Siedlecka &amp; Denson, 2019)","plainCitation":"(Sawchuk et al., 2002; Siedlecka &amp; Denson, 2019)","noteIndex":0},"citationItems":[{"id":401,"uris":["http://zotero.org/users/8275165/items/V3L6Q66K"],"itemData":{"id":401,"type":"article-journal","abstract":"Individuals with small animal and blood-injection-injury (BII) phobias respond to phobia-relevant stimuli with both fear and disgust. However, recent studies suggest that fear is the dominant emotional response in animal phobics whereas disgust is the primary emotional response in BII phobics. The present study examined emotional responding toward pictures of spiders, surgical procedures, and two categories of general disgust elicitors (rotting food and body products) among analogue spider phobics, BII phobics, and nonphobics. Dominant emotional responses to phobia-relevant stimuli clearly differentiated the groups, as spider phobics were more likely to be classiﬁed as primarily fearful when rating pictures of spiders (74%), whereas BII phobics were more likely to be classiﬁed as primarily disgusted when rating pictures of surgical procedures (78%). Discriminant function analyses revealed that disgust ratings, but not fear ratings, of the phobic pictures were signiﬁcant predictors of phobic group membership. Both phobic groups were characterized by elevated disgust sensitivity toward video and pictorial general disgust elicitors. Implications and suggestions for continued research examining fearful and disgusting stimuli in speciﬁc phobia are outlined.  2002 Elsevier Science Ltd. All rights reserved.","container-title":"Behaviour Research and Therapy","DOI":"10.1016/S0005-7967(01)00093-6","ISSN":"00057967","issue":"9","journalAbbreviation":"Behaviour Research and Therapy","language":"en","page":"1031-1046","source":"DOI.org (Crossref)","title":"Emotional responding to fearful and disgusting stimuli in specific phobics","volume":"40","author":[{"family":"Sawchuk","given":"Craig N"},{"family":"Lohr","given":"Jeffrey M"},{"family":"Westendorf","given":"David H"},{"family":"Meunier","given":"Suzanne A"},{"family":"Tolin","given":"David F"}],"issued":{"date-parts":[["2002",9]]}}},{"id":437,"uris":["http://zotero.org/users/8275165/items/EXHTWP2I"],"itemData":{"id":437,"type":"article-journal","abstract":"Experimental emotion inductions provide the strongest causal evidence of the effects of emotions on psychological and physiological outcomes. In the present qualitative review, we evaluated five common experimental emotion induction techniques: visual stimuli, music, autobiographical recall, situational procedures, and imagery. For each technique, we discuss the extent to which they induce six basic emotions: anger, disgust, surprise, happiness, fear, and sadness. For each emotion, we discuss the relative influences of the induction methods on subjective emotional experience and physiological responses (e.g., heart rate, blood pressure). Based on the literature reviewed, we make emotion-specific recommendations for induction methods to use in experiments.","container-title":"Emotion Review","DOI":"10.1177/1754073917749016","ISSN":"1754-0739, 1754-0747","issue":"1","journalAbbreviation":"Emotion Review","language":"en","page":"87-97","source":"DOI.org (Crossref)","title":"Experimental Methods for Inducing Basic Emotions: A Qualitative Review","title-short":"Experimental Methods for Inducing Basic Emotions","volume":"11","author":[{"family":"Siedlecka","given":"Ewa"},{"family":"Denson","given":"Thomas F."}],"issued":{"date-parts":[["2019",1]]}}}],"schema":"https://github.com/citation-style-language/schema/raw/master/csl-citation.json"} </w:instrText>
      </w:r>
      <w:r w:rsidR="00175865">
        <w:fldChar w:fldCharType="separate"/>
      </w:r>
      <w:r w:rsidR="008B3911" w:rsidRPr="008B3911">
        <w:rPr>
          <w:rFonts w:ascii="Times New Roman" w:hAnsi="Times New Roman" w:cs="Times New Roman"/>
        </w:rPr>
        <w:t>(Sawchuk et al., 2002; Siedlecka &amp; Denson, 2019)</w:t>
      </w:r>
      <w:r w:rsidR="00175865">
        <w:fldChar w:fldCharType="end"/>
      </w:r>
      <w:r w:rsidRPr="00E44B96">
        <w:t>. Some of these processes are also accompanied by conscious experiences</w:t>
      </w:r>
      <w:r w:rsidR="00A96A13">
        <w:t xml:space="preserve"> </w:t>
      </w:r>
      <w:r w:rsidR="00A96A13">
        <w:fldChar w:fldCharType="begin"/>
      </w:r>
      <w:r w:rsidR="00244B03">
        <w:instrText xml:space="preserve"> ADDIN ZOTERO_ITEM CSL_CITATION {"citationID":"QdgJ5uQZ","properties":{"formattedCitation":"(Brown et al., 2019; Lamme &amp; Roelfsema, 2000; Mashour et al., 2020; Tononi et al., 2016)","plainCitation":"(Brown et al., 2019; Lamme &amp; Roelfsema, 2000; Mashour et al., 2020; Tononi et al., 2016)","noteIndex":0},"citationItems":[{"id":415,"uris":["http://zotero.org/users/8275165/items/WPBZDA4H"],"itemData":{"id":415,"type":"article-journal","container-title":"Trends in Cognitive Sciences","DOI":"10.1016/j.tics.2019.06.009","ISSN":"13646613","issue":"9","journalAbbreviation":"Trends in Cognitive Sciences","language":"en","page":"754-768","source":"DOI.org (Crossref)","title":"Understanding the Higher-Order Approach to Consciousness","volume":"23","author":[{"family":"Brown","given":"Richard"},{"family":"Lau","given":"Hakwan"},{"family":"LeDoux","given":"Joseph E."}],"issued":{"date-parts":[["2019",9]]}}},{"id":439,"uris":["http://zotero.org/users/8275165/items/8DPMKR6H"],"itemData":{"id":439,"type":"article-journal","container-title":"Trends in Neurosciences","DOI":"10.1016/S0166-2236(00)01657-X","ISSN":"01662236","issue":"11","journalAbbreviation":"Trends in Neurosciences","language":"en","page":"571-579","source":"DOI.org (Crossref)","title":"The distinct modes of vision offered by feedforward and recurrent processing","volume":"23","author":[{"family":"Lamme","given":"Victor A.F."},{"family":"Roelfsema","given":"Pieter R."}],"issued":{"date-parts":[["2000",11]]}}},{"id":409,"uris":["http://zotero.org/users/8275165/items/Z5K7IE8A"],"itemData":{"id":409,"type":"article-journal","container-title":"Neuron","DOI":"10.1016/j.neuron.2020.01.026","ISSN":"08966273","issue":"5","journalAbbreviation":"Neuron","language":"en","page":"776-798","source":"DOI.org (Crossref)","title":"Conscious Processing and the Global Neuronal Workspace Hypothesis","volume":"105","author":[{"family":"Mashour","given":"George A."},{"family":"Roelfsema","given":"Pieter"},{"family":"Changeux","given":"Jean-Pierre"},{"family":"Dehaene","given":"Stanislas"}],"issued":{"date-parts":[["2020",3]]}}},{"id":413,"uris":["http://zotero.org/users/8275165/items/RD5QEWTT"],"itemData":{"id":413,"type":"article-journal","abstract":"In this Opinion article, we discuss how integrated information theory accounts for several aspects of the relationship between consciousness and the brain. Integrated information theory starts from the essential properties of phenomenal experience, from which it derives the requirements for the physical substrate of consciousness. It argues that the physical substrate of consciousness must be a maximum of intrinsic cause–effect power and provides a means to determine, in principle, the quality and quantity of experience. The theory leads to some counterintuitive predictions and can be used to develop new tools for assessing consciousness in non-communicative patients.","container-title":"Nature Reviews Neuroscience","DOI":"10.1038/nrn.2016.44","ISSN":"1471-003X, 1471-0048","issue":"7","journalAbbreviation":"Nat Rev Neurosci","language":"en","page":"450-461","source":"DOI.org (Crossref)","title":"Integrated information theory: from consciousness to its physical substrate","title-short":"Integrated information theory","volume":"17","author":[{"family":"Tononi","given":"Giulio"},{"family":"Boly","given":"Melanie"},{"family":"Massimini","given":"Marcello"},{"family":"Koch","given":"Christof"}],"issued":{"date-parts":[["2016",7]]}}}],"schema":"https://github.com/citation-style-language/schema/raw/master/csl-citation.json"} </w:instrText>
      </w:r>
      <w:r w:rsidR="00A96A13">
        <w:fldChar w:fldCharType="separate"/>
      </w:r>
      <w:r w:rsidR="00244B03" w:rsidRPr="00244B03">
        <w:rPr>
          <w:rFonts w:ascii="Times New Roman" w:hAnsi="Times New Roman" w:cs="Times New Roman"/>
        </w:rPr>
        <w:t>(Brown et al., 2019; Lamme &amp; Roelfsema, 2000; Mashour et al., 2020; Tononi et al., 2016)</w:t>
      </w:r>
      <w:r w:rsidR="00A96A13">
        <w:fldChar w:fldCharType="end"/>
      </w:r>
      <w:r w:rsidRPr="00E44B96">
        <w:t xml:space="preserve">: I perceive the flying ball, and I experience the sense of fear. But </w:t>
      </w:r>
      <w:r w:rsidR="0033114B" w:rsidRPr="00E44B96">
        <w:t>this is not always the case:</w:t>
      </w:r>
      <w:r w:rsidRPr="00E44B96">
        <w:t xml:space="preserve"> I might miss the ball altogether</w:t>
      </w:r>
      <w:r w:rsidR="0033114B" w:rsidRPr="00E44B96">
        <w:t>, for example</w:t>
      </w:r>
      <w:r w:rsidRPr="00E44B96">
        <w:t xml:space="preserve"> if I am extremely occupied by a </w:t>
      </w:r>
      <w:r w:rsidR="0099451E" w:rsidRPr="00E44B96">
        <w:t xml:space="preserve">different </w:t>
      </w:r>
      <w:r w:rsidRPr="00E44B96">
        <w:t xml:space="preserve">engaging </w:t>
      </w:r>
      <w:r w:rsidR="0099451E" w:rsidRPr="00E44B96">
        <w:t xml:space="preserve">task </w:t>
      </w:r>
      <w:r w:rsidR="009D2E02">
        <w:fldChar w:fldCharType="begin"/>
      </w:r>
      <w:r w:rsidR="009D2E02">
        <w:instrText xml:space="preserve"> ADDIN ZOTERO_ITEM CSL_CITATION {"citationID":"TJAhv8Ih","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9D2E02">
        <w:fldChar w:fldCharType="separate"/>
      </w:r>
      <w:r w:rsidR="009D2E02" w:rsidRPr="009D2E02">
        <w:rPr>
          <w:rFonts w:ascii="Times New Roman" w:hAnsi="Times New Roman" w:cs="Times New Roman"/>
        </w:rPr>
        <w:t>(Hyman et al., 2009; Mack &amp; Rock, 1998)</w:t>
      </w:r>
      <w:r w:rsidR="009D2E02">
        <w:fldChar w:fldCharType="end"/>
      </w:r>
      <w:r w:rsidR="002A5026" w:rsidRPr="00E44B96">
        <w:t>. Importantly however</w:t>
      </w:r>
      <w:r w:rsidRPr="00E44B96">
        <w:t>, I might still duck the ball following some automated response triggered by unconscious processing</w:t>
      </w:r>
      <w:r w:rsidR="004275F5">
        <w:t xml:space="preserve"> </w:t>
      </w:r>
      <w:r w:rsidR="004275F5">
        <w:fldChar w:fldCharType="begin"/>
      </w:r>
      <w:r w:rsidR="008C5027">
        <w:instrText xml:space="preserve"> ADDIN ZOTERO_ITEM CSL_CITATION {"citationID":"KNbcOUwJ","properties":{"formattedCitation":"(Holland et al., 2005; Kihlstrom, 1987; Kouider &amp; Dehaene, 2007)","plainCitation":"(Holland et al., 2005; Kihlstrom, 1987; Kouider &amp; Dehaene, 2007)","noteIndex":0},"citationItems":[{"id":445,"uris":["http://zotero.org/users/8275165/items/Z6FXKTTP"],"itemData":{"id":445,"type":"article-journal","abstract":"Three studies explored whether odor can inﬂuence people’s cognition and behavior without their being consciously aware of the inﬂuence. In two studies, we tested and conﬁrmed that when participants were unobtrusively exposed to citrus-scented all-purpose cleaner, the mental accessibility of the behavior concept of cleaning was enhanced, as was indicated by faster identiﬁcation of cleaning-related words in a lexical decision task and higher frequency of listing cleaning-related activities when describing expected behavior during the day. Finally, a third study established that the mere exposure to the scent of all-purpose cleaner caused participants to keep their direct environment more clean during an eating task. Awareness checks showed that participants were unaware of this inﬂuence. The present studies reveal the nonconscious inﬂuence that olfactory cues can have on thinking and doing.","container-title":"Psychological Science","DOI":"10.1111/j.1467-9280.2005.01597.x","ISSN":"0956-7976","issue":"9","journalAbbreviation":"Psychological Science","language":"en","page":"689-693","source":"DOI.org (Crossref)","title":"Smells Like Clean Spirit: Nonconscious Effects of Scent on Cognition and Behavior","title-short":"Smells Like Clean Spirit","volume":"16","author":[{"family":"Holland","given":"R. W."},{"family":"Hendriks","given":"M."},{"family":"Aarts","given":"H."}],"issued":{"date-parts":[["2005",9,1]]}}},{"id":682,"uris":["http://zotero.org/users/8275165/items/A5GRGWWZ"],"itemData":{"id":682,"type":"article-journal","abstract":"Contemporary research in cognitive psychology reveals the impact of nonconscious mental structures and processes on the individual's conscious experience, thought, and action. Research on perceptual-cognitive and motoric skills indicates that they are automatized through experience, and thus rendered unconscious. In addition, research on subliminal perception, implicit memory, and hypnosis indicates that events can affect mental functions even though they cannot be consciously perceived or remembered. These findings suggest a tripartite division of the cognitive unconscious into truly unconscious mental processes operating on knowledge structures that may themselves be preconscious or subconscious.","container-title":"Science","ISSN":"0036-8075","issue":"4821","note":"publisher: American Association for the Advancement of Science","page":"1445-1452","source":"JSTOR","title":"The Cognitive Unconscious","volume":"237","author":[{"family":"Kihlstrom","given":"John F."}],"issued":{"date-parts":[["1987"]]}}},{"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275F5">
        <w:fldChar w:fldCharType="separate"/>
      </w:r>
      <w:r w:rsidR="008C5027" w:rsidRPr="008C5027">
        <w:rPr>
          <w:rFonts w:ascii="Times New Roman" w:hAnsi="Times New Roman" w:cs="Times New Roman"/>
        </w:rPr>
        <w:t>(Holland et al., 2005; Kihlstrom, 1987; Kouider &amp; Dehaene, 2007)</w:t>
      </w:r>
      <w:r w:rsidR="004275F5">
        <w:fldChar w:fldCharType="end"/>
      </w:r>
      <w:r w:rsidRPr="00E44B96">
        <w:t xml:space="preserve">. </w:t>
      </w:r>
    </w:p>
    <w:p w14:paraId="13B45041" w14:textId="08A0CD4C" w:rsidR="00835178" w:rsidRDefault="004F240A" w:rsidP="00964D17">
      <w:r w:rsidRPr="00E44B96">
        <w:t>What differentiates between such conscious and unconscious processing?</w:t>
      </w:r>
      <w:r w:rsidR="008932E9">
        <w:t xml:space="preserve"> </w:t>
      </w:r>
      <w:r>
        <w:t xml:space="preserve">In the lab, studies try to answer this question </w:t>
      </w:r>
      <w:r w:rsidR="00DF32CC">
        <w:t>by using</w:t>
      </w:r>
      <w:r>
        <w:t xml:space="preserve"> different methods to render </w:t>
      </w:r>
      <w:r w:rsidR="00950873">
        <w:t xml:space="preserve">a </w:t>
      </w:r>
      <w:r>
        <w:t xml:space="preserve">stimulus invisible (for </w:t>
      </w:r>
      <w:r w:rsidR="008414CB">
        <w:t xml:space="preserve">a </w:t>
      </w:r>
      <w:r>
        <w:t>review, see</w:t>
      </w:r>
      <w:r w:rsidR="00ED3BE7">
        <w:t xml:space="preserve"> </w:t>
      </w:r>
      <w:r w:rsidR="0071096F">
        <w:fldChar w:fldCharType="begin"/>
      </w:r>
      <w:r w:rsidR="008D13A3">
        <w:instrText xml:space="preserve"> ADDIN ZOTERO_ITEM CSL_CITATION {"citationID":"bFgPjxu4","properties":{"formattedCitation":"(Breitmeyer, 2015; Kim &amp; Blake, 2005)","plainCitation":"(Breitmeyer, 2015; Kim &amp; Blake, 2005)","dontUpdate":true,"noteIndex":0},"citationItems":[{"id":453,"uris":["http://zotero.org/users/8275165/items/GNJVBIM2"],"itemData":{"id":453,"type":"article-journal","abstract":"Numerous non-invasive experimental ‘‘blinding’’ methods exist for suppressing the phenomenal awareness of visual stimuli. Not all of these suppressive methods occur at, and thus index, the same level of unconscious visual processing. This suggests that a functional hierarchy of unconscious visual processing can in principle be established. The empirical results of extant studies that have used a number of different methods and additional reasonable theoretical considerations suggest the following tentative hierarchy. At the highest levels in this hierarchy is unconscious processing indexed by object-substitution masking. The functional levels indexed by crowding, the attentional blink (and other attentional blinding methods), backward pattern masking, metacontrast masking, continuous ﬂash suppression, sandwich masking, and single-ﬂash interocular suppression, fall at progressively lower levels, while unconscious processing at the lowest levels is indexed by eyebased binocular-rivalry suppression. Although unconscious processing levels indexed by additional blinding methods is yet to be determined, a tentative placement at lower levels in the hierarchy is also given for unconscious processing indexed by Troxler fading and adaptation-induced blindness, and at higher levels in the hierarchy indexed by attentional blinding effects in addition to the level indexed by the attentional blink. The full mapping of levels in the functional hierarchy onto cortical activation sites and levels is yet to be determined. The existence of such a hierarchy bears importantly on the search for, and the distinctions between, neural correlates of conscious and unconscious vision.","container-title":"Consciousness and Cognition","DOI":"10.1016/j.concog.2015.01.012","ISSN":"10538100","journalAbbreviation":"Consciousness and Cognition","language":"en","page":"234-250","source":"DOI.org (Crossref)","title":"Psychophysical “blinding” methods reveal a functional hierarchy of unconscious visual processing","volume":"35","author":[{"family":"Breitmeyer","given":"Bruno G."}],"issued":{"date-parts":[["2015",9]]}}},{"id":455,"uris":["http://zotero.org/users/8275165/items/PE64N46M"],"itemData":{"id":455,"type":"article-journal","container-title":"Trends in Cognitive Sciences","DOI":"10.1016/j.tics.2005.06.012","ISSN":"13646613","issue":"8","journalAbbreviation":"Trends in Cognitive Sciences","language":"en","page":"381-388","source":"DOI.org (Crossref)","title":"Psychophysical magic: rendering the visible ‘invisible’","title-short":"Psychophysical magic","volume":"9","author":[{"family":"Kim","given":"Chai-Youn"},{"family":"Blake","given":"Randolph"}],"issued":{"date-parts":[["2005",8]]}}}],"schema":"https://github.com/citation-style-language/schema/raw/master/csl-citation.json"} </w:instrText>
      </w:r>
      <w:r w:rsidR="0071096F">
        <w:fldChar w:fldCharType="separate"/>
      </w:r>
      <w:r w:rsidR="0071096F" w:rsidRPr="0071096F">
        <w:rPr>
          <w:rFonts w:ascii="Times New Roman" w:hAnsi="Times New Roman" w:cs="Times New Roman"/>
        </w:rPr>
        <w:t>Breitmeyer, 2015; Kim &amp; Blake, 2005</w:t>
      </w:r>
      <w:r w:rsidR="0071096F">
        <w:fldChar w:fldCharType="end"/>
      </w:r>
      <w:r>
        <w:t xml:space="preserve">). </w:t>
      </w:r>
      <w:r w:rsidR="004737F1">
        <w:t xml:space="preserve">One </w:t>
      </w:r>
      <w:r w:rsidR="00DF32CC">
        <w:t xml:space="preserve">such method </w:t>
      </w:r>
      <w:r w:rsidR="004737F1">
        <w:t>degrade</w:t>
      </w:r>
      <w:r w:rsidR="00DF32CC">
        <w:t>s</w:t>
      </w:r>
      <w:r w:rsidR="004737F1">
        <w:t xml:space="preserve"> </w:t>
      </w:r>
      <w:r>
        <w:t xml:space="preserve">the physical properties of the stimulus </w:t>
      </w:r>
      <w:r w:rsidR="002219BE">
        <w:t>(e.g., contrast, resolution, volume, duration</w:t>
      </w:r>
      <w:r w:rsidR="003D7A0F">
        <w:t xml:space="preserve">; </w:t>
      </w:r>
      <w:r w:rsidR="00680C2E">
        <w:fldChar w:fldCharType="begin"/>
      </w:r>
      <w:r w:rsidR="008D13A3">
        <w:instrText xml:space="preserve"> ADDIN ZOTERO_ITEM CSL_CITATION {"citationID":"aSfm84Kr","properties":{"formattedCitation":"(Daltrozzo et al., 2011; Li et al., 2007)","plainCitation":"(Daltrozzo et al., 2011; Li et al., 2007)","dontUpdate":true,"noteIndex":0},"citationItems":[{"id":421,"uris":["http://zotero.org/users/8275165/items/ZRZA4HNA"],"itemData":{"id":421,"type":"article-journal","abstract":"Numerous studies have reported subliminal repetition and semantic priming in the visual modality. We transferred this paradigm to the auditory modality. Prime awareness was manipulated by a reduction of sound intensity level. Uncategorized prime words (according to a post-test) were followed by semantically related, unrelated, or repeated target words (presented without intensity reduction) and participants performed a lexical decision task (LDT). Participants with slower reaction times in the LDT showed semantic priming (faster reaction times for semantically related compared to unrelated targets) and negative repetition priming (slower reaction times for repeated compared to semantically related targets). This is the first report of semantic priming in the auditory modality without conscious categorization of the prime.","container-title":"PLoS ONE","DOI":"10.1371/journal.pone.0020273","ISSN":"1932-6203","issue":"5","journalAbbreviation":"PLoS ONE","language":"en","page":"e20273","source":"DOI.org (Crossref)","title":"Subliminal Semantic Priming in Speech","volume":"6","author":[{"family":"Daltrozzo","given":"Jérôme"},{"family":"Signoret","given":"Carine"},{"family":"Tillmann","given":"Barbara"},{"family":"Perrin","given":"Fabien"}],"editor":[{"family":"Moreno","given":"Yamir"}],"issued":{"date-parts":[["2011",5,31]]}}},{"id":423,"uris":["http://zotero.org/users/8275165/items/4MS8B6PH"],"itemData":{"id":423,"type":"article-journal","abstract":"It is widely accepted that unconscious processes can modulate judgments and behavior, but do such inﬂuences affect one’s daily interactions with other people? Given that olfactory information has relatively direct access to cortical and subcortical emotional circuits, we tested whether the affective content of subliminal odors alters social preferences. Participants rated the likeability of neutral faces after smelling pleasant, neutral, or unpleasant odors delivered below detection thresholds. Odor affect signiﬁcantly shifted likeability ratings only for those participants lacking conscious awareness of the smells, as veriﬁed by chance-level trial-by-trial performance on an odor-detection task. Across participants, the magnitude of this priming effect decreased as sensitivity for odor detection increased. In contrast, heart rate responses tracked odor valence independently of odor awareness. These results indicate that social preferences are subject to inﬂuences from odors that escape awareness, whereas the availability of conscious odor information may disrupt such effects.","container-title":"Psychological Science","DOI":"10.1111/j.1467-9280.2007.02023.x","ISSN":"0956-7976, 1467-9280","issue":"12","journalAbbreviation":"Psychol Sci","language":"en","page":"1044-1049","source":"DOI.org (Crossref)","title":"Subliminal Smells can Guide Social Preferences","volume":"18","author":[{"family":"Li","given":"Wen"},{"family":"Moallem","given":"Isabel"},{"family":"Paller","given":"Ken A."},{"family":"Gottfried","given":"Jay A."}],"issued":{"date-parts":[["2007",12]]}}}],"schema":"https://github.com/citation-style-language/schema/raw/master/csl-citation.json"} </w:instrText>
      </w:r>
      <w:r w:rsidR="00680C2E">
        <w:fldChar w:fldCharType="separate"/>
      </w:r>
      <w:r w:rsidR="00680C2E" w:rsidRPr="00680C2E">
        <w:rPr>
          <w:rFonts w:ascii="Times New Roman" w:hAnsi="Times New Roman" w:cs="Times New Roman"/>
        </w:rPr>
        <w:t>Daltrozzo et al., 2011; Li et al., 2007)</w:t>
      </w:r>
      <w:r w:rsidR="00680C2E">
        <w:fldChar w:fldCharType="end"/>
      </w:r>
      <w:r w:rsidR="00D33BF7">
        <w:t xml:space="preserve">. Another </w:t>
      </w:r>
      <w:r>
        <w:t>suppress</w:t>
      </w:r>
      <w:r w:rsidR="00DF32CC">
        <w:t>es</w:t>
      </w:r>
      <w:r>
        <w:t xml:space="preserve"> </w:t>
      </w:r>
      <w:r w:rsidR="00D33BF7">
        <w:t xml:space="preserve">the </w:t>
      </w:r>
      <w:r>
        <w:t>stimulus</w:t>
      </w:r>
      <w:r w:rsidR="00D33BF7">
        <w:t xml:space="preserve"> by </w:t>
      </w:r>
      <w:r w:rsidR="000E6BB5">
        <w:t xml:space="preserve">presenting a much </w:t>
      </w:r>
      <w:r w:rsidR="00D33BF7">
        <w:t>more salient stimuli</w:t>
      </w:r>
      <w:r w:rsidR="000E6BB5">
        <w:t xml:space="preserve"> </w:t>
      </w:r>
      <w:r w:rsidR="00216E1D">
        <w:t xml:space="preserve">concurrently with the </w:t>
      </w:r>
      <w:r w:rsidR="003B6230">
        <w:t xml:space="preserve">critical </w:t>
      </w:r>
      <w:r w:rsidR="00A44BFB">
        <w:t>stimul</w:t>
      </w:r>
      <w:r w:rsidR="003B6230">
        <w:t>us</w:t>
      </w:r>
      <w:r w:rsidR="00A44BFB">
        <w:t xml:space="preserve"> or at</w:t>
      </w:r>
      <w:r w:rsidR="000E6BB5">
        <w:t xml:space="preserve"> close </w:t>
      </w:r>
      <w:r w:rsidR="00216E1D">
        <w:t xml:space="preserve">temporal </w:t>
      </w:r>
      <w:r w:rsidR="000E6BB5">
        <w:t>proximity to it (e.g., masking, CFS)</w:t>
      </w:r>
      <w:r w:rsidR="003B6230">
        <w:t>, hereby rendering it invisible</w:t>
      </w:r>
      <w:r w:rsidR="002F325F">
        <w:t xml:space="preserve"> </w:t>
      </w:r>
      <w:r w:rsidR="005B4A5B">
        <w:fldChar w:fldCharType="begin"/>
      </w:r>
      <w:r w:rsidR="006B6B4D">
        <w:instrText xml:space="preserve"> ADDIN ZOTERO_ITEM CSL_CITATION {"citationID":"qvRpgQDu","properties":{"formattedCitation":"(Almeida et al., 2013; Dehaene et al., 1998)","plainCitation":"(Almeida et al., 2013; Dehaene et al., 1998)","noteIndex":0},"citationItems":[{"id":425,"uris":["http://zotero.org/users/8275165/items/JAV5PJEU"],"itemData":{"id":425,"type":"article-journal","container-title":"Cognitive, Affective, &amp; Behavioral Neuroscience","DOI":"10.3758/s13415-012-0133-7","ISSN":"1530-7026, 1531-135X","issue":"1","journalAbbreviation":"Cogn Affect Behav Neurosci","language":"en","page":"94-101","source":"DOI.org (Crossref)","title":"Affect of the unconscious: Visually suppressed angry faces modulate our decisions","title-short":"Affect of the unconscious","volume":"13","author":[{"family":"Almeida","given":"Jorge"},{"family":"Pajtas","given":"Petra E."},{"family":"Mahon","given":"Bradford Z."},{"family":"Nakayama","given":"Ken"},{"family":"Caramazza","given":"Alfonso"}],"issued":{"date-parts":[["2013",3]]}}},{"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schema":"https://github.com/citation-style-language/schema/raw/master/csl-citation.json"} </w:instrText>
      </w:r>
      <w:r w:rsidR="005B4A5B">
        <w:fldChar w:fldCharType="separate"/>
      </w:r>
      <w:r w:rsidR="006B6B4D" w:rsidRPr="006B6B4D">
        <w:rPr>
          <w:rFonts w:ascii="Times New Roman" w:hAnsi="Times New Roman" w:cs="Times New Roman"/>
        </w:rPr>
        <w:t>(Almeida et al., 2013; Dehaene et al., 1998)</w:t>
      </w:r>
      <w:r w:rsidR="005B4A5B">
        <w:fldChar w:fldCharType="end"/>
      </w:r>
      <w:r w:rsidR="000E6BB5">
        <w:t>.</w:t>
      </w:r>
      <w:r w:rsidR="00043EEA">
        <w:t xml:space="preserve"> Invisibility can also be achieved by diverting attention away from the stimulus</w:t>
      </w:r>
      <w:r w:rsidR="00B61B7C">
        <w:t xml:space="preserve"> </w:t>
      </w:r>
      <w:r w:rsidR="00B61B7C">
        <w:fldChar w:fldCharType="begin"/>
      </w:r>
      <w:r w:rsidR="00FF65B8">
        <w:instrText xml:space="preserve"> ADDIN ZOTERO_ITEM CSL_CITATION {"citationID":"Imc4jhJZ","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B61B7C">
        <w:fldChar w:fldCharType="separate"/>
      </w:r>
      <w:r w:rsidR="00FF65B8" w:rsidRPr="00FF65B8">
        <w:rPr>
          <w:rFonts w:ascii="Times New Roman" w:hAnsi="Times New Roman" w:cs="Times New Roman"/>
        </w:rPr>
        <w:t>(Hyman et al., 2009; Mack &amp; Rock, 1998)</w:t>
      </w:r>
      <w:r w:rsidR="00B61B7C">
        <w:fldChar w:fldCharType="end"/>
      </w:r>
      <w:r w:rsidR="00043EEA">
        <w:t>.</w:t>
      </w:r>
    </w:p>
    <w:p w14:paraId="5156871E" w14:textId="0616696A" w:rsidR="004F240A" w:rsidRDefault="004F240A" w:rsidP="004903FB">
      <w:r>
        <w:lastRenderedPageBreak/>
        <w:t xml:space="preserve">All three </w:t>
      </w:r>
      <w:r w:rsidR="00A44BFB">
        <w:t>methods</w:t>
      </w:r>
      <w:r w:rsidR="001C015A">
        <w:t>, and others</w:t>
      </w:r>
      <w:r>
        <w:t xml:space="preserve"> </w:t>
      </w:r>
      <w:r w:rsidR="0021076E">
        <w:t>typically decrease the visibility of the stimulus, but also evoke weaker neural</w:t>
      </w:r>
      <w:r>
        <w:t xml:space="preserve"> response</w:t>
      </w:r>
      <w:r w:rsidR="0021076E">
        <w:t>s</w:t>
      </w:r>
      <w:r>
        <w:t xml:space="preserve"> to the stimul</w:t>
      </w:r>
      <w:r w:rsidR="001D0C5A">
        <w:t>us</w:t>
      </w:r>
      <w:r w:rsidR="00F010B3">
        <w:t xml:space="preserve"> </w:t>
      </w:r>
      <w:r w:rsidR="00F010B3">
        <w:fldChar w:fldCharType="begin"/>
      </w:r>
      <w:r w:rsidR="003C49D4">
        <w:instrText xml:space="preserve"> ADDIN ZOTERO_ITEM CSL_CITATION {"citationID":"eygw4LbU","properties":{"formattedCitation":"(Dehaene et al., 1998; Yuval-Greenberg &amp; Heeger, 2013)","plainCitation":"(Dehaene et al., 1998; Yuval-Greenberg &amp; Heeger, 2013)","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686,"uris":["http://zotero.org/users/8275165/items/VY67UAT7"],"itemData":{"id":686,"type":"article-journal","container-title":"Journal of Neuroscience","DOI":"10.1523/JNEUROSCI.4612-12.2013","ISSN":"0270-6474, 1529-2401","issue":"23","journalAbbreviation":"Journal of Neuroscience","language":"en","page":"9635-9643","source":"DOI.org (Crossref)","title":"Continuous Flash Suppression Modulates Cortical Activity in Early Visual Cortex","volume":"33","author":[{"family":"Yuval-Greenberg","given":"S."},{"family":"Heeger","given":"D. J."}],"issued":{"date-parts":[["2013",6,5]]}}}],"schema":"https://github.com/citation-style-language/schema/raw/master/csl-citation.json"} </w:instrText>
      </w:r>
      <w:r w:rsidR="00F010B3">
        <w:fldChar w:fldCharType="separate"/>
      </w:r>
      <w:r w:rsidR="003C49D4" w:rsidRPr="003C49D4">
        <w:rPr>
          <w:rFonts w:ascii="Times New Roman" w:hAnsi="Times New Roman" w:cs="Times New Roman"/>
        </w:rPr>
        <w:t>(Dehaene et al., 1998; Yuval-Greenberg &amp; Heeger, 2013)</w:t>
      </w:r>
      <w:r w:rsidR="00F010B3">
        <w:fldChar w:fldCharType="end"/>
      </w:r>
      <w:r>
        <w:t xml:space="preserve">. </w:t>
      </w:r>
      <w:r w:rsidR="009C1D55">
        <w:t xml:space="preserve">Such </w:t>
      </w:r>
      <w:r>
        <w:t>weak signal</w:t>
      </w:r>
      <w:r w:rsidR="001B15B9">
        <w:t>s</w:t>
      </w:r>
      <w:r>
        <w:t xml:space="preserve"> usually translate to small behavioral changes that are hard </w:t>
      </w:r>
      <w:r w:rsidR="00A4296D">
        <w:t xml:space="preserve">to </w:t>
      </w:r>
      <w:r>
        <w:t>detect</w:t>
      </w:r>
      <w:r w:rsidR="0062193E">
        <w:t xml:space="preserve"> </w:t>
      </w:r>
      <w:r w:rsidR="0062193E">
        <w:fldChar w:fldCharType="begin"/>
      </w:r>
      <w:r w:rsidR="0062193E">
        <w:instrText xml:space="preserve"> ADDIN ZOTERO_ITEM CSL_CITATION {"citationID":"yVRI4jwh","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62193E">
        <w:fldChar w:fldCharType="separate"/>
      </w:r>
      <w:r w:rsidR="0062193E" w:rsidRPr="0062193E">
        <w:rPr>
          <w:rFonts w:ascii="Times New Roman" w:hAnsi="Times New Roman" w:cs="Times New Roman"/>
        </w:rPr>
        <w:t>(Greenwald et al., 1996)</w:t>
      </w:r>
      <w:r w:rsidR="0062193E">
        <w:fldChar w:fldCharType="end"/>
      </w:r>
      <w:r w:rsidR="0062193E">
        <w:t>.</w:t>
      </w:r>
      <w:r>
        <w:t xml:space="preserve"> </w:t>
      </w:r>
      <w:r w:rsidR="00E55B8C">
        <w:t xml:space="preserve">As a result, </w:t>
      </w:r>
      <w:r w:rsidR="00927E3C">
        <w:t xml:space="preserve">the </w:t>
      </w:r>
      <w:r w:rsidR="00AB3845">
        <w:t xml:space="preserve">field abounds with </w:t>
      </w:r>
      <w:r w:rsidR="00927E3C">
        <w:t xml:space="preserve">contradicting findings </w:t>
      </w:r>
      <w:r w:rsidR="00011C0B">
        <w:fldChar w:fldCharType="begin"/>
      </w:r>
      <w:r w:rsidR="004903FB">
        <w:instrText xml:space="preserve"> ADDIN ZOTERO_ITEM CSL_CITATION {"citationID":"IvWkrfZe","properties":{"formattedCitation":"(Hesselmann &amp; Knops, 2014; Kouider &amp; Dehaene, 2007; Moors et al., 2016; Peters &amp; Lau, 2015)","plainCitation":"(Hesselmann &amp; Knops, 2014; Kouider &amp; Dehaene, 2007; Moors et al., 2016; Peters &amp; Lau, 2015)","noteIndex":0},"citationItems":[{"id":798,"uris":["http://zotero.org/users/8275165/items/K68DDDGL"],"itemData":{"id":798,"type":"article-journal","container-title":"Psychological Science","DOI":"10.1177/0956797614548876","ISSN":"1467-9280","issue":"11","journalAbbreviation":"Psychol Sci","language":"eng","note":"PMID: 25239447","page":"2116-2119","source":"PubMed","title":"No conclusive evidence for numerical priming under interocular suppression","volume":"25","author":[{"family":"Hesselmann","given":"Guido"},{"family":"Knops","given":"André"}],"issued":{"date-parts":[["2014",11]]}}},{"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id":795,"uris":["http://zotero.org/users/8275165/items/QWEP6QKR"],"itemData":{"id":795,"type":"article-journal","abstract":"A recent study showed that scenes with an object-background relationship that is semantically incongruent break interocular suppression faster than scenes with a semantically congruent relationship. These results implied that semantic relations between the objects and the background of a scene could be extracted in the absence of visual awareness of the stimulus. In the current study, we assessed the replicability of this finding and tried to rule out an alternative explanation dependent on low-level differences between the stimuli. Furthermore, we used a Bayesian analysis to quantify the evidence in favor of the presence or absence of a scene-congruency effect. Across three experiments, we found no convincing evidence for a scene-congruency effect or a modulation of scene congruency by scene inversion. These findings question the generalizability of previous observations and cast doubt on whether genuine semantic processing of object-background relationships in scenes can manifest during interocular suppression. (PsycINFO Database Record (c) 2019 APA, all rights reserved)","container-title":"Psychological Science","DOI":"10.1177/0956797616642525","ISSN":"1467-9280","note":"publisher-place: US\npublisher: Sage Publications","page":"945-956","source":"APA PsycNet","title":"Scene integration without awareness: No conclusive evidence for processing scene congruency during continuous flash suppression","title-short":"Scene integration without awareness","volume":"27","author":[{"family":"Moors","given":"Pieter"},{"family":"Boelens","given":"David"},{"family":"Overwalle","given":"Jaana","non-dropping-particle":"van"},{"family":"Wagemans","given":"Johan"}],"issued":{"date-parts":[["2016"]]}}},{"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11C0B">
        <w:fldChar w:fldCharType="separate"/>
      </w:r>
      <w:r w:rsidR="004903FB" w:rsidRPr="004903FB">
        <w:rPr>
          <w:rFonts w:ascii="Times New Roman" w:hAnsi="Times New Roman" w:cs="Times New Roman"/>
        </w:rPr>
        <w:t>(Hesselmann &amp; Knops, 2014; Kouider &amp; Dehaene, 2007; Moors et al., 2016; Peters &amp; Lau, 2015)</w:t>
      </w:r>
      <w:r w:rsidR="00011C0B">
        <w:fldChar w:fldCharType="end"/>
      </w:r>
      <w:r w:rsidR="00AB3845">
        <w:t>, which in turn evoke an ongoing controversy about the scope of unconscious processing</w:t>
      </w:r>
      <w:r w:rsidR="00791E36">
        <w:t xml:space="preserve"> </w:t>
      </w:r>
      <w:r w:rsidR="00791E36">
        <w:fldChar w:fldCharType="begin"/>
      </w:r>
      <w:r w:rsidR="00394A04">
        <w:instrText xml:space="preserve"> ADDIN ZOTERO_ITEM CSL_CITATION {"citationID":"eKY7lyZA","properties":{"formattedCitation":"(Hassin, 2013; Hesselmann &amp; Moors, 2015; Peters et al., 2017)","plainCitation":"(Hassin, 2013; Hesselmann &amp; Moors, 2015;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791E36">
        <w:fldChar w:fldCharType="separate"/>
      </w:r>
      <w:r w:rsidR="00394A04" w:rsidRPr="00394A04">
        <w:rPr>
          <w:rFonts w:ascii="Times New Roman" w:hAnsi="Times New Roman" w:cs="Times New Roman"/>
        </w:rPr>
        <w:t>(Hassin, 2013; Hesselmann &amp; Moors, 2015; Peters et al., 2017)</w:t>
      </w:r>
      <w:r w:rsidR="00791E36">
        <w:fldChar w:fldCharType="end"/>
      </w:r>
      <w:r w:rsidR="00017EEB">
        <w:t>.</w:t>
      </w:r>
    </w:p>
    <w:p w14:paraId="286F9F56" w14:textId="77777777" w:rsidR="000D064C" w:rsidRDefault="000D064C">
      <w:pPr>
        <w:jc w:val="left"/>
        <w:rPr>
          <w:rFonts w:ascii="Times New Roman" w:eastAsia="SimSun" w:hAnsi="Times New Roman" w:cs="Times New Roman"/>
          <w:b/>
          <w:bCs/>
          <w:kern w:val="24"/>
          <w:lang w:eastAsia="ja-JP" w:bidi="ar-SA"/>
        </w:rPr>
      </w:pPr>
      <w:r>
        <w:br w:type="page"/>
      </w:r>
    </w:p>
    <w:p w14:paraId="3D51D018" w14:textId="4A019255" w:rsidR="00976673" w:rsidDel="001C75C2" w:rsidRDefault="00976673" w:rsidP="006238E0">
      <w:pPr>
        <w:pStyle w:val="Heading3"/>
        <w:rPr>
          <w:del w:id="9" w:author="Chen Heller" w:date="2022-12-28T17:12:00Z"/>
        </w:rPr>
      </w:pPr>
      <w:bookmarkStart w:id="10" w:name="_Toc114485359"/>
      <w:del w:id="11" w:author="Chen Heller" w:date="2022-12-28T17:12:00Z">
        <w:r w:rsidDel="001C75C2">
          <w:lastRenderedPageBreak/>
          <w:delText>Contradicting findings</w:delText>
        </w:r>
        <w:bookmarkEnd w:id="10"/>
      </w:del>
    </w:p>
    <w:p w14:paraId="38C885BB" w14:textId="759E660F" w:rsidR="00992077" w:rsidRDefault="00992077" w:rsidP="00476B35">
      <w:r>
        <w:t>One point of disagreement concerns the extent of semantic processing without awareness</w:t>
      </w:r>
      <w:r w:rsidR="00C85A74">
        <w:t xml:space="preserve"> </w:t>
      </w:r>
      <w:r w:rsidR="00C85A74">
        <w:fldChar w:fldCharType="begin"/>
      </w:r>
      <w:r w:rsidR="00EC6C9A">
        <w:instrText xml:space="preserve"> ADDIN ZOTERO_ITEM CSL_CITATION {"citationID":"I16ce3Oi","properties":{"formattedCitation":"(Abrams et al., 2002; Damian, 2001)","plainCitation":"(Abrams et al., 2002; Damian, 2001)","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schema":"https://github.com/citation-style-language/schema/raw/master/csl-citation.json"} </w:instrText>
      </w:r>
      <w:r w:rsidR="00C85A74">
        <w:fldChar w:fldCharType="separate"/>
      </w:r>
      <w:r w:rsidR="00EC6C9A" w:rsidRPr="00EC6C9A">
        <w:rPr>
          <w:rFonts w:ascii="Times New Roman" w:hAnsi="Times New Roman" w:cs="Times New Roman"/>
        </w:rPr>
        <w:t>(Abrams et al., 2002; Damian, 2001)</w:t>
      </w:r>
      <w:r w:rsidR="00C85A74">
        <w:fldChar w:fldCharType="end"/>
      </w:r>
      <w:r>
        <w:t xml:space="preserve">. Among other paradigms, </w:t>
      </w:r>
      <w:r w:rsidR="00F945FA">
        <w:t xml:space="preserve">it </w:t>
      </w:r>
      <w:r>
        <w:t xml:space="preserve">has often been studied </w:t>
      </w:r>
      <w:r w:rsidR="004F5838">
        <w:t xml:space="preserve">using </w:t>
      </w:r>
      <w:r w:rsidR="00440DBF">
        <w:t>priming</w:t>
      </w:r>
      <w:r w:rsidR="004D6A76">
        <w:t xml:space="preserve"> </w:t>
      </w:r>
      <w:r w:rsidR="004D6A76">
        <w:fldChar w:fldCharType="begin"/>
      </w:r>
      <w:r w:rsidR="004D6A76">
        <w:instrText xml:space="preserve"> ADDIN ZOTERO_ITEM CSL_CITATION {"citationID":"GGOnnIGG","properties":{"formattedCitation":"(Kouider &amp; Dehaene, 2007)","plainCitation":"(Kouider &amp; Dehaene, 2007)","noteIndex":0},"citationItems":[{"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D6A76">
        <w:fldChar w:fldCharType="separate"/>
      </w:r>
      <w:r w:rsidR="004D6A76" w:rsidRPr="004D6A76">
        <w:rPr>
          <w:rFonts w:ascii="Times New Roman" w:hAnsi="Times New Roman" w:cs="Times New Roman"/>
        </w:rPr>
        <w:t>(Kouider &amp; Dehaene, 2007)</w:t>
      </w:r>
      <w:r w:rsidR="004D6A76">
        <w:fldChar w:fldCharType="end"/>
      </w:r>
      <w:r w:rsidR="0025214C">
        <w:t>.</w:t>
      </w:r>
      <w:r w:rsidR="004F5838">
        <w:t xml:space="preserve"> </w:t>
      </w:r>
      <w:r w:rsidR="0025214C">
        <w:t>In a priming paradigm</w:t>
      </w:r>
      <w:r w:rsidR="00A11DD2">
        <w:t>,</w:t>
      </w:r>
      <w:r w:rsidR="0025214C">
        <w:t xml:space="preserve"> the </w:t>
      </w:r>
      <w:r w:rsidR="00C05794">
        <w:t xml:space="preserve">participant is </w:t>
      </w:r>
      <w:r w:rsidR="00EE5CFF">
        <w:t xml:space="preserve">asked </w:t>
      </w:r>
      <w:r w:rsidR="00C05794">
        <w:t>to perform a certain task on a target stimulus</w:t>
      </w:r>
      <w:r w:rsidR="00303325">
        <w:t xml:space="preserve"> (e.g., classify as word/non-word)</w:t>
      </w:r>
      <w:r w:rsidR="00595EB5">
        <w:t xml:space="preserve"> that is preceded by a</w:t>
      </w:r>
      <w:r w:rsidR="001E631C">
        <w:t xml:space="preserve"> related</w:t>
      </w:r>
      <w:r w:rsidR="00EE5CFF">
        <w:t>/unrelated invisible</w:t>
      </w:r>
      <w:r w:rsidR="001E631C">
        <w:t xml:space="preserve"> prime stimulus. </w:t>
      </w:r>
      <w:r w:rsidR="001B4150">
        <w:t>T</w:t>
      </w:r>
      <w:r w:rsidR="00EE5CFF">
        <w:t>ypically, t</w:t>
      </w:r>
      <w:r w:rsidR="001B4150">
        <w:t xml:space="preserve">he </w:t>
      </w:r>
      <w:r w:rsidR="00283CE4">
        <w:t>participant</w:t>
      </w:r>
      <w:r w:rsidR="001B4150">
        <w:t xml:space="preserve">'s response is either facilitated or inhibited according to the congruency </w:t>
      </w:r>
      <w:r w:rsidR="001E631C">
        <w:t xml:space="preserve">between the prime and </w:t>
      </w:r>
      <w:r w:rsidR="001B4150">
        <w:t xml:space="preserve">the </w:t>
      </w:r>
      <w:r w:rsidR="001E631C">
        <w:t>target</w:t>
      </w:r>
      <w:r w:rsidR="00647F13">
        <w:t xml:space="preserve">. </w:t>
      </w:r>
      <w:r w:rsidR="00EE5CFF">
        <w:t xml:space="preserve">Such a </w:t>
      </w:r>
      <w:r w:rsidR="00647F13">
        <w:t xml:space="preserve">congruency effect is </w:t>
      </w:r>
      <w:r w:rsidR="00EE5CFF">
        <w:t xml:space="preserve">often taken as evidence </w:t>
      </w:r>
      <w:r w:rsidR="00692575">
        <w:t>the prime was indeed processed</w:t>
      </w:r>
      <w:r w:rsidR="00EE5CFF">
        <w:t xml:space="preserve"> (e.g., </w:t>
      </w:r>
      <w:r w:rsidR="005B29C8">
        <w:fldChar w:fldCharType="begin"/>
      </w:r>
      <w:r w:rsidR="008D13A3">
        <w:instrText xml:space="preserve"> ADDIN ZOTERO_ITEM CSL_CITATION {"citationID":"Ao3q2ROG","properties":{"formattedCitation":"(Abrams et al., 2002; Finkbeiner et al., 2004)","plainCitation":"(Abrams et al., 2002; Finkbeiner et al., 2004)","dontUpdate":true,"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97,"uris":["http://zotero.org/users/8275165/items/IRXMF9RT"],"itemData":{"id":697,"type":"article-journal","abstract":"A well-known asymmetry exists in the bilingual masked priming literature in which lexical decision is used: namely, masked primes in the dominant language (L1) facilitate decision times on targets in the less dominant language (L2), but not vice versa. In semantic categorization, on the other hand, priming is symmetrical. In Experiments 1–3 we conﬁrm this task diﬀerence, ﬁnding robust masked L2–L1 translation priming in semantic categorization but not lexical decision. In formulating an account for these ﬁndings, we begin with the assumption of a representational asymmetry between L1 and L2 lexical semantic representations, such that L1 representations are richly populated and L2 representations are not. According to this representational account, L2–L1 priming does not occur in lexical decision because an insuﬃcient proportion of the L1 lexical semantic representation is activated by the L2 prime. In semantic categorization, we argue that the semantic information recruited to generate a decision is restricted by the task category, and that this restriction enhances the eﬀectiveness of the L2 prime. In Experiments 4–6, these assumptions were tested in a within-language setting by pairing many-sense words (e.g., ‘‘head’’) with few-sense words (e.g., ‘‘skull’’). In lexical decision, robust priming was obtained in the many-to-few direction (analogous to L1–L2), but, no priming was obtained in the fewto-many direction (analogous to L2–L1) using the same word pairs. Priming in semantic categorization, on the other hand, was obtained in both directions. We propose the Sense Model as a possible account of these ﬁndings.","container-title":"Journal of Memory and Language","DOI":"10.1016/j.jml.2004.01.004","ISSN":"0749596X","issue":"1","journalAbbreviation":"Journal of Memory and Language","language":"en","page":"1-22","source":"DOI.org (Crossref)","title":"The role of polysemy in masked semantic and translation priming","volume":"51","author":[{"family":"Finkbeiner","given":"Matthew"},{"family":"Forster","given":"Kenneth"},{"family":"Nicol","given":"Janet"},{"family":"Nakamura","given":"Kumiko"}],"issued":{"date-parts":[["2004",7]]}}}],"schema":"https://github.com/citation-style-language/schema/raw/master/csl-citation.json"} </w:instrText>
      </w:r>
      <w:r w:rsidR="005B29C8">
        <w:fldChar w:fldCharType="separate"/>
      </w:r>
      <w:r w:rsidR="00545E65" w:rsidRPr="00545E65">
        <w:rPr>
          <w:rFonts w:ascii="Times New Roman" w:hAnsi="Times New Roman" w:cs="Times New Roman"/>
        </w:rPr>
        <w:t>Abrams et al., 2002; Finkbeiner et al., 2004</w:t>
      </w:r>
      <w:r w:rsidR="005B29C8">
        <w:fldChar w:fldCharType="end"/>
      </w:r>
      <w:r w:rsidR="00EE5CFF">
        <w:t>)</w:t>
      </w:r>
      <w:r w:rsidR="00692575">
        <w:t xml:space="preserve">. To </w:t>
      </w:r>
      <w:r w:rsidR="00AE02F9">
        <w:t>ensure</w:t>
      </w:r>
      <w:r w:rsidR="00692575">
        <w:t xml:space="preserve"> that </w:t>
      </w:r>
      <w:r w:rsidR="007E738E">
        <w:t xml:space="preserve">the prime was indeed invisible, </w:t>
      </w:r>
      <w:r w:rsidR="00692575">
        <w:t xml:space="preserve">a </w:t>
      </w:r>
      <w:r w:rsidR="00303325">
        <w:t xml:space="preserve">subjective </w:t>
      </w:r>
      <w:r w:rsidR="00692575">
        <w:t xml:space="preserve">and/or </w:t>
      </w:r>
      <w:r w:rsidR="00303325">
        <w:t xml:space="preserve">objective </w:t>
      </w:r>
      <w:r w:rsidR="00692575">
        <w:t>measure of prime awareness is</w:t>
      </w:r>
      <w:r w:rsidR="00CE3CE8">
        <w:t xml:space="preserve"> typically administered</w:t>
      </w:r>
      <w:r w:rsidR="00097AB5">
        <w:t xml:space="preserve"> </w:t>
      </w:r>
      <w:r w:rsidR="00097AB5">
        <w:fldChar w:fldCharType="begin"/>
      </w:r>
      <w:r w:rsidR="00097AB5">
        <w:instrText xml:space="preserve"> ADDIN ZOTERO_ITEM CSL_CITATION {"citationID":"d3RTKd5m","properties":{"formattedCitation":"(Reingold &amp; Merikle, 1988; Sandberg et al., 2010)","plainCitation":"(Reingold &amp; Merikle, 1988; Sandberg et al., 2010)","noteIndex":0},"citationItems":[{"id":299,"uris":["http://zotero.org/users/8275165/items/YG3P9UKJ"],"itemData":{"id":299,"type":"article-journal","container-title":"Perception &amp; Psychophysics","DOI":"10.3758/BF03207490","ISSN":"0031-5117, 1532-5962","issue":"6","journalAbbreviation":"Perception &amp; Psychophysics","language":"en","page":"563-575","source":"DOI.org (Crossref)","title":"Using direct and indirect measures to study perception without awareness","volume":"44","author":[{"family":"Reingold","given":"Eyal M."},{"family":"Merikle","given":"Philip M."}],"issued":{"date-parts":[["1988",11]]}}},{"id":301,"uris":["http://zotero.org/users/8275165/items/T3P5DDWN"],"itemData":{"id":301,"type":"article-journal","abstract":"What is the best way of assessing the extent to which people are aware of a stimulus? Here, using a masked visual identiﬁcation task, we compared three measures of subjective awareness: The Perceptual Awareness Scale (PAS), through which participants are asked to rate the clarity of their visual experience; conﬁdence ratings (CR), through which participants express their conﬁdence in their identiﬁcation decisions, and Post-decision wagering (PDW), in which participants place a monetary wager on their decisions. We conducted detailed explorations of the relationships between awareness and identiﬁcation performance, looking to determine (1) which scale best correlates with performance, and (2) whether we can detect performance in the absence of awareness and how the scales differ from each other in terms of revealing such unconscious processing. Based on these ﬁndings we discuss whether perceptual awareness should be considered graded or dichotomous. Results showed that PAS showed a much stronger performance-awareness correlation than either CR or PDW, particularly for low stimulus intensities. In general, all scales indicated above-chance performance when participants claimed not to have seen anything. However, such above-chance performance only showed when we also observed a correlation between awareness and performance. Thus (1) PAS seems to be the most exhaustive measure of awareness, and (2) we ﬁnd support for above-chance performance in the absence of subjective awareness, but such unconscious knowledge only contributes to performance when we observe conscious knowledge as well. Similarities and differences between scales are discussed in the light of consciousness theories and response strategies. Ó 2010 Published by Elsevier Inc.","container-title":"Consciousness and Cognition","DOI":"10.1016/j.concog.2009.12.013","ISSN":"10538100","issue":"4","journalAbbreviation":"Consciousness and Cognition","language":"en","page":"1069-1078","source":"DOI.org (Crossref)","title":"Measuring consciousness: Is one measure better than the other?","title-short":"Measuring consciousness","volume":"19","author":[{"family":"Sandberg","given":"Kristian"},{"family":"Timmermans","given":"Bert"},{"family":"Overgaard","given":"Morten"},{"family":"Cleeremans","given":"Axel"}],"issued":{"date-parts":[["2010",12]]}}}],"schema":"https://github.com/citation-style-language/schema/raw/master/csl-citation.json"} </w:instrText>
      </w:r>
      <w:r w:rsidR="00097AB5">
        <w:fldChar w:fldCharType="separate"/>
      </w:r>
      <w:r w:rsidR="00097AB5" w:rsidRPr="00097AB5">
        <w:rPr>
          <w:rFonts w:ascii="Times New Roman" w:hAnsi="Times New Roman" w:cs="Times New Roman"/>
        </w:rPr>
        <w:t>(Reingold &amp; Merikle, 1988; Sandberg et al., 2010)</w:t>
      </w:r>
      <w:r w:rsidR="00097AB5">
        <w:fldChar w:fldCharType="end"/>
      </w:r>
      <w:r w:rsidR="00BD64AE">
        <w:t xml:space="preserve">. </w:t>
      </w:r>
      <w:r w:rsidR="00411A03">
        <w:t>For the</w:t>
      </w:r>
      <w:r w:rsidR="00BD64AE">
        <w:t xml:space="preserve"> subjective measure</w:t>
      </w:r>
      <w:r w:rsidR="00411A03">
        <w:t>,</w:t>
      </w:r>
      <w:r w:rsidR="00BD64AE">
        <w:t xml:space="preserve"> the participant </w:t>
      </w:r>
      <w:r w:rsidR="00411A03">
        <w:t xml:space="preserve">is asked to report </w:t>
      </w:r>
      <w:r w:rsidR="00BD64AE">
        <w:t xml:space="preserve">about her </w:t>
      </w:r>
      <w:r w:rsidR="00411A03">
        <w:t xml:space="preserve">perception </w:t>
      </w:r>
      <w:r w:rsidR="00BD64AE">
        <w:t>of the prime by rat</w:t>
      </w:r>
      <w:r w:rsidR="00411A03">
        <w:t>ing</w:t>
      </w:r>
      <w:r w:rsidR="00BD64AE">
        <w:t xml:space="preserve"> how well she </w:t>
      </w:r>
      <w:r w:rsidR="00411A03">
        <w:t xml:space="preserve">saw </w:t>
      </w:r>
      <w:r w:rsidR="00BD64AE">
        <w:t xml:space="preserve">it on a </w:t>
      </w:r>
      <w:r w:rsidR="00411A03">
        <w:t xml:space="preserve">categorical </w:t>
      </w:r>
      <w:r w:rsidR="00BD64AE">
        <w:t xml:space="preserve">scale that </w:t>
      </w:r>
      <w:r w:rsidR="00411A03">
        <w:t>ranges between</w:t>
      </w:r>
      <w:r w:rsidR="00BD64AE">
        <w:t xml:space="preserve"> "did not see anything at all" to "saw the prime clearly" </w:t>
      </w:r>
      <w:r w:rsidR="00411A03">
        <w:t>(the Perceptual Awareness Scale; PAS;</w:t>
      </w:r>
      <w:r w:rsidR="00AC4809">
        <w:fldChar w:fldCharType="begin"/>
      </w:r>
      <w:r w:rsidR="008D13A3">
        <w:instrText xml:space="preserve"> ADDIN ZOTERO_ITEM CSL_CITATION {"citationID":"nFnFeWE9","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AC4809">
        <w:fldChar w:fldCharType="separate"/>
      </w:r>
      <w:r w:rsidR="00AC4809">
        <w:rPr>
          <w:rFonts w:ascii="Times New Roman" w:hAnsi="Times New Roman" w:cs="Times New Roman"/>
        </w:rPr>
        <w:t xml:space="preserve"> </w:t>
      </w:r>
      <w:r w:rsidR="00AC4809" w:rsidRPr="00AC4809">
        <w:rPr>
          <w:rFonts w:ascii="Times New Roman" w:hAnsi="Times New Roman" w:cs="Times New Roman"/>
        </w:rPr>
        <w:t>Sandberg &amp; Overgaard, 2015</w:t>
      </w:r>
      <w:r w:rsidR="00AC4809">
        <w:fldChar w:fldCharType="end"/>
      </w:r>
      <w:r w:rsidR="00411A03">
        <w:t>)</w:t>
      </w:r>
      <w:r w:rsidR="00BD64AE">
        <w:t>. Using a subjective measure allows to detect awareness on a trial-by-trial basis</w:t>
      </w:r>
      <w:r w:rsidR="00411A03">
        <w:t xml:space="preserve">, yet it is subjected to the criterion problem, where </w:t>
      </w:r>
      <w:r w:rsidR="0076578A">
        <w:t xml:space="preserve">participants' </w:t>
      </w:r>
      <w:r w:rsidR="00411A03">
        <w:t xml:space="preserve">ratings might be highly affected by their response criterion </w:t>
      </w:r>
      <w:r w:rsidR="00B40047">
        <w:fldChar w:fldCharType="begin"/>
      </w:r>
      <w:r w:rsidR="000C73C2">
        <w:instrText xml:space="preserve"> ADDIN ZOTERO_ITEM CSL_CITATION {"citationID":"c5REWY35","properties":{"formattedCitation":"(Eriksen, 1960; Hannula et al., 2005)","plainCitation":"(Eriksen, 1960; Hannula et al., 200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schema":"https://github.com/citation-style-language/schema/raw/master/csl-citation.json"} </w:instrText>
      </w:r>
      <w:r w:rsidR="00B40047">
        <w:fldChar w:fldCharType="separate"/>
      </w:r>
      <w:r w:rsidR="000C73C2" w:rsidRPr="000C73C2">
        <w:rPr>
          <w:rFonts w:ascii="Times New Roman" w:hAnsi="Times New Roman" w:cs="Times New Roman"/>
        </w:rPr>
        <w:t>(Eriksen, 1960; Hannula et al., 2005)</w:t>
      </w:r>
      <w:r w:rsidR="00B40047">
        <w:fldChar w:fldCharType="end"/>
      </w:r>
      <w:r w:rsidR="00BD64AE">
        <w:t xml:space="preserve">. </w:t>
      </w:r>
      <w:r w:rsidR="00411A03">
        <w:t>For the</w:t>
      </w:r>
      <w:r w:rsidR="00BD64AE">
        <w:t xml:space="preserve"> objective measure</w:t>
      </w:r>
      <w:r w:rsidR="00411A03">
        <w:t>,</w:t>
      </w:r>
      <w:r w:rsidR="00BD64AE">
        <w:t xml:space="preserve"> the participant</w:t>
      </w:r>
      <w:r w:rsidR="00411A03">
        <w:t xml:space="preserve"> is asked to make an objective judgement about</w:t>
      </w:r>
      <w:r w:rsidR="00BD64AE">
        <w:t xml:space="preserve"> the prime</w:t>
      </w:r>
      <w:r w:rsidR="00411A03">
        <w:t>, typically choosing</w:t>
      </w:r>
      <w:r w:rsidR="00BD64AE">
        <w:t xml:space="preserve"> </w:t>
      </w:r>
      <w:r w:rsidR="00411A03">
        <w:t>an answer among several options (i.e., a forced choice question). If t</w:t>
      </w:r>
      <w:r w:rsidR="00BD64AE">
        <w:t xml:space="preserve">he proportion of correct responses across trials </w:t>
      </w:r>
      <w:r w:rsidR="00411A03">
        <w:t xml:space="preserve">(or the overall sensitivity, measured using d’; </w:t>
      </w:r>
      <w:r w:rsidR="006958B5">
        <w:fldChar w:fldCharType="begin"/>
      </w:r>
      <w:r w:rsidR="008D13A3">
        <w:instrText xml:space="preserve"> ADDIN ZOTERO_ITEM CSL_CITATION {"citationID":"fYZiRyOC","properties":{"formattedCitation":"(Macmillan &amp; Creelman, 2004)","plainCitation":"(Macmillan &amp; Creelman, 2004)","dontUpdate":true,"noteIndex":0},"citationItems":[{"id":699,"uris":["http://zotero.org/users/8275165/items/VBRJXEHL"],"itemData":{"id":699,"type":"book","abstract":"Detection Theory is an introduction to one of the most important tools for analysis of data where choices must be made and performance is not perfect. Originally developed for evaluation of electronic detection, detection theory was adopted by psychologists as a way to understand sensory decision making, then embraced by students of human memory. It has since been utilized in areas as diverse as animal behavior and X-ray diagnosis.This book covers the basic principles of detection theory, with separate initial chapters on measuring detection and evaluating decision criteria. Some other features include:*complete tools for application, including flowcharts, tables, pointers, and software;*student-friendly language;*complete coverage of content area, including both one-dimensional and multidimensional models;*separate, systematic coverage of sensitivity and response bias measurement;*integrated treatment of threshold and nonparametric approaches;*an organized, tutorial level introduction to multidimensional detection theory;*popular discrimination paradigms presented as applications of multidimensional detection theory; and*a new chapter on ideal observers and an updated chapter on adaptive threshold measurement.This up-to-date summary of signal detection theory is both a self-contained reference work for users and a readable text for graduate students and other researchers learning the material either in courses or on their own.","edition":"2","event-place":"New York","ISBN":"978-1-4106-1114-7","note":"DOI: 10.4324/9781410611147","number-of-pages":"512","publisher":"Psychology Press","publisher-place":"New York","title":"Detection Theory: A User's Guide","title-short":"Detection Theory","author":[{"family":"Macmillan","given":"Neil A."},{"family":"Creelman","given":"C. Douglas"}],"issued":{"date-parts":[["2004",8,23]]}}}],"schema":"https://github.com/citation-style-language/schema/raw/master/csl-citation.json"} </w:instrText>
      </w:r>
      <w:r w:rsidR="006958B5">
        <w:fldChar w:fldCharType="separate"/>
      </w:r>
      <w:r w:rsidR="009924F0" w:rsidRPr="009924F0">
        <w:rPr>
          <w:rFonts w:ascii="Times New Roman" w:hAnsi="Times New Roman" w:cs="Times New Roman"/>
        </w:rPr>
        <w:t>Macmillan &amp; Creelman, 2004</w:t>
      </w:r>
      <w:r w:rsidR="006958B5">
        <w:fldChar w:fldCharType="end"/>
      </w:r>
      <w:r w:rsidR="00411A03">
        <w:t xml:space="preserve">) is higher than chance, </w:t>
      </w:r>
      <w:r w:rsidR="00BD64AE">
        <w:t>the</w:t>
      </w:r>
      <w:r w:rsidR="003B6AF2">
        <w:t xml:space="preserve"> </w:t>
      </w:r>
      <w:r w:rsidR="00411A03">
        <w:t>s</w:t>
      </w:r>
      <w:r w:rsidR="003B6AF2">
        <w:t>timuli will be considered as consciously perceived</w:t>
      </w:r>
      <w:r w:rsidR="00BD64AE">
        <w:t xml:space="preserve">. This </w:t>
      </w:r>
      <w:r w:rsidR="003B6AF2">
        <w:t>measure is less affected by the criterion problem, yet it is held to overestimate conscious perception</w:t>
      </w:r>
      <w:r w:rsidR="00B022E4">
        <w:t xml:space="preserve"> </w:t>
      </w:r>
      <w:r w:rsidR="00F82BCA">
        <w:fldChar w:fldCharType="begin"/>
      </w:r>
      <w:r w:rsidR="00B022E4">
        <w:instrText xml:space="preserve"> ADDIN ZOTERO_ITEM CSL_CITATION {"citationID":"BivJ9YXW","properties":{"formattedCitation":"(Bowers, 1982; Merikle &amp; Reingold, 1998)","plainCitation":"(Bowers, 1982; Merikle &amp; Reingold, 1998)","noteIndex":0},"citationItems":[{"id":700,"uris":["http://zotero.org/users/8275165/items/59AAIII3"],"itemData":{"id":700,"type":"webpage","title":"On being unconsciously influenced and informed.","URL":"https://philpapers.org/rec/BOWOBU","author":[{"family":"Bowers","given":"K.S."}],"accessed":{"date-parts":[["2022",9,11]]},"issued":{"date-parts":[["1982"]]}}},{"id":701,"uris":["http://zotero.org/users/8275165/items/7QZKWR5Q"],"itemData":{"id":701,"type":"article-journal","abstract":"S. C. Draine and A. G. Greenwald (see record 1999-10824-004) have described a methodology based on regression analysis for demonstrating unconscious perception. They have suggested that their methodology represents a major improvement over existing methodologies. An analysis of their methodology reveals that it is closely related to the classic dissociation paradigm. As such, interpretation of their results is compromised by the same issues concerning the measurement of awareness that have plagued all previous attempts to use the dissociation paradigm to demonstrate unconscious perception in the complete absence of conscious perception. (PsycINFO Database Record (c) 2016 APA, all rights reserved)","container-title":"Journal of Experimental Psychology: General","DOI":"10.1037/0096-3445.127.3.304","ISSN":"1939-2222","note":"publisher-place: US\npublisher: American Psychological Association","page":"304-310","source":"APA PsycNet","title":"On demonstrating unconscious perception: Comment on Draine and Greenwald (1998)","title-short":"On demonstrating unconscious perception","volume":"127","author":[{"family":"Merikle","given":"Philip M."},{"family":"Reingold","given":"Eyal M."}],"issued":{"date-parts":[["1998"]]}}}],"schema":"https://github.com/citation-style-language/schema/raw/master/csl-citation.json"} </w:instrText>
      </w:r>
      <w:r w:rsidR="00F82BCA">
        <w:fldChar w:fldCharType="separate"/>
      </w:r>
      <w:r w:rsidR="00B022E4" w:rsidRPr="00B022E4">
        <w:rPr>
          <w:rFonts w:ascii="Times New Roman" w:hAnsi="Times New Roman" w:cs="Times New Roman"/>
        </w:rPr>
        <w:t>(Bowers, 1982; Merikle &amp; Reingold, 1998)</w:t>
      </w:r>
      <w:r w:rsidR="00F82BCA">
        <w:fldChar w:fldCharType="end"/>
      </w:r>
      <w:r w:rsidR="00692575">
        <w:t>.</w:t>
      </w:r>
    </w:p>
    <w:p w14:paraId="15C05C5C" w14:textId="56BAE8C0" w:rsidR="00DF3E0F" w:rsidRDefault="00211536" w:rsidP="00756E3F">
      <w:r>
        <w:lastRenderedPageBreak/>
        <w:t xml:space="preserve">While some semantic priming </w:t>
      </w:r>
      <w:r w:rsidR="0030440D">
        <w:t>studies</w:t>
      </w:r>
      <w:r w:rsidR="00BD1665">
        <w:t xml:space="preserve"> </w:t>
      </w:r>
      <w:r>
        <w:t xml:space="preserve">found </w:t>
      </w:r>
      <w:r w:rsidR="00692575">
        <w:t xml:space="preserve">that </w:t>
      </w:r>
      <w:r>
        <w:t xml:space="preserve">invisible </w:t>
      </w:r>
      <w:r w:rsidR="005A1B06">
        <w:t xml:space="preserve">words can be processed up to the semantic </w:t>
      </w:r>
      <w:r w:rsidR="00B41E5A">
        <w:t>level</w:t>
      </w:r>
      <w:r w:rsidR="00267106">
        <w:t xml:space="preserve"> </w:t>
      </w:r>
      <w:r w:rsidR="00267106">
        <w:fldChar w:fldCharType="begin"/>
      </w:r>
      <w:r w:rsidR="00267106">
        <w:instrText xml:space="preserve"> ADDIN ZOTERO_ITEM CSL_CITATION {"citationID":"Gin8b57X","properties":{"formattedCitation":"(Dell\\uc0\\u8217{}Acqua &amp; Grainger, 1999; Naccache &amp; Dehaene, 2001)","plainCitation":"(Dell’Acqua &amp; Grainger, 1999; Naccache &amp; Dehaene, 2001)","noteIndex":0},"citationItems":[{"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267106">
        <w:fldChar w:fldCharType="separate"/>
      </w:r>
      <w:r w:rsidR="00267106" w:rsidRPr="00267106">
        <w:rPr>
          <w:rFonts w:ascii="Times New Roman" w:hAnsi="Times New Roman" w:cs="Times New Roman"/>
        </w:rPr>
        <w:t>(Dell’Acqua &amp; Grainger, 1999; Naccache &amp; Dehaene, 2001)</w:t>
      </w:r>
      <w:r w:rsidR="00267106">
        <w:fldChar w:fldCharType="end"/>
      </w:r>
      <w:r w:rsidR="00B41E5A">
        <w:t>,</w:t>
      </w:r>
      <w:r w:rsidR="005A1B06">
        <w:t xml:space="preserve"> </w:t>
      </w:r>
      <w:r w:rsidR="0030440D">
        <w:t xml:space="preserve">opposing </w:t>
      </w:r>
      <w:r w:rsidR="005A1B06">
        <w:t xml:space="preserve">studies </w:t>
      </w:r>
      <w:r w:rsidR="005362FF">
        <w:t xml:space="preserve">failed to show semantic </w:t>
      </w:r>
      <w:r w:rsidR="008E036C">
        <w:t xml:space="preserve">effects </w:t>
      </w:r>
      <w:r w:rsidR="005362FF">
        <w:t xml:space="preserve">and claimed </w:t>
      </w:r>
      <w:r w:rsidR="008E036C">
        <w:t xml:space="preserve">that processing only reaches the </w:t>
      </w:r>
      <w:r w:rsidR="005362FF">
        <w:t xml:space="preserve">lexical </w:t>
      </w:r>
      <w:r w:rsidR="008E036C">
        <w:t>level</w:t>
      </w:r>
      <w:r w:rsidR="00FB0480">
        <w:t xml:space="preserve"> </w:t>
      </w:r>
      <w:r w:rsidR="00267106">
        <w:fldChar w:fldCharType="begin"/>
      </w:r>
      <w:r w:rsidR="00237BE6">
        <w:instrText xml:space="preserve"> ADDIN ZOTERO_ITEM CSL_CITATION {"citationID":"MH7N298l","properties":{"formattedCitation":"(Shelton &amp; Martin, 1992)","plainCitation":"(Shelton &amp; Martin, 1992)","noteIndex":0},"citationItems":[{"id":703,"uris":["http://zotero.org/users/8275165/items/XIZTG485"],"itemData":{"id":703,"type":"article-journal","abstract":"Priming for semantically related concepts was investigated using a lexical decision task designed to reveal automatic semantic priming. Two experiments provided further evidence that priming in a single presentation lexical decision task (T. P. McNamara and J. Altarriba, 1988) derives from automatic processes. Mediated priming, but not inhibition or backward priming, was found in this type of lexical decision task. Exps 3 and 4 demonstrate that automatic priming was found only for associated word pairs, as determined by word association norms, and not for word pairs that are semantically related but not associated. It is argued that automatic priming in the lexical decision task occurs at a lexical level but not at a semantic level. (PsycINFO Database Record (c) 2016 APA, all rights reserved)","container-title":"Journal of Experimental Psychology: Learning, Memory, and Cognition","DOI":"10.1037/0278-7393.18.6.1191","ISSN":"1939-1285","note":"publisher-place: US\npublisher: American Psychological Association","page":"1191-1210","source":"APA PsycNet","title":"How semantic is automatic semantic priming?","volume":"18","author":[{"family":"Shelton","given":"Jennifer R."},{"family":"Martin","given":"Randi C."}],"issued":{"date-parts":[["1992"]]}}}],"schema":"https://github.com/citation-style-language/schema/raw/master/csl-citation.json"} </w:instrText>
      </w:r>
      <w:r w:rsidR="00267106">
        <w:fldChar w:fldCharType="separate"/>
      </w:r>
      <w:r w:rsidR="00237BE6" w:rsidRPr="00237BE6">
        <w:rPr>
          <w:rFonts w:ascii="Times New Roman" w:hAnsi="Times New Roman" w:cs="Times New Roman"/>
        </w:rPr>
        <w:t>(Shelton &amp; Martin, 1992)</w:t>
      </w:r>
      <w:r w:rsidR="00267106">
        <w:fldChar w:fldCharType="end"/>
      </w:r>
      <w:r w:rsidR="005362FF">
        <w:t xml:space="preserve">. </w:t>
      </w:r>
      <w:r w:rsidR="0030440D">
        <w:t>O</w:t>
      </w:r>
      <w:r w:rsidR="000D1936">
        <w:t xml:space="preserve">ther </w:t>
      </w:r>
      <w:r w:rsidR="005362FF">
        <w:t>studies have</w:t>
      </w:r>
      <w:r w:rsidR="006C111E">
        <w:t xml:space="preserve"> </w:t>
      </w:r>
      <w:r w:rsidR="005362FF">
        <w:t>n</w:t>
      </w:r>
      <w:r w:rsidR="006C111E">
        <w:t>o</w:t>
      </w:r>
      <w:r w:rsidR="005362FF">
        <w:t>t found any congruency effect</w:t>
      </w:r>
      <w:r w:rsidR="006C111E">
        <w:t>s</w:t>
      </w:r>
      <w:r w:rsidR="009D2E33">
        <w:t xml:space="preserve"> </w:t>
      </w:r>
      <w:r w:rsidR="009D2E33">
        <w:fldChar w:fldCharType="begin"/>
      </w:r>
      <w:r w:rsidR="0033425C">
        <w:instrText xml:space="preserve"> ADDIN ZOTERO_ITEM CSL_CITATION {"citationID":"4kCQniT4","properties":{"formattedCitation":"(Heyman &amp; Moors, 2014; Pratte &amp; Rouder, 2009)","plainCitation":"(Heyman &amp; Moors, 2014; Pratte &amp; Rouder, 2009)","noteIndex":0},"citationItems":[{"id":705,"uris":["http://zotero.org/users/8275165/items/UCSCQX5H"],"itemData":{"id":705,"type":"article-journal","abstract":"Continuous flash suppression (CFS) has been used as a paradigm to probe the extent to which word stimuli are processed in the absence of awareness. In the two experiments reported here, no evidence is obtained that word stimuli are processed up to the semantic level when suppressed through CFS. In Experiment 1, word stimuli did not break suppression faster than their pseudo-word variants nor was suppression time modulated by word frequency. Experiment 2 replicated these findings, but more critically showed that differential effects can be obtained with this paradigm using a simpler stimulus. In addition, pixel density of the stimuli did prove to be related to suppression time in both experiments, indicating that the paradigm is sensitive to differences in detectability. A third and final experiment replicated the well-known face inversion effect using the same set-up as Experiments 1 and 2, thereby demonstrating that the employed methodology can capture more high-level effects as well. These results are discussed in the context of previous evidence on unconscious semantic processing and two potential explanations are advanced. Specifically, it is argued that CFS might act at a level too low in the visual system for high-level effects to be observed or that the widely used breaking CFS paradigm is merely ill-suited to capture effects in the context of words.","container-title":"PLOS ONE","DOI":"10.1371/journal.pone.0104719","ISSN":"1932-6203","issue":"8","journalAbbreviation":"PLOS ONE","language":"en","note":"publisher: Public Library of Science","page":"e104719","source":"PLoS Journals","title":"Frequent Words Do Not Break Continuous Flash Suppression Differently from Infrequent or Nonexistent Words: Implications for Semantic Processing of Words in the Absence of Awareness","title-short":"Frequent Words Do Not Break Continuous Flash Suppression Differently from Infrequent or Nonexistent Words","volume":"9","author":[{"family":"Heyman","given":"Tom"},{"family":"Moors","given":"Pieter"}],"issued":{"date-parts":[["2014",8,12]]}}},{"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D2E33">
        <w:fldChar w:fldCharType="separate"/>
      </w:r>
      <w:r w:rsidR="0033425C" w:rsidRPr="0033425C">
        <w:rPr>
          <w:rFonts w:ascii="Times New Roman" w:hAnsi="Times New Roman" w:cs="Times New Roman"/>
        </w:rPr>
        <w:t>(Heyman &amp; Moors, 2014; Pratte &amp; Rouder, 2009)</w:t>
      </w:r>
      <w:r w:rsidR="009D2E33">
        <w:fldChar w:fldCharType="end"/>
      </w:r>
      <w:r w:rsidR="005362FF">
        <w:t xml:space="preserve">. </w:t>
      </w:r>
      <w:r w:rsidR="00EB1594">
        <w:t xml:space="preserve">Similar controversies </w:t>
      </w:r>
      <w:r w:rsidR="00F06CC7">
        <w:t xml:space="preserve">revolve around </w:t>
      </w:r>
      <w:r w:rsidR="00EB1594">
        <w:t>other types of processing: claims for</w:t>
      </w:r>
      <w:r w:rsidR="007768A2">
        <w:t xml:space="preserve"> arithmetic computations </w:t>
      </w:r>
      <w:r w:rsidR="00EB1594">
        <w:t>being performed without awareness</w:t>
      </w:r>
      <w:r w:rsidR="00BC252D">
        <w:t xml:space="preserve"> </w:t>
      </w:r>
      <w:r w:rsidR="008C1025">
        <w:fldChar w:fldCharType="begin"/>
      </w:r>
      <w:r w:rsidR="002A45A9">
        <w:instrText xml:space="preserve"> ADDIN ZOTERO_ITEM CSL_CITATION {"citationID":"rD2CJ7MY","properties":{"formattedCitation":"(Karpinski et al., 2019; Sklar et al., 2012)","plainCitation":"(Karpinski et al., 2019; Sklar et al., 2012)","noteIndex":0},"citationItems":[{"id":712,"uris":["http://zotero.org/users/8275165/items/992L4XWX"],"itemData":{"id":712,"type":"article-journal","abstract":"Across two experiments involving four presentation times in total, Sklar et al. (Proceedings of the National Academy of Sciences of the United States of America, 109, 2012, 19614) found that complex subtraction equations can be solved without awareness of the equations. These findings challenge the current position that consciousness is necessary for performing abstract, rule‐following tasks. Given the important implications of their work, we aimed to directly replicate Sklar's findings using a larger sample (n = 94) from a different population. Using continuous flash suppression, we investigated if people were able to solve an equation after subliminal (1,300 ms) exposure to it. We found evidence of unconscious subtraction consistent with Sklar et al., albeit the effect is weak. Critical review of our results and implications for further research are discussed. (PsycINFO Database Record (c) 2019 APA, all rights reserved)","container-title":"European Journal of Social Psychology","DOI":"10.1002/ejsp.2390","ISSN":"1099-0992","note":"publisher-place: US\npublisher: John Wiley &amp; Sons","page":"637-644","source":"APA PsycNet","title":"A direct replication: Unconscious arithmetic processing","title-short":"A direct replication","volume":"49","author":[{"family":"Karpinski","given":"Andrew"},{"family":"Briggs","given":"Jessie C."},{"family":"Yale","given":"Miriam"}],"issued":{"date-parts":[["2019"]]}}},{"id":708,"uris":["http://zotero.org/users/8275165/items/FE3KUK9U"],"itemData":{"id":708,"type":"article-journal","container-title":"Proceedings of the National Academy of Sciences","DOI":"10.1073/pnas.1211645109","issue":"48","note":"publisher: Proceedings of the National Academy of Sciences","page":"19614-19619","source":"pnas.org (Atypon)","title":"Reading and doing arithmetic nonconsciously","volume":"109","author":[{"family":"Sklar","given":"Asael Y."},{"family":"Levy","given":"Nir"},{"family":"Goldstein","given":"Ariel"},{"family":"Mandel","given":"Roi"},{"family":"Maril","given":"Anat"},{"family":"Hassin","given":"Ran R."}],"issued":{"date-parts":[["2012",11,27]]}}}],"schema":"https://github.com/citation-style-language/schema/raw/master/csl-citation.json"} </w:instrText>
      </w:r>
      <w:r w:rsidR="008C1025">
        <w:fldChar w:fldCharType="separate"/>
      </w:r>
      <w:r w:rsidR="002A45A9" w:rsidRPr="002A45A9">
        <w:rPr>
          <w:rFonts w:ascii="Times New Roman" w:hAnsi="Times New Roman" w:cs="Times New Roman"/>
        </w:rPr>
        <w:t>(Karpinski et al., 2019; Sklar et al., 2012)</w:t>
      </w:r>
      <w:r w:rsidR="008C1025">
        <w:fldChar w:fldCharType="end"/>
      </w:r>
      <w:r w:rsidR="00EB1594">
        <w:t xml:space="preserve"> were challenged by failures to replicate</w:t>
      </w:r>
      <w:r w:rsidR="00E15773">
        <w:t xml:space="preserve"> </w:t>
      </w:r>
      <w:r w:rsidR="00303E44">
        <w:fldChar w:fldCharType="begin"/>
      </w:r>
      <w:r w:rsidR="00303E44">
        <w:instrText xml:space="preserve"> ADDIN ZOTERO_ITEM CSL_CITATION {"citationID":"cZXXXrx9","properties":{"formattedCitation":"(Moors &amp; Hesselmann, 2018, 2019)","plainCitation":"(Moors &amp; Hesselmann, 2018, 2019)","noteIndex":0},"citationItems":[{"id":718,"uris":["http://zotero.org/users/8275165/items/WZ6DJ8C5"],"itemData":{"id":718,"type":"article-journal","abstract":"A recent study claimed to have obtained evidence that participants can solve invisible multistep arithmetic equations (Sklar et al., 2012). The authors used a priming paradigm in which reaction times to targets congruent with the equation’s solution were responded to faster compared with incongruent ones. We critically reanalyzed the data set of Sklar et al. and show that the claims being made in the article are not fully supported by the alternative analyses that we applied. A Bayesian reanalysis of the data accounting for the random variability of the target stimuli in addition to the subjects shows that the evidence for priming effects is less strong than initially claimed. That is, although Bayes factors revealed evidence for the presence of a priming effect, it was generally weak. Second, the claim that unconscious arithmetic occurs for subtraction but not for addition is not supported when the critical interaction is tested. Third, the data do not show well-established features of numerosity priming as derived from V-shaped response time curves for prime-target distances. Fourth, we show that it is impossible to classify reaction times as resulting from congruent or incongruent prime-target relationships, which should be expected if their results imply that participants genuinely solve the equations on each trial. We conclude that the claims being made in the original article are not fully supported by the analyses that we apply. Together with a recent failure to replicate the original results and a critique of the analysis based on regression to the mean, we argue that the current evidence for unconscious arithmetic is inconclusive. We argue that strong claims require strong evidence and stress that cumulative research strategies are needed to provide such evidence.","container-title":"Psychonomic Bulletin &amp; Review","DOI":"10.3758/s13423-017-1292-x","ISSN":"1531-5320","issue":"1","journalAbbreviation":"Psychon Bull Rev","language":"en","page":"472-481","source":"Springer Link","title":"A critical reexamination of doing arithmetic nonconsciously","volume":"25","author":[{"family":"Moors","given":"Pieter"},{"family":"Hesselmann","given":"Guido"}],"issued":{"date-parts":[["2018",2,1]]}}},{"id":716,"uris":["http://zotero.org/users/8275165/items/MMHLVGF8"],"itemData":{"id":716,"type":"article-journal","abstract":"In 2012, a study by Sklar et al. reported that participants could solve invisible subtractions. This notion of unconscious arithmetic has been influential because it challenges current theories of consciousness. In 2016, Karpinski et al. published a direct replication reporting evidence for unconscious addition rather than subtraction. About a year later, the study was retracted due to a computation error in the analysis pipeline. After this error was corrected, no evidence for unconscious addition nor subtraction was obtained. Recently, Karpinski et al. republished the study by applying the exclusion criteria used in Sklar et al. The reanalysis found weak evidence for unconscious subtraction. To assess the robustness of these results, we examine how sensitive the results are to data analytic decisions. We outline a set of 250 analyses that we consider justified to perform. We show that none of the analyses indicates evidence for unconscious subtraction.","container-title":"Consciousness and Cognition","DOI":"10.1016/j.concog.2019.01.003","ISSN":"1053-8100","journalAbbreviation":"Consciousness and Cognition","language":"en","page":"97-106","source":"ScienceDirect","title":"Unconscious arithmetic: Assessing the robustness of the results reported by Karpinski, Briggs, and Yale (2018)","title-short":"Unconscious arithmetic","volume":"68","author":[{"family":"Moors","given":"Pieter"},{"family":"Hesselmann","given":"Guido"}],"issued":{"date-parts":[["2019",2,1]]}}}],"schema":"https://github.com/citation-style-language/schema/raw/master/csl-citation.json"} </w:instrText>
      </w:r>
      <w:r w:rsidR="00303E44">
        <w:fldChar w:fldCharType="separate"/>
      </w:r>
      <w:r w:rsidR="00303E44" w:rsidRPr="00303E44">
        <w:rPr>
          <w:rFonts w:ascii="Times New Roman" w:hAnsi="Times New Roman" w:cs="Times New Roman"/>
        </w:rPr>
        <w:t>(Moors &amp; Hesselmann, 2018, 2019)</w:t>
      </w:r>
      <w:r w:rsidR="00303E44">
        <w:fldChar w:fldCharType="end"/>
      </w:r>
      <w:r w:rsidR="00EB1594">
        <w:t>, and a similar mixed picture emerged also for studies of processes like</w:t>
      </w:r>
      <w:r w:rsidR="000F6069">
        <w:t xml:space="preserve"> integration </w:t>
      </w:r>
      <w:r w:rsidR="00756E3F">
        <w:fldChar w:fldCharType="begin"/>
      </w:r>
      <w:r w:rsidR="005856CE">
        <w:instrText xml:space="preserve"> ADDIN ZOTERO_ITEM CSL_CITATION {"citationID":"2hC0NrhK","properties":{"formattedCitation":"(Mudrik et al., 2014; Mudrik &amp; Biderman, 2017)","plainCitation":"(Mudrik et al., 2014; Mudrik &amp; Biderman, 2017)","noteIndex":0},"citationItems":[{"id":720,"uris":["http://zotero.org/users/8275165/items/F9TBZBP6"],"itemData":{"id":720,"type":"article-journal","abstract":"Information integration and consciousness are closely related, if not interdependent. But, what exactly is the nature of their relation? Which forms of integration require consciousness? Here, we examine the recent experimental literature with respect to perceptual and cognitive integration of spatiotemporal, multisensory, semantic, and novel information. We suggest that, whereas some integrative processes can occur without awareness, their scope is limited to smaller integration windows, to simpler associations, or to ones that were previously acquired consciously. This challenges previous claims that consciousness of some content is necessary for its integration; yet it also suggests that consciousness holds an enabling role in establishing integrative mechanisms that can later operate unconsciously, and in allowing wider-range integration, over bigger semantic, spatiotemporal, and sensory integration windows.","container-title":"Trends in Cognitive Sciences","DOI":"10.1016/j.tics.2014.04.009","ISSN":"1364-6613","issue":"9","journalAbbreviation":"Trends in Cognitive Sciences","language":"en","page":"488-496","source":"ScienceDirect","title":"Information integration without awareness","volume":"18","author":[{"family":"Mudrik","given":"Liad"},{"family":"Faivre","given":"Nathan"},{"family":"Koch","given":"Christof"}],"issued":{"date-parts":[["2014",9,1]]}}},{"id":"QGOE9TAi/zkjqoiHY","uris":["http://zotero.org/users/8275165/items/MTY3GPYU"],"itemData":{"id":723,"type":"article-journal","abstract":"Is consciousness necessary for integration? Findings of seemingly high-level object-scene integration in the absence of awareness have challenged major theories in the field and attracted considerable scientific interest. Lately, one of these findings has been questioned because of a failure to replicate, yet the other finding was still uncontested. Here, we show that this latter finding—slowed-down performance on a visible target following a masked prime scene that includes an incongruent object—is also not reproducible. Using Bayesian statistics, we found evidence against unconscious integration of objects and scenes. Put differently, at the moment, there is no compelling evidence for object-scene congruency processing in the absence of awareness. Intriguingly, however, our results do suggest that consciously experienced yet briefly presented incongruent scenes take longer to process, even when subjects do not explicitly detect their incongruency.","container-title":"Psychological Science","DOI":"10.1177/0956797617735745","journalAbbreviation":"Psychological Science","source":"ResearchGate","title":"Evidence for Implicit—But Not Unconscious—Processing of Object-Scene Relations","volume":"29","author":[{"family":"Mudrik","given":"Liad"},{"family":"Biderman","given":"Natalie"}],"issued":{"date-parts":[["2017",12,28]]}}}],"schema":"https://github.com/citation-style-language/schema/raw/master/csl-citation.json"} </w:instrText>
      </w:r>
      <w:r w:rsidR="00756E3F">
        <w:fldChar w:fldCharType="separate"/>
      </w:r>
      <w:r w:rsidR="00756E3F" w:rsidRPr="00756E3F">
        <w:rPr>
          <w:rFonts w:ascii="Times New Roman" w:hAnsi="Times New Roman" w:cs="Times New Roman"/>
        </w:rPr>
        <w:t>(Mudrik et al., 2014; Mudrik &amp; Biderman, 2017)</w:t>
      </w:r>
      <w:r w:rsidR="00756E3F">
        <w:fldChar w:fldCharType="end"/>
      </w:r>
      <w:r w:rsidR="001F3C9B">
        <w:t>.</w:t>
      </w:r>
    </w:p>
    <w:p w14:paraId="4FD66016" w14:textId="2F986422" w:rsidR="00976673" w:rsidRDefault="00976673" w:rsidP="006238E0">
      <w:pPr>
        <w:pStyle w:val="Heading3"/>
      </w:pPr>
      <w:bookmarkStart w:id="12" w:name="_Toc114485360"/>
      <w:r>
        <w:t xml:space="preserve">Explaining The </w:t>
      </w:r>
      <w:r w:rsidR="00FC0D0A">
        <w:t>D</w:t>
      </w:r>
      <w:r>
        <w:t xml:space="preserve">iscrepancy between </w:t>
      </w:r>
      <w:r w:rsidR="00FC0D0A">
        <w:t>F</w:t>
      </w:r>
      <w:r>
        <w:t>indings</w:t>
      </w:r>
      <w:bookmarkEnd w:id="12"/>
    </w:p>
    <w:p w14:paraId="0CB98709" w14:textId="50E049F6" w:rsidR="006F73D7" w:rsidRDefault="002411D5" w:rsidP="00D25473">
      <w:pPr>
        <w:ind w:firstLine="0"/>
      </w:pPr>
      <w:r>
        <w:t xml:space="preserve">How can these contradicting results be explained? One option, that is explored in this thesis, is that they </w:t>
      </w:r>
      <w:r w:rsidR="000047E6" w:rsidRPr="000047E6">
        <w:t>stem from methodological limitations of some of these studies</w:t>
      </w:r>
      <w:r>
        <w:t xml:space="preserve">. For example, </w:t>
      </w:r>
      <w:r w:rsidR="00976673">
        <w:t>the way consciousness is measured</w:t>
      </w:r>
      <w:r>
        <w:t xml:space="preserve"> might strongly affect the obtained results: </w:t>
      </w:r>
      <w:r w:rsidR="00AF07A0">
        <w:t>i</w:t>
      </w:r>
      <w:r w:rsidR="001D15C6">
        <w:t>f the awareness measure is</w:t>
      </w:r>
      <w:r>
        <w:t xml:space="preserve"> </w:t>
      </w:r>
      <w:r w:rsidR="001D15C6">
        <w:t>n</w:t>
      </w:r>
      <w:r>
        <w:t>o</w:t>
      </w:r>
      <w:r w:rsidR="001D15C6">
        <w:t xml:space="preserve">t sensitive enough to discover </w:t>
      </w:r>
      <w:r w:rsidR="00E4565F">
        <w:t>residual</w:t>
      </w:r>
      <w:r w:rsidR="001D15C6">
        <w:t xml:space="preserve"> awareness, the researcher might </w:t>
      </w:r>
      <w:r w:rsidR="00E4565F">
        <w:t xml:space="preserve">falsely </w:t>
      </w:r>
      <w:r w:rsidR="00B11DFE">
        <w:t xml:space="preserve">attribute </w:t>
      </w:r>
      <w:r w:rsidR="003D2C1C">
        <w:t>un</w:t>
      </w:r>
      <w:r w:rsidR="00E4565F">
        <w:t xml:space="preserve">conscious processes to conscious processing </w:t>
      </w:r>
      <w:r w:rsidR="005E4162">
        <w:fldChar w:fldCharType="begin"/>
      </w:r>
      <w:r w:rsidR="005E4162">
        <w:instrText xml:space="preserve"> ADDIN ZOTERO_ITEM CSL_CITATION {"citationID":"Dc3lo193","properties":{"formattedCitation":"(Sand &amp; Nilsson, 2016)","plainCitation":"(Sand &amp; Nilsson, 2016)","noteIndex":0},"citationItems":[{"id":646,"uris":["http://zotero.org/users/8275165/items/DZ45IZVL"],"itemData":{"id":646,"type":"article-journal","abstract":"A difﬁculty for reports of subliminal priming is demonstrating that participants who actually perceived the prime are not driving the priming effects. There are two conventional methods for testing this. One is to test whether a direct measure of stimulus perception is not signiﬁcantly above chance on a group level. The other is to use regression to test if an indirect measure of stimulus processing is signiﬁcantly above zero when the direct measure is at chance. Here we simulated samples in which we assumed that only participants who perceived the primes were primed by it. Conventional analyses applied to these samples had a very large error rate of falsely supporting subliminal priming. Calculating a Bayes factor for the samples very seldom falsely supported subliminal priming. We conclude that conventional tests are not reliable diagnostics of subliminal priming. Instead, we recommend that experimenters calculate a Bayes factor when investigating subliminal priming.","container-title":"Consciousness and Cognition","DOI":"10.1016/j.concog.2016.06.012","ISSN":"10538100","journalAbbreviation":"Consciousness and Cognition","language":"en","page":"29-40","source":"DOI.org (Crossref)","title":"Subliminal or not? Comparing null-hypothesis and Bayesian methods for testing subliminal priming","title-short":"Subliminal or not?","volume":"44","author":[{"family":"Sand","given":"Anders"},{"family":"Nilsson","given":"Mats E."}],"issued":{"date-parts":[["2016",8]]}}}],"schema":"https://github.com/citation-style-language/schema/raw/master/csl-citation.json"} </w:instrText>
      </w:r>
      <w:r w:rsidR="005E4162">
        <w:fldChar w:fldCharType="separate"/>
      </w:r>
      <w:r w:rsidR="005E4162" w:rsidRPr="005E4162">
        <w:rPr>
          <w:rFonts w:ascii="Times New Roman" w:hAnsi="Times New Roman" w:cs="Times New Roman"/>
        </w:rPr>
        <w:t>(Sand &amp; Nilsson, 2016)</w:t>
      </w:r>
      <w:r w:rsidR="005E4162">
        <w:fldChar w:fldCharType="end"/>
      </w:r>
      <w:r w:rsidR="001D15C6">
        <w:t>.</w:t>
      </w:r>
      <w:r w:rsidR="00E4565F">
        <w:t xml:space="preserve"> Such insensitivity can </w:t>
      </w:r>
      <w:r w:rsidR="00C23184">
        <w:t>occur if</w:t>
      </w:r>
      <w:r w:rsidR="002919AB">
        <w:t xml:space="preserve"> </w:t>
      </w:r>
      <w:r w:rsidR="00E4565F">
        <w:t>the objective task probe</w:t>
      </w:r>
      <w:r w:rsidR="00C23184">
        <w:t>s</w:t>
      </w:r>
      <w:r w:rsidR="00E4565F">
        <w:t xml:space="preserve"> features of the stimulus that are irrelevant </w:t>
      </w:r>
      <w:r w:rsidR="00B3331D">
        <w:t>for the performance in the main task</w:t>
      </w:r>
      <w:r w:rsidR="007449E8">
        <w:t xml:space="preserve"> (</w:t>
      </w:r>
      <w:r w:rsidR="00FF6578">
        <w:fldChar w:fldCharType="begin"/>
      </w:r>
      <w:r w:rsidR="008D13A3">
        <w:instrText xml:space="preserve"> ADDIN ZOTERO_ITEM CSL_CITATION {"citationID":"ciRzkvIP","properties":{"formattedCitation":"(Merikle, 1992; Newell &amp; Shanks, 2014)","plainCitation":"(Merikle, 1992; Newell &amp; Shanks, 2014)","dontUpdate":true,"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schema":"https://github.com/citation-style-language/schema/raw/master/csl-citation.json"} </w:instrText>
      </w:r>
      <w:r w:rsidR="00FF6578">
        <w:fldChar w:fldCharType="separate"/>
      </w:r>
      <w:r w:rsidR="00BD6F39" w:rsidRPr="00BD6F39">
        <w:rPr>
          <w:rFonts w:ascii="Times New Roman" w:hAnsi="Times New Roman" w:cs="Times New Roman"/>
        </w:rPr>
        <w:t>Merikle, 1992; Newell &amp; Shanks, 2014</w:t>
      </w:r>
      <w:r w:rsidR="00FF6578">
        <w:fldChar w:fldCharType="end"/>
      </w:r>
      <w:r w:rsidR="00BD6F39">
        <w:t>;</w:t>
      </w:r>
      <w:r w:rsidR="008B3DFE">
        <w:t xml:space="preserve"> however, </w:t>
      </w:r>
      <w:r w:rsidR="007449E8">
        <w:t xml:space="preserve">note that this could also lead to overestimation of awareness; </w:t>
      </w:r>
      <w:r w:rsidR="00425B72">
        <w:fldChar w:fldCharType="begin"/>
      </w:r>
      <w:r w:rsidR="008D13A3">
        <w:instrText xml:space="preserve"> ADDIN ZOTERO_ITEM CSL_CITATION {"citationID":"Ivz9FvbM","properties":{"formattedCitation":"(Michel, 2022)","plainCitation":"(Michel, 2022)","dontUpdate":true,"noteIndex":0},"citationItems":[{"id":581,"uris":["http://zotero.org/users/8275165/items/XN4XRTF5"],"itemData":{"id":581,"type":"article-journal","abstract":"Recent work questions whether previously reported unconscious perceptual effects are genuinely unconscious, or due to weak conscious perception. Some philosophers and psychologists react by rejecting unconscious perception or by holding that it has been overestimated. I argue that the most significant attack on unconscious perception commits the criterion content fallacy: the fallacy of interpreting evidence that observers were conscious of something as evidence that they were conscious of task-relevant features. This fallacy is prevalent in consciousness research: if unconscious perception exists, scientists could routinely underestimate it. I conclude with methodological recommendations for moving the debate forward.","container-title":"Mind &amp; Language","DOI":"10.1111/mila.12406","ISSN":"1468-0017","issue":"n/a","language":"en","note":"_eprint: https://onlinelibrary.wiley.com/doi/pdf/10.1111/mila.12406","source":"Wiley Online Library","title":"How (not) to underestimate unconscious perception","URL":"https://onlinelibrary.wiley.com/doi/abs/10.1111/mila.12406","volume":"n/a","author":[{"family":"Michel","given":"Matthias"}],"accessed":{"date-parts":[["2022",8,26]]},"issued":{"date-parts":[["2022"]]}}}],"schema":"https://github.com/citation-style-language/schema/raw/master/csl-citation.json"} </w:instrText>
      </w:r>
      <w:r w:rsidR="00425B72">
        <w:fldChar w:fldCharType="separate"/>
      </w:r>
      <w:r w:rsidR="00425B72" w:rsidRPr="00425B72">
        <w:rPr>
          <w:rFonts w:ascii="Times New Roman" w:hAnsi="Times New Roman" w:cs="Times New Roman"/>
        </w:rPr>
        <w:t>Michel, 2022</w:t>
      </w:r>
      <w:r w:rsidR="00425B72">
        <w:fldChar w:fldCharType="end"/>
      </w:r>
      <w:r w:rsidR="007449E8">
        <w:t>)</w:t>
      </w:r>
      <w:r w:rsidR="004F2ED5">
        <w:t xml:space="preserve">. </w:t>
      </w:r>
      <w:r w:rsidR="005333D3">
        <w:t xml:space="preserve">In addition, </w:t>
      </w:r>
      <w:r w:rsidR="00E4565F">
        <w:t xml:space="preserve">introducing </w:t>
      </w:r>
      <w:r w:rsidR="00081961">
        <w:t xml:space="preserve">a long delay </w:t>
      </w:r>
      <w:r w:rsidR="003D53EE">
        <w:t xml:space="preserve">after </w:t>
      </w:r>
      <w:r w:rsidR="00081961">
        <w:t xml:space="preserve">the </w:t>
      </w:r>
      <w:r w:rsidR="00E82C6C">
        <w:t xml:space="preserve">presentation </w:t>
      </w:r>
      <w:r w:rsidR="002D4AE1">
        <w:t xml:space="preserve">of </w:t>
      </w:r>
      <w:r w:rsidR="00081961">
        <w:t xml:space="preserve">the </w:t>
      </w:r>
      <w:r w:rsidR="00445238">
        <w:t xml:space="preserve">subliminal </w:t>
      </w:r>
      <w:r w:rsidR="00081961">
        <w:t xml:space="preserve">stimulus </w:t>
      </w:r>
      <w:r w:rsidR="003D53EE">
        <w:t xml:space="preserve">might </w:t>
      </w:r>
      <w:r w:rsidR="009D12A3">
        <w:t xml:space="preserve">cause </w:t>
      </w:r>
      <w:r w:rsidR="003D53EE">
        <w:t xml:space="preserve">the </w:t>
      </w:r>
      <w:r w:rsidR="00352773">
        <w:t>memory</w:t>
      </w:r>
      <w:r w:rsidR="003D53EE">
        <w:t xml:space="preserve"> of it </w:t>
      </w:r>
      <w:r w:rsidR="009D12A3">
        <w:t xml:space="preserve">to fade </w:t>
      </w:r>
      <w:r w:rsidR="003D53EE">
        <w:t xml:space="preserve">before it is queried by </w:t>
      </w:r>
      <w:r w:rsidR="00E4565F">
        <w:t xml:space="preserve">the </w:t>
      </w:r>
      <w:r w:rsidR="007449E8">
        <w:t>awareness measure</w:t>
      </w:r>
      <w:r w:rsidR="00F33E25">
        <w:t xml:space="preserve"> </w:t>
      </w:r>
      <w:r w:rsidR="0038451B">
        <w:fldChar w:fldCharType="begin"/>
      </w:r>
      <w:r w:rsidR="00215D10">
        <w:instrText xml:space="preserve"> ADDIN ZOTERO_ITEM CSL_CITATION {"citationID":"lPJjpo1J","properties":{"formattedCitation":"(Lagnado et al., 2006; Newell &amp; Shanks, 2014; Ogilvie &amp; Carruthers, 2014)","plainCitation":"(Lagnado et al., 2006; Newell &amp; Shanks, 2014; Ogilvie &amp; Carruthers, 2014)","noteIndex":0},"citationItems":[{"id":635,"uris":["http://zotero.org/users/8275165/items/RSJGRX5M"],"itemData":{"id":635,"type":"article-journal","abstract":"In multiple-cue learning (also known as probabilistic category learning) people acquire information about cue-outcome relations and combine these into predictions or judgments. Previous researchers claimed that people can achieve high levels of performance without explicit knowledge of the task structure or insight into their own judgment policies. It has also been argued that people use a variety of suboptimal strategies to solve such tasks. In three experiments the authors reexamined these conclusions by introducing novel measures of task knowledge and self-insight and using \"rolling regression\" methods to analyze individual learning. Participants successfully learned a four-cue probabilistic environment and showed accurate knowledge of both the task structure and their own judgment processes. Learning analyses suggested that the apparent use of suboptimal strategies emerges from the incremental tracking of statistical contingencies in the environment. (PsycINFO Database Record (c) 2016 APA, all rights reserved)","container-title":"Journal of Experimental Psychology: General","DOI":"10.1037/0096-3445.135.2.162","ISSN":"1939-2222","issue":"2","note":"publisher-place: US\npublisher: American Psychological Association","page":"162-183","source":"APA PsycNet","title":"Insight and strategy in multiple-cue learning","volume":"135","author":[{"family":"Lagnado","given":"David A."},{"family":"Newell","given":"Ben R."},{"family":"Kahan","given":"Steven"},{"family":"Shanks","given":"David R."}],"issued":{"date-parts":[["2006"]]}}},{"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id":736,"uris":["http://zotero.org/users/8275165/items/K823J4RZ"],"itemData":{"id":736,"type":"article-journal","abstract":"What people report is, at times, the best evidence we have for what they experience. Newell &amp; Shanks (N&amp;S) do a service for debates regarding the role of unconscious influences on decision making by offering some sound methodological recommendations. We doubt, however, that those recommendations go far enough. For even if people have knowledge of the factors that influence their decisions, it does not follow that such knowledge is conscious, and plays a causal role, at the time the decision is made. Moreover, N&amp;S fail to demonstrate that unconscious thought plays no role at all in decision making. Indeed, such a claim is quite implausible. In making these points we comment on their discussion of the literature on expertise acquisition and the Iowa Gambling Task.","container-title":"Behavioral and Brain Sciences","DOI":"10.1017/S0140525X13000800","ISSN":"0140-525X, 1469-1825","issue":"1","language":"en","note":"publisher: Cambridge University Press","page":"36-37","source":"Cambridge University Press","title":"Better tests of consciousness are needed, but skepticism about unconscious processes is unwarranted","volume":"37","author":[{"family":"Ogilvie","given":"Ryan"},{"family":"Carruthers","given":"Peter"}],"issued":{"date-parts":[["2014",2]]}}}],"schema":"https://github.com/citation-style-language/schema/raw/master/csl-citation.json"} </w:instrText>
      </w:r>
      <w:r w:rsidR="0038451B">
        <w:fldChar w:fldCharType="separate"/>
      </w:r>
      <w:r w:rsidR="00215D10" w:rsidRPr="00215D10">
        <w:rPr>
          <w:rFonts w:ascii="Times New Roman" w:hAnsi="Times New Roman" w:cs="Times New Roman"/>
        </w:rPr>
        <w:t>(Lagnado et al., 2006; Newell &amp; Shanks, 2014; Ogilvie &amp; Carruthers, 2014)</w:t>
      </w:r>
      <w:r w:rsidR="0038451B">
        <w:fldChar w:fldCharType="end"/>
      </w:r>
      <w:r w:rsidR="00F33E25">
        <w:t xml:space="preserve">. </w:t>
      </w:r>
      <w:r w:rsidR="002D6956">
        <w:t xml:space="preserve">Underestimation </w:t>
      </w:r>
      <w:r w:rsidR="007449E8">
        <w:t xml:space="preserve">of awareness </w:t>
      </w:r>
      <w:r w:rsidR="002D6956">
        <w:t xml:space="preserve">can also occur if the </w:t>
      </w:r>
      <w:r w:rsidR="00283CE4">
        <w:t>participant</w:t>
      </w:r>
      <w:r w:rsidR="002D6956">
        <w:t xml:space="preserve"> uses a </w:t>
      </w:r>
      <w:r w:rsidR="002D4AE1">
        <w:t xml:space="preserve">very </w:t>
      </w:r>
      <w:r w:rsidR="002D6956">
        <w:t>strict criterion when judging whether she saw the prime</w:t>
      </w:r>
      <w:r w:rsidR="00D27C09">
        <w:t xml:space="preserve"> </w:t>
      </w:r>
      <w:r w:rsidR="00A034F5">
        <w:fldChar w:fldCharType="begin"/>
      </w:r>
      <w:r w:rsidR="00A034F5">
        <w:instrText xml:space="preserve"> ADDIN ZOTERO_ITEM CSL_CITATION {"citationID":"nqJP2RGd","properties":{"formattedCitation":"(Eriksen, 1960; Hannula et al., 2005; Peters &amp; Lau, 2015)","plainCitation":"(Eriksen, 1960; Hannula et al., 2005; Peters &amp; Lau, 201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A034F5">
        <w:fldChar w:fldCharType="separate"/>
      </w:r>
      <w:r w:rsidR="00A034F5" w:rsidRPr="00A034F5">
        <w:rPr>
          <w:rFonts w:ascii="Times New Roman" w:hAnsi="Times New Roman" w:cs="Times New Roman"/>
        </w:rPr>
        <w:t>(Eriksen, 1960; Hannula et al., 2005; Peters &amp; Lau, 2015)</w:t>
      </w:r>
      <w:r w:rsidR="00A034F5">
        <w:fldChar w:fldCharType="end"/>
      </w:r>
      <w:r w:rsidR="002D6956">
        <w:t>. Finally</w:t>
      </w:r>
      <w:r w:rsidR="002D4AE1">
        <w:t>,</w:t>
      </w:r>
      <w:r w:rsidR="002D6956">
        <w:t xml:space="preserve"> </w:t>
      </w:r>
      <w:r w:rsidR="007449E8">
        <w:t xml:space="preserve">if the objective task is too </w:t>
      </w:r>
      <w:r w:rsidR="00C53B7E">
        <w:t>difficult</w:t>
      </w:r>
      <w:r w:rsidR="007449E8">
        <w:t>,</w:t>
      </w:r>
      <w:r w:rsidR="00C53B7E">
        <w:t xml:space="preserve"> </w:t>
      </w:r>
      <w:r w:rsidR="004177D1">
        <w:t xml:space="preserve">participants </w:t>
      </w:r>
      <w:r w:rsidR="007449E8">
        <w:t xml:space="preserve">can be at chance even if they do </w:t>
      </w:r>
      <w:r w:rsidR="007449E8">
        <w:lastRenderedPageBreak/>
        <w:t>see the stimulus, or parts of it, and their</w:t>
      </w:r>
      <w:r w:rsidR="00C53B7E">
        <w:t xml:space="preserve"> </w:t>
      </w:r>
      <w:r w:rsidR="002D6956">
        <w:t xml:space="preserve">motivation to perform </w:t>
      </w:r>
      <w:r w:rsidR="007449E8">
        <w:t xml:space="preserve">the task on invisible stimuli can also be </w:t>
      </w:r>
      <w:r w:rsidR="00352773">
        <w:t>reduced</w:t>
      </w:r>
      <w:r w:rsidR="007449E8">
        <w:t xml:space="preserve">, leading to worse performance </w:t>
      </w:r>
      <w:r w:rsidR="009818AF">
        <w:fldChar w:fldCharType="begin"/>
      </w:r>
      <w:r w:rsidR="009818AF">
        <w:instrText xml:space="preserve"> ADDIN ZOTERO_ITEM CSL_CITATION {"citationID":"Bfbd9D5A","properties":{"formattedCitation":"(Pratte &amp; Rouder, 2009)","plainCitation":"(Pratte &amp; Rouder, 2009)","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818AF">
        <w:fldChar w:fldCharType="separate"/>
      </w:r>
      <w:r w:rsidR="009818AF" w:rsidRPr="009818AF">
        <w:rPr>
          <w:rFonts w:ascii="Times New Roman" w:hAnsi="Times New Roman" w:cs="Times New Roman"/>
        </w:rPr>
        <w:t>(Pratte &amp; Rouder, 2009)</w:t>
      </w:r>
      <w:r w:rsidR="009818AF">
        <w:fldChar w:fldCharType="end"/>
      </w:r>
      <w:r w:rsidR="00D27C09">
        <w:t>.</w:t>
      </w:r>
    </w:p>
    <w:p w14:paraId="6BE3AD11" w14:textId="1CCD6769" w:rsidR="00531AAE" w:rsidRDefault="00D03D49" w:rsidP="00F42EF6">
      <w:r>
        <w:t>The above issues might lead to overestimating unconscious processing, due to contamination by conscious effects</w:t>
      </w:r>
      <w:r w:rsidR="00952FF2">
        <w:t>,</w:t>
      </w:r>
      <w:r>
        <w:t xml:space="preserve"> </w:t>
      </w:r>
      <w:r w:rsidR="00952FF2">
        <w:t>but</w:t>
      </w:r>
      <w:r>
        <w:t xml:space="preserve"> one might </w:t>
      </w:r>
      <w:r w:rsidR="00952FF2">
        <w:t xml:space="preserve">also </w:t>
      </w:r>
      <w:r>
        <w:t>underestimate unconscious processing, due to</w:t>
      </w:r>
      <w:r w:rsidR="00976673">
        <w:t xml:space="preserve"> </w:t>
      </w:r>
      <w:r w:rsidR="00D1694D">
        <w:t xml:space="preserve">insensitive measures of the </w:t>
      </w:r>
      <w:r>
        <w:t xml:space="preserve">unconscious </w:t>
      </w:r>
      <w:r w:rsidR="00D1694D">
        <w:t>effect</w:t>
      </w:r>
      <w:r w:rsidR="00E52FE8">
        <w:t>.</w:t>
      </w:r>
      <w:r w:rsidR="00AE2150">
        <w:t xml:space="preserve"> The most prominent measure for probing </w:t>
      </w:r>
      <w:r w:rsidR="005B3FFA">
        <w:t>unconscious</w:t>
      </w:r>
      <w:r w:rsidR="00AE2150">
        <w:t xml:space="preserve"> effects </w:t>
      </w:r>
      <w:r w:rsidR="00407A58">
        <w:t xml:space="preserve">is </w:t>
      </w:r>
      <w:commentRangeStart w:id="13"/>
      <w:r w:rsidR="00EC1FED">
        <w:t xml:space="preserve">reaction time (RT), </w:t>
      </w:r>
      <w:commentRangeEnd w:id="13"/>
      <w:r w:rsidR="007D7E80">
        <w:rPr>
          <w:rStyle w:val="CommentReference"/>
        </w:rPr>
        <w:commentReference w:id="13"/>
      </w:r>
      <w:r w:rsidR="00EC1FED">
        <w:t>as measured using</w:t>
      </w:r>
      <w:r w:rsidR="00AE2150">
        <w:t xml:space="preserve"> keyboard </w:t>
      </w:r>
      <w:r w:rsidR="00EC1FED">
        <w:t>presses</w:t>
      </w:r>
      <w:r w:rsidR="008D0840">
        <w:t xml:space="preserve"> (e.g., comparing RTs in the congruent vs. incongruent condition</w:t>
      </w:r>
      <w:r w:rsidR="00E67E0B">
        <w:t xml:space="preserve">; </w:t>
      </w:r>
      <w:r w:rsidR="00C40509">
        <w:fldChar w:fldCharType="begin"/>
      </w:r>
      <w:r w:rsidR="008D13A3">
        <w:instrText xml:space="preserve"> ADDIN ZOTERO_ITEM CSL_CITATION {"citationID":"jL2qFlgF","properties":{"formattedCitation":"(Naccache et al., 2002; Naccache &amp; Dehaene, 2001)","plainCitation":"(Naccache et al., 2002; Naccache &amp; Dehaene, 2001)","dontUpdate":true,"noteIndex":0},"citationItems":[{"id":643,"uris":["http://zotero.org/users/8275165/items/HIVXJNWL"],"itemData":{"id":643,"type":"article-journal","abstract":"The cognitive processes at work in masked priming experiments are usually considered automatic and independent of attention. We provide evidence against this view. Three behavioral experiments demonstrate that the occurrence of unconscious priming in a number-comparison task is determined by the allocation of temporal attention to the time window during which the prime-target pair is presented. Both response-congruity priming and physical repetition priming vanish when temporal attention is focused away from this time window. These findings are inconsistent with the concept of a purely automatic spreading of activation during masked priming.","container-title":"Psychological Science","DOI":"10.1111/1467-9280.00474","ISSN":"0956-7976","issue":"5","journalAbbreviation":"Psychol Sci","note":"publisher: SAGE Publications Inc","page":"416-424","source":"SAGE Journals","title":"Unconscious Masked Priming Depends on Temporal Attention","volume":"13","author":[{"family":"Naccache","given":"Lionel"},{"family":"Blandin","given":"Elise"},{"family":"Dehaene","given":"Stanislas"}],"issued":{"date-parts":[["2002",9,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C40509">
        <w:fldChar w:fldCharType="separate"/>
      </w:r>
      <w:r w:rsidR="00C40509" w:rsidRPr="00C40509">
        <w:rPr>
          <w:rFonts w:ascii="Times New Roman" w:hAnsi="Times New Roman" w:cs="Times New Roman"/>
        </w:rPr>
        <w:t>Naccache et al., 2002; Naccache &amp; Dehaene, 2001)</w:t>
      </w:r>
      <w:r w:rsidR="00C40509">
        <w:fldChar w:fldCharType="end"/>
      </w:r>
      <w:r w:rsidR="00531AAE">
        <w:t xml:space="preserve">. </w:t>
      </w:r>
      <w:r w:rsidR="00D044AA">
        <w:t>However</w:t>
      </w:r>
      <w:r w:rsidR="006568FE">
        <w:t>,</w:t>
      </w:r>
      <w:r w:rsidR="00D044AA">
        <w:t xml:space="preserve"> </w:t>
      </w:r>
      <w:r w:rsidR="00AD6FB1">
        <w:t xml:space="preserve">for invisible primes </w:t>
      </w:r>
      <w:r w:rsidR="00D044AA">
        <w:t xml:space="preserve">this </w:t>
      </w:r>
      <w:r w:rsidR="00CD009A">
        <w:t xml:space="preserve">effect is usually very small </w:t>
      </w:r>
      <w:r w:rsidR="001A7B76">
        <w:fldChar w:fldCharType="begin"/>
      </w:r>
      <w:r w:rsidR="001A7B76">
        <w:instrText xml:space="preserve"> ADDIN ZOTERO_ITEM CSL_CITATION {"citationID":"6hIPQMCV","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1A7B76">
        <w:fldChar w:fldCharType="separate"/>
      </w:r>
      <w:r w:rsidR="001A7B76" w:rsidRPr="001A7B76">
        <w:rPr>
          <w:rFonts w:ascii="Times New Roman" w:hAnsi="Times New Roman" w:cs="Times New Roman"/>
        </w:rPr>
        <w:t>(Greenwald et al., 1996)</w:t>
      </w:r>
      <w:r w:rsidR="001A7B76">
        <w:fldChar w:fldCharType="end"/>
      </w:r>
      <w:r w:rsidR="00AD6FB1">
        <w:t>. Also, it only indexes the end result of the response, and does not</w:t>
      </w:r>
      <w:r w:rsidR="000B581A">
        <w:t xml:space="preserve"> </w:t>
      </w:r>
      <w:r w:rsidR="002A2A03">
        <w:t xml:space="preserve">provide </w:t>
      </w:r>
      <w:r w:rsidR="006C30C7">
        <w:t xml:space="preserve">insight on the process of </w:t>
      </w:r>
      <w:r w:rsidR="002A2A03">
        <w:t>formulati</w:t>
      </w:r>
      <w:r w:rsidR="006C30C7">
        <w:t>ng</w:t>
      </w:r>
      <w:r w:rsidR="000B581A">
        <w:t xml:space="preserve"> the final decision</w:t>
      </w:r>
      <w:r w:rsidR="000E1037">
        <w:t xml:space="preserve"> as it unfolds over time</w:t>
      </w:r>
      <w:r w:rsidR="00F42EF6">
        <w:t xml:space="preserve"> </w:t>
      </w:r>
      <w:r w:rsidR="00F42EF6">
        <w:fldChar w:fldCharType="begin"/>
      </w:r>
      <w:r w:rsidR="00F42EF6">
        <w:instrText xml:space="preserve"> ADDIN ZOTERO_ITEM CSL_CITATION {"citationID":"JYXWAiBa","properties":{"formattedCitation":"(Scherbaum et al., 2010)","plainCitation":"(Scherbaum et al., 2010)","noteIndex":0},"citationItems":[{"id":607,"uris":["http://zotero.org/users/8275165/items/4B2LQCDG"],"itemData":{"id":607,"type":"article-journal","abstract":"To study the process of decision-making under conflict, researchers typically analyze response latency and accuracy. However, these tools provide little evidence regarding how the resolution of conflict unfolds over time. Here, we analyzed the trajectories of mouse movements while participants performed a continuous version of a spatial conflict task (the Simon task). We applied a novel combination of multiple regression analysis and distribution analysis to determine how conflict on the present trial and carry-over from the previous trial affect responding. Response on the previous trial and the degree of conflict on the previous and the current trial all influenced performance, but they did so differently: The previous response influenced the early part of the mouse trajectory, but the degree of previous and current conflict influenced later parts. This suggests that in this task experiencing conflict may not proactively ready the system to handle conflict on the next trial; rather, when conflict is experienced on the subsequent trial the previous compensatory processing may be re-activated more efficiently.","container-title":"Cognition","DOI":"10.1016/j.cognition.2010.02.004","ISSN":"0010-0277","issue":"3","journalAbbreviation":"Cognition","language":"en","page":"407-416","source":"ScienceDirect","title":"How decisions evolve: The temporal dynamics of action selection","title-short":"How decisions evolve","volume":"115","author":[{"family":"Scherbaum","given":"Stefan"},{"family":"Dshemuchadse","given":"Maja"},{"family":"Fischer","given":"Rico"},{"family":"Goschke","given":"Thomas"}],"issued":{"date-parts":[["2010",6,1]]}}}],"schema":"https://github.com/citation-style-language/schema/raw/master/csl-citation.json"} </w:instrText>
      </w:r>
      <w:r w:rsidR="00F42EF6">
        <w:fldChar w:fldCharType="separate"/>
      </w:r>
      <w:r w:rsidR="00F42EF6" w:rsidRPr="00F42EF6">
        <w:rPr>
          <w:rFonts w:ascii="Times New Roman" w:hAnsi="Times New Roman" w:cs="Times New Roman"/>
        </w:rPr>
        <w:t>(Scherbaum et al., 2010)</w:t>
      </w:r>
      <w:r w:rsidR="00F42EF6">
        <w:fldChar w:fldCharType="end"/>
      </w:r>
      <w:r w:rsidR="002A2A03">
        <w:t>.</w:t>
      </w:r>
    </w:p>
    <w:p w14:paraId="2601E82D" w14:textId="4C4A1937" w:rsidR="002C1CE0" w:rsidRDefault="001C113F" w:rsidP="006238E0">
      <w:pPr>
        <w:pStyle w:val="Heading3"/>
      </w:pPr>
      <w:bookmarkStart w:id="14" w:name="_Toc114485361"/>
      <w:r>
        <w:t xml:space="preserve">Comparing </w:t>
      </w:r>
      <w:r w:rsidR="006E4F8B">
        <w:t xml:space="preserve">Motion </w:t>
      </w:r>
      <w:r>
        <w:t>T</w:t>
      </w:r>
      <w:r w:rsidR="006E4F8B">
        <w:t xml:space="preserve">racking </w:t>
      </w:r>
      <w:r>
        <w:t>with K</w:t>
      </w:r>
      <w:r w:rsidR="006E4F8B">
        <w:t>eyboard</w:t>
      </w:r>
      <w:r>
        <w:t xml:space="preserve"> Response</w:t>
      </w:r>
      <w:bookmarkEnd w:id="14"/>
    </w:p>
    <w:p w14:paraId="36583870" w14:textId="30A93B9E" w:rsidR="002C1CE0" w:rsidRDefault="00B66392" w:rsidP="00D25473">
      <w:pPr>
        <w:ind w:firstLine="0"/>
        <w:rPr>
          <w:rtl/>
        </w:rPr>
      </w:pPr>
      <w:r>
        <w:t xml:space="preserve">Both these problems can be solved using </w:t>
      </w:r>
      <w:r w:rsidR="00B000DC">
        <w:t xml:space="preserve">motion </w:t>
      </w:r>
      <w:r w:rsidR="002C1CE0">
        <w:t>tracking</w:t>
      </w:r>
      <w:r>
        <w:t>,</w:t>
      </w:r>
      <w:r w:rsidR="002C1CE0">
        <w:t xml:space="preserve"> </w:t>
      </w:r>
      <w:r w:rsidR="00DD44EB">
        <w:t xml:space="preserve">which </w:t>
      </w:r>
      <w:r w:rsidR="002C1CE0">
        <w:t xml:space="preserve">has become a popular tool for </w:t>
      </w:r>
      <w:r w:rsidR="003B68E7">
        <w:t xml:space="preserve">unraveling </w:t>
      </w:r>
      <w:r w:rsidR="002C1CE0">
        <w:t xml:space="preserve">cognitive </w:t>
      </w:r>
      <w:r w:rsidR="00A30850">
        <w:t>processes</w:t>
      </w:r>
      <w:r w:rsidR="004F4999">
        <w:t xml:space="preserve"> </w:t>
      </w:r>
      <w:r w:rsidR="008C6829">
        <w:fldChar w:fldCharType="begin"/>
      </w:r>
      <w:r w:rsidR="008C6829">
        <w:instrText xml:space="preserve"> ADDIN ZOTERO_ITEM CSL_CITATION {"citationID":"o91Voq1u","properties":{"formattedCitation":"(Freeman et al., 2011)","plainCitation":"(Freeman et al., 2011)","noteIndex":0},"citationItems":[{"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8C6829">
        <w:fldChar w:fldCharType="separate"/>
      </w:r>
      <w:r w:rsidR="008C6829" w:rsidRPr="008C6829">
        <w:rPr>
          <w:rFonts w:ascii="Times New Roman" w:hAnsi="Times New Roman" w:cs="Times New Roman"/>
        </w:rPr>
        <w:t>(Freeman et al., 2011)</w:t>
      </w:r>
      <w:r w:rsidR="008C6829">
        <w:fldChar w:fldCharType="end"/>
      </w:r>
      <w:r w:rsidR="00017A5E">
        <w:t xml:space="preserve">, and might prove to a be a powerful tool for detecting </w:t>
      </w:r>
      <w:r w:rsidR="00A04C37">
        <w:t xml:space="preserve">effects evoked by </w:t>
      </w:r>
      <w:r w:rsidR="00017A5E">
        <w:t>unconscious</w:t>
      </w:r>
      <w:r w:rsidR="00A04C37">
        <w:t xml:space="preserve"> processes</w:t>
      </w:r>
      <w:r w:rsidR="002C1CE0">
        <w:t xml:space="preserve">. </w:t>
      </w:r>
      <w:r w:rsidR="00A464E8">
        <w:t>Contrary to keyboard RT</w:t>
      </w:r>
      <w:r>
        <w:t>s,</w:t>
      </w:r>
      <w:r w:rsidR="00A464E8">
        <w:t xml:space="preserve"> which produce a discrete value for each trial, motion tracking </w:t>
      </w:r>
      <w:r w:rsidR="00AC348A">
        <w:t xml:space="preserve">provides </w:t>
      </w:r>
      <w:r w:rsidR="00A464E8">
        <w:t>a cont</w:t>
      </w:r>
      <w:r w:rsidR="0075797D">
        <w:t xml:space="preserve">inuous set of values which is better suited for tracking </w:t>
      </w:r>
      <w:r w:rsidR="00E91B25">
        <w:t>ongoing</w:t>
      </w:r>
      <w:r w:rsidR="0075797D">
        <w:t xml:space="preserve"> </w:t>
      </w:r>
      <w:r w:rsidR="00AF0C32">
        <w:t>cognitive processes</w:t>
      </w:r>
      <w:r w:rsidR="002C1CE0">
        <w:t xml:space="preserve">. </w:t>
      </w:r>
      <w:r w:rsidR="000771C7">
        <w:t xml:space="preserve">This </w:t>
      </w:r>
      <w:r w:rsidR="00AC348A">
        <w:t>was previously used in other fields of research</w:t>
      </w:r>
      <w:r w:rsidR="006E1988">
        <w:t xml:space="preserve"> (e.g., unraveling </w:t>
      </w:r>
      <w:r w:rsidR="000771C7">
        <w:t>the temporal dynamics of speech comprehension</w:t>
      </w:r>
      <w:r w:rsidR="00771D2F">
        <w:t>, to</w:t>
      </w:r>
      <w:r w:rsidR="000771C7">
        <w:t xml:space="preserve"> show that </w:t>
      </w:r>
      <w:r w:rsidR="00861D29">
        <w:t>words are processed in an incremental manner</w:t>
      </w:r>
      <w:r w:rsidR="00385146">
        <w:t>;</w:t>
      </w:r>
      <w:r w:rsidR="00B85D87">
        <w:t xml:space="preserve"> </w:t>
      </w:r>
      <w:r w:rsidR="00B85D87">
        <w:fldChar w:fldCharType="begin"/>
      </w:r>
      <w:r w:rsidR="008D13A3">
        <w:instrText xml:space="preserve"> ADDIN ZOTERO_ITEM CSL_CITATION {"citationID":"VHp5upjp","properties":{"formattedCitation":"(Spivey et al., 2005)","plainCitation":"(Spivey et al., 2005)","dontUpdate":true,"noteIndex":0},"citationItems":[{"id":740,"uris":["http://zotero.org/users/8275165/items/WXR7F4SZ"],"itemData":{"id":740,"type":"article-journal","abstract":"Certain models of spoken-language processing, like those for many other perceptual and cognitive processes, posit continuous uptake of sensory input and dynamic competition between simultaneously active representations. Here, we provide compelling evidence for this continuity assumption by using a continuous response, hand movements, to track the temporal dynamics of lexical activations during real-time spoken-word recognition in a visual context. By recording the streaming x, y coordinates of continuous goal-directed hand movement in a spoken-language task, online accrual of acoustic-phonetic input and competition between partially active lexical representations are revealed in the shape of the movement trajectories. This hand-movement paradigm allows one to project the internal processing of spoken-word recognition onto a two-dimensional layout of continuous motor output, providing a concrete visualization of the attractor dynamics involved in language processing.","container-title":"Proceedings of the National Academy of Sciences of the United States of America","DOI":"10.1073/pnas.0503903102","ISSN":"0027-8424","issue":"29","journalAbbreviation":"Proc Natl Acad Sci U S A","language":"eng","note":"PMID: 15985550\nPMCID: PMC1177386","page":"10393-10398","source":"PubMed","title":"Continuous attraction toward phonological competitors","volume":"102","author":[{"family":"Spivey","given":"Michael J."},{"family":"Grosjean","given":"Marc"},{"family":"Knoblich","given":"Günther"}],"issued":{"date-parts":[["2005",7,19]]}}}],"schema":"https://github.com/citation-style-language/schema/raw/master/csl-citation.json"} </w:instrText>
      </w:r>
      <w:r w:rsidR="00B85D87">
        <w:fldChar w:fldCharType="separate"/>
      </w:r>
      <w:r w:rsidR="00B85D87" w:rsidRPr="00B85D87">
        <w:rPr>
          <w:rFonts w:ascii="Times New Roman" w:hAnsi="Times New Roman" w:cs="Times New Roman"/>
        </w:rPr>
        <w:t>Spivey et al., 2005</w:t>
      </w:r>
      <w:r w:rsidR="00B85D87">
        <w:fldChar w:fldCharType="end"/>
      </w:r>
      <w:r w:rsidR="00B11F9C">
        <w:t>)</w:t>
      </w:r>
      <w:r w:rsidR="002C1CE0">
        <w:t>.</w:t>
      </w:r>
      <w:r w:rsidR="00484277">
        <w:t xml:space="preserve"> </w:t>
      </w:r>
      <w:r w:rsidR="008C7759">
        <w:t xml:space="preserve">Such online </w:t>
      </w:r>
      <w:r w:rsidR="005C6867">
        <w:t xml:space="preserve">tracking </w:t>
      </w:r>
      <w:r w:rsidR="000D2409">
        <w:t>of</w:t>
      </w:r>
      <w:r w:rsidR="00093ED3">
        <w:t xml:space="preserve"> movement </w:t>
      </w:r>
      <w:r w:rsidR="000259CC">
        <w:t xml:space="preserve">as </w:t>
      </w:r>
      <w:r w:rsidR="00412F43">
        <w:t xml:space="preserve">the cognitive processes </w:t>
      </w:r>
      <w:r w:rsidR="000259CC">
        <w:t>take place provides further insight on</w:t>
      </w:r>
      <w:r w:rsidR="0045492E">
        <w:t xml:space="preserve"> </w:t>
      </w:r>
      <w:r w:rsidR="00412F43">
        <w:t xml:space="preserve">their </w:t>
      </w:r>
      <w:r w:rsidR="00BE7F64">
        <w:t>development</w:t>
      </w:r>
      <w:r w:rsidR="0045492E">
        <w:t xml:space="preserve"> over time</w:t>
      </w:r>
      <w:r w:rsidR="00412F43">
        <w:t>.</w:t>
      </w:r>
      <w:r w:rsidR="00137135">
        <w:t xml:space="preserve"> </w:t>
      </w:r>
      <w:r w:rsidR="00C75F12">
        <w:t xml:space="preserve">For example, when studying </w:t>
      </w:r>
      <w:r w:rsidR="00753F0E">
        <w:t xml:space="preserve">syntactic </w:t>
      </w:r>
      <w:r w:rsidR="0086269B">
        <w:t xml:space="preserve">speech </w:t>
      </w:r>
      <w:r w:rsidR="00753F0E">
        <w:t>processing</w:t>
      </w:r>
      <w:r w:rsidR="0086269B">
        <w:t>, researchers used motion tracking to demonstrate</w:t>
      </w:r>
      <w:r w:rsidR="00753F0E">
        <w:t xml:space="preserve"> </w:t>
      </w:r>
      <w:r w:rsidR="00500416">
        <w:t xml:space="preserve">that </w:t>
      </w:r>
      <w:r w:rsidR="0089537D">
        <w:t xml:space="preserve">multiple syntactic interpretations of a sentence </w:t>
      </w:r>
      <w:r w:rsidR="005F4B45">
        <w:t xml:space="preserve">are processed </w:t>
      </w:r>
      <w:r w:rsidR="006D4106">
        <w:t>simultaneously</w:t>
      </w:r>
      <w:r w:rsidR="005F4B45">
        <w:t xml:space="preserve"> as opposed to </w:t>
      </w:r>
      <w:r w:rsidR="00EE5959">
        <w:t>serially</w:t>
      </w:r>
      <w:r w:rsidR="00FF2207">
        <w:t xml:space="preserve"> </w:t>
      </w:r>
      <w:r w:rsidR="00E13B48">
        <w:fldChar w:fldCharType="begin"/>
      </w:r>
      <w:r w:rsidR="00493627">
        <w:instrText xml:space="preserve"> ADDIN ZOTERO_ITEM CSL_CITATION {"citationID":"pwmrVOIQ","properties":{"formattedCitation":"(Farmer, Cargill, Hindy, et al., 2007)","plainCitation":"(Farmer, Cargill, Hindy, et al., 2007)","noteIndex":0},"citationItems":[{"id":538,"uris":["http://zotero.org/users/8275165/items/WA2F3URH"],"itemData":{"id":538,"type":"article-journal","abstract":"Although several theories of online syntactic processing assume the parallel activation of multiple syntactic representations, evidence supporting simultaneous activation has been inconclusive. Here, the continuous and non-ballistic properties of computer mouse movements are exploited, by recording their streaming x, y coordinates to procure evidence regarding parallel versus serial processing. Participants heard structurally ambiguous sentences while viewing scenes with properties either supporting or not supporting the difﬁcult modiﬁer interpretation. The curvatures of the elicited trajectories revealed both an effect of visual context and graded competition between simultaneously active syntactic representations. The results are discussed in the context of 3 major groups of theories within the domain of sentence processing.","container-title":"Cognitive Science","DOI":"10.1080/03640210701530797","ISSN":"03640213","issue":"5","language":"en","page":"889-909","source":"DOI.org (Crossref)","title":"Tracking the Continuity of Language Comprehension: Computer Mouse Trajectories Suggest Parallel Syntactic Processing","title-short":"Tracking the Continuity of Language Comprehension","volume":"31","author":[{"family":"Farmer","given":"Thomas A."},{"family":"Cargill","given":"Sarah A."},{"family":"Hindy","given":"Nicholas C."},{"family":"Dale","given":"Rick"},{"family":"Spivey","given":"Michael J."}],"issued":{"date-parts":[["2007",9,10]]}}}],"schema":"https://github.com/citation-style-language/schema/raw/master/csl-citation.json"} </w:instrText>
      </w:r>
      <w:r w:rsidR="00E13B48">
        <w:fldChar w:fldCharType="separate"/>
      </w:r>
      <w:r w:rsidR="00493627" w:rsidRPr="00493627">
        <w:rPr>
          <w:rFonts w:ascii="Times New Roman" w:hAnsi="Times New Roman" w:cs="Times New Roman"/>
        </w:rPr>
        <w:t>(Farmer, Cargill, Hindy, et al., 2007)</w:t>
      </w:r>
      <w:r w:rsidR="00E13B48">
        <w:fldChar w:fldCharType="end"/>
      </w:r>
      <w:r w:rsidR="004B7C4C">
        <w:t>.</w:t>
      </w:r>
      <w:r w:rsidR="005F4B45">
        <w:t xml:space="preserve"> </w:t>
      </w:r>
      <w:r w:rsidR="00A951A3">
        <w:t xml:space="preserve">Similarly, motion tracking allows one to compare </w:t>
      </w:r>
      <w:r w:rsidR="00041D70">
        <w:t xml:space="preserve">movement patterns associated with </w:t>
      </w:r>
      <w:r w:rsidR="009268E9">
        <w:t>simultaneous</w:t>
      </w:r>
      <w:r w:rsidR="00041D70">
        <w:t xml:space="preserve"> </w:t>
      </w:r>
      <w:r w:rsidR="009268E9">
        <w:t xml:space="preserve">conflicting goals </w:t>
      </w:r>
      <w:r w:rsidR="00041D70">
        <w:t>and serial</w:t>
      </w:r>
      <w:r w:rsidR="009268E9">
        <w:t>ly occurring</w:t>
      </w:r>
      <w:r w:rsidR="00041D70">
        <w:t xml:space="preserve"> </w:t>
      </w:r>
      <w:r w:rsidR="00041D70">
        <w:lastRenderedPageBreak/>
        <w:t>goals</w:t>
      </w:r>
      <w:r w:rsidR="009F1F90">
        <w:t xml:space="preserve"> </w:t>
      </w:r>
      <w:r w:rsidR="00EB56BD">
        <w:fldChar w:fldCharType="begin"/>
      </w:r>
      <w:r w:rsidR="00493627">
        <w:instrText xml:space="preserve"> ADDIN ZOTERO_ITEM CSL_CITATION {"citationID":"03YHIXZ8","properties":{"formattedCitation":"(Farmer, Cargill, &amp; Spivey, 2007; Freeman et al., 2008)","plainCitation":"(Farmer, Cargill, &amp; Spivey, 2007; Freeman et al., 2008)","noteIndex":0},"citationItems":[{"id":749,"uris":["http://zotero.org/users/8275165/items/SCHAH6DG"],"itemData":{"id":749,"type":"article-journal","abstract":"Through recording the streaming x, y coordinates of computer-mouse movements, we report evidence that visual context provides an immediate constraint on the resolution of syntactic ambiguity in the visual-world paradigm. This finding converges with previous eye-tracking results that support a constraint-based account of sentence processing, in which multiple partially-active syntactic alternatives compete against one another with the help of not only syntactic, semantic, and statistical factors, but also nonlinguistic factors such as visual context. Eye-tracking results in the visual-world paradigm are consistent with theories that posit limited interaction between context and syntax, but they are still consistent with related theories that allow immediate interaction but require serial pursuit of syntactic structures, such as the unrestricted race model. To tease apart the constraint-based and unrestricted-race accounts of sentence processing, the distribution of computer-mouse trajectories was analyzed for evidence of two populations of trials: those where only the correct parse was pursued and those where only the incorrect parse was pursued. We found no evidence of bimodality in the distribution of trajectory curvatures. Simulations with a constraint-based model produced trajectories that matched the human data. A nonlinguistic control study demonstrated the mouse-tracking paradigm’s ability to elicit bimodal distributions of trajectory curvatures in certain experimental conditions. With effects of context posing a challenge for syntax-first models, and the absence of bimodality in the distribution of garden-path magnitude posing a challenge for unrestricted-race models, these converging methods support the constraint-based theory’s account that the reason diverse contextual factors are able to bias one or another parse at the point of ambiguity is because those syntactic alternatives are continually partially-active in parallel, not discretely winnowed.","container-title":"Journal of memory and language","DOI":"10.1016/j.jml.2007.04.003","ISSN":"0749-596X","issue":"4","journalAbbreviation":"J Mem Lang","note":"PMID: 18037980\nPMCID: PMC2084067","page":"570-595","source":"PubMed Central","title":"Gradiency and Visual Context in Syntactic Garden-Paths","volume":"57","author":[{"family":"Farmer","given":"Thomas A."},{"family":"Cargill","given":"Sarah A."},{"family":"Spivey","given":"Michael J."}],"issued":{"date-parts":[["2007",11]]}}},{"id":746,"uris":["http://zotero.org/users/8275165/items/G85RI4SC"],"itemData":{"id":746,"type":"article-journal","abstract":"People use social categories to perceive others, extracting category cues to glean membership. Growing evidence for continuous dynamics in real-time cognition suggests, contrary to prevailing social psychological accounts, that person construal may involve dynamic competition between simultaneously active representations. To test this, the authors examined social categorization in real-time by streaming the x, y coordinates of hand movements as participants categorized typical and atypical faces by sex. Though judgments of atypical targets were largely accurate, online motor output exhibited a continuous spatial attraction toward the opposite sex category, indicating dynamic competition between multiple social category alternatives. The authors offer a dynamic continuity account of social categorization and provide converging evidence across categorizations of real male and female faces (containing a typical or an atypical sex-specifying cue) and categorizations of computer-generated male and female faces (with subtly morphed sex-typical or sex-atypical features). In 3 studies, online motor output revealed continuous dynamics underlying person construal, in which multiple simultaneously and partially active category representations gradually cascade into social categorical judgments. Such evidence is challenging for discrete stage-based accounts. (PsycINFO Database Record (c) 2016 APA, all rights reserved)","container-title":"Journal of Experimental Psychology: General","DOI":"10.1037/a0013875","ISSN":"1939-2222","note":"publisher-place: US\npublisher: American Psychological Association","page":"673-690","source":"APA PsycNet","title":"Will a category cue attract you? Motor output reveals dynamic competition across person construal","title-short":"Will a category cue attract you?","volume":"137","author":[{"family":"Freeman","given":"Jonathan B."},{"family":"Ambady","given":"Nalini"},{"family":"Rule","given":"Nicholas O."},{"family":"Johnson","given":"Kerri L."}],"issued":{"date-parts":[["2008"]]}}}],"schema":"https://github.com/citation-style-language/schema/raw/master/csl-citation.json"} </w:instrText>
      </w:r>
      <w:r w:rsidR="00EB56BD">
        <w:fldChar w:fldCharType="separate"/>
      </w:r>
      <w:r w:rsidR="00493627" w:rsidRPr="00493627">
        <w:rPr>
          <w:rFonts w:ascii="Times New Roman" w:hAnsi="Times New Roman" w:cs="Times New Roman"/>
        </w:rPr>
        <w:t>(Farmer, Cargill, &amp; Spivey, 2007; Freeman et al., 2008)</w:t>
      </w:r>
      <w:r w:rsidR="00EB56BD">
        <w:fldChar w:fldCharType="end"/>
      </w:r>
      <w:r w:rsidR="00BE252D">
        <w:t>.</w:t>
      </w:r>
      <w:r w:rsidR="00493304">
        <w:t xml:space="preserve"> Finally, the rich,</w:t>
      </w:r>
      <w:r w:rsidR="00817016">
        <w:t xml:space="preserve"> continuous data</w:t>
      </w:r>
      <w:r w:rsidR="00493304">
        <w:t xml:space="preserve"> afforded by motion tracking can be curated for</w:t>
      </w:r>
      <w:r w:rsidR="00817016">
        <w:t xml:space="preserve"> various </w:t>
      </w:r>
      <w:r w:rsidR="00D5319F">
        <w:t>parameters</w:t>
      </w:r>
      <w:r w:rsidR="000A46FC">
        <w:t xml:space="preserve"> </w:t>
      </w:r>
      <w:r w:rsidR="00817016">
        <w:t>that are not available when using non-continuous measures</w:t>
      </w:r>
      <w:r w:rsidR="00621AE6">
        <w:t>, and might reveal an effect that goes unnoticed in the latter case</w:t>
      </w:r>
      <w:r w:rsidR="00817016">
        <w:t xml:space="preserve">. One such parameter is velocity which </w:t>
      </w:r>
      <w:r w:rsidR="00D5319F">
        <w:t xml:space="preserve">was </w:t>
      </w:r>
      <w:r w:rsidR="00817016">
        <w:t>used t</w:t>
      </w:r>
      <w:r w:rsidR="00435BFC">
        <w:t xml:space="preserve">o inspect </w:t>
      </w:r>
      <w:r w:rsidR="00224A4F">
        <w:t xml:space="preserve">participants' </w:t>
      </w:r>
      <w:r w:rsidR="00435BFC">
        <w:t xml:space="preserve">confidence in </w:t>
      </w:r>
      <w:r w:rsidR="00D5319F">
        <w:t xml:space="preserve">their </w:t>
      </w:r>
      <w:r w:rsidR="00435BFC">
        <w:t>answer</w:t>
      </w:r>
      <w:r w:rsidR="00D5319F">
        <w:t>s</w:t>
      </w:r>
      <w:r w:rsidR="003E15C1">
        <w:t xml:space="preserve"> </w:t>
      </w:r>
      <w:r w:rsidR="00BC60C1">
        <w:fldChar w:fldCharType="begin"/>
      </w:r>
      <w:r w:rsidR="00BC60C1">
        <w:instrText xml:space="preserve"> ADDIN ZOTERO_ITEM CSL_CITATION {"citationID":"9YvSWs7p","properties":{"formattedCitation":"(Dotan et al., 2018)","plainCitation":"(Dotan et al., 2018)","noteIndex":0},"citationItems":[{"id":272,"uris":["http://zotero.org/users/8275165/items/DMFCFG7D"],"itemData":{"id":272,"type":"article-journal","abstract":"Humans can readily assess their degree of conﬁdence in their decisions. Two models of conﬁdence computation have been proposed: post hoc computation using post-decision variables and heuristics, versus online computation using continuous assessment of evidence throughout the decision-making process. Here, we arbitrate between these theories by continuously monitoring ﬁnger movements during a manual sequential decisionmaking task. Analysis of ﬁnger kinematics indicated that subjects kept separate online records of evidence and conﬁdence: ﬁnger deviation continuously reﬂected the ongoing accumulation of evidence, whereas ﬁnger speed continuously reﬂected the momentary degree of conﬁdence. Furthermore, end-of-trial ﬁnger speed predicted the post-decisional subjective conﬁdence rating. These data indicate that conﬁdence is computed on-line, throughout the decision process. Speed-conﬁdence correlations were previously interpreted as a post-decision heuristics, whereby slow decisions decrease subjective conﬁdence, but our results suggest an adaptive mechanism that involves the opposite causality: by slowing down when unconﬁdent, participants gain time to improve their decisions.","container-title":"Cognition","DOI":"10.1016/j.cognition.2017.11.001","ISSN":"00100277","journalAbbreviation":"Cognition","language":"en","page":"112-121","source":"DOI.org (Crossref)","title":"On-line confidence monitoring during decision making","volume":"171","author":[{"family":"Dotan","given":"Dror"},{"family":"Meyniel","given":"Florent"},{"family":"Dehaene","given":"Stanislas"}],"issued":{"date-parts":[["2018",2]]}}}],"schema":"https://github.com/citation-style-language/schema/raw/master/csl-citation.json"} </w:instrText>
      </w:r>
      <w:r w:rsidR="00BC60C1">
        <w:fldChar w:fldCharType="separate"/>
      </w:r>
      <w:r w:rsidR="00BC60C1" w:rsidRPr="00BC60C1">
        <w:rPr>
          <w:rFonts w:ascii="Times New Roman" w:hAnsi="Times New Roman" w:cs="Times New Roman"/>
        </w:rPr>
        <w:t>(Dotan et al., 2018)</w:t>
      </w:r>
      <w:r w:rsidR="00BC60C1">
        <w:fldChar w:fldCharType="end"/>
      </w:r>
      <w:r w:rsidR="00E9684E">
        <w:t xml:space="preserve">. Another </w:t>
      </w:r>
      <w:r w:rsidR="005A4B8A">
        <w:t xml:space="preserve">parameter </w:t>
      </w:r>
      <w:r w:rsidR="00485A14">
        <w:t xml:space="preserve">is </w:t>
      </w:r>
      <w:r w:rsidR="001E0A80">
        <w:t>C</w:t>
      </w:r>
      <w:r w:rsidR="00CD75B6">
        <w:t xml:space="preserve">hanges </w:t>
      </w:r>
      <w:r w:rsidR="00C46CA1">
        <w:t>o</w:t>
      </w:r>
      <w:r w:rsidR="00CD75B6">
        <w:t xml:space="preserve">f </w:t>
      </w:r>
      <w:r w:rsidR="001E0A80">
        <w:t>M</w:t>
      </w:r>
      <w:r w:rsidR="00CD75B6">
        <w:t>ind</w:t>
      </w:r>
      <w:r w:rsidR="001E0A80">
        <w:t xml:space="preserve"> (COM)</w:t>
      </w:r>
      <w:r w:rsidR="00D16D80">
        <w:t>,</w:t>
      </w:r>
      <w:r w:rsidR="00CD75B6">
        <w:t xml:space="preserve"> </w:t>
      </w:r>
      <w:r w:rsidR="00485A14">
        <w:t>that are not</w:t>
      </w:r>
      <w:r w:rsidR="00032C67">
        <w:t xml:space="preserve"> possible</w:t>
      </w:r>
      <w:r w:rsidR="00D16D80">
        <w:t xml:space="preserve"> </w:t>
      </w:r>
      <w:r w:rsidR="00032C67">
        <w:t xml:space="preserve">when </w:t>
      </w:r>
      <w:r w:rsidR="00485A14">
        <w:t xml:space="preserve">responding with </w:t>
      </w:r>
      <w:r w:rsidR="00032C67">
        <w:t>a keyboard</w:t>
      </w:r>
      <w:r w:rsidR="001E0A80">
        <w:t>,</w:t>
      </w:r>
      <w:r w:rsidR="00032C67">
        <w:t xml:space="preserve"> but are reflected in the trajectory when </w:t>
      </w:r>
      <w:r w:rsidR="006943BC">
        <w:t>using motion tracking</w:t>
      </w:r>
      <w:r w:rsidR="00C34142">
        <w:t xml:space="preserve"> </w:t>
      </w:r>
      <w:r w:rsidR="00B65CB3">
        <w:fldChar w:fldCharType="begin"/>
      </w:r>
      <w:r w:rsidR="00FB35E9">
        <w:instrText xml:space="preserve"> ADDIN ZOTERO_ITEM CSL_CITATION {"citationID":"nYGuuzao","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instrText>
      </w:r>
      <w:r w:rsidR="00B65CB3">
        <w:fldChar w:fldCharType="separate"/>
      </w:r>
      <w:r w:rsidR="00FB35E9" w:rsidRPr="00FB35E9">
        <w:rPr>
          <w:rFonts w:ascii="Times New Roman" w:hAnsi="Times New Roman" w:cs="Times New Roman"/>
        </w:rPr>
        <w:t>(Resulaj et al., 2009; Song &amp; Nakayama, 2009)</w:t>
      </w:r>
      <w:r w:rsidR="00B65CB3">
        <w:fldChar w:fldCharType="end"/>
      </w:r>
      <w:r w:rsidR="00485A14">
        <w:t>.</w:t>
      </w:r>
    </w:p>
    <w:p w14:paraId="4ADE2CAC" w14:textId="73B0CD79" w:rsidR="00976673" w:rsidRDefault="00976673" w:rsidP="006238E0">
      <w:pPr>
        <w:pStyle w:val="Heading3"/>
      </w:pPr>
      <w:bookmarkStart w:id="15" w:name="_Toc114485362"/>
      <w:r>
        <w:t>Prev</w:t>
      </w:r>
      <w:r w:rsidR="00C71547">
        <w:t>ious</w:t>
      </w:r>
      <w:r>
        <w:t xml:space="preserve"> </w:t>
      </w:r>
      <w:r w:rsidR="000438C2">
        <w:t>Priming Findings Made with Motion Tracking</w:t>
      </w:r>
      <w:bookmarkEnd w:id="15"/>
    </w:p>
    <w:p w14:paraId="74FFDFA6" w14:textId="6FC43AD1" w:rsidR="00252575" w:rsidRDefault="00FD1495" w:rsidP="000F625F">
      <w:pPr>
        <w:ind w:firstLine="0"/>
      </w:pPr>
      <w:r>
        <w:t xml:space="preserve">The ability to unravel cognitive conflicts and </w:t>
      </w:r>
      <w:r w:rsidR="004707BE">
        <w:t xml:space="preserve">observe </w:t>
      </w:r>
      <w:r>
        <w:t xml:space="preserve">COM </w:t>
      </w:r>
      <w:r w:rsidR="00307E69">
        <w:t xml:space="preserve">might be </w:t>
      </w:r>
      <w:r>
        <w:t xml:space="preserve">beneficial when </w:t>
      </w:r>
      <w:r w:rsidR="00075969">
        <w:t xml:space="preserve">studying </w:t>
      </w:r>
      <w:r w:rsidR="00A80A24">
        <w:t>unconscious</w:t>
      </w:r>
      <w:r>
        <w:t xml:space="preserve"> processing</w:t>
      </w:r>
      <w:r w:rsidR="00204617">
        <w:t xml:space="preserve">, especially in </w:t>
      </w:r>
      <w:r w:rsidR="0035360E">
        <w:t xml:space="preserve">priming paradigms that evoke conflicts between </w:t>
      </w:r>
      <w:r w:rsidR="00EF72DE">
        <w:t>the</w:t>
      </w:r>
      <w:r w:rsidR="00EF3B5E">
        <w:t xml:space="preserve"> prime and target</w:t>
      </w:r>
      <w:r w:rsidR="003C716D">
        <w:t>.</w:t>
      </w:r>
      <w:r w:rsidR="00EF3B5E">
        <w:t xml:space="preserve"> </w:t>
      </w:r>
      <w:r w:rsidR="003C716D">
        <w:t xml:space="preserve">This was indeed done in a handful of studies: </w:t>
      </w:r>
      <w:r w:rsidR="00E8074E">
        <w:t>two studies probed</w:t>
      </w:r>
      <w:r w:rsidR="004E0C6C">
        <w:t xml:space="preserve"> </w:t>
      </w:r>
      <w:r w:rsidR="00952AF8">
        <w:t xml:space="preserve">the level at which </w:t>
      </w:r>
      <w:r w:rsidR="005B3FFA">
        <w:t>unconscious</w:t>
      </w:r>
      <w:r w:rsidR="00952AF8">
        <w:t xml:space="preserve"> images are processed by </w:t>
      </w:r>
      <w:r w:rsidR="004D6C22">
        <w:t xml:space="preserve">asking </w:t>
      </w:r>
      <w:r w:rsidR="00224A4F">
        <w:t xml:space="preserve">participants </w:t>
      </w:r>
      <w:r w:rsidR="004E0C6C">
        <w:t xml:space="preserve">to classify a target image </w:t>
      </w:r>
      <w:r w:rsidR="00C02C68">
        <w:t xml:space="preserve">preceded by an invisible prime </w:t>
      </w:r>
      <w:r w:rsidR="004E0C6C">
        <w:t xml:space="preserve">as a person / animal </w:t>
      </w:r>
      <w:r w:rsidR="004879A6">
        <w:t xml:space="preserve">using </w:t>
      </w:r>
      <w:r w:rsidR="00C02C68">
        <w:t xml:space="preserve">a reaching response, </w:t>
      </w:r>
      <w:r w:rsidR="004D6C22">
        <w:t xml:space="preserve">while </w:t>
      </w:r>
      <w:r w:rsidR="00C02C68">
        <w:t>movement was tracked</w:t>
      </w:r>
      <w:r w:rsidR="004D6C22">
        <w:t>.</w:t>
      </w:r>
      <w:r w:rsidR="004E0C6C">
        <w:t xml:space="preserve"> </w:t>
      </w:r>
      <w:r w:rsidR="004D6C22">
        <w:t xml:space="preserve">When the prime was incongruent </w:t>
      </w:r>
      <w:r w:rsidR="004E56B3">
        <w:t xml:space="preserve">with </w:t>
      </w:r>
      <w:r w:rsidR="004D6C22">
        <w:t>the target</w:t>
      </w:r>
      <w:r w:rsidR="00D4274A">
        <w:t>,</w:t>
      </w:r>
      <w:r w:rsidR="004D6C22">
        <w:t xml:space="preserve"> reaching trajectories </w:t>
      </w:r>
      <w:r w:rsidR="004E0C6C">
        <w:t>tend</w:t>
      </w:r>
      <w:r w:rsidR="004D6C22">
        <w:t>ed</w:t>
      </w:r>
      <w:r w:rsidR="004E0C6C">
        <w:t xml:space="preserve"> to deviate to</w:t>
      </w:r>
      <w:r w:rsidR="003C57F0">
        <w:t>wards</w:t>
      </w:r>
      <w:r w:rsidR="004E0C6C">
        <w:t xml:space="preserve"> the incorrect answer</w:t>
      </w:r>
      <w:r w:rsidR="00F6282F">
        <w:t xml:space="preserve"> </w:t>
      </w:r>
      <w:r w:rsidR="00C25B06">
        <w:fldChar w:fldCharType="begin"/>
      </w:r>
      <w:r w:rsidR="008D13A3">
        <w:instrText xml:space="preserve"> ADDIN ZOTERO_ITEM CSL_CITATION {"citationID":"K89lGHp7","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C25B06">
        <w:fldChar w:fldCharType="separate"/>
      </w:r>
      <w:r w:rsidR="00C25B06" w:rsidRPr="00C25B06">
        <w:rPr>
          <w:rFonts w:ascii="Times New Roman" w:hAnsi="Times New Roman" w:cs="Times New Roman"/>
        </w:rPr>
        <w:t>(</w:t>
      </w:r>
      <w:r w:rsidR="00E75527">
        <w:rPr>
          <w:rFonts w:ascii="Times New Roman" w:hAnsi="Times New Roman" w:cs="Times New Roman"/>
        </w:rPr>
        <w:t xml:space="preserve">Experiment 1 in </w:t>
      </w:r>
      <w:r w:rsidR="00C25B06" w:rsidRPr="00C25B06">
        <w:rPr>
          <w:rFonts w:ascii="Times New Roman" w:hAnsi="Times New Roman" w:cs="Times New Roman"/>
        </w:rPr>
        <w:t>Finkbeiner &amp; Friedman, 2011)</w:t>
      </w:r>
      <w:r w:rsidR="00C25B06">
        <w:fldChar w:fldCharType="end"/>
      </w:r>
      <w:r w:rsidR="00F6282F">
        <w:t>,</w:t>
      </w:r>
      <w:r w:rsidR="004E0C6C">
        <w:t xml:space="preserve"> </w:t>
      </w:r>
      <w:r w:rsidR="007A3A61">
        <w:t xml:space="preserve">therefore </w:t>
      </w:r>
      <w:r w:rsidR="00E07041">
        <w:t>indicating</w:t>
      </w:r>
      <w:r w:rsidR="007A3A61">
        <w:t xml:space="preserve"> </w:t>
      </w:r>
      <w:r w:rsidR="004E0C6C">
        <w:t>that the semantic meaning of prime</w:t>
      </w:r>
      <w:r w:rsidR="007A3A61">
        <w:t xml:space="preserve"> images</w:t>
      </w:r>
      <w:r w:rsidR="004E0C6C">
        <w:t xml:space="preserve"> </w:t>
      </w:r>
      <w:r w:rsidR="00E07041">
        <w:t xml:space="preserve">was </w:t>
      </w:r>
      <w:r w:rsidR="003C57F0">
        <w:t xml:space="preserve">processed </w:t>
      </w:r>
      <w:r w:rsidR="005B3FFA">
        <w:t>unconscious</w:t>
      </w:r>
      <w:r w:rsidR="0032453F">
        <w:t>ly</w:t>
      </w:r>
      <w:r w:rsidR="008E0CE3">
        <w:t xml:space="preserve"> </w:t>
      </w:r>
      <w:r w:rsidR="00420C79">
        <w:fldChar w:fldCharType="begin"/>
      </w:r>
      <w:r w:rsidR="00420C79">
        <w:instrText xml:space="preserve"> ADDIN ZOTERO_ITEM CSL_CITATION {"citationID":"bEUPUP8e","properties":{"formattedCitation":"(Finkbeiner et al., 2008; Friedman &amp; Finkbeiner, 2010)","plainCitation":"(Finkbeiner et al., 2008; Friedman &amp; Finkbeiner, 2010)","noteIndex":0},"citationItems":[{"id":327,"uris":["http://zotero.org/users/8275165/items/FBZVCS3P"],"itemData":{"id":327,"type":"article-journal","container-title":"Visual Cognition","DOI":"10.1080/13506280701203838","ISSN":"1350-6285, 1464-0716","issue":"1","journalAbbreviation":"Visual Cognition","language":"en","page":"11-22","source":"DOI.org (Crossref)","title":"Engaging the motor system with masked orthographic primes: A kinematic analysis","title-short":"Engaging the motor system with masked orthographic primes","volume":"16","author":[{"family":"Finkbeiner","given":"Matthew"},{"family":"Song","given":"Joo-Hyun"},{"family":"Nakayama","given":"Ken"},{"family":"Caramazza","given":"Alfonso"}],"issued":{"date-parts":[["2008",1]]}}},{"id":325,"uris":["http://zotero.org/users/8275165/items/DWTM2L9H"],"itemData":{"id":325,"type":"paper-conference","abstract":"The masked congruence priming effect (MCE) has proven valuable in the investigation of nonconscious cognitive processes. While previous studies have used reaction time (RT) as the dependent variable, and found no difference between repeated primes (which also appear as targets) and novel primes (which do not appear as targets), this study, which had subjects point to the targets while the hand location is continually sampled, did find significant differences. Arm movements were decomposed into the summation of a number of submovements. The parameters describing these submovements were found to be different between repeated and novel primes. This novel method of analysis may provide an insight into the time course of the decision making process, and describes a feasible mechanism for how perceptual information can be transformed into motor plans at discrete times.","container-title":"Proceedings of the 9th Conference of the Australasian Society for Cognitive Science","DOI":"10.5096/ASCS200916","event-place":"Macquary University, Sydney, Australia","event-title":"9th Conference of the Australasian Society for Cognitive Science","ISBN":"978-0-646-52918-9","language":"en","page":"98-105","publisher":"Macquarie Centre for Cognitive Science","publisher-place":"Macquary University, Sydney, Australia","source":"DOI.org (Crossref)","title":"Temporal dynamics of masked congruence priming: evidence from reaching trajectories","title-short":"Temporal dynamics of masked congruence priming","URL":"http://www.maccs.mq.edu.au/news/conferences/2009/ASCS2009/friedman.html","author":[{"family":"Friedman","given":"Jason"},{"family":"Finkbeiner","given":"Matthew"}],"accessed":{"date-parts":[["2021",12,21]]},"issued":{"date-parts":[["2010"]]}}}],"schema":"https://github.com/citation-style-language/schema/raw/master/csl-citation.json"} </w:instrText>
      </w:r>
      <w:r w:rsidR="00420C79">
        <w:fldChar w:fldCharType="separate"/>
      </w:r>
      <w:r w:rsidR="00420C79" w:rsidRPr="00420C79">
        <w:rPr>
          <w:rFonts w:ascii="Times New Roman" w:hAnsi="Times New Roman" w:cs="Times New Roman"/>
        </w:rPr>
        <w:t>(Finkbeiner et al., 2008; Friedman &amp; Finkbeiner, 2010)</w:t>
      </w:r>
      <w:r w:rsidR="00420C79">
        <w:fldChar w:fldCharType="end"/>
      </w:r>
      <w:r w:rsidR="003C57F0">
        <w:t>.</w:t>
      </w:r>
      <w:r w:rsidR="00471A10">
        <w:t xml:space="preserve"> In a similar experiment </w:t>
      </w:r>
      <w:r w:rsidR="00861428">
        <w:t xml:space="preserve">digits or letters </w:t>
      </w:r>
      <w:r w:rsidR="00D7154A">
        <w:t>were primed</w:t>
      </w:r>
      <w:r w:rsidR="00861428">
        <w:t xml:space="preserve"> before classifying </w:t>
      </w:r>
      <w:r w:rsidR="008D1032">
        <w:t xml:space="preserve">a </w:t>
      </w:r>
      <w:r w:rsidR="00E8074E">
        <w:t xml:space="preserve">target </w:t>
      </w:r>
      <w:r w:rsidR="008D1032">
        <w:t>stimulus as one of them, and here too the trajectories were affected by the congruency between the prime and the target</w:t>
      </w:r>
      <w:r w:rsidR="008E0CE3">
        <w:t xml:space="preserve"> </w:t>
      </w:r>
      <w:r w:rsidR="00660F7A">
        <w:fldChar w:fldCharType="begin"/>
      </w:r>
      <w:r w:rsidR="008D13A3">
        <w:instrText xml:space="preserve"> ADDIN ZOTERO_ITEM CSL_CITATION {"citationID":"2P6dUXCN","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660F7A">
        <w:fldChar w:fldCharType="separate"/>
      </w:r>
      <w:r w:rsidR="00660F7A" w:rsidRPr="00660F7A">
        <w:rPr>
          <w:rFonts w:ascii="Times New Roman" w:hAnsi="Times New Roman" w:cs="Times New Roman"/>
        </w:rPr>
        <w:t>(</w:t>
      </w:r>
      <w:r w:rsidR="00E75527">
        <w:rPr>
          <w:rFonts w:ascii="Times New Roman" w:hAnsi="Times New Roman" w:cs="Times New Roman"/>
        </w:rPr>
        <w:t xml:space="preserve">Experiment 2 in </w:t>
      </w:r>
      <w:r w:rsidR="00660F7A" w:rsidRPr="00660F7A">
        <w:rPr>
          <w:rFonts w:ascii="Times New Roman" w:hAnsi="Times New Roman" w:cs="Times New Roman"/>
        </w:rPr>
        <w:t>Finkbeiner &amp; Friedman, 2011)</w:t>
      </w:r>
      <w:r w:rsidR="00660F7A">
        <w:fldChar w:fldCharType="end"/>
      </w:r>
      <w:r w:rsidR="008D1032">
        <w:t>.</w:t>
      </w:r>
      <w:r w:rsidR="00E8074E">
        <w:t xml:space="preserve"> Finally, another study used </w:t>
      </w:r>
      <w:r w:rsidR="0060501C">
        <w:t>motion tracking</w:t>
      </w:r>
      <w:r w:rsidR="00E8074E">
        <w:t xml:space="preserve"> </w:t>
      </w:r>
      <w:r w:rsidR="002B390A">
        <w:t xml:space="preserve">to demonstrate the </w:t>
      </w:r>
      <w:r w:rsidR="00315F51">
        <w:t>role of attention in facilitating priming</w:t>
      </w:r>
      <w:r w:rsidR="00D30D79">
        <w:t>:</w:t>
      </w:r>
      <w:r w:rsidR="003F043B">
        <w:t xml:space="preserve"> </w:t>
      </w:r>
      <w:r w:rsidR="00D14270">
        <w:t>when participants judged</w:t>
      </w:r>
      <w:r w:rsidR="00796416">
        <w:t xml:space="preserve"> </w:t>
      </w:r>
      <w:r w:rsidR="00226FFE">
        <w:t xml:space="preserve">a </w:t>
      </w:r>
      <w:r w:rsidR="003C7461">
        <w:t xml:space="preserve">target </w:t>
      </w:r>
      <w:r w:rsidR="00226FFE">
        <w:t>digit as larger or smaller than 5</w:t>
      </w:r>
      <w:r w:rsidR="003C7461">
        <w:t xml:space="preserve">, </w:t>
      </w:r>
      <w:r w:rsidR="00226FFE">
        <w:t>longer reach trajectories</w:t>
      </w:r>
      <w:r w:rsidR="00D14270">
        <w:t xml:space="preserve"> were observed</w:t>
      </w:r>
      <w:r w:rsidR="00226FFE">
        <w:t xml:space="preserve"> </w:t>
      </w:r>
      <w:r w:rsidR="003C7461">
        <w:t>when this target was preceded by an</w:t>
      </w:r>
      <w:r w:rsidR="002B2300">
        <w:t xml:space="preserve"> incongruent </w:t>
      </w:r>
      <w:r w:rsidR="003C7461">
        <w:t xml:space="preserve">prime (compared to a congruent </w:t>
      </w:r>
      <w:r w:rsidR="003C7461">
        <w:lastRenderedPageBreak/>
        <w:t>one), and this effect was larger</w:t>
      </w:r>
      <w:r w:rsidR="003F17C8">
        <w:t xml:space="preserve"> </w:t>
      </w:r>
      <w:r w:rsidR="002B2300">
        <w:t>w</w:t>
      </w:r>
      <w:r w:rsidR="00247A2B">
        <w:t>hen the</w:t>
      </w:r>
      <w:r w:rsidR="003C7461">
        <w:t xml:space="preserve"> </w:t>
      </w:r>
      <w:r w:rsidR="00224A4F">
        <w:t xml:space="preserve">participants </w:t>
      </w:r>
      <w:r w:rsidR="00247A2B">
        <w:t xml:space="preserve">attended to the </w:t>
      </w:r>
      <w:r w:rsidR="002B2300">
        <w:t>prime</w:t>
      </w:r>
      <w:r w:rsidR="00DB43B1">
        <w:t xml:space="preserve"> </w:t>
      </w:r>
      <w:r w:rsidR="00BC4D66">
        <w:fldChar w:fldCharType="begin"/>
      </w:r>
      <w:r w:rsidR="00BC4D66">
        <w:instrText xml:space="preserve"> ADDIN ZOTERO_ITEM CSL_CITATION {"citationID":"vO0YxtmF","properties":{"formattedCitation":"(Xiao &amp; Yamauchi, 2015)","plainCitation":"(Xiao &amp; Yamauchi, 2015)","noteIndex":0},"citationItems":[{"id":335,"uris":["http://zotero.org/users/8275165/items/2WWQUZF4"],"itemData":{"id":335,"type":"article-journal","abstract":"The role of attention in subliminal semantic priming remains controversial: some researchers argue that attention is necessary for subliminal semantic priming, while others suggest that subliminal semantic processing is free from the inﬂuence of attention. The present study employs a cursor motion method to measure priming and evaluate the inﬂuence of attention. Speciﬁcally, by employing a semantic priming task developed by Naccache, Blandin, and Dehaene (2002), we investigate the extent to which top-down attention inﬂuences semantic priming. Results indicate that, consistent with the Naccache et al. (2002) results, attention facilitates priming. However, inconsistent with their theory, signiﬁcant priming is still observed even in near absence of attention. We suggest that top-down attention helps but is not necessary for subliminal semantic processing. Ó 2015 Elsevier Inc. All rights reserved.","container-title":"Consciousness and Cognition","DOI":"10.1016/j.concog.2015.09.013","ISSN":"10538100","journalAbbreviation":"Consciousness and Cognition","language":"en","page":"88-98","source":"DOI.org (Crossref)","title":"Subliminal semantic priming in near absence of attention: A cursor motion study","title-short":"Subliminal semantic priming in near absence of attention","volume":"38","author":[{"family":"Xiao","given":"Kunchen"},{"family":"Yamauchi","given":"Takashi"}],"issued":{"date-parts":[["2015",12]]}}}],"schema":"https://github.com/citation-style-language/schema/raw/master/csl-citation.json"} </w:instrText>
      </w:r>
      <w:r w:rsidR="00BC4D66">
        <w:fldChar w:fldCharType="separate"/>
      </w:r>
      <w:r w:rsidR="00BC4D66" w:rsidRPr="00BC4D66">
        <w:rPr>
          <w:rFonts w:ascii="Times New Roman" w:hAnsi="Times New Roman" w:cs="Times New Roman"/>
        </w:rPr>
        <w:t>(Xiao &amp; Yamauchi, 2015)</w:t>
      </w:r>
      <w:r w:rsidR="00BC4D66">
        <w:fldChar w:fldCharType="end"/>
      </w:r>
      <w:r w:rsidR="00226FFE">
        <w:t>.</w:t>
      </w:r>
      <w:r w:rsidR="00351B74">
        <w:t xml:space="preserve"> </w:t>
      </w:r>
    </w:p>
    <w:p w14:paraId="507A6536" w14:textId="587E25A9" w:rsidR="0007249B" w:rsidRDefault="00794090" w:rsidP="000F3303">
      <w:pPr>
        <w:rPr>
          <w:rtl/>
        </w:rPr>
      </w:pPr>
      <w:r>
        <w:t>Thus, motion tracking can be used to unravel unconscious processing as it unfolds</w:t>
      </w:r>
      <w:r w:rsidR="002F1DD5">
        <w:t xml:space="preserve"> b</w:t>
      </w:r>
      <w:r>
        <w:t xml:space="preserve">ut are these effects indeed stronger than keyboard-RT ones? This question has hardly been studied. Two </w:t>
      </w:r>
      <w:r w:rsidR="00E761A9">
        <w:t xml:space="preserve">experiments </w:t>
      </w:r>
      <w:r>
        <w:t xml:space="preserve">combined </w:t>
      </w:r>
      <w:r w:rsidR="0060501C">
        <w:t>motion tracking</w:t>
      </w:r>
      <w:r>
        <w:t xml:space="preserve"> and keyboards RTs, yet without directly comparing between them. In the first</w:t>
      </w:r>
      <w:r w:rsidR="00903502">
        <w:t>,</w:t>
      </w:r>
      <w:r w:rsidR="006B0DA6">
        <w:t xml:space="preserve"> </w:t>
      </w:r>
      <w:r w:rsidR="006C164D">
        <w:t xml:space="preserve">a prime arrow pointing to the left/right/neutral direction was rendered invisible with meta-contrast masking, and participants were asked to choose </w:t>
      </w:r>
      <w:r w:rsidR="00E761A9">
        <w:t xml:space="preserve">to </w:t>
      </w:r>
      <w:r w:rsidR="006C164D">
        <w:t xml:space="preserve">which side was the mask pointing. The task was first performed with a keyboard, revealing that prime-target congruency affects the response speed, and </w:t>
      </w:r>
      <w:r w:rsidR="00E761A9">
        <w:t>then</w:t>
      </w:r>
      <w:r w:rsidR="006C164D">
        <w:t xml:space="preserve"> with stylus tracking. In the stylus session</w:t>
      </w:r>
      <w:r w:rsidR="00E761A9">
        <w:t>,</w:t>
      </w:r>
      <w:r w:rsidR="006C164D">
        <w:t xml:space="preserve"> the stimulus was presented only after the participants initiated a movement towards the center, forcing </w:t>
      </w:r>
      <w:r w:rsidR="00045011">
        <w:t xml:space="preserve">them </w:t>
      </w:r>
      <w:r w:rsidR="006C164D">
        <w:t>to correct their movement mid-</w:t>
      </w:r>
      <w:r w:rsidR="00B6032F">
        <w:t>way</w:t>
      </w:r>
      <w:r w:rsidR="006C164D">
        <w:t>. The correcting movement's onset, length and velocity were influenced by the prime-target congruency which gave rise to the conclusion that subliminal stimuli can influence the ongoing execution of an already-prepared target-directed movement</w:t>
      </w:r>
      <w:r w:rsidR="000F3303">
        <w:t xml:space="preserve"> </w:t>
      </w:r>
      <w:r w:rsidR="00E7318D">
        <w:fldChar w:fldCharType="begin"/>
      </w:r>
      <w:r w:rsidR="00E7318D">
        <w:instrText xml:space="preserve"> ADDIN ZOTERO_ITEM CSL_CITATION {"citationID":"yvMIwgfW","properties":{"formattedCitation":"(Cressman et al., 2007)","plainCitation":"(Cressman et al., 2007)","noteIndex":0},"citationItems":[{"id":282,"uris":["http://zotero.org/users/8275165/items/FI9W7A8P"],"itemData":{"id":282,"type":"article-journal","abstract":"Shapes that are rendered invisible through backward masking are still able to inﬂuence motor responses: this is called masked priming. Yet it is unknown whether this inﬂuence is on the control of ongoing action, or whether it merely inﬂuences the initiation of an already-programmed action. We modiﬁed a masked priming procedure (Schmidt, 2002) such that the critical prime-mask sequence was displayed during the execution of an already-initiated goal-directed pointing movement. Psychophysical tests of prime visibility indicated that the identity of the prime shapes were not accessible to participants for conscious report. Yet detailed kinematic analysis of the ﬁnger in motion revealed that masked primes had an inﬂuence on the pointing trajectories within 277 ms of their appearance, 56 ms earlier than the trajectory deviations observed in response to the visible masks. These results indicate that subliminal shapes can indeed inﬂuence the control of ongoing motor activity.","container-title":"Consciousness and Cognition","language":"en","page":"11","source":"Zotero","title":"On-line control of pointing is modiﬁed by unseen visual shapes","author":[{"family":"Cressman","given":"Erin K"},{"family":"Franks","given":"Ian M"},{"family":"Enns","given":"James T"},{"family":"Chua","given":"Romeo"}],"issued":{"date-parts":[["2007"]]}}}],"schema":"https://github.com/citation-style-language/schema/raw/master/csl-citation.json"} </w:instrText>
      </w:r>
      <w:r w:rsidR="00E7318D">
        <w:fldChar w:fldCharType="separate"/>
      </w:r>
      <w:r w:rsidR="00E7318D" w:rsidRPr="00E7318D">
        <w:rPr>
          <w:rFonts w:ascii="Times New Roman" w:hAnsi="Times New Roman" w:cs="Times New Roman"/>
        </w:rPr>
        <w:t>(Cressman et al., 2007)</w:t>
      </w:r>
      <w:r w:rsidR="00E7318D">
        <w:fldChar w:fldCharType="end"/>
      </w:r>
      <w:r w:rsidR="001D5177">
        <w:t>.</w:t>
      </w:r>
      <w:r w:rsidR="0021465D">
        <w:t xml:space="preserve"> </w:t>
      </w:r>
      <w:r w:rsidR="007D1608">
        <w:t xml:space="preserve">In </w:t>
      </w:r>
      <w:r w:rsidR="00FC1674">
        <w:t xml:space="preserve">the second study, </w:t>
      </w:r>
      <w:r w:rsidR="006C164D">
        <w:t>the effect of unconscious dorsal – as opposed to ventral – processing on decisions was examined using a subliminal priming paradigm. Primes and targets were images of animals/tools that belonged to the same/different semantic category and had a similar/different shape (i.e., elongated / round)</w:t>
      </w:r>
      <w:r w:rsidR="00B1089A">
        <w:t>,</w:t>
      </w:r>
      <w:r w:rsidR="006C164D">
        <w:t xml:space="preserve"> and therefor similar/different affordances. </w:t>
      </w:r>
      <w:bookmarkStart w:id="16" w:name="_Hlk110934244"/>
      <w:r w:rsidR="006C164D">
        <w:t xml:space="preserve">When responses were given via a keyboard, </w:t>
      </w:r>
      <w:bookmarkEnd w:id="16"/>
      <w:r w:rsidR="006C164D">
        <w:t>semantically congruent primes improved the response speed to the</w:t>
      </w:r>
      <w:r w:rsidR="00B1089A">
        <w:t xml:space="preserve"> subsequent</w:t>
      </w:r>
      <w:r w:rsidR="006C164D">
        <w:t xml:space="preserve"> targets. While keyboard responses reflected a semantic priming effect, reaching movements, which were assumed to depend more heavily on dorsal processing, were used to examine if the dorsal stream elicits subliminal shape</w:t>
      </w:r>
      <w:r w:rsidR="00B1089A">
        <w:t>-</w:t>
      </w:r>
      <w:r w:rsidR="006C164D">
        <w:t xml:space="preserve">related effects. Indeed, blob-like animal primes caused a larger deviation from the elongated tool target </w:t>
      </w:r>
      <w:r w:rsidR="00B1089A">
        <w:t>compared with</w:t>
      </w:r>
      <w:r w:rsidR="006C164D">
        <w:t xml:space="preserve"> elongated </w:t>
      </w:r>
      <w:r w:rsidR="006C164D">
        <w:lastRenderedPageBreak/>
        <w:t xml:space="preserve">animals. </w:t>
      </w:r>
      <w:r w:rsidR="00B1089A">
        <w:t>T</w:t>
      </w:r>
      <w:r w:rsidR="006C164D">
        <w:t xml:space="preserve">he researchers </w:t>
      </w:r>
      <w:r w:rsidR="00B1089A">
        <w:t xml:space="preserve">accordingly </w:t>
      </w:r>
      <w:r w:rsidR="006C164D">
        <w:t>concluded that dorsal-stream processing contributes grasp related information to decision making processes</w:t>
      </w:r>
      <w:r w:rsidR="00AA5871">
        <w:t xml:space="preserve"> </w:t>
      </w:r>
      <w:r w:rsidR="000F3303">
        <w:fldChar w:fldCharType="begin"/>
      </w:r>
      <w:r w:rsidR="000F3303">
        <w:instrText xml:space="preserve"> ADDIN ZOTERO_ITEM CSL_CITATION {"citationID":"dliduYvP","properties":{"formattedCitation":"(Almeida et al., 2014)","plainCitation":"(Almeida et al., 2014)","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schema":"https://github.com/citation-style-language/schema/raw/master/csl-citation.json"} </w:instrText>
      </w:r>
      <w:r w:rsidR="000F3303">
        <w:fldChar w:fldCharType="separate"/>
      </w:r>
      <w:r w:rsidR="000F3303" w:rsidRPr="000F3303">
        <w:rPr>
          <w:rFonts w:ascii="Times New Roman" w:hAnsi="Times New Roman" w:cs="Times New Roman"/>
        </w:rPr>
        <w:t>(Almeida et al., 2014)</w:t>
      </w:r>
      <w:r w:rsidR="000F3303">
        <w:fldChar w:fldCharType="end"/>
      </w:r>
      <w:r w:rsidR="00B61C47">
        <w:t>.</w:t>
      </w:r>
    </w:p>
    <w:p w14:paraId="6EF1AF94" w14:textId="00E4014B" w:rsidR="00DF649A" w:rsidRDefault="00347120" w:rsidP="008E682F">
      <w:r>
        <w:t xml:space="preserve">To date, </w:t>
      </w:r>
      <w:r w:rsidR="005B7C15">
        <w:t xml:space="preserve">only one study </w:t>
      </w:r>
      <w:r>
        <w:t xml:space="preserve">directly compared the strength of the effects revealed by keyboard presses and motion tracking </w:t>
      </w:r>
      <w:r w:rsidR="00F65E08">
        <w:fldChar w:fldCharType="begin"/>
      </w:r>
      <w:r w:rsidR="00F65E08">
        <w:instrText xml:space="preserve"> ADDIN ZOTERO_ITEM CSL_CITATION {"citationID":"x6NFeG1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F65E08">
        <w:fldChar w:fldCharType="separate"/>
      </w:r>
      <w:r w:rsidR="00F65E08" w:rsidRPr="00F65E08">
        <w:rPr>
          <w:rFonts w:ascii="Times New Roman" w:hAnsi="Times New Roman" w:cs="Times New Roman"/>
        </w:rPr>
        <w:t>(Xiao et al., 2015)</w:t>
      </w:r>
      <w:r w:rsidR="00F65E08">
        <w:fldChar w:fldCharType="end"/>
      </w:r>
      <w:r>
        <w:t xml:space="preserve">. </w:t>
      </w:r>
      <w:r w:rsidR="00147F56">
        <w:t>In this study, participants classified two digits as identical/different by either pointing to the correct answer with the mouse or choosing it with the keyboard. The target digits were preceded by a positive/negative subliminal image which facilitated same/different responses</w:t>
      </w:r>
      <w:r w:rsidR="005D2BB7">
        <w:t>,</w:t>
      </w:r>
      <w:r w:rsidR="00147F56">
        <w:t xml:space="preserve"> respectively</w:t>
      </w:r>
      <w:r w:rsidR="00821038">
        <w:t>.</w:t>
      </w:r>
      <w:r w:rsidR="00837774">
        <w:t xml:space="preserve"> Critically, this effect was marginally significant when </w:t>
      </w:r>
      <w:r w:rsidR="000A4322">
        <w:t xml:space="preserve">probed </w:t>
      </w:r>
      <w:r w:rsidR="00837774">
        <w:t xml:space="preserve">with a keyboard, but </w:t>
      </w:r>
      <w:r w:rsidR="000A4322">
        <w:t xml:space="preserve">robust </w:t>
      </w:r>
      <w:r w:rsidR="00837774">
        <w:t xml:space="preserve">when </w:t>
      </w:r>
      <w:r w:rsidR="00AC0289">
        <w:t>measured via</w:t>
      </w:r>
      <w:r w:rsidR="000A4322">
        <w:t xml:space="preserve"> </w:t>
      </w:r>
      <w:r w:rsidR="00F72E27">
        <w:t xml:space="preserve">mouse </w:t>
      </w:r>
      <w:r w:rsidR="000A4322">
        <w:t>tracking.</w:t>
      </w:r>
      <w:r w:rsidR="005B755E">
        <w:t xml:space="preserve"> </w:t>
      </w:r>
      <w:r w:rsidR="00E914F0">
        <w:t xml:space="preserve">Although this study </w:t>
      </w:r>
      <w:r w:rsidR="000426E5">
        <w:t>indeed reinforces the above assumption, according to which motion tracking might be beneficial for unraveling unconscious processes, it also suffers from several limitations. First, a</w:t>
      </w:r>
      <w:r w:rsidR="00542950">
        <w:t xml:space="preserve">wareness </w:t>
      </w:r>
      <w:r w:rsidR="00B420F1">
        <w:t xml:space="preserve">assessment </w:t>
      </w:r>
      <w:r w:rsidR="00542950">
        <w:t xml:space="preserve">was </w:t>
      </w:r>
      <w:r w:rsidR="00B420F1">
        <w:t xml:space="preserve">done </w:t>
      </w:r>
      <w:r w:rsidR="00542950">
        <w:t>in a separate block</w:t>
      </w:r>
      <w:r w:rsidR="00B420F1">
        <w:t xml:space="preserve"> </w:t>
      </w:r>
      <w:r w:rsidR="005812BB">
        <w:t xml:space="preserve">after </w:t>
      </w:r>
      <w:r w:rsidR="00B420F1">
        <w:t>the main task</w:t>
      </w:r>
      <w:r w:rsidR="00506163">
        <w:t xml:space="preserve">, </w:t>
      </w:r>
      <w:r w:rsidR="005812BB">
        <w:t xml:space="preserve">with no online </w:t>
      </w:r>
      <w:r w:rsidR="002244FA">
        <w:t xml:space="preserve">assessment of prime visibility </w:t>
      </w:r>
      <w:r w:rsidR="006E2C0F">
        <w:t xml:space="preserve">on </w:t>
      </w:r>
      <w:r w:rsidR="00506163">
        <w:t xml:space="preserve">a single trial level. This is especially important since </w:t>
      </w:r>
      <w:r w:rsidR="006E2C0F">
        <w:t xml:space="preserve">the visibility ratings of many participants were above </w:t>
      </w:r>
      <w:r w:rsidR="00463D23">
        <w:t>zero</w:t>
      </w:r>
      <w:r w:rsidR="00DE4583">
        <w:t>, suggesting that the effect might have been driven by some conscious processing</w:t>
      </w:r>
      <w:r w:rsidR="00463D23">
        <w:t xml:space="preserve">. </w:t>
      </w:r>
      <w:r w:rsidR="00700B3A">
        <w:t>In addition</w:t>
      </w:r>
      <w:r w:rsidR="00744990">
        <w:t>,</w:t>
      </w:r>
      <w:r w:rsidR="00700B3A">
        <w:t xml:space="preserve"> </w:t>
      </w:r>
      <w:r w:rsidR="00C42EF6">
        <w:t xml:space="preserve">performance was not tested against chance, and </w:t>
      </w:r>
      <w:r w:rsidR="00FA315C">
        <w:t xml:space="preserve">was </w:t>
      </w:r>
      <w:r w:rsidR="00C42EF6">
        <w:t xml:space="preserve">instead shown not to correlate with the congruency effect – a method that has been widely criticized </w:t>
      </w:r>
      <w:r w:rsidR="009B4E4E">
        <w:fldChar w:fldCharType="begin"/>
      </w:r>
      <w:r w:rsidR="008E682F">
        <w:instrText xml:space="preserve"> ADDIN ZOTERO_ITEM CSL_CITATION {"citationID":"bUJB5pPn","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9B4E4E">
        <w:fldChar w:fldCharType="separate"/>
      </w:r>
      <w:r w:rsidR="008E682F" w:rsidRPr="008E682F">
        <w:rPr>
          <w:rFonts w:ascii="Times New Roman" w:hAnsi="Times New Roman" w:cs="Times New Roman"/>
        </w:rPr>
        <w:t>(Malejka et al., 2021)</w:t>
      </w:r>
      <w:r w:rsidR="009B4E4E">
        <w:fldChar w:fldCharType="end"/>
      </w:r>
      <w:r w:rsidR="000D172B">
        <w:t xml:space="preserve">. </w:t>
      </w:r>
      <w:r w:rsidR="00744990">
        <w:t>Finally,</w:t>
      </w:r>
      <w:r w:rsidR="000B62AF">
        <w:t xml:space="preserve"> </w:t>
      </w:r>
      <w:r w:rsidR="00C74577">
        <w:t xml:space="preserve">the number of trials in the awareness task was </w:t>
      </w:r>
      <w:r w:rsidR="007C576F">
        <w:t>96</w:t>
      </w:r>
      <w:r w:rsidR="00C74577">
        <w:t xml:space="preserve">, which might be underpowered for detecting awareness </w:t>
      </w:r>
      <w:r w:rsidR="00D15D83">
        <w:t xml:space="preserve">according to unpublished work </w:t>
      </w:r>
      <w:r w:rsidR="000F625F">
        <w:t>our</w:t>
      </w:r>
      <w:r w:rsidR="00D15D83">
        <w:t xml:space="preserve"> lab</w:t>
      </w:r>
      <w:r w:rsidR="00F42D58">
        <w:t>.</w:t>
      </w:r>
    </w:p>
    <w:p w14:paraId="017CF663" w14:textId="0CE8C89D" w:rsidR="008673AD" w:rsidRDefault="00D06351" w:rsidP="00F602A6">
      <w:r>
        <w:t>Notably, this study used mouse tracking, which might be less sensitive</w:t>
      </w:r>
      <w:r w:rsidR="007C576F">
        <w:t xml:space="preserve"> than reaching movements</w:t>
      </w:r>
      <w:r w:rsidR="00F72E27">
        <w:t>.</w:t>
      </w:r>
      <w:r w:rsidR="00007C6C">
        <w:t xml:space="preserve"> Using a mouse requires </w:t>
      </w:r>
      <w:r w:rsidR="00224A4F">
        <w:t xml:space="preserve">participants </w:t>
      </w:r>
      <w:r w:rsidR="00007C6C">
        <w:t>to remap the real</w:t>
      </w:r>
      <w:r w:rsidR="0007259E">
        <w:t>-</w:t>
      </w:r>
      <w:r w:rsidR="00007C6C">
        <w:t xml:space="preserve">world representation into 2D. </w:t>
      </w:r>
      <w:r>
        <w:t>Such</w:t>
      </w:r>
      <w:r w:rsidR="00C26360">
        <w:t xml:space="preserve"> </w:t>
      </w:r>
      <w:r w:rsidR="00BE4ADB">
        <w:t>2</w:t>
      </w:r>
      <w:r w:rsidR="0007259E">
        <w:t>D</w:t>
      </w:r>
      <w:r w:rsidR="00BE4ADB">
        <w:t xml:space="preserve"> </w:t>
      </w:r>
      <w:r w:rsidR="00C26360">
        <w:t xml:space="preserve">mapping </w:t>
      </w:r>
      <w:r w:rsidR="00BE4ADB">
        <w:t xml:space="preserve">constrains </w:t>
      </w:r>
      <w:r w:rsidR="00667B71">
        <w:t>free movement</w:t>
      </w:r>
      <w:r w:rsidR="00BE4ADB">
        <w:t xml:space="preserve"> </w:t>
      </w:r>
      <w:r w:rsidR="001C2970">
        <w:fldChar w:fldCharType="begin"/>
      </w:r>
      <w:r w:rsidR="00F602A6">
        <w:instrText xml:space="preserve"> ADDIN ZOTERO_ITEM CSL_CITATION {"citationID":"RYbybFRu","properties":{"formattedCitation":"(Desmurget et al., 1997)","plainCitation":"(Desmurget et al., 1997)","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schema":"https://github.com/citation-style-language/schema/raw/master/csl-citation.json"} </w:instrText>
      </w:r>
      <w:r w:rsidR="001C2970">
        <w:fldChar w:fldCharType="separate"/>
      </w:r>
      <w:r w:rsidR="00F602A6" w:rsidRPr="00F602A6">
        <w:rPr>
          <w:rFonts w:ascii="Times New Roman" w:hAnsi="Times New Roman" w:cs="Times New Roman"/>
        </w:rPr>
        <w:t>(Desmurget et al., 1997)</w:t>
      </w:r>
      <w:r w:rsidR="001C2970">
        <w:fldChar w:fldCharType="end"/>
      </w:r>
      <w:r w:rsidR="00667B71">
        <w:t xml:space="preserve">, </w:t>
      </w:r>
      <w:r w:rsidR="00173A5A">
        <w:t>which</w:t>
      </w:r>
      <w:r w:rsidR="00BE4ADB">
        <w:t xml:space="preserve"> can </w:t>
      </w:r>
      <w:r w:rsidR="00007C6C">
        <w:t>affect the trajectory and timing</w:t>
      </w:r>
      <w:r w:rsidR="001E73BA">
        <w:t xml:space="preserve"> </w:t>
      </w:r>
      <w:r w:rsidR="00173A5A">
        <w:t xml:space="preserve">of the movements </w:t>
      </w:r>
      <w:r w:rsidR="00F602A6">
        <w:fldChar w:fldCharType="begin"/>
      </w:r>
      <w:r w:rsidR="00F602A6">
        <w:instrText xml:space="preserve"> ADDIN ZOTERO_ITEM CSL_CITATION {"citationID":"5ovsoiwh","properties":{"formattedCitation":"(Palluel-Germain et al., 2004)","plainCitation":"(Palluel-Germain et al., 2004)","noteIndex":0},"citationItems":[{"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F602A6">
        <w:fldChar w:fldCharType="separate"/>
      </w:r>
      <w:r w:rsidR="00F602A6" w:rsidRPr="00F602A6">
        <w:rPr>
          <w:rFonts w:ascii="Times New Roman" w:hAnsi="Times New Roman" w:cs="Times New Roman"/>
        </w:rPr>
        <w:t>(Palluel-Germain et al., 2004)</w:t>
      </w:r>
      <w:r w:rsidR="00F602A6">
        <w:fldChar w:fldCharType="end"/>
      </w:r>
      <w:r w:rsidR="000152A6">
        <w:t xml:space="preserve"> </w:t>
      </w:r>
      <w:r w:rsidR="00007C6C">
        <w:t xml:space="preserve">and </w:t>
      </w:r>
      <w:r w:rsidR="0066759C">
        <w:t>suppress the expression of cognitive conflicts</w:t>
      </w:r>
      <w:r w:rsidR="00173A5A">
        <w:t>.</w:t>
      </w:r>
      <w:r w:rsidR="004943BB">
        <w:t xml:space="preserve"> </w:t>
      </w:r>
      <w:r w:rsidR="002C1CE0">
        <w:t xml:space="preserve">Indeed, when </w:t>
      </w:r>
      <w:r w:rsidR="00B227A1">
        <w:t xml:space="preserve">both measures </w:t>
      </w:r>
      <w:r w:rsidR="004943BB">
        <w:t>we</w:t>
      </w:r>
      <w:r w:rsidR="00B227A1">
        <w:t>re compared</w:t>
      </w:r>
      <w:r w:rsidR="002C1CE0">
        <w:t xml:space="preserve">, reaching </w:t>
      </w:r>
      <w:r w:rsidR="00B227A1">
        <w:t>produce</w:t>
      </w:r>
      <w:r w:rsidR="004943BB">
        <w:t>d</w:t>
      </w:r>
      <w:r w:rsidR="00B227A1">
        <w:t xml:space="preserve"> </w:t>
      </w:r>
      <w:r w:rsidR="00837DDA">
        <w:t>shorter</w:t>
      </w:r>
      <w:r w:rsidR="00B227A1">
        <w:t xml:space="preserve"> </w:t>
      </w:r>
      <w:ins w:id="17" w:author="Chen Heller" w:date="2023-01-04T13:30:00Z">
        <w:r w:rsidR="00977059">
          <w:t>reaching</w:t>
        </w:r>
        <w:r w:rsidR="00977059" w:rsidRPr="00CA4C70">
          <w:t xml:space="preserve"> </w:t>
        </w:r>
      </w:ins>
      <w:del w:id="18" w:author="Chen Heller" w:date="2023-01-04T13:30:00Z">
        <w:r w:rsidR="002C1CE0" w:rsidDel="00977059">
          <w:delText xml:space="preserve">movement </w:delText>
        </w:r>
      </w:del>
      <w:r w:rsidR="00837DDA">
        <w:t>durations</w:t>
      </w:r>
      <w:r w:rsidR="002C1CE0">
        <w:t>, larger curvatures, faster velocities and most importantly</w:t>
      </w:r>
      <w:r w:rsidR="004943BB">
        <w:t>,</w:t>
      </w:r>
      <w:r w:rsidR="002C1CE0">
        <w:t xml:space="preserve"> </w:t>
      </w:r>
      <w:r w:rsidR="004943BB">
        <w:t xml:space="preserve">it </w:t>
      </w:r>
      <w:r w:rsidR="002C1CE0">
        <w:lastRenderedPageBreak/>
        <w:t>respond</w:t>
      </w:r>
      <w:r w:rsidR="004943BB">
        <w:t>ed</w:t>
      </w:r>
      <w:r w:rsidR="002C1CE0">
        <w:t xml:space="preserve"> faster to changes of mind</w:t>
      </w:r>
      <w:r w:rsidR="00D06152">
        <w:t xml:space="preserve"> </w:t>
      </w:r>
      <w:r w:rsidR="0067304F">
        <w:fldChar w:fldCharType="begin"/>
      </w:r>
      <w:r w:rsidR="0067304F">
        <w:instrText xml:space="preserve"> ADDIN ZOTERO_ITEM CSL_CITATION {"citationID":"CHKhnCP3","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67304F">
        <w:fldChar w:fldCharType="separate"/>
      </w:r>
      <w:r w:rsidR="0067304F" w:rsidRPr="0067304F">
        <w:rPr>
          <w:rFonts w:ascii="Times New Roman" w:hAnsi="Times New Roman" w:cs="Times New Roman"/>
        </w:rPr>
        <w:t>(Moher &amp; Song, 2019)</w:t>
      </w:r>
      <w:r w:rsidR="0067304F">
        <w:fldChar w:fldCharType="end"/>
      </w:r>
      <w:r w:rsidR="000B5F56">
        <w:t xml:space="preserve">. </w:t>
      </w:r>
      <w:r w:rsidR="003C7FCB">
        <w:t xml:space="preserve">Reaching movements are also more intuitive than using a mouse, making them less effortful and </w:t>
      </w:r>
      <w:commentRangeStart w:id="19"/>
      <w:r w:rsidR="003C7FCB">
        <w:t>possibl</w:t>
      </w:r>
      <w:r w:rsidR="000475DF">
        <w:t>y</w:t>
      </w:r>
      <w:r w:rsidR="003C7FCB">
        <w:t xml:space="preserve"> more likely to express fluctuations in the decision </w:t>
      </w:r>
      <w:commentRangeEnd w:id="19"/>
      <w:r w:rsidR="00D25900">
        <w:rPr>
          <w:rStyle w:val="CommentReference"/>
        </w:rPr>
        <w:commentReference w:id="19"/>
      </w:r>
      <w:r w:rsidR="00901B3D">
        <w:fldChar w:fldCharType="begin"/>
      </w:r>
      <w:r w:rsidR="00901B3D">
        <w:instrText xml:space="preserve"> ADDIN ZOTERO_ITEM CSL_CITATION {"citationID":"0umL5cif","properties":{"formattedCitation":"(Burk et al., 2014; Moher &amp; Song, 2014)","plainCitation":"(Burk et al., 2014; Moher &amp; Song, 2014)","noteIndex":0},"citationItems":[{"id":501,"uris":["http://zotero.org/users/8275165/items/SW4G69HQ"],"itemData":{"id":501,"type":"article-journal","abstract":"After committing to an action, a decision-maker can change their mind to revise the action. Such changes of mind can even occur when the stream of information that led to the action is curtailed at movement onset. This is explained by the time delays in sensory processing and motor planning which lead to a component at the end of the sensory stream that can only be processed after initiation. Such post-initiation processing can explain the pattern of changes of mind by asserting an accumulation of additional evidence to a criterion level, termed change-of-mind bound. Here we test the hypothesis that physical effort associated with the movement required to change one’s mind affects the level of the change-of-mind bound and the time for post-initiation deliberation. We varied the effort required to change from one choice target to another in a reaching movement by varying the geometry of the choice targets or by applying a force field between the targets. We show that there is a reduction in the frequency of change of mind when the separation of the choice targets would require a larger excursion of the hand from the initial to the opposite choice. The reduction is best explained by an increase in the evidence required for changes of mind and a reduced time period of integration after the initial decision. Thus the criteria to revise an initial choice is sensitive to energetic costs.","container-title":"PLoS ONE","DOI":"10.1371/journal.pone.0092681","ISSN":"1932-6203","issue":"3","journalAbbreviation":"PLoS ONE","language":"en","page":"e92681","source":"DOI.org (Crossref)","title":"Motor Effort Alters Changes of Mind in Sensorimotor Decision Making","volume":"9","author":[{"family":"Burk","given":"Diana"},{"family":"Ingram","given":"James N."},{"family":"Franklin","given":"David W."},{"family":"Shadlen","given":"Michael N."},{"family":"Wolpert","given":"Daniel M."}],"editor":[{"family":"Kiebel","given":"Stefan"}],"issued":{"date-parts":[["2014",3,20]]}}},{"id":503,"uris":["http://zotero.org/users/8275165/items/HY8438HW"],"itemData":{"id":503,"type":"article-journal","container-title":"Journal of Vision","DOI":"10.1167/14.8.1","ISSN":"1534-7362","issue":"8","journalAbbreviation":"Journal of Vision","language":"en","page":"1-1","source":"DOI.org (Crossref)","title":"Perceptual decision processes flexibly adapt to avoid change-of-mind motor costs","volume":"14","author":[{"family":"Moher","given":"J."},{"family":"Song","given":"J.-H."}],"issued":{"date-parts":[["2014",7,1]]}}}],"schema":"https://github.com/citation-style-language/schema/raw/master/csl-citation.json"} </w:instrText>
      </w:r>
      <w:r w:rsidR="00901B3D">
        <w:fldChar w:fldCharType="separate"/>
      </w:r>
      <w:r w:rsidR="00901B3D" w:rsidRPr="00901B3D">
        <w:rPr>
          <w:rFonts w:ascii="Times New Roman" w:hAnsi="Times New Roman" w:cs="Times New Roman"/>
        </w:rPr>
        <w:t>(Burk et al., 2014; Moher &amp; Song, 2014)</w:t>
      </w:r>
      <w:r w:rsidR="00901B3D">
        <w:fldChar w:fldCharType="end"/>
      </w:r>
      <w:r w:rsidR="003C7FCB">
        <w:t xml:space="preserve">. </w:t>
      </w:r>
      <w:r w:rsidR="000B5F56">
        <w:t xml:space="preserve">These properties </w:t>
      </w:r>
      <w:r w:rsidR="003C7FCB">
        <w:t xml:space="preserve">accordingly suggest that reaching movements might be </w:t>
      </w:r>
      <w:r w:rsidR="002C1CE0">
        <w:t>optimal for detecting fast and short</w:t>
      </w:r>
      <w:r w:rsidR="00293C44">
        <w:t>-</w:t>
      </w:r>
      <w:r w:rsidR="002C1CE0">
        <w:t>lasting processes such as unconscious priming effects</w:t>
      </w:r>
      <w:r w:rsidR="003C7FCB">
        <w:t xml:space="preserve"> </w:t>
      </w:r>
      <w:r w:rsidR="004563AC">
        <w:fldChar w:fldCharType="begin"/>
      </w:r>
      <w:r w:rsidR="004563AC">
        <w:instrText xml:space="preserve"> ADDIN ZOTERO_ITEM CSL_CITATION {"citationID":"C1NoH8xw","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4563AC">
        <w:fldChar w:fldCharType="separate"/>
      </w:r>
      <w:r w:rsidR="004563AC" w:rsidRPr="004563AC">
        <w:rPr>
          <w:rFonts w:ascii="Times New Roman" w:hAnsi="Times New Roman" w:cs="Times New Roman"/>
        </w:rPr>
        <w:t>(Greenwald et al., 1996)</w:t>
      </w:r>
      <w:r w:rsidR="004563AC">
        <w:fldChar w:fldCharType="end"/>
      </w:r>
      <w:r w:rsidR="002C1CE0">
        <w:t xml:space="preserve">. </w:t>
      </w:r>
    </w:p>
    <w:p w14:paraId="21EFF64F" w14:textId="170B981A" w:rsidR="00976673" w:rsidRDefault="00976673" w:rsidP="006238E0">
      <w:pPr>
        <w:pStyle w:val="Heading3"/>
      </w:pPr>
      <w:bookmarkStart w:id="20" w:name="_Toc114485363"/>
      <w:r>
        <w:t>Current Research</w:t>
      </w:r>
      <w:bookmarkEnd w:id="20"/>
    </w:p>
    <w:p w14:paraId="1B63E398" w14:textId="0B1CCDD5" w:rsidR="00586A32" w:rsidRDefault="00B0131F" w:rsidP="008F398C">
      <w:pPr>
        <w:ind w:firstLine="0"/>
        <w:rPr>
          <w:b/>
          <w:bCs/>
        </w:rPr>
      </w:pPr>
      <w:r w:rsidRPr="00A7614E">
        <w:t xml:space="preserve">The current </w:t>
      </w:r>
      <w:r>
        <w:t xml:space="preserve">study </w:t>
      </w:r>
      <w:r w:rsidR="00D160F9">
        <w:t xml:space="preserve">was aimed at testing the above hypothesis that </w:t>
      </w:r>
      <w:r>
        <w:t xml:space="preserve">motion tracking </w:t>
      </w:r>
      <w:r w:rsidR="00D160F9">
        <w:t>might</w:t>
      </w:r>
      <w:r>
        <w:t xml:space="preserve"> </w:t>
      </w:r>
      <w:r w:rsidR="00802ACC">
        <w:t xml:space="preserve">be </w:t>
      </w:r>
      <w:r>
        <w:t xml:space="preserve">superior to the commonly used keyboard </w:t>
      </w:r>
      <w:r w:rsidR="00104F28">
        <w:t>response</w:t>
      </w:r>
      <w:r w:rsidR="008662C9">
        <w:t>s</w:t>
      </w:r>
      <w:r w:rsidR="00104F28">
        <w:t xml:space="preserve"> measure</w:t>
      </w:r>
      <w:r w:rsidR="008662C9">
        <w:t xml:space="preserve"> in detecting effects of unconscious processing</w:t>
      </w:r>
      <w:r w:rsidR="00104F28">
        <w:t>.</w:t>
      </w:r>
      <w:r w:rsidR="00A00143">
        <w:t xml:space="preserve"> </w:t>
      </w:r>
      <w:ins w:id="21" w:author="Chen Heller" w:date="2023-01-04T15:07:00Z">
        <w:r w:rsidR="00C17EFC">
          <w:t xml:space="preserve">To do so, both measures were compared </w:t>
        </w:r>
      </w:ins>
      <w:ins w:id="22" w:author="Chen Heller" w:date="2023-01-04T15:20:00Z">
        <w:r w:rsidR="00C3464D">
          <w:t>o</w:t>
        </w:r>
      </w:ins>
      <w:ins w:id="23" w:author="Chen Heller" w:date="2023-01-04T15:07:00Z">
        <w:r w:rsidR="00C17EFC">
          <w:t>n an</w:t>
        </w:r>
      </w:ins>
      <w:ins w:id="24" w:author="Chen Heller" w:date="2023-01-04T15:17:00Z">
        <w:r w:rsidR="00412D3A">
          <w:t xml:space="preserve"> </w:t>
        </w:r>
      </w:ins>
      <w:ins w:id="25" w:author="Chen Heller" w:date="2023-01-04T15:07:00Z">
        <w:r w:rsidR="00C17EFC">
          <w:t xml:space="preserve">identical priming task. This approach followed the one by </w:t>
        </w:r>
        <w:r w:rsidR="00C17EFC">
          <w:fldChar w:fldCharType="begin"/>
        </w:r>
        <w:r w:rsidR="00C17EFC">
          <w:instrText xml:space="preserve"> ADDIN ZOTERO_ITEM CSL_CITATION {"citationID":"UVTKBdlv","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17EFC">
          <w:fldChar w:fldCharType="separate"/>
        </w:r>
        <w:r w:rsidR="00C17EFC" w:rsidRPr="00285237">
          <w:rPr>
            <w:rFonts w:ascii="Times New Roman" w:hAnsi="Times New Roman" w:cs="Times New Roman"/>
          </w:rPr>
          <w:t xml:space="preserve">Xiao et al. </w:t>
        </w:r>
        <w:r w:rsidR="00C17EFC">
          <w:rPr>
            <w:rFonts w:ascii="Times New Roman" w:hAnsi="Times New Roman" w:cs="Times New Roman"/>
          </w:rPr>
          <w:t>(</w:t>
        </w:r>
        <w:r w:rsidR="00C17EFC" w:rsidRPr="00285237">
          <w:rPr>
            <w:rFonts w:ascii="Times New Roman" w:hAnsi="Times New Roman" w:cs="Times New Roman"/>
          </w:rPr>
          <w:t>2015)</w:t>
        </w:r>
        <w:r w:rsidR="00C17EFC">
          <w:fldChar w:fldCharType="end"/>
        </w:r>
        <w:r w:rsidR="00C17EFC">
          <w:t xml:space="preserve">, but replaced the mouse response with a more intuitive and less effortful reaching response which does not constrain free movement </w:t>
        </w:r>
        <w:r w:rsidR="00C17EFC">
          <w:fldChar w:fldCharType="begin"/>
        </w:r>
        <w:r w:rsidR="00C17EFC">
          <w:instrText xml:space="preserve"> ADDIN ZOTERO_ITEM CSL_CITATION {"citationID":"RpIBtlmJ","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C17EFC">
          <w:fldChar w:fldCharType="separate"/>
        </w:r>
        <w:r w:rsidR="00C17EFC" w:rsidRPr="006911C5">
          <w:rPr>
            <w:rFonts w:ascii="Times New Roman" w:hAnsi="Times New Roman" w:cs="Times New Roman"/>
          </w:rPr>
          <w:t>(Desmurget et al., 1997; Palluel-Germain et al., 2004)</w:t>
        </w:r>
        <w:r w:rsidR="00C17EFC">
          <w:fldChar w:fldCharType="end"/>
        </w:r>
        <w:r w:rsidR="00C17EFC">
          <w:t xml:space="preserve">. Additionally, </w:t>
        </w:r>
      </w:ins>
      <w:ins w:id="26" w:author="Chen Heller" w:date="2023-01-04T15:08:00Z">
        <w:r w:rsidR="00C17EFC">
          <w:t>it</w:t>
        </w:r>
      </w:ins>
      <w:ins w:id="27" w:author="Chen Heller" w:date="2023-01-04T15:07:00Z">
        <w:r w:rsidR="00C17EFC">
          <w:t xml:space="preserve"> improved the validity of the unconscious results by applying a rigorous awareness detection procedure that include</w:t>
        </w:r>
      </w:ins>
      <w:ins w:id="28" w:author="Chen Heller" w:date="2023-01-04T15:08:00Z">
        <w:r w:rsidR="00C17EFC">
          <w:t>d</w:t>
        </w:r>
      </w:ins>
      <w:ins w:id="29" w:author="Chen Heller" w:date="2023-01-04T15:07:00Z">
        <w:r w:rsidR="00C17EFC">
          <w:t xml:space="preserve"> both an objective awareness measure (prime 2-forced-choice recognition) and a subjective trial by trial awareness measure (PAS). As opposed to Xiao et al. (</w:t>
        </w:r>
        <w:r w:rsidR="00C17EFC">
          <w:fldChar w:fldCharType="begin"/>
        </w:r>
        <w:r w:rsidR="00C17EFC">
          <w:instrText xml:space="preserve"> ADDIN ZOTERO_ITEM CSL_CITATION {"citationID":"nNND1deL","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17EFC">
          <w:fldChar w:fldCharType="separate"/>
        </w:r>
        <w:r w:rsidR="00C17EFC" w:rsidRPr="00111021">
          <w:rPr>
            <w:rFonts w:ascii="Times New Roman" w:hAnsi="Times New Roman" w:cs="Times New Roman"/>
          </w:rPr>
          <w:t>2015)</w:t>
        </w:r>
        <w:r w:rsidR="00C17EFC">
          <w:fldChar w:fldCharType="end"/>
        </w:r>
        <w:r w:rsidR="00C17EFC">
          <w:t xml:space="preserve"> which used an awareness measure on a separate block, </w:t>
        </w:r>
      </w:ins>
      <w:ins w:id="30" w:author="Chen Heller" w:date="2023-01-04T15:08:00Z">
        <w:r w:rsidR="002F2B31">
          <w:t xml:space="preserve">here </w:t>
        </w:r>
      </w:ins>
      <w:ins w:id="31" w:author="Chen Heller" w:date="2023-01-04T15:07:00Z">
        <w:r w:rsidR="00C17EFC">
          <w:t xml:space="preserve">awareness was estimated in the trials of the main task. </w:t>
        </w:r>
      </w:ins>
      <w:del w:id="32" w:author="Chen Heller" w:date="2023-01-04T15:07:00Z">
        <w:r w:rsidR="00CC199C" w:rsidDel="00C17EFC">
          <w:delText>This was tested</w:delText>
        </w:r>
        <w:r w:rsidR="00E228EB" w:rsidDel="00C17EFC">
          <w:delText xml:space="preserve"> here</w:delText>
        </w:r>
        <w:r w:rsidR="00CC199C" w:rsidDel="00C17EFC">
          <w:delText xml:space="preserve"> </w:delText>
        </w:r>
        <w:r w:rsidR="00E228EB" w:rsidDel="00C17EFC">
          <w:delText xml:space="preserve">using </w:delText>
        </w:r>
        <w:r w:rsidR="00CC199C" w:rsidDel="00C17EFC">
          <w:delText xml:space="preserve">rigorous </w:delText>
        </w:r>
        <w:r w:rsidR="00A00143" w:rsidDel="00C17EFC">
          <w:delText xml:space="preserve">awareness measures </w:delText>
        </w:r>
        <w:r w:rsidR="0078197A" w:rsidDel="00C17EFC">
          <w:delText>to ensure residual awareness is</w:delText>
        </w:r>
        <w:r w:rsidR="00F51116" w:rsidDel="00C17EFC">
          <w:delText xml:space="preserve"> </w:delText>
        </w:r>
        <w:r w:rsidR="0078197A" w:rsidDel="00C17EFC">
          <w:delText>n</w:delText>
        </w:r>
        <w:r w:rsidR="00F51116" w:rsidDel="00C17EFC">
          <w:delText>o</w:delText>
        </w:r>
        <w:r w:rsidR="0078197A" w:rsidDel="00C17EFC">
          <w:delText xml:space="preserve">t mistaken for </w:delText>
        </w:r>
        <w:r w:rsidR="005B3FFA" w:rsidDel="00C17EFC">
          <w:delText>unconscious</w:delText>
        </w:r>
        <w:r w:rsidR="0078197A" w:rsidDel="00C17EFC">
          <w:delText xml:space="preserve"> processing</w:delText>
        </w:r>
        <w:r w:rsidR="00CA4A59" w:rsidDel="00C17EFC">
          <w:delText>.</w:delText>
        </w:r>
        <w:r w:rsidR="00586A32" w:rsidDel="00C17EFC">
          <w:delText xml:space="preserve"> </w:delText>
        </w:r>
      </w:del>
      <w:del w:id="33" w:author="Chen Heller" w:date="2023-01-03T14:49:00Z">
        <w:r w:rsidR="00586A32" w:rsidDel="00D2269B">
          <w:delText xml:space="preserve">Three </w:delText>
        </w:r>
        <w:r w:rsidR="00E228EB" w:rsidDel="00D2269B">
          <w:delText>pilot experiments</w:delText>
        </w:r>
        <w:r w:rsidR="00586A32" w:rsidDel="00D2269B">
          <w:delText xml:space="preserve"> were </w:delText>
        </w:r>
        <w:r w:rsidR="002E44A3" w:rsidDel="00D2269B">
          <w:delText>aimed at finding</w:delText>
        </w:r>
        <w:r w:rsidR="006B1AD7" w:rsidDel="00D2269B">
          <w:delText xml:space="preserve"> </w:delText>
        </w:r>
        <w:r w:rsidR="00586A32" w:rsidDel="00D2269B">
          <w:delText>the optimal conditions fo</w:delText>
        </w:r>
        <w:r w:rsidR="00470337" w:rsidDel="00D2269B">
          <w:delText>r discover</w:delText>
        </w:r>
        <w:r w:rsidR="00D455AD" w:rsidDel="00D2269B">
          <w:delText>ing a</w:delText>
        </w:r>
        <w:r w:rsidR="0043034C" w:rsidDel="00D2269B">
          <w:delText>n</w:delText>
        </w:r>
        <w:r w:rsidR="00470337" w:rsidDel="00D2269B">
          <w:delText xml:space="preserve"> </w:delText>
        </w:r>
        <w:r w:rsidR="005B3FFA" w:rsidDel="00D2269B">
          <w:delText>unconscious</w:delText>
        </w:r>
        <w:r w:rsidR="00470337" w:rsidDel="00D2269B">
          <w:delText xml:space="preserve"> effect </w:delText>
        </w:r>
        <w:r w:rsidR="00D455AD" w:rsidDel="00D2269B">
          <w:delText xml:space="preserve">when using reaching responses. A </w:delText>
        </w:r>
        <w:r w:rsidR="00CB7531" w:rsidDel="00D2269B">
          <w:delText xml:space="preserve">fourth </w:delText>
        </w:r>
        <w:r w:rsidR="00470337" w:rsidDel="00D2269B">
          <w:delText xml:space="preserve">confirmatory </w:delText>
        </w:r>
        <w:r w:rsidR="009B608A" w:rsidDel="00D2269B">
          <w:delText xml:space="preserve">experiment </w:delText>
        </w:r>
        <w:r w:rsidR="00E61D1C" w:rsidDel="00D2269B">
          <w:delText xml:space="preserve">directly </w:delText>
        </w:r>
        <w:r w:rsidR="00EC1EE6" w:rsidDel="00D2269B">
          <w:delText xml:space="preserve">compared between </w:delText>
        </w:r>
        <w:r w:rsidR="00D455AD" w:rsidDel="00D2269B">
          <w:delText>motion tracking and keyboard response</w:delText>
        </w:r>
        <w:r w:rsidR="00E61D1C" w:rsidDel="00D2269B">
          <w:delText>s</w:delText>
        </w:r>
        <w:r w:rsidR="00D455AD" w:rsidDel="00D2269B">
          <w:delText xml:space="preserve"> </w:delText>
        </w:r>
        <w:r w:rsidR="00C77AFC" w:rsidDel="00D2269B">
          <w:delText>as a means to</w:delText>
        </w:r>
        <w:r w:rsidR="00EE63AC" w:rsidDel="00D2269B">
          <w:delText xml:space="preserve"> examine if one measure has </w:delText>
        </w:r>
        <w:r w:rsidR="00DA5694" w:rsidDel="00D2269B">
          <w:delText>an advantage over the other</w:delText>
        </w:r>
        <w:r w:rsidR="00470337" w:rsidDel="00D2269B">
          <w:delText xml:space="preserve">. </w:delText>
        </w:r>
      </w:del>
      <w:del w:id="34" w:author="Chen Heller" w:date="2023-01-03T15:02:00Z">
        <w:r w:rsidR="00AA2BC2" w:rsidDel="00203FB3">
          <w:delText xml:space="preserve">All </w:delText>
        </w:r>
        <w:r w:rsidR="00955DE5" w:rsidDel="00203FB3">
          <w:delText xml:space="preserve">four </w:delText>
        </w:r>
        <w:r w:rsidR="00AA2BC2" w:rsidDel="00203FB3">
          <w:delText xml:space="preserve">studies used a </w:delText>
        </w:r>
      </w:del>
      <w:ins w:id="35" w:author="Chen Heller" w:date="2023-01-04T15:09:00Z">
        <w:r w:rsidR="007A7706">
          <w:t>The</w:t>
        </w:r>
      </w:ins>
      <w:ins w:id="36" w:author="Chen Heller" w:date="2023-01-03T15:03:00Z">
        <w:r w:rsidR="00203FB3">
          <w:t xml:space="preserve"> </w:t>
        </w:r>
      </w:ins>
      <w:r w:rsidR="00AA2BC2">
        <w:t xml:space="preserve">priming paradigm </w:t>
      </w:r>
      <w:del w:id="37" w:author="Chen Heller" w:date="2023-01-04T15:10:00Z">
        <w:r w:rsidR="00D21058" w:rsidDel="007A7706">
          <w:delText>following</w:delText>
        </w:r>
        <w:r w:rsidR="00AA2BC2" w:rsidDel="007A7706">
          <w:delText xml:space="preserve"> </w:delText>
        </w:r>
      </w:del>
      <w:ins w:id="38" w:author="Chen Heller" w:date="2023-01-04T15:16:00Z">
        <w:r w:rsidR="00412D3A">
          <w:t>emulated</w:t>
        </w:r>
      </w:ins>
      <w:ins w:id="39" w:author="Chen Heller" w:date="2023-01-04T15:10:00Z">
        <w:r w:rsidR="007A7706">
          <w:t xml:space="preserve"> </w:t>
        </w:r>
      </w:ins>
      <w:r w:rsidR="00D21058">
        <w:t xml:space="preserve">a </w:t>
      </w:r>
      <w:r w:rsidR="00231216">
        <w:t xml:space="preserve">classical </w:t>
      </w:r>
      <w:r w:rsidR="00D21058">
        <w:t xml:space="preserve">study by </w:t>
      </w:r>
      <w:r w:rsidR="00AA2BC2">
        <w:t>Deha</w:t>
      </w:r>
      <w:r w:rsidR="001F29A9">
        <w:t>e</w:t>
      </w:r>
      <w:r w:rsidR="00AA2BC2">
        <w:t>ne</w:t>
      </w:r>
      <w:r w:rsidR="00D21058">
        <w:t xml:space="preserve"> and colleagues</w:t>
      </w:r>
      <w:r w:rsidR="00AA2BC2">
        <w:t xml:space="preserve"> </w:t>
      </w:r>
      <w:r w:rsidR="000D1105">
        <w:fldChar w:fldCharType="begin"/>
      </w:r>
      <w:r w:rsidR="000D1105">
        <w:instrText xml:space="preserve"> ADDIN ZOTERO_ITEM CSL_CITATION {"citationID":"Z29IGkoq","properties":{"formattedCitation":"(Dehaene et al., 2001)","plainCitation":"(Dehaene et al., 2001)","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0D1105">
        <w:fldChar w:fldCharType="separate"/>
      </w:r>
      <w:r w:rsidR="000D1105" w:rsidRPr="000D1105">
        <w:rPr>
          <w:rFonts w:ascii="Times New Roman" w:hAnsi="Times New Roman" w:cs="Times New Roman"/>
        </w:rPr>
        <w:t>(2001)</w:t>
      </w:r>
      <w:r w:rsidR="000D1105">
        <w:fldChar w:fldCharType="end"/>
      </w:r>
      <w:r w:rsidR="00D21058">
        <w:t>,</w:t>
      </w:r>
      <w:r w:rsidR="002D16B3">
        <w:t xml:space="preserve"> in which </w:t>
      </w:r>
      <w:r w:rsidR="002C4D56">
        <w:t xml:space="preserve">participants </w:t>
      </w:r>
      <w:r w:rsidR="0007317A">
        <w:t>were presented with a masked prime</w:t>
      </w:r>
      <w:r w:rsidR="004F4E89">
        <w:rPr>
          <w:rFonts w:hint="cs"/>
          <w:rtl/>
        </w:rPr>
        <w:t xml:space="preserve"> </w:t>
      </w:r>
      <w:r w:rsidR="004F4E89">
        <w:t>word</w:t>
      </w:r>
      <w:r w:rsidR="0007317A">
        <w:t xml:space="preserve"> followed by a visible </w:t>
      </w:r>
      <w:r w:rsidR="00601DB1">
        <w:t>identical</w:t>
      </w:r>
      <w:r w:rsidR="007F3A22">
        <w:t>/</w:t>
      </w:r>
      <w:r w:rsidR="00601DB1">
        <w:t>different</w:t>
      </w:r>
      <w:r w:rsidR="007F3A22">
        <w:t xml:space="preserve"> </w:t>
      </w:r>
      <w:r w:rsidR="0007317A">
        <w:t>target</w:t>
      </w:r>
      <w:r w:rsidR="004F4E89">
        <w:t xml:space="preserve"> word. </w:t>
      </w:r>
      <w:r w:rsidR="00235843">
        <w:t xml:space="preserve">This task was chosen as </w:t>
      </w:r>
      <w:r w:rsidR="00235843">
        <w:lastRenderedPageBreak/>
        <w:t xml:space="preserve">it was supposed to evoke strong effects, in a fairly simple design which probes identity priming. </w:t>
      </w:r>
      <w:r w:rsidR="002C4D56">
        <w:t xml:space="preserve">The participants </w:t>
      </w:r>
      <w:r w:rsidR="004F4E89">
        <w:t xml:space="preserve">were asked to </w:t>
      </w:r>
      <w:r w:rsidR="0007317A">
        <w:t>perform a semantic judgment</w:t>
      </w:r>
      <w:r w:rsidR="004F4E89">
        <w:t xml:space="preserve"> on the target word</w:t>
      </w:r>
      <w:r w:rsidR="00682511">
        <w:t xml:space="preserve"> to</w:t>
      </w:r>
      <w:r w:rsidR="004F4E89">
        <w:t xml:space="preserve"> determine if </w:t>
      </w:r>
      <w:r w:rsidR="0007317A">
        <w:t>it describe</w:t>
      </w:r>
      <w:r w:rsidR="004F4E89">
        <w:t>s</w:t>
      </w:r>
      <w:r w:rsidR="0007317A">
        <w:t xml:space="preserve"> a natural or artificial item. </w:t>
      </w:r>
      <w:del w:id="40" w:author="Chen Heller" w:date="2023-01-03T15:58:00Z">
        <w:r w:rsidR="00620379" w:rsidDel="00180C5B">
          <w:delText>In the first three experiments, I expected to find e</w:delText>
        </w:r>
      </w:del>
      <w:ins w:id="41" w:author="Chen Heller" w:date="2023-01-04T15:02:00Z">
        <w:r w:rsidR="008A62A7" w:rsidRPr="008A62A7">
          <w:t xml:space="preserve"> </w:t>
        </w:r>
      </w:ins>
      <w:ins w:id="42" w:author="Chen Heller" w:date="2023-01-04T15:22:00Z">
        <w:r w:rsidR="00837D48">
          <w:t xml:space="preserve">The </w:t>
        </w:r>
      </w:ins>
      <w:ins w:id="43" w:author="Chen Heller" w:date="2023-01-17T09:30:00Z">
        <w:r w:rsidR="002105CC">
          <w:t>reaching task</w:t>
        </w:r>
      </w:ins>
      <w:ins w:id="44" w:author="Chen Heller" w:date="2023-01-17T09:31:00Z">
        <w:r w:rsidR="002105CC">
          <w:t xml:space="preserve"> was expected to </w:t>
        </w:r>
      </w:ins>
      <w:ins w:id="45" w:author="Chen Heller" w:date="2023-01-17T09:33:00Z">
        <w:r w:rsidR="00205A79">
          <w:t>express</w:t>
        </w:r>
      </w:ins>
      <w:ins w:id="46" w:author="Chen Heller" w:date="2023-01-17T09:31:00Z">
        <w:r w:rsidR="002105CC">
          <w:t xml:space="preserve"> the </w:t>
        </w:r>
      </w:ins>
      <w:del w:id="47" w:author="Chen Heller" w:date="2023-01-04T15:22:00Z">
        <w:r w:rsidR="00620379" w:rsidDel="00837D48">
          <w:delText xml:space="preserve">vidence for a </w:delText>
        </w:r>
      </w:del>
      <w:r w:rsidR="00620379">
        <w:t xml:space="preserve">congruency effect </w:t>
      </w:r>
      <w:del w:id="48" w:author="Chen Heller" w:date="2023-01-04T15:23:00Z">
        <w:r w:rsidR="00620379" w:rsidDel="00837D48">
          <w:delText>with motion tracking</w:delText>
        </w:r>
      </w:del>
      <w:r w:rsidR="00620379">
        <w:t>, so that</w:t>
      </w:r>
      <w:r w:rsidR="00E3108A">
        <w:t xml:space="preserve"> the average</w:t>
      </w:r>
      <w:r w:rsidR="00620379">
        <w:t xml:space="preserve"> reaching trajectories</w:t>
      </w:r>
      <w:r w:rsidR="00E3108A" w:rsidRPr="00E3108A">
        <w:t xml:space="preserve"> </w:t>
      </w:r>
      <w:r w:rsidR="00E3108A">
        <w:t>of the incongruent trials would deviate towards the incorrect answer further than would the trajectories of the congruent trials</w:t>
      </w:r>
      <w:r w:rsidR="00620379">
        <w:t xml:space="preserve">. </w:t>
      </w:r>
      <w:ins w:id="49" w:author="Chen Heller" w:date="2023-01-04T15:24:00Z">
        <w:r w:rsidR="00A465F4">
          <w:t>In the keyboard task, the incongruent trials were expected t</w:t>
        </w:r>
      </w:ins>
      <w:ins w:id="50" w:author="Chen Heller" w:date="2023-01-17T09:31:00Z">
        <w:r w:rsidR="002118DE">
          <w:t>o</w:t>
        </w:r>
      </w:ins>
      <w:ins w:id="51" w:author="Chen Heller" w:date="2023-01-04T15:24:00Z">
        <w:r w:rsidR="00A465F4">
          <w:t xml:space="preserve"> exhibit longer </w:t>
        </w:r>
      </w:ins>
      <w:ins w:id="52" w:author="Chen Heller" w:date="2023-01-17T09:32:00Z">
        <w:r w:rsidR="002118DE">
          <w:t>response time</w:t>
        </w:r>
        <w:r w:rsidR="00205A79">
          <w:t>s</w:t>
        </w:r>
        <w:r w:rsidR="002118DE">
          <w:t xml:space="preserve"> (</w:t>
        </w:r>
      </w:ins>
      <w:ins w:id="53" w:author="Chen Heller" w:date="2023-01-04T15:24:00Z">
        <w:r w:rsidR="00A465F4">
          <w:t>RT</w:t>
        </w:r>
      </w:ins>
      <w:ins w:id="54" w:author="Chen Heller" w:date="2023-01-17T09:32:00Z">
        <w:r w:rsidR="00205A79">
          <w:t>s</w:t>
        </w:r>
        <w:r w:rsidR="002118DE">
          <w:t>)</w:t>
        </w:r>
      </w:ins>
      <w:ins w:id="55" w:author="Chen Heller" w:date="2023-01-04T15:24:00Z">
        <w:r w:rsidR="00A465F4">
          <w:t>.</w:t>
        </w:r>
      </w:ins>
      <w:del w:id="56" w:author="Chen Heller" w:date="2023-01-03T15:58:00Z">
        <w:r w:rsidR="00620379" w:rsidDel="00180C5B">
          <w:delText xml:space="preserve">In </w:delText>
        </w:r>
        <w:r w:rsidR="00495453" w:rsidDel="00180C5B">
          <w:delText>the fourth experiment</w:delText>
        </w:r>
        <w:r w:rsidR="00620379" w:rsidDel="00180C5B">
          <w:delText xml:space="preserve">, I expected </w:delText>
        </w:r>
        <w:r w:rsidR="00E3108A" w:rsidDel="00180C5B">
          <w:delText>t</w:delText>
        </w:r>
      </w:del>
      <w:ins w:id="57" w:author="Chen Heller" w:date="2023-01-04T15:03:00Z">
        <w:r w:rsidR="00740084" w:rsidRPr="00740084">
          <w:t xml:space="preserve"> </w:t>
        </w:r>
      </w:ins>
      <w:moveToRangeStart w:id="58" w:author="Chen Heller" w:date="2023-01-04T15:03:00Z" w:name="move123737055"/>
      <w:moveTo w:id="59" w:author="Chen Heller" w:date="2023-01-04T15:03:00Z">
        <w:r w:rsidR="00740084">
          <w:t xml:space="preserve">In accordance with previous findings </w:t>
        </w:r>
        <w:r w:rsidR="00740084">
          <w:fldChar w:fldCharType="begin"/>
        </w:r>
        <w:r w:rsidR="00740084">
          <w:instrText xml:space="preserve"> ADDIN ZOTERO_ITEM CSL_CITATION {"citationID":"HEVSa1lH","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740084">
          <w:fldChar w:fldCharType="separate"/>
        </w:r>
        <w:r w:rsidR="00740084" w:rsidRPr="009A3064">
          <w:rPr>
            <w:rFonts w:ascii="Times New Roman" w:hAnsi="Times New Roman" w:cs="Times New Roman"/>
          </w:rPr>
          <w:t>(Xiao et al., 2015</w:t>
        </w:r>
        <w:r w:rsidR="00740084">
          <w:fldChar w:fldCharType="end"/>
        </w:r>
        <w:r w:rsidR="00740084">
          <w:t xml:space="preserve">; but see </w:t>
        </w:r>
        <w:r w:rsidR="00740084">
          <w:fldChar w:fldCharType="begin"/>
        </w:r>
        <w:r w:rsidR="00740084">
          <w:instrText xml:space="preserve"> ADDIN ZOTERO_ITEM CSL_CITATION {"citationID":"3AGbonh3","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740084">
          <w:fldChar w:fldCharType="separate"/>
        </w:r>
        <w:r w:rsidR="00740084" w:rsidRPr="0018350F">
          <w:rPr>
            <w:rFonts w:ascii="Times New Roman" w:hAnsi="Times New Roman" w:cs="Times New Roman"/>
          </w:rPr>
          <w:t>Dehaene et al., 2001</w:t>
        </w:r>
        <w:r w:rsidR="00740084">
          <w:rPr>
            <w:rFonts w:ascii="Times New Roman" w:hAnsi="Times New Roman" w:cs="Times New Roman"/>
          </w:rPr>
          <w:t>,</w:t>
        </w:r>
        <w:r w:rsidR="00740084">
          <w:fldChar w:fldCharType="end"/>
        </w:r>
        <w:r w:rsidR="00740084">
          <w:t xml:space="preserve"> were a large effect was found using a keyboard) </w:t>
        </w:r>
        <w:del w:id="60" w:author="Chen Heller" w:date="2023-01-04T15:24:00Z">
          <w:r w:rsidR="00740084" w:rsidDel="00A465F4">
            <w:delText xml:space="preserve">I expected that </w:delText>
          </w:r>
        </w:del>
        <w:r w:rsidR="00740084">
          <w:t xml:space="preserve">the </w:t>
        </w:r>
      </w:moveTo>
      <w:ins w:id="61" w:author="Chen Heller" w:date="2023-01-17T09:36:00Z">
        <w:r w:rsidR="00CC1D88">
          <w:t xml:space="preserve">effect found in the </w:t>
        </w:r>
      </w:ins>
      <w:moveTo w:id="62" w:author="Chen Heller" w:date="2023-01-04T15:03:00Z">
        <w:del w:id="63" w:author="Chen Heller" w:date="2023-01-04T15:04:00Z">
          <w:r w:rsidR="00740084" w:rsidDel="00740084">
            <w:delText xml:space="preserve">effect found in the </w:delText>
          </w:r>
        </w:del>
        <w:r w:rsidR="00740084">
          <w:t xml:space="preserve">motion tracking session (namely, the reach area variable) </w:t>
        </w:r>
      </w:moveTo>
      <w:ins w:id="64" w:author="Chen Heller" w:date="2023-01-04T15:24:00Z">
        <w:r w:rsidR="00A465F4">
          <w:t xml:space="preserve">was expected to </w:t>
        </w:r>
      </w:ins>
      <w:moveTo w:id="65" w:author="Chen Heller" w:date="2023-01-04T15:03:00Z">
        <w:del w:id="66" w:author="Chen Heller" w:date="2023-01-04T15:24:00Z">
          <w:r w:rsidR="00740084" w:rsidDel="00A465F4">
            <w:delText xml:space="preserve">would </w:delText>
          </w:r>
        </w:del>
        <w:del w:id="67" w:author="Chen Heller" w:date="2023-01-17T09:37:00Z">
          <w:r w:rsidR="00740084" w:rsidDel="001733CB">
            <w:delText xml:space="preserve">produce a </w:delText>
          </w:r>
        </w:del>
      </w:moveTo>
      <w:ins w:id="68" w:author="Chen Heller" w:date="2023-01-17T09:38:00Z">
        <w:r w:rsidR="001733CB">
          <w:t xml:space="preserve">be </w:t>
        </w:r>
      </w:ins>
      <w:moveTo w:id="69" w:author="Chen Heller" w:date="2023-01-04T15:03:00Z">
        <w:r w:rsidR="00740084">
          <w:t xml:space="preserve">larger </w:t>
        </w:r>
        <w:del w:id="70" w:author="Chen Heller" w:date="2023-01-17T09:38:00Z">
          <w:r w:rsidR="00740084" w:rsidDel="00881651">
            <w:delText xml:space="preserve">congruency effect </w:delText>
          </w:r>
        </w:del>
        <w:r w:rsidR="00740084">
          <w:t xml:space="preserve">than the </w:t>
        </w:r>
      </w:moveTo>
      <w:ins w:id="71" w:author="Chen Heller" w:date="2023-01-17T09:38:00Z">
        <w:r w:rsidR="00881651">
          <w:t xml:space="preserve">effect in the </w:t>
        </w:r>
      </w:ins>
      <w:moveTo w:id="72" w:author="Chen Heller" w:date="2023-01-04T15:03:00Z">
        <w:del w:id="73" w:author="Chen Heller" w:date="2023-01-04T15:04:00Z">
          <w:r w:rsidR="00740084" w:rsidDel="00740084">
            <w:delText xml:space="preserve">effect in the </w:delText>
          </w:r>
        </w:del>
        <w:r w:rsidR="00740084">
          <w:t>keyboard session (RT variable).</w:t>
        </w:r>
      </w:moveTo>
      <w:moveToRangeEnd w:id="58"/>
      <w:del w:id="74" w:author="Chen Heller" w:date="2023-01-04T15:24:00Z">
        <w:r w:rsidR="00E3108A" w:rsidDel="00A465F4">
          <w:delText xml:space="preserve">his congruency effect to be larger </w:delText>
        </w:r>
        <w:r w:rsidR="000E4192" w:rsidDel="00A465F4">
          <w:delText>than</w:delText>
        </w:r>
        <w:r w:rsidR="00E3108A" w:rsidRPr="00E3108A" w:rsidDel="00A465F4">
          <w:delText xml:space="preserve"> </w:delText>
        </w:r>
        <w:r w:rsidR="00E3108A" w:rsidDel="00A465F4">
          <w:delText xml:space="preserve">the one extracted from </w:delText>
        </w:r>
        <w:r w:rsidR="000E4192" w:rsidDel="00A465F4">
          <w:delText>the keyboard</w:delText>
        </w:r>
        <w:r w:rsidR="00A03F41" w:rsidDel="00A465F4">
          <w:delText>-RT</w:delText>
        </w:r>
        <w:r w:rsidR="00495453" w:rsidDel="00A465F4">
          <w:delText>.</w:delText>
        </w:r>
      </w:del>
    </w:p>
    <w:p w14:paraId="45564E9E" w14:textId="7BBD10E9" w:rsidR="00BA41CF" w:rsidDel="00284FAB" w:rsidRDefault="008E682E" w:rsidP="006238E0">
      <w:pPr>
        <w:pStyle w:val="Heading2"/>
        <w:rPr>
          <w:del w:id="75" w:author="Chen Heller" w:date="2023-01-03T16:05:00Z"/>
        </w:rPr>
      </w:pPr>
      <w:bookmarkStart w:id="76" w:name="_Toc114485364"/>
      <w:del w:id="77" w:author="Chen Heller" w:date="2023-01-03T16:05:00Z">
        <w:r w:rsidDel="00284FAB">
          <w:delText>Pilot Experiment</w:delText>
        </w:r>
        <w:r w:rsidR="00ED60E1" w:rsidDel="00284FAB">
          <w:delText xml:space="preserve"> 1</w:delText>
        </w:r>
        <w:bookmarkEnd w:id="76"/>
      </w:del>
    </w:p>
    <w:p w14:paraId="4F322CBE" w14:textId="39008FD5" w:rsidR="00C3013B" w:rsidRPr="00C32066" w:rsidDel="00284FAB" w:rsidRDefault="003F5172" w:rsidP="008F398C">
      <w:pPr>
        <w:ind w:firstLine="0"/>
        <w:rPr>
          <w:del w:id="78" w:author="Chen Heller" w:date="2023-01-03T16:05:00Z"/>
        </w:rPr>
      </w:pPr>
      <w:del w:id="79" w:author="Chen Heller" w:date="2023-01-03T16:05:00Z">
        <w:r w:rsidDel="00284FAB">
          <w:delText>The</w:delText>
        </w:r>
        <w:r w:rsidR="005D2BB7" w:rsidDel="00284FAB">
          <w:delText xml:space="preserve"> aim of the</w:delText>
        </w:r>
        <w:r w:rsidDel="00284FAB">
          <w:delText xml:space="preserve"> first experiment</w:delText>
        </w:r>
        <w:r w:rsidR="00D078A0" w:rsidDel="00284FAB">
          <w:delText xml:space="preserve"> </w:delText>
        </w:r>
        <w:r w:rsidR="00DC26A2" w:rsidDel="00284FAB">
          <w:delText xml:space="preserve">was to </w:delText>
        </w:r>
        <w:r w:rsidR="00F863A5" w:rsidDel="00284FAB">
          <w:delText>test the effect of unconscious processing on motion trajectory</w:delText>
        </w:r>
        <w:r w:rsidR="005875E6" w:rsidDel="00284FAB">
          <w:delText xml:space="preserve">. </w:delText>
        </w:r>
        <w:r w:rsidR="00794365" w:rsidDel="00284FAB">
          <w:delText>Th</w:delText>
        </w:r>
        <w:r w:rsidR="00F863A5" w:rsidDel="00284FAB">
          <w:delText xml:space="preserve">is was a pilot experiment where I developed and </w:delText>
        </w:r>
        <w:r w:rsidR="00794365" w:rsidDel="00284FAB">
          <w:delText>troubleshoot</w:delText>
        </w:r>
        <w:r w:rsidR="00F863A5" w:rsidDel="00284FAB">
          <w:delText xml:space="preserve">ed the apparatus, as well as explored </w:delText>
        </w:r>
        <w:r w:rsidR="000C2171" w:rsidDel="00284FAB">
          <w:delText xml:space="preserve">meaningful parameters </w:delText>
        </w:r>
        <w:r w:rsidR="005F7169" w:rsidDel="00284FAB">
          <w:delText xml:space="preserve">from </w:delText>
        </w:r>
        <w:r w:rsidR="000C2171" w:rsidDel="00284FAB">
          <w:delText xml:space="preserve">the recorded </w:delText>
        </w:r>
        <w:r w:rsidR="00EF3CBB" w:rsidDel="00284FAB">
          <w:delText>trajectories</w:delText>
        </w:r>
        <w:r w:rsidR="000C2171" w:rsidDel="00284FAB">
          <w:delText>.</w:delText>
        </w:r>
        <w:r w:rsidR="005F7169" w:rsidDel="00284FAB">
          <w:delText xml:space="preserve"> </w:delText>
        </w:r>
      </w:del>
    </w:p>
    <w:p w14:paraId="4253545E" w14:textId="04CA1DF2" w:rsidR="00BA41CF" w:rsidRPr="00BA41CF" w:rsidDel="007F6CA0" w:rsidRDefault="00BA41CF" w:rsidP="006238E0">
      <w:pPr>
        <w:pStyle w:val="Heading3"/>
        <w:rPr>
          <w:del w:id="80" w:author="Chen Heller" w:date="2023-01-03T16:06:00Z"/>
        </w:rPr>
      </w:pPr>
      <w:bookmarkStart w:id="81" w:name="_Toc114485365"/>
      <w:del w:id="82" w:author="Chen Heller" w:date="2023-01-03T16:06:00Z">
        <w:r w:rsidDel="007F6CA0">
          <w:delText>Methods</w:delText>
        </w:r>
        <w:bookmarkEnd w:id="81"/>
      </w:del>
    </w:p>
    <w:p w14:paraId="0D1ADB73" w14:textId="332E6FDB" w:rsidR="002057FC" w:rsidRPr="00C0305E" w:rsidDel="007F6CA0" w:rsidRDefault="002057FC" w:rsidP="006238E0">
      <w:pPr>
        <w:pStyle w:val="Heading4"/>
        <w:rPr>
          <w:del w:id="83" w:author="Chen Heller" w:date="2023-01-03T16:06:00Z"/>
        </w:rPr>
      </w:pPr>
      <w:bookmarkStart w:id="84" w:name="_Toc114485366"/>
      <w:del w:id="85" w:author="Chen Heller" w:date="2023-01-03T16:06:00Z">
        <w:r w:rsidRPr="00C0305E" w:rsidDel="007F6CA0">
          <w:delText>Participants</w:delText>
        </w:r>
        <w:bookmarkEnd w:id="84"/>
      </w:del>
    </w:p>
    <w:p w14:paraId="6A35019C" w14:textId="6134C3EE" w:rsidR="00422E34" w:rsidRPr="00422E34" w:rsidRDefault="00853F45" w:rsidP="008F398C">
      <w:pPr>
        <w:ind w:firstLine="0"/>
      </w:pPr>
      <w:del w:id="86" w:author="Chen Heller" w:date="2023-01-03T16:06:00Z">
        <w:r w:rsidDel="007F6CA0">
          <w:delText>Ten</w:delText>
        </w:r>
        <w:r w:rsidR="00A95371" w:rsidDel="007F6CA0">
          <w:delText xml:space="preserve"> participants</w:delText>
        </w:r>
        <w:r w:rsidR="002154F5" w:rsidDel="007F6CA0">
          <w:delText xml:space="preserve"> (</w:delText>
        </w:r>
        <w:r w:rsidR="00B54198" w:rsidDel="007F6CA0">
          <w:delText>eight</w:delText>
        </w:r>
        <w:r w:rsidR="00514F93" w:rsidDel="007F6CA0">
          <w:delText xml:space="preserve"> </w:delText>
        </w:r>
        <w:r w:rsidR="002154F5" w:rsidDel="007F6CA0">
          <w:delText>females)</w:delText>
        </w:r>
        <w:r w:rsidR="00A95371" w:rsidDel="007F6CA0">
          <w:delText xml:space="preserve"> </w:delText>
        </w:r>
        <w:r w:rsidDel="007F6CA0">
          <w:delText>between the ages of</w:delText>
        </w:r>
        <w:r w:rsidR="00A95371" w:rsidDel="007F6CA0">
          <w:delText xml:space="preserve"> </w:delText>
        </w:r>
        <w:r w:rsidDel="007F6CA0">
          <w:delText>eighteen and thirty</w:delText>
        </w:r>
        <w:r w:rsidR="00B1507B" w:rsidDel="007F6CA0">
          <w:delText>-</w:delText>
        </w:r>
        <w:r w:rsidDel="007F6CA0">
          <w:delText xml:space="preserve">five </w:delText>
        </w:r>
        <w:r w:rsidR="00A95371" w:rsidDel="007F6CA0">
          <w:delText>were recruited for the study</w:delText>
        </w:r>
        <w:r w:rsidR="002154F5" w:rsidDel="007F6CA0">
          <w:delText xml:space="preserve"> (</w:delText>
        </w:r>
        <w:r w:rsidR="00903CA4" w:rsidDel="007F6CA0">
          <w:delText xml:space="preserve">age: </w:delText>
        </w:r>
        <w:r w:rsidR="002154F5" w:rsidDel="007F6CA0">
          <w:delText>M</w:delText>
        </w:r>
        <w:r w:rsidR="00337C38" w:rsidDel="007F6CA0">
          <w:delText xml:space="preserve"> </w:delText>
        </w:r>
        <w:r w:rsidR="00514F93" w:rsidDel="007F6CA0">
          <w:delText>=</w:delText>
        </w:r>
        <w:r w:rsidR="00337C38" w:rsidDel="007F6CA0">
          <w:delText xml:space="preserve"> </w:delText>
        </w:r>
        <w:r w:rsidR="00514F93" w:rsidDel="007F6CA0">
          <w:delText xml:space="preserve">24.2, </w:delText>
        </w:r>
        <w:r w:rsidR="002154F5" w:rsidDel="007F6CA0">
          <w:delText>SD</w:delText>
        </w:r>
        <w:r w:rsidR="00337C38" w:rsidDel="007F6CA0">
          <w:delText xml:space="preserve"> </w:delText>
        </w:r>
        <w:r w:rsidR="00BA1978" w:rsidDel="007F6CA0">
          <w:delText>=</w:delText>
        </w:r>
        <w:r w:rsidR="00337C38" w:rsidDel="007F6CA0">
          <w:delText xml:space="preserve"> </w:delText>
        </w:r>
        <w:r w:rsidR="00BA1978" w:rsidDel="007F6CA0">
          <w:delText xml:space="preserve">2.57). </w:delText>
        </w:r>
      </w:del>
      <w:moveFromRangeStart w:id="87" w:author="Chen Heller" w:date="2023-01-03T16:08:00Z" w:name="move123654499"/>
      <w:moveFrom w:id="88" w:author="Chen Heller" w:date="2023-01-03T16:08:00Z">
        <w:r w:rsidR="00422E34" w:rsidRPr="00422E34" w:rsidDel="007F6CA0">
          <w:t xml:space="preserve">All participants </w:t>
        </w:r>
        <w:r w:rsidDel="007F6CA0">
          <w:t xml:space="preserve">were </w:t>
        </w:r>
        <w:r w:rsidR="00422E34" w:rsidRPr="00422E34" w:rsidDel="007F6CA0">
          <w:t xml:space="preserve">right-handed, native Hebrew speakers who have normal vision or corrected-to-normal vision. Only participants declaring that they have no neurological, attentional, or mental disorders, and are not taking psychiatric medicines, </w:t>
        </w:r>
        <w:r w:rsidR="00B1507B" w:rsidDel="007F6CA0">
          <w:t xml:space="preserve">were </w:t>
        </w:r>
        <w:r w:rsidR="00422E34" w:rsidRPr="00422E34" w:rsidDel="007F6CA0">
          <w:t xml:space="preserve">included. </w:t>
        </w:r>
        <w:r w:rsidR="00A975D1" w:rsidDel="007F6CA0">
          <w:t>All p</w:t>
        </w:r>
        <w:r w:rsidR="00A975D1" w:rsidRPr="00422E34" w:rsidDel="007F6CA0">
          <w:t>articipants</w:t>
        </w:r>
        <w:r w:rsidR="00CE04ED" w:rsidDel="007F6CA0">
          <w:t xml:space="preserve"> in this and subsequent experiments</w:t>
        </w:r>
        <w:r w:rsidR="00A975D1" w:rsidRPr="00422E34" w:rsidDel="007F6CA0">
          <w:t xml:space="preserve"> </w:t>
        </w:r>
        <w:r w:rsidR="00A975D1" w:rsidDel="007F6CA0">
          <w:t xml:space="preserve">signed a consent form and were </w:t>
        </w:r>
        <w:r w:rsidR="00A975D1" w:rsidDel="007F6CA0">
          <w:lastRenderedPageBreak/>
          <w:t xml:space="preserve">explained that they </w:t>
        </w:r>
        <w:r w:rsidR="00A1462D" w:rsidDel="007F6CA0">
          <w:t>could</w:t>
        </w:r>
        <w:r w:rsidR="00A975D1" w:rsidDel="007F6CA0">
          <w:t xml:space="preserve"> stop the experiment at </w:t>
        </w:r>
        <w:r w:rsidR="00A1462D" w:rsidDel="007F6CA0">
          <w:t xml:space="preserve">any </w:t>
        </w:r>
        <w:r w:rsidR="00A975D1" w:rsidDel="007F6CA0">
          <w:t xml:space="preserve">point if they wished to do so. They </w:t>
        </w:r>
        <w:r w:rsidR="00B1507B" w:rsidDel="007F6CA0">
          <w:t xml:space="preserve">were </w:t>
        </w:r>
        <w:r w:rsidR="00422E34" w:rsidRPr="00422E34" w:rsidDel="007F6CA0">
          <w:t>reimbursed with course credit or cash payment.</w:t>
        </w:r>
        <w:r w:rsidR="00A975D1" w:rsidDel="007F6CA0">
          <w:t xml:space="preserve"> Th</w:t>
        </w:r>
        <w:r w:rsidR="00CE04ED" w:rsidDel="007F6CA0">
          <w:t>is</w:t>
        </w:r>
        <w:r w:rsidR="00A975D1" w:rsidDel="007F6CA0">
          <w:t xml:space="preserve"> experiment </w:t>
        </w:r>
        <w:r w:rsidR="00CE04ED" w:rsidDel="007F6CA0">
          <w:t xml:space="preserve">– and all others reported here – </w:t>
        </w:r>
        <w:r w:rsidR="00A975D1" w:rsidDel="007F6CA0">
          <w:t>was approved by the Tel Aviv University ethics committee.</w:t>
        </w:r>
      </w:moveFrom>
      <w:moveFromRangeEnd w:id="87"/>
    </w:p>
    <w:p w14:paraId="2BD90709" w14:textId="76AEC67A" w:rsidR="002057FC" w:rsidDel="00E75FF4" w:rsidRDefault="002057FC" w:rsidP="006238E0">
      <w:pPr>
        <w:pStyle w:val="Heading4"/>
        <w:rPr>
          <w:moveFrom w:id="89" w:author="Chen Heller" w:date="2023-01-03T16:18:00Z"/>
        </w:rPr>
      </w:pPr>
      <w:bookmarkStart w:id="90" w:name="_Toc114485367"/>
      <w:moveFromRangeStart w:id="91" w:author="Chen Heller" w:date="2023-01-03T16:18:00Z" w:name="move123655117"/>
      <w:moveFrom w:id="92" w:author="Chen Heller" w:date="2023-01-03T16:18:00Z">
        <w:r w:rsidDel="00E75FF4">
          <w:t>Stimuli</w:t>
        </w:r>
        <w:bookmarkEnd w:id="90"/>
      </w:moveFrom>
    </w:p>
    <w:p w14:paraId="3CEDC9CA" w14:textId="0A6E7F58" w:rsidR="00647384" w:rsidDel="00E75FF4" w:rsidRDefault="00C3440C" w:rsidP="004570E3">
      <w:pPr>
        <w:ind w:firstLine="0"/>
        <w:rPr>
          <w:moveFrom w:id="93" w:author="Chen Heller" w:date="2023-01-03T16:18:00Z"/>
        </w:rPr>
      </w:pPr>
      <w:moveFrom w:id="94" w:author="Chen Heller" w:date="2023-01-03T16:18:00Z">
        <w:r w:rsidRPr="00C3440C" w:rsidDel="00E75FF4">
          <w:t xml:space="preserve">One hundred 5-letter words </w:t>
        </w:r>
        <w:r w:rsidDel="00E75FF4">
          <w:t xml:space="preserve">were </w:t>
        </w:r>
        <w:r w:rsidRPr="00C3440C" w:rsidDel="00E75FF4">
          <w:t xml:space="preserve">used as primes and targets. All words </w:t>
        </w:r>
        <w:r w:rsidDel="00E75FF4">
          <w:t xml:space="preserve">were </w:t>
        </w:r>
        <w:r w:rsidRPr="00C3440C" w:rsidDel="00E75FF4">
          <w:t xml:space="preserve">imageable nouns with a frequency of at least 10 per million </w:t>
        </w:r>
        <w:r w:rsidRPr="00C3440C" w:rsidDel="00E75FF4">
          <w:fldChar w:fldCharType="begin"/>
        </w:r>
        <w:r w:rsidR="004570E3" w:rsidDel="00E75FF4">
          <w:instrText xml:space="preserve"> ADDIN ZOTERO_ITEM CSL_CITATION {"citationID":"RHKFEmq4","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Pr="00C3440C" w:rsidDel="00E75FF4">
          <w:fldChar w:fldCharType="separate"/>
        </w:r>
        <w:r w:rsidR="004570E3" w:rsidRPr="004570E3" w:rsidDel="00E75FF4">
          <w:rPr>
            <w:rFonts w:ascii="Times New Roman" w:hAnsi="Times New Roman" w:cs="Times New Roman"/>
          </w:rPr>
          <w:t>(Frost &amp; Plaut, 2005)</w:t>
        </w:r>
        <w:r w:rsidRPr="00C3440C" w:rsidDel="00E75FF4">
          <w:fldChar w:fldCharType="end"/>
        </w:r>
        <w:r w:rsidRPr="00C3440C" w:rsidDel="00E75FF4">
          <w:t>. One half describe</w:t>
        </w:r>
        <w:r w:rsidR="0071391D" w:rsidDel="00E75FF4">
          <w:t>d</w:t>
        </w:r>
        <w:r w:rsidRPr="00C3440C" w:rsidDel="00E75FF4">
          <w:t xml:space="preserve"> artificial products (e.g., radio, train) and the other natural items (e.g., fruit). Target words </w:t>
        </w:r>
        <w:r w:rsidR="0071391D" w:rsidDel="00E75FF4">
          <w:t xml:space="preserve">were </w:t>
        </w:r>
        <w:r w:rsidRPr="00C3440C" w:rsidDel="00E75FF4">
          <w:t>written in typescript</w:t>
        </w:r>
        <w:r w:rsidRPr="00C3440C" w:rsidDel="00E75FF4">
          <w:rPr>
            <w:rFonts w:hint="cs"/>
            <w:rtl/>
            <w:lang w:bidi="ar-SA"/>
          </w:rPr>
          <w:t xml:space="preserve"> </w:t>
        </w:r>
        <w:r w:rsidRPr="00C3440C" w:rsidDel="00E75FF4">
          <w:t xml:space="preserve">while prime words </w:t>
        </w:r>
        <w:r w:rsidR="0071391D" w:rsidDel="00E75FF4">
          <w:t xml:space="preserve">were </w:t>
        </w:r>
        <w:r w:rsidRPr="00C3440C" w:rsidDel="00E75FF4">
          <w:t xml:space="preserve">written in handwriting font.  Masks </w:t>
        </w:r>
        <w:r w:rsidR="006C5426" w:rsidDel="00E75FF4">
          <w:t xml:space="preserve">were </w:t>
        </w:r>
        <w:r w:rsidRPr="00C3440C" w:rsidDel="00E75FF4">
          <w:t xml:space="preserve">composed of a semi-random combination of squares and diamonds whose line thickness is equal to the word's font size and which covers the central area of the screen where words can appear (approximately </w:t>
        </w:r>
        <m:oMath>
          <m:r>
            <w:rPr>
              <w:rFonts w:ascii="Cambria Math" w:hAnsi="Cambria Math"/>
            </w:rPr>
            <m:t>2.5°× 1°</m:t>
          </m:r>
        </m:oMath>
        <w:moveFrom w:id="95" w:author="Chen Heller" w:date="2023-01-03T16:18:00Z">
          <w:r w:rsidRPr="00C3440C" w:rsidDel="00E75FF4">
            <w:t xml:space="preserve">). Forty words </w:t>
          </w:r>
          <w:r w:rsidR="006C5426" w:rsidDel="00E75FF4">
            <w:t xml:space="preserve">were </w:t>
          </w:r>
          <w:r w:rsidRPr="00C3440C" w:rsidDel="00E75FF4">
            <w:t xml:space="preserve">used for the practice block and the remaining sixty </w:t>
          </w:r>
          <w:r w:rsidR="006C5426" w:rsidDel="00E75FF4">
            <w:t xml:space="preserve">were </w:t>
          </w:r>
          <w:r w:rsidRPr="00C3440C" w:rsidDel="00E75FF4">
            <w:t>used in the test blocks.</w:t>
          </w:r>
        </w:moveFrom>
      </w:moveFrom>
    </w:p>
    <w:p w14:paraId="748F4382" w14:textId="6A2692C1" w:rsidR="007846C7" w:rsidDel="00E75FF4" w:rsidRDefault="007846C7" w:rsidP="006238E0">
      <w:pPr>
        <w:pStyle w:val="Heading4"/>
        <w:rPr>
          <w:moveFrom w:id="96" w:author="Chen Heller" w:date="2023-01-03T16:18:00Z"/>
        </w:rPr>
      </w:pPr>
      <w:bookmarkStart w:id="97" w:name="_Toc114485368"/>
      <w:moveFrom w:id="98" w:author="Chen Heller" w:date="2023-01-03T16:18:00Z">
        <w:r w:rsidDel="00E75FF4">
          <w:t>Apparatus</w:t>
        </w:r>
        <w:bookmarkEnd w:id="97"/>
      </w:moveFrom>
    </w:p>
    <w:p w14:paraId="7405EC60" w14:textId="2B37001D" w:rsidR="007846C7" w:rsidRDefault="007846C7" w:rsidP="00533630">
      <w:pPr>
        <w:ind w:firstLine="0"/>
      </w:pPr>
      <w:moveFrom w:id="99" w:author="Chen Heller" w:date="2023-01-03T16:18:00Z">
        <w:r w:rsidRPr="007846C7" w:rsidDel="00E75FF4">
          <w:t xml:space="preserve">The stimulus </w:t>
        </w:r>
        <w:r w:rsidR="00984883" w:rsidDel="00E75FF4">
          <w:t>was</w:t>
        </w:r>
        <w:r w:rsidRPr="007846C7" w:rsidDel="00E75FF4">
          <w:t xml:space="preserve"> displayed on a VPIXX monitor (VIEWPixx /3D Lite LCD display and data acquisition system, version 3.7.6287) using Matlab R2020b </w:t>
        </w:r>
        <w:r w:rsidR="00962917" w:rsidDel="00E75FF4">
          <w:fldChar w:fldCharType="begin"/>
        </w:r>
        <w:r w:rsidR="00962917" w:rsidDel="00E75FF4">
          <w:instrText xml:space="preserve"> ADDIN ZOTERO_ITEM CSL_CITATION {"citationID":"U9BTfYIw","properties":{"formattedCitation":"({\\i{}MATLAB}, 2020)","plainCitation":"(MATLAB, 2020)","noteIndex":0},"citationItems":[{"id":513,"uris":["http://zotero.org/users/8275165/items/RH54Y323"],"itemData":{"id":513,"type":"software","event-place":"Natick, Massachusetts","publisher":"The MathWorks Inc","publisher-place":"Natick, Massachusetts","title":"MATLAB","version":"9.9.0.14677003 (R2020b)","issued":{"date-parts":[["2020"]]}}}],"schema":"https://github.com/citation-style-language/schema/raw/master/csl-citation.json"} </w:instrText>
        </w:r>
        <w:r w:rsidR="00962917" w:rsidDel="00E75FF4">
          <w:fldChar w:fldCharType="separate"/>
        </w:r>
        <w:r w:rsidR="00962917" w:rsidRPr="00962917" w:rsidDel="00E75FF4">
          <w:rPr>
            <w:rFonts w:ascii="Times New Roman" w:hAnsi="Times New Roman" w:cs="Times New Roman"/>
          </w:rPr>
          <w:t>(</w:t>
        </w:r>
        <w:r w:rsidR="00962917" w:rsidRPr="00962917" w:rsidDel="00E75FF4">
          <w:rPr>
            <w:rFonts w:ascii="Times New Roman" w:hAnsi="Times New Roman" w:cs="Times New Roman"/>
            <w:i/>
            <w:iCs/>
          </w:rPr>
          <w:t>MATLAB</w:t>
        </w:r>
        <w:r w:rsidR="00962917" w:rsidRPr="00962917" w:rsidDel="00E75FF4">
          <w:rPr>
            <w:rFonts w:ascii="Times New Roman" w:hAnsi="Times New Roman" w:cs="Times New Roman"/>
          </w:rPr>
          <w:t>, 2020)</w:t>
        </w:r>
        <w:r w:rsidR="00962917" w:rsidDel="00E75FF4">
          <w:fldChar w:fldCharType="end"/>
        </w:r>
        <w:r w:rsidR="00962917" w:rsidDel="00E75FF4">
          <w:t xml:space="preserve"> </w:t>
        </w:r>
        <w:r w:rsidRPr="007846C7" w:rsidDel="00E75FF4">
          <w:t>and Psychtoolbox 3.0.18</w:t>
        </w:r>
        <w:r w:rsidR="00962917" w:rsidDel="00E75FF4">
          <w:t xml:space="preserve"> </w:t>
        </w:r>
        <w:r w:rsidR="00962917" w:rsidDel="00E75FF4">
          <w:fldChar w:fldCharType="begin"/>
        </w:r>
        <w:r w:rsidR="00533630" w:rsidDel="00E75FF4">
          <w:instrText xml:space="preserve"> ADDIN ZOTERO_ITEM CSL_CITATION {"citationID":"rAsoIJHf","properties":{"formattedCitation":"(Brainard, 1997)","plainCitation":"(Brainard, 1997)","noteIndex":0},"citationItems":[{"id":514,"uris":["http://zotero.org/users/8275165/items/G47VHLPW"],"itemData":{"id":514,"type":"article-journal","abstract":"Discusses the Psychophysics Toolbox, a software package that supports visual psychophysics. Its routines provide an interface between a high-level interpreted language (MATLAB on the Macintosh) and the video display hardware. A set of example programs is included with the Toolbox distribution. (PsycINFO Database Record (c) 2019 APA, all rights reserved)","container-title":"Spatial Vision","DOI":"10.1163/156856897X00357","ISSN":"1568-5683","issue":"4","note":"publisher-place: Netherlands\npublisher: VSP","page":"433-436","source":"APA PsycNet","title":"The Psychophysics Toolbox","volume":"10","author":[{"family":"Brainard","given":"David H."}],"issued":{"date-parts":[["1997"]]}}}],"schema":"https://github.com/citation-style-language/schema/raw/master/csl-citation.json"} </w:instrText>
        </w:r>
        <w:r w:rsidR="00962917" w:rsidDel="00E75FF4">
          <w:fldChar w:fldCharType="separate"/>
        </w:r>
        <w:r w:rsidR="00533630" w:rsidRPr="00533630" w:rsidDel="00E75FF4">
          <w:rPr>
            <w:rFonts w:ascii="Times New Roman" w:hAnsi="Times New Roman" w:cs="Times New Roman"/>
          </w:rPr>
          <w:t>(Brainard, 1997)</w:t>
        </w:r>
        <w:r w:rsidR="00962917" w:rsidDel="00E75FF4">
          <w:fldChar w:fldCharType="end"/>
        </w:r>
        <w:r w:rsidRPr="007846C7" w:rsidDel="00E75FF4">
          <w:t xml:space="preserve">. The monitor </w:t>
        </w:r>
        <w:r w:rsidR="00984883" w:rsidDel="00E75FF4">
          <w:t xml:space="preserve">was </w:t>
        </w:r>
        <w:r w:rsidRPr="007846C7" w:rsidDel="00E75FF4">
          <w:t xml:space="preserve">set to full brightness at a resolution of 1920 x 1080 and refresh rate of 100Hz with VPIXX's "Scanning backlight" feature turned on, which synchronizes the stimulus display to the screen's refresh rate. A Perspex cover </w:t>
        </w:r>
        <w:r w:rsidR="00984883" w:rsidDel="00E75FF4">
          <w:t>was</w:t>
        </w:r>
        <w:r w:rsidRPr="007846C7" w:rsidDel="00E75FF4">
          <w:t xml:space="preserve"> placed over the screen to protect it. The cover </w:t>
        </w:r>
        <w:r w:rsidR="00984883" w:rsidDel="00E75FF4">
          <w:t xml:space="preserve">was </w:t>
        </w:r>
        <w:r w:rsidRPr="007846C7" w:rsidDel="00E75FF4">
          <w:t xml:space="preserve">spray painted with a light layer of transparent matte lacquer to avoid reflections. The participants </w:t>
        </w:r>
        <w:r w:rsidR="00984883" w:rsidDel="00E75FF4">
          <w:t xml:space="preserve">sat </w:t>
        </w:r>
        <w:r w:rsidRPr="007846C7" w:rsidDel="00E75FF4">
          <w:t>approximately 60cm away from the screen and place</w:t>
        </w:r>
        <w:r w:rsidR="00984883" w:rsidDel="00E75FF4">
          <w:t>d</w:t>
        </w:r>
        <w:r w:rsidRPr="007846C7" w:rsidDel="00E75FF4">
          <w:t xml:space="preserve"> their index finger on a marked starting point located on the table </w:t>
        </w:r>
        <w:r w:rsidR="00663803" w:rsidDel="00E75FF4">
          <w:t>40</w:t>
        </w:r>
        <w:r w:rsidRPr="007846C7" w:rsidDel="00E75FF4">
          <w:t xml:space="preserve">cm away from the screen, in line with its center. The stimulus </w:t>
        </w:r>
        <w:r w:rsidR="001B6994" w:rsidDel="00E75FF4">
          <w:t xml:space="preserve">was </w:t>
        </w:r>
        <w:r w:rsidRPr="007846C7" w:rsidDel="00E75FF4">
          <w:t xml:space="preserve">displayed 24cm above the table and the classification answers </w:t>
        </w:r>
        <w:r w:rsidR="001B6994" w:rsidDel="00E75FF4">
          <w:t xml:space="preserve">were </w:t>
        </w:r>
        <w:r w:rsidRPr="007846C7" w:rsidDel="00E75FF4">
          <w:t>displayed on each side of it, 20cm apart (</w:t>
        </w:r>
        <w:r w:rsidR="00D93812" w:rsidDel="00E75FF4">
          <w:fldChar w:fldCharType="begin"/>
        </w:r>
        <w:r w:rsidR="00D93812" w:rsidDel="00E75FF4">
          <w:instrText xml:space="preserve"> REF _Ref113902132 \h </w:instrText>
        </w:r>
      </w:moveFrom>
      <w:del w:id="100" w:author="Chen Heller" w:date="2023-01-03T16:18:00Z"/>
      <w:moveFrom w:id="101" w:author="Chen Heller" w:date="2023-01-03T16:18:00Z">
        <w:r w:rsidR="00D93812" w:rsidDel="00E75FF4">
          <w:fldChar w:fldCharType="separate"/>
        </w:r>
        <w:r w:rsidR="003251EA" w:rsidDel="00E75FF4">
          <w:t xml:space="preserve">Figure </w:t>
        </w:r>
        <w:r w:rsidR="003251EA" w:rsidDel="00E75FF4">
          <w:rPr>
            <w:noProof/>
          </w:rPr>
          <w:t>1</w:t>
        </w:r>
        <w:r w:rsidR="00D93812" w:rsidDel="00E75FF4">
          <w:fldChar w:fldCharType="end"/>
        </w:r>
        <w:r w:rsidRPr="007846C7" w:rsidDel="00E75FF4">
          <w:t>). Participants w</w:t>
        </w:r>
        <w:r w:rsidR="001B6994" w:rsidDel="00E75FF4">
          <w:t>ore</w:t>
        </w:r>
        <w:r w:rsidRPr="007846C7" w:rsidDel="00E75FF4">
          <w:t xml:space="preserve"> a Velcro ring with a marker at the tip of their index finger. A touch </w:t>
        </w:r>
        <w:r w:rsidR="001B6994" w:rsidDel="00E75FF4">
          <w:t xml:space="preserve">was </w:t>
        </w:r>
        <w:r w:rsidRPr="007846C7" w:rsidDel="00E75FF4">
          <w:t xml:space="preserve">registered when the marker </w:t>
        </w:r>
        <w:r w:rsidR="001B6994" w:rsidDel="00E75FF4">
          <w:t xml:space="preserve">was </w:t>
        </w:r>
        <w:r w:rsidR="00D47A34" w:rsidDel="00E75FF4">
          <w:t>3</w:t>
        </w:r>
        <w:r w:rsidRPr="007846C7" w:rsidDel="00E75FF4">
          <w:t>cm</w:t>
        </w:r>
        <w:r w:rsidR="00D47A34" w:rsidDel="00E75FF4">
          <w:t xml:space="preserve"> </w:t>
        </w:r>
        <w:r w:rsidRPr="007846C7" w:rsidDel="00E75FF4">
          <w:t xml:space="preserve">away from the </w:t>
        </w:r>
        <w:r w:rsidRPr="007846C7" w:rsidDel="00E75FF4">
          <w:lastRenderedPageBreak/>
          <w:t>screen or closer. A system of 6 OptiTrack Flex 13 cameras by NaturalPoint, Inc. track</w:t>
        </w:r>
        <w:r w:rsidR="001B6994" w:rsidDel="00E75FF4">
          <w:t>ed</w:t>
        </w:r>
        <w:r w:rsidRPr="007846C7" w:rsidDel="00E75FF4">
          <w:t xml:space="preserve"> the marker's location using Motive 2.3.0 software</w:t>
        </w:r>
        <w:r w:rsidR="00533630" w:rsidDel="00E75FF4">
          <w:t xml:space="preserve"> </w:t>
        </w:r>
        <w:r w:rsidR="00533630" w:rsidDel="00E75FF4">
          <w:fldChar w:fldCharType="begin"/>
        </w:r>
        <w:r w:rsidR="00533630" w:rsidDel="00E75FF4">
          <w:instrText xml:space="preserve"> ADDIN ZOTERO_ITEM CSL_CITATION {"citationID":"k7ohdw9E","properties":{"formattedCitation":"({\\i{}Motive}, 2021)","plainCitation":"(Motive, 2021)","noteIndex":0},"citationItems":[{"id":516,"uris":["http://zotero.org/users/8275165/items/LBUE3CH5"],"itemData":{"id":516,"type":"software","event-place":"Corvallis","license":"NaturalPoint, Inc.","publisher":"NaturalPoint, Inc.","publisher-place":"Corvallis","title":"Motive","URL":"https://optitrack.com/software/motive/","version":"2.3.0","issued":{"date-parts":[["2021"]]}}}],"schema":"https://github.com/citation-style-language/schema/raw/master/csl-citation.json"} </w:instrText>
        </w:r>
        <w:r w:rsidR="00533630" w:rsidDel="00E75FF4">
          <w:fldChar w:fldCharType="separate"/>
        </w:r>
        <w:r w:rsidR="00533630" w:rsidRPr="00533630" w:rsidDel="00E75FF4">
          <w:rPr>
            <w:rFonts w:ascii="Times New Roman" w:hAnsi="Times New Roman" w:cs="Times New Roman"/>
          </w:rPr>
          <w:t>(</w:t>
        </w:r>
        <w:r w:rsidR="00533630" w:rsidRPr="00533630" w:rsidDel="00E75FF4">
          <w:rPr>
            <w:rFonts w:ascii="Times New Roman" w:hAnsi="Times New Roman" w:cs="Times New Roman"/>
            <w:i/>
            <w:iCs/>
          </w:rPr>
          <w:t>Motive</w:t>
        </w:r>
        <w:r w:rsidR="00533630" w:rsidRPr="00533630" w:rsidDel="00E75FF4">
          <w:rPr>
            <w:rFonts w:ascii="Times New Roman" w:hAnsi="Times New Roman" w:cs="Times New Roman"/>
          </w:rPr>
          <w:t>, 2021)</w:t>
        </w:r>
        <w:r w:rsidR="00533630" w:rsidDel="00E75FF4">
          <w:fldChar w:fldCharType="end"/>
        </w:r>
        <w:r w:rsidRPr="007846C7" w:rsidDel="00E75FF4">
          <w:t xml:space="preserve"> at a sampling rate of 120Hz. The coordinates </w:t>
        </w:r>
        <w:r w:rsidR="001B6994" w:rsidDel="00E75FF4">
          <w:t xml:space="preserve">were </w:t>
        </w:r>
        <w:r w:rsidRPr="007846C7" w:rsidDel="00E75FF4">
          <w:t xml:space="preserve">broadcasted online to a NatNet client </w:t>
        </w:r>
        <w:r w:rsidR="00533630" w:rsidDel="00E75FF4">
          <w:fldChar w:fldCharType="begin"/>
        </w:r>
        <w:r w:rsidR="006D3EC2" w:rsidDel="00E75FF4">
          <w:instrText xml:space="preserve"> ADDIN ZOTERO_ITEM CSL_CITATION {"citationID":"9zqUTUNJ","properties":{"formattedCitation":"({\\i{}NatNet SDK}, 2021)","plainCitation":"(NatNet SDK, 2021)","noteIndex":0},"citationItems":[{"id":517,"uris":["http://zotero.org/users/8275165/items/4VI3HA94"],"itemData":{"id":517,"type":"software","event-place":"Corvallis","license":"NaturalPoint, Inc.","publisher":"NaturalPoint, Inc.","publisher-place":"Corvallis","title":"NatNet SDK","URL":"https://optitrack.com/software/motive/","version":"4.0.0","issued":{"date-parts":[["2021"]]}}}],"schema":"https://github.com/citation-style-language/schema/raw/master/csl-citation.json"} </w:instrText>
        </w:r>
        <w:r w:rsidR="00533630" w:rsidDel="00E75FF4">
          <w:fldChar w:fldCharType="separate"/>
        </w:r>
        <w:r w:rsidR="006D3EC2" w:rsidRPr="006D3EC2" w:rsidDel="00E75FF4">
          <w:rPr>
            <w:rFonts w:ascii="Times New Roman" w:hAnsi="Times New Roman" w:cs="Times New Roman"/>
          </w:rPr>
          <w:t>(</w:t>
        </w:r>
        <w:r w:rsidR="006D3EC2" w:rsidRPr="006D3EC2" w:rsidDel="00E75FF4">
          <w:rPr>
            <w:rFonts w:ascii="Times New Roman" w:hAnsi="Times New Roman" w:cs="Times New Roman"/>
            <w:i/>
            <w:iCs/>
          </w:rPr>
          <w:t>NatNet SDK</w:t>
        </w:r>
        <w:r w:rsidR="006D3EC2" w:rsidRPr="006D3EC2" w:rsidDel="00E75FF4">
          <w:rPr>
            <w:rFonts w:ascii="Times New Roman" w:hAnsi="Times New Roman" w:cs="Times New Roman"/>
          </w:rPr>
          <w:t>, 2021)</w:t>
        </w:r>
        <w:r w:rsidR="00533630" w:rsidDel="00E75FF4">
          <w:fldChar w:fldCharType="end"/>
        </w:r>
        <w:r w:rsidR="00533630" w:rsidDel="00E75FF4">
          <w:t xml:space="preserve"> </w:t>
        </w:r>
        <w:r w:rsidRPr="007846C7" w:rsidDel="00E75FF4">
          <w:t>and recorded with Matlab.</w:t>
        </w:r>
      </w:moveFrom>
      <w:moveFromRangeEnd w:id="91"/>
    </w:p>
    <w:p w14:paraId="4BF5E27E" w14:textId="77777777" w:rsidR="000D064C" w:rsidRPr="007846C7" w:rsidRDefault="000D064C" w:rsidP="00533630">
      <w:pPr>
        <w:ind w:firstLine="0"/>
      </w:pPr>
    </w:p>
    <w:p w14:paraId="6A1EF066" w14:textId="00222647" w:rsidR="0052293C" w:rsidDel="00854D68" w:rsidRDefault="00127BFA" w:rsidP="00723227">
      <w:pPr>
        <w:pStyle w:val="NoSpacing"/>
        <w:keepNext/>
        <w:bidi w:val="0"/>
        <w:jc w:val="center"/>
        <w:rPr>
          <w:moveFrom w:id="102" w:author="Chen Heller" w:date="2023-01-03T16:48:00Z"/>
        </w:rPr>
      </w:pPr>
      <w:moveFromRangeStart w:id="103" w:author="Chen Heller" w:date="2023-01-03T16:48:00Z" w:name="move123656900"/>
      <w:moveFrom w:id="104" w:author="Chen Heller" w:date="2023-01-03T16:48:00Z">
        <w:r w:rsidRPr="00127BFA" w:rsidDel="00854D68">
          <w:rPr>
            <w:noProof/>
          </w:rPr>
          <w:drawing>
            <wp:inline distT="0" distB="0" distL="0" distR="0" wp14:anchorId="1A7674D3" wp14:editId="2740741B">
              <wp:extent cx="2984459" cy="2520724"/>
              <wp:effectExtent l="0" t="0" r="6985" b="0"/>
              <wp:docPr id="1" name="Picture 1"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device&#10;&#10;Description automatically generated"/>
                      <pic:cNvPicPr/>
                    </pic:nvPicPr>
                    <pic:blipFill>
                      <a:blip r:embed="rId12"/>
                      <a:stretch>
                        <a:fillRect/>
                      </a:stretch>
                    </pic:blipFill>
                    <pic:spPr>
                      <a:xfrm>
                        <a:off x="0" y="0"/>
                        <a:ext cx="3025885" cy="2555713"/>
                      </a:xfrm>
                      <a:prstGeom prst="rect">
                        <a:avLst/>
                      </a:prstGeom>
                    </pic:spPr>
                  </pic:pic>
                </a:graphicData>
              </a:graphic>
            </wp:inline>
          </w:drawing>
        </w:r>
      </w:moveFrom>
    </w:p>
    <w:p w14:paraId="4E401CC1" w14:textId="74827769" w:rsidR="007846C7" w:rsidRPr="00F630C9" w:rsidDel="00854D68" w:rsidRDefault="0052293C" w:rsidP="0052293C">
      <w:pPr>
        <w:pStyle w:val="Caption"/>
        <w:jc w:val="left"/>
        <w:rPr>
          <w:moveFrom w:id="105" w:author="Chen Heller" w:date="2023-01-03T16:48:00Z"/>
        </w:rPr>
      </w:pPr>
      <w:moveFrom w:id="106" w:author="Chen Heller" w:date="2023-01-03T16:48:00Z">
        <w:r w:rsidDel="00854D68">
          <w:t xml:space="preserve">Figure </w:t>
        </w:r>
        <w:r w:rsidDel="00854D68">
          <w:rPr>
            <w:i w:val="0"/>
            <w:iCs w:val="0"/>
          </w:rPr>
          <w:fldChar w:fldCharType="begin"/>
        </w:r>
        <w:r w:rsidDel="00854D68">
          <w:instrText xml:space="preserve"> SEQ Figure \* ARABIC </w:instrText>
        </w:r>
        <w:r w:rsidDel="00854D68">
          <w:rPr>
            <w:i w:val="0"/>
            <w:iCs w:val="0"/>
          </w:rPr>
          <w:fldChar w:fldCharType="separate"/>
        </w:r>
        <w:r w:rsidR="0095479C" w:rsidDel="00854D68">
          <w:rPr>
            <w:noProof/>
          </w:rPr>
          <w:t>1</w:t>
        </w:r>
        <w:r w:rsidDel="00854D68">
          <w:rPr>
            <w:i w:val="0"/>
            <w:iCs w:val="0"/>
            <w:noProof/>
          </w:rPr>
          <w:fldChar w:fldCharType="end"/>
        </w:r>
        <w:r w:rsidDel="00854D68">
          <w:t xml:space="preserve">. </w:t>
        </w:r>
        <w:r w:rsidR="007846C7" w:rsidRPr="00F630C9" w:rsidDel="00854D68">
          <w:t xml:space="preserve">Setup. A participant placing his finger on the starting point which is located </w:t>
        </w:r>
        <w:r w:rsidR="00127BFA" w:rsidRPr="00F630C9" w:rsidDel="00854D68">
          <w:t>40</w:t>
        </w:r>
        <w:r w:rsidR="007846C7" w:rsidRPr="00F630C9" w:rsidDel="00854D68">
          <w:t xml:space="preserve">cm away from the screen. The target is positioned 24cm above the starting point and the answers are placed on each of its sides, 20cm apart. Z axis maps the path to and from the screen. X axis maps the left and right directions. Y axis maps the up </w:t>
        </w:r>
        <w:r w:rsidR="007846C7" w:rsidRPr="001F2731" w:rsidDel="00854D68">
          <w:t>and</w:t>
        </w:r>
        <w:r w:rsidR="007846C7" w:rsidRPr="00F630C9" w:rsidDel="00854D68">
          <w:t xml:space="preserve"> down directions.</w:t>
        </w:r>
      </w:moveFrom>
    </w:p>
    <w:moveFromRangeEnd w:id="103"/>
    <w:p w14:paraId="0DC0BFD7" w14:textId="77777777" w:rsidR="000D064C" w:rsidRDefault="000D064C">
      <w:pPr>
        <w:jc w:val="left"/>
        <w:rPr>
          <w:rFonts w:ascii="Times New Roman" w:eastAsia="SimSun" w:hAnsi="Times New Roman" w:cs="Times New Roman"/>
          <w:b/>
          <w:bCs/>
          <w:kern w:val="24"/>
          <w:lang w:eastAsia="ja-JP" w:bidi="ar-SA"/>
        </w:rPr>
      </w:pPr>
      <w:r>
        <w:br w:type="page"/>
      </w:r>
    </w:p>
    <w:p w14:paraId="108D0C20" w14:textId="72C35DA1" w:rsidR="00566B9F" w:rsidDel="00E65EFB" w:rsidRDefault="00566B9F" w:rsidP="006238E0">
      <w:pPr>
        <w:pStyle w:val="Heading3"/>
        <w:rPr>
          <w:del w:id="107" w:author="Chen Heller" w:date="2023-01-03T16:48:00Z"/>
        </w:rPr>
      </w:pPr>
      <w:bookmarkStart w:id="108" w:name="_Toc114485369"/>
      <w:del w:id="109" w:author="Chen Heller" w:date="2023-01-03T16:48:00Z">
        <w:r w:rsidDel="00E65EFB">
          <w:lastRenderedPageBreak/>
          <w:delText>Procedure</w:delText>
        </w:r>
        <w:bookmarkEnd w:id="108"/>
      </w:del>
    </w:p>
    <w:p w14:paraId="006ADC8A" w14:textId="5E26FEA6" w:rsidR="00400416" w:rsidRPr="00400416" w:rsidDel="00E65EFB" w:rsidRDefault="00400416" w:rsidP="00723227">
      <w:pPr>
        <w:ind w:firstLine="0"/>
        <w:rPr>
          <w:del w:id="110" w:author="Chen Heller" w:date="2023-01-03T16:49:00Z"/>
        </w:rPr>
      </w:pPr>
      <w:del w:id="111" w:author="Chen Heller" w:date="2023-01-03T16:49:00Z">
        <w:r w:rsidRPr="00400416" w:rsidDel="00E65EFB">
          <w:delText>Each session include</w:delText>
        </w:r>
        <w:r w:rsidR="004C19CF" w:rsidDel="00E65EFB">
          <w:delText>d</w:delText>
        </w:r>
        <w:r w:rsidRPr="00400416" w:rsidDel="00E65EFB">
          <w:delText xml:space="preserve"> a practice block and </w:delText>
        </w:r>
        <w:r w:rsidDel="00E65EFB">
          <w:delText xml:space="preserve">twelve </w:delText>
        </w:r>
        <w:r w:rsidRPr="00400416" w:rsidDel="00E65EFB">
          <w:delText xml:space="preserve">test blocks of forty trials each (i.e., 40 practice trials and </w:delText>
        </w:r>
        <w:r w:rsidDel="00E65EFB">
          <w:delText xml:space="preserve">480 </w:delText>
        </w:r>
        <w:r w:rsidRPr="00400416" w:rsidDel="00E65EFB">
          <w:delText xml:space="preserve">test trials). Breaks </w:delText>
        </w:r>
        <w:r w:rsidR="004C19CF" w:rsidDel="00E65EFB">
          <w:delText xml:space="preserve">were </w:delText>
        </w:r>
        <w:r w:rsidR="0024692C" w:rsidDel="00E65EFB">
          <w:delText>given</w:delText>
        </w:r>
        <w:r w:rsidR="0024692C" w:rsidRPr="00400416" w:rsidDel="00E65EFB">
          <w:delText xml:space="preserve"> </w:delText>
        </w:r>
        <w:r w:rsidRPr="00400416" w:rsidDel="00E65EFB">
          <w:delText xml:space="preserve">between blocks. </w:delText>
        </w:r>
        <w:r w:rsidR="0024692C" w:rsidDel="00E65EFB">
          <w:delText>H</w:delText>
        </w:r>
        <w:r w:rsidRPr="00400416" w:rsidDel="00E65EFB">
          <w:delText xml:space="preserve">alf the trials </w:delText>
        </w:r>
        <w:r w:rsidR="004C19CF" w:rsidDel="00E65EFB">
          <w:delText xml:space="preserve">were </w:delText>
        </w:r>
        <w:r w:rsidRPr="00400416" w:rsidDel="00E65EFB">
          <w:delText xml:space="preserve">congruent and half incongruent, and half the targets </w:delText>
        </w:r>
        <w:r w:rsidR="004C19CF" w:rsidDel="00E65EFB">
          <w:delText xml:space="preserve">were </w:delText>
        </w:r>
        <w:r w:rsidRPr="00400416" w:rsidDel="00E65EFB">
          <w:delText xml:space="preserve">natural and half artificial. Stimuli order </w:delText>
        </w:r>
        <w:r w:rsidR="00591CFE" w:rsidDel="00E65EFB">
          <w:delText xml:space="preserve">in the experimental blocks </w:delText>
        </w:r>
        <w:r w:rsidR="004C19CF" w:rsidDel="00E65EFB">
          <w:delText xml:space="preserve">was </w:delText>
        </w:r>
        <w:r w:rsidRPr="00400416" w:rsidDel="00E65EFB">
          <w:delText xml:space="preserve">dictated by </w:delText>
        </w:r>
        <w:r w:rsidR="002A64E7" w:rsidDel="00E65EFB">
          <w:delText xml:space="preserve">a </w:delText>
        </w:r>
        <w:r w:rsidRPr="00400416" w:rsidDel="00E65EFB">
          <w:delText xml:space="preserve">list that </w:delText>
        </w:r>
        <w:r w:rsidR="004C19CF" w:rsidDel="00E65EFB">
          <w:delText xml:space="preserve">was </w:delText>
        </w:r>
        <w:r w:rsidRPr="00400416" w:rsidDel="00E65EFB">
          <w:delText xml:space="preserve">randomly sampled (without replacement) out of </w:delText>
        </w:r>
        <w:r w:rsidR="002A64E7" w:rsidDel="00E65EFB">
          <w:delText xml:space="preserve">ten </w:delText>
        </w:r>
        <w:r w:rsidRPr="00400416" w:rsidDel="00E65EFB">
          <w:delText xml:space="preserve">pre-composed lists of trial condition and stimulus. </w:delText>
        </w:r>
        <w:r w:rsidR="0024692C" w:rsidDel="00E65EFB">
          <w:delText xml:space="preserve">An additional </w:delText>
        </w:r>
        <w:r w:rsidRPr="00400416" w:rsidDel="00E65EFB">
          <w:delText>practice list</w:delText>
        </w:r>
        <w:r w:rsidR="00222164" w:rsidDel="00E65EFB">
          <w:delText xml:space="preserve"> </w:delText>
        </w:r>
        <w:r w:rsidR="00DE4F36" w:rsidDel="00E65EFB">
          <w:delText xml:space="preserve">was </w:delText>
        </w:r>
        <w:r w:rsidR="0024692C" w:rsidDel="00E65EFB">
          <w:delText xml:space="preserve">used </w:delText>
        </w:r>
        <w:r w:rsidR="00222164" w:rsidDel="00E65EFB">
          <w:delText>for a</w:delText>
        </w:r>
        <w:r w:rsidR="00DE4F36" w:rsidDel="00E65EFB">
          <w:delText>l</w:delText>
        </w:r>
        <w:r w:rsidR="00222164" w:rsidDel="00E65EFB">
          <w:delText>l participants.</w:delText>
        </w:r>
        <w:r w:rsidRPr="00400416" w:rsidDel="00E65EFB">
          <w:delText xml:space="preserve"> In each list, the order of words </w:delText>
        </w:r>
        <w:r w:rsidR="00235843" w:rsidDel="00E65EFB">
          <w:delText>wa</w:delText>
        </w:r>
        <w:r w:rsidRPr="00400416" w:rsidDel="00E65EFB">
          <w:delText xml:space="preserve">s pseudorandom, with the following constraints: (a) Each word </w:delText>
        </w:r>
        <w:r w:rsidR="00DE4F36" w:rsidDel="00E65EFB">
          <w:delText>was</w:delText>
        </w:r>
        <w:r w:rsidRPr="00400416" w:rsidDel="00E65EFB">
          <w:delText xml:space="preserve"> equally frequent as a target at the congruent and incongruent conditions; (b) All words </w:delText>
        </w:r>
        <w:r w:rsidR="00CB5253" w:rsidDel="00E65EFB">
          <w:delText xml:space="preserve">were </w:delText>
        </w:r>
        <w:r w:rsidRPr="00400416" w:rsidDel="00E65EFB">
          <w:delText>used as targets the same number of times; (c) A target never repeat</w:delText>
        </w:r>
        <w:r w:rsidR="00CB5253" w:rsidDel="00E65EFB">
          <w:delText>ed</w:delText>
        </w:r>
        <w:r w:rsidRPr="00400416" w:rsidDel="00E65EFB">
          <w:delText xml:space="preserve"> in the same block; (d) In the congruent condition the prime </w:delText>
        </w:r>
        <w:r w:rsidR="00CB5253" w:rsidDel="00E65EFB">
          <w:delText xml:space="preserve">was </w:delText>
        </w:r>
        <w:r w:rsidRPr="00400416" w:rsidDel="00E65EFB">
          <w:delText xml:space="preserve">identical to the target word; (e) In the incongruent condition, a prime which doesn't share letters in common locations with the target </w:delText>
        </w:r>
        <w:r w:rsidR="00CB5253" w:rsidDel="00E65EFB">
          <w:delText xml:space="preserve">was </w:delText>
        </w:r>
        <w:r w:rsidRPr="00400416" w:rsidDel="00E65EFB">
          <w:delText>selected from the alternative category (artificial/natural). For example, in the congruent condition</w:delText>
        </w:r>
        <w:r w:rsidR="00235843" w:rsidDel="00E65EFB">
          <w:delText>, the word</w:delText>
        </w:r>
        <w:r w:rsidRPr="00400416" w:rsidDel="00E65EFB">
          <w:delText xml:space="preserve"> "phone" </w:delText>
        </w:r>
        <w:r w:rsidR="00097F67" w:rsidDel="00E65EFB">
          <w:delText xml:space="preserve">would </w:delText>
        </w:r>
        <w:r w:rsidRPr="00400416" w:rsidDel="00E65EFB">
          <w:delText xml:space="preserve">be preceded by "PHONE", while in the incongruent condition it </w:delText>
        </w:r>
        <w:r w:rsidR="00CB5253" w:rsidDel="00E65EFB">
          <w:delText xml:space="preserve">could </w:delText>
        </w:r>
        <w:r w:rsidRPr="00400416" w:rsidDel="00E65EFB">
          <w:delText xml:space="preserve">be preceded by "GRASS". Each prime </w:delText>
        </w:r>
        <w:r w:rsidR="00CB5253" w:rsidDel="00E65EFB">
          <w:delText xml:space="preserve">was </w:delText>
        </w:r>
        <w:r w:rsidRPr="00400416" w:rsidDel="00E65EFB">
          <w:delText>further paired with a random distractor from the same category (artificial/natural) to be used in the prime recognition task. The distractor share</w:delText>
        </w:r>
        <w:r w:rsidR="00D1564D" w:rsidDel="00E65EFB">
          <w:delText xml:space="preserve">d </w:delText>
        </w:r>
        <w:r w:rsidRPr="00400416" w:rsidDel="00E65EFB">
          <w:delText>no letters in common locations with the prime, so seeing one letter only suffice</w:delText>
        </w:r>
        <w:r w:rsidR="00D1564D" w:rsidDel="00E65EFB">
          <w:delText>d</w:delText>
        </w:r>
        <w:r w:rsidRPr="00400416" w:rsidDel="00E65EFB">
          <w:delText xml:space="preserve"> for correct discrimination.</w:delText>
        </w:r>
      </w:del>
    </w:p>
    <w:p w14:paraId="1E9B4EF6" w14:textId="16C27411" w:rsidR="00400416" w:rsidRDefault="00400416" w:rsidP="008D13A3">
      <w:del w:id="112" w:author="Chen Heller" w:date="2023-01-03T16:49:00Z">
        <w:r w:rsidRPr="00400416" w:rsidDel="00E65EFB">
          <w:delText>The procedure closely follow</w:delText>
        </w:r>
        <w:r w:rsidR="00D1564D" w:rsidDel="00E65EFB">
          <w:delText>ed</w:delText>
        </w:r>
        <w:r w:rsidRPr="00400416" w:rsidDel="00E65EFB">
          <w:delText xml:space="preserve"> the one used in</w:delText>
        </w:r>
        <w:r w:rsidR="00CA3673" w:rsidDel="00E65EFB">
          <w:delText xml:space="preserve"> </w:delText>
        </w:r>
        <w:r w:rsidR="00CA3673" w:rsidDel="00E65EFB">
          <w:fldChar w:fldCharType="begin"/>
        </w:r>
        <w:r w:rsidR="00364024" w:rsidDel="00E65EFB">
          <w:delInstrText xml:space="preserve"> ADDIN ZOTERO_ITEM CSL_CITATION {"citationID":"sTxPZBiV","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delInstrText>
        </w:r>
        <w:r w:rsidR="00CA3673" w:rsidDel="00E65EFB">
          <w:fldChar w:fldCharType="separate"/>
        </w:r>
        <w:r w:rsidR="008D13A3" w:rsidRPr="008D13A3" w:rsidDel="00E65EFB">
          <w:rPr>
            <w:rFonts w:ascii="Times New Roman" w:hAnsi="Times New Roman" w:cs="Times New Roman"/>
          </w:rPr>
          <w:delText xml:space="preserve">Dehaene et al. </w:delText>
        </w:r>
        <w:r w:rsidR="008D13A3" w:rsidDel="00E65EFB">
          <w:rPr>
            <w:rFonts w:ascii="Times New Roman" w:hAnsi="Times New Roman" w:cs="Times New Roman"/>
          </w:rPr>
          <w:delText>(</w:delText>
        </w:r>
        <w:r w:rsidR="008D13A3" w:rsidRPr="008D13A3" w:rsidDel="00E65EFB">
          <w:rPr>
            <w:rFonts w:ascii="Times New Roman" w:hAnsi="Times New Roman" w:cs="Times New Roman"/>
          </w:rPr>
          <w:delText>2001)</w:delText>
        </w:r>
        <w:r w:rsidR="00CA3673" w:rsidDel="00E65EFB">
          <w:fldChar w:fldCharType="end"/>
        </w:r>
        <w:r w:rsidR="006F655C" w:rsidDel="00E65EFB">
          <w:delText>, yet in a motion tracking setup</w:delText>
        </w:r>
        <w:r w:rsidR="004124F4" w:rsidDel="00E65EFB">
          <w:delText xml:space="preserve">. </w:delText>
        </w:r>
        <w:r w:rsidRPr="00400416" w:rsidDel="00E65EFB">
          <w:delText>Every trial consist</w:delText>
        </w:r>
        <w:r w:rsidR="00D1564D" w:rsidDel="00E65EFB">
          <w:delText>ed</w:delText>
        </w:r>
        <w:r w:rsidRPr="00400416" w:rsidDel="00E65EFB">
          <w:delText xml:space="preserve"> of a fixation cross (1000ms), a first mask (270ms), a second mask (30ms), a prime word (30ms), a third mask (30ms) and a target (500ms). Once the target </w:delText>
        </w:r>
        <w:r w:rsidR="00D1564D" w:rsidDel="00E65EFB">
          <w:delText xml:space="preserve">was </w:delText>
        </w:r>
        <w:r w:rsidRPr="00400416" w:rsidDel="00E65EFB">
          <w:delText>displayed, participants classif</w:delText>
        </w:r>
        <w:r w:rsidR="00D1564D" w:rsidDel="00E65EFB">
          <w:delText>ied</w:delText>
        </w:r>
        <w:r w:rsidRPr="00400416" w:rsidDel="00E65EFB">
          <w:delText xml:space="preserve"> the target word as describing a natural / artificial item by </w:delText>
        </w:r>
        <w:r w:rsidR="004124F4" w:rsidDel="00E65EFB">
          <w:delText xml:space="preserve">reaching </w:delText>
        </w:r>
        <w:r w:rsidRPr="00400416" w:rsidDel="00E65EFB">
          <w:delText xml:space="preserve">the side of the screen that contains the appropriate category </w:delText>
        </w:r>
        <w:r w:rsidR="001E74D8" w:rsidDel="00E65EFB">
          <w:delText>(</w:delText>
        </w:r>
        <w:r w:rsidR="001E74D8" w:rsidDel="00E65EFB">
          <w:fldChar w:fldCharType="begin"/>
        </w:r>
        <w:r w:rsidR="001E74D8" w:rsidDel="00E65EFB">
          <w:delInstrText xml:space="preserve"> REF _Ref114472325 \h </w:delInstrText>
        </w:r>
        <w:r w:rsidR="001E74D8" w:rsidDel="00E65EFB">
          <w:fldChar w:fldCharType="separate"/>
        </w:r>
        <w:r w:rsidR="001E74D8" w:rsidDel="00E65EFB">
          <w:delText xml:space="preserve">Figure </w:delText>
        </w:r>
        <w:r w:rsidR="001E74D8" w:rsidDel="00E65EFB">
          <w:rPr>
            <w:noProof/>
          </w:rPr>
          <w:delText>2</w:delText>
        </w:r>
        <w:r w:rsidR="001E74D8" w:rsidDel="00E65EFB">
          <w:fldChar w:fldCharType="end"/>
        </w:r>
        <w:r w:rsidRPr="00400416" w:rsidDel="00E65EFB">
          <w:fldChar w:fldCharType="begin"/>
        </w:r>
        <w:r w:rsidRPr="00400416" w:rsidDel="00E65EFB">
          <w:delInstrText xml:space="preserve"> REF _Ref106198697 \h </w:delInstrText>
        </w:r>
        <w:r w:rsidR="006238E0" w:rsidDel="00E65EFB">
          <w:delInstrText xml:space="preserve"> \* MERGEFORMAT </w:delInstrText>
        </w:r>
        <w:r w:rsidR="00000000">
          <w:fldChar w:fldCharType="separate"/>
        </w:r>
        <w:r w:rsidRPr="00400416" w:rsidDel="00E65EFB">
          <w:fldChar w:fldCharType="end"/>
        </w:r>
        <w:r w:rsidRPr="00400416" w:rsidDel="00E65EFB">
          <w:delText xml:space="preserve">). </w:delText>
        </w:r>
        <w:r w:rsidR="00343DE9" w:rsidDel="00E65EFB">
          <w:delText>R</w:delText>
        </w:r>
        <w:r w:rsidRPr="00400416" w:rsidDel="00E65EFB">
          <w:delText xml:space="preserve">esponses </w:delText>
        </w:r>
        <w:r w:rsidR="00D1564D" w:rsidDel="00E65EFB">
          <w:delText xml:space="preserve">had to </w:delText>
        </w:r>
        <w:r w:rsidR="00343DE9" w:rsidDel="00E65EFB">
          <w:delText>be provided within a 1500ms time window from target presentation.</w:delText>
        </w:r>
        <w:r w:rsidRPr="00400416" w:rsidDel="00E65EFB">
          <w:delText xml:space="preserve"> Movement </w:delText>
        </w:r>
        <w:r w:rsidR="0085649F" w:rsidDel="00E65EFB">
          <w:delText>duration</w:delText>
        </w:r>
        <w:r w:rsidR="0085649F" w:rsidRPr="00400416" w:rsidDel="00E65EFB">
          <w:delText xml:space="preserve"> </w:delText>
        </w:r>
        <w:r w:rsidR="00E740B6" w:rsidDel="00E65EFB">
          <w:delText>was defined as the time between</w:delText>
        </w:r>
        <w:r w:rsidR="00E740B6" w:rsidRPr="00400416" w:rsidDel="00E65EFB">
          <w:delText xml:space="preserve"> </w:delText>
        </w:r>
        <w:r w:rsidR="00A55E0D" w:rsidDel="00E65EFB">
          <w:delText xml:space="preserve">target </w:delText>
        </w:r>
        <w:r w:rsidR="00E740B6" w:rsidDel="00E65EFB">
          <w:delText>onset</w:delText>
        </w:r>
        <w:r w:rsidR="00A55E0D" w:rsidDel="00E65EFB">
          <w:delText xml:space="preserve"> </w:delText>
        </w:r>
        <w:r w:rsidR="006F655C" w:rsidDel="00E65EFB">
          <w:delText>and the point whe</w:delText>
        </w:r>
        <w:r w:rsidRPr="00400416" w:rsidDel="00E65EFB">
          <w:delText xml:space="preserve">n </w:delText>
        </w:r>
        <w:r w:rsidR="007851B9" w:rsidDel="00E65EFB">
          <w:delText xml:space="preserve">the finger </w:delText>
        </w:r>
        <w:r w:rsidR="00CE2ED4" w:rsidDel="00E65EFB">
          <w:delText>was</w:delText>
        </w:r>
        <w:r w:rsidRPr="00400416" w:rsidDel="00E65EFB">
          <w:delText xml:space="preserve"> </w:delText>
        </w:r>
        <w:r w:rsidR="009A3E90" w:rsidDel="00E65EFB">
          <w:delText>3</w:delText>
        </w:r>
        <w:r w:rsidRPr="00400416" w:rsidDel="00E65EFB">
          <w:delText xml:space="preserve">cm away from the screen or </w:delText>
        </w:r>
        <w:r w:rsidRPr="00400416" w:rsidDel="00E65EFB">
          <w:lastRenderedPageBreak/>
          <w:delText>closer (on the Z axis)</w:delText>
        </w:r>
        <w:r w:rsidR="004E674D" w:rsidDel="00E65EFB">
          <w:delText>.</w:delText>
        </w:r>
        <w:r w:rsidR="009A3E90" w:rsidDel="00E65EFB">
          <w:delText xml:space="preserve"> </w:delText>
        </w:r>
        <w:r w:rsidR="006F655C" w:rsidDel="00E65EFB">
          <w:delText>Responses slower than 1500ms were followed by "Move faster" feedback.</w:delText>
        </w:r>
        <w:r w:rsidR="006F655C" w:rsidRPr="00400416" w:rsidDel="00E65EFB">
          <w:delText xml:space="preserve"> </w:delText>
        </w:r>
        <w:r w:rsidRPr="00400416" w:rsidDel="00E65EFB">
          <w:delText>After Classifying the targets, the participant</w:delText>
        </w:r>
        <w:r w:rsidR="00492654" w:rsidDel="00E65EFB">
          <w:delText>s were</w:delText>
        </w:r>
        <w:r w:rsidR="00CE2ED4" w:rsidDel="00E65EFB">
          <w:delText xml:space="preserve"> </w:delText>
        </w:r>
        <w:r w:rsidRPr="00400416" w:rsidDel="00E65EFB">
          <w:delText xml:space="preserve">asked to recognize the prime as an objective measure of prime awareness. Participants </w:delText>
        </w:r>
        <w:r w:rsidR="00E31408" w:rsidDel="00E65EFB">
          <w:delText xml:space="preserve">were </w:delText>
        </w:r>
        <w:r w:rsidRPr="00400416" w:rsidDel="00E65EFB">
          <w:delText xml:space="preserve">presented with two words – the prime and another word from the same category. Response </w:delText>
        </w:r>
        <w:r w:rsidR="00E31408" w:rsidDel="00E65EFB">
          <w:delText xml:space="preserve">was </w:delText>
        </w:r>
        <w:r w:rsidRPr="00400416" w:rsidDel="00E65EFB">
          <w:delText xml:space="preserve">given in an identical fashion to the target classification task, within a </w:delText>
        </w:r>
        <w:r w:rsidR="001F1A45" w:rsidDel="00E65EFB">
          <w:delText xml:space="preserve">5 </w:delText>
        </w:r>
        <w:r w:rsidRPr="00400416" w:rsidDel="00E65EFB">
          <w:delText xml:space="preserve">seconds response window. </w:delText>
        </w:r>
        <w:r w:rsidR="00086E17" w:rsidDel="00E65EFB">
          <w:delText>Then</w:delText>
        </w:r>
        <w:r w:rsidRPr="00400416" w:rsidDel="00E65EFB">
          <w:delText xml:space="preserve">, a subjective measure of prime awareness </w:delText>
        </w:r>
        <w:r w:rsidR="00E31408" w:rsidDel="00E65EFB">
          <w:delText xml:space="preserve">was </w:delText>
        </w:r>
        <w:r w:rsidRPr="00400416" w:rsidDel="00E65EFB">
          <w:delText>taken, using the Perceptual Awareness Scale (PAS</w:delText>
        </w:r>
        <w:r w:rsidR="00941B2F" w:rsidDel="00E65EFB">
          <w:delText>;</w:delText>
        </w:r>
        <w:r w:rsidR="00BB389B" w:rsidDel="00E65EFB">
          <w:delText xml:space="preserve"> </w:delText>
        </w:r>
        <w:r w:rsidR="00941B2F" w:rsidDel="00E65EFB">
          <w:fldChar w:fldCharType="begin"/>
        </w:r>
        <w:r w:rsidR="008D13A3" w:rsidDel="00E65EFB">
          <w:delInstrText xml:space="preserve"> ADDIN ZOTERO_ITEM CSL_CITATION {"citationID":"99KDmncN","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delInstrText>
        </w:r>
        <w:r w:rsidR="00941B2F" w:rsidDel="00E65EFB">
          <w:fldChar w:fldCharType="separate"/>
        </w:r>
        <w:r w:rsidR="00941B2F" w:rsidRPr="00941B2F" w:rsidDel="00E65EFB">
          <w:rPr>
            <w:rFonts w:ascii="Times New Roman" w:hAnsi="Times New Roman" w:cs="Times New Roman"/>
          </w:rPr>
          <w:delText>Sandberg &amp; Overgaard, 2015)</w:delText>
        </w:r>
        <w:r w:rsidR="00941B2F" w:rsidDel="00E65EFB">
          <w:fldChar w:fldCharType="end"/>
        </w:r>
        <w:r w:rsidRPr="00400416" w:rsidDel="00E65EFB">
          <w:delText>. Participants use</w:delText>
        </w:r>
        <w:r w:rsidR="00E31408" w:rsidDel="00E65EFB">
          <w:delText>d</w:delText>
        </w:r>
        <w:r w:rsidRPr="00400416" w:rsidDel="00E65EFB">
          <w:delText xml:space="preserve"> the</w:delText>
        </w:r>
        <w:r w:rsidR="00253BED" w:rsidDel="00E65EFB">
          <w:delText xml:space="preserve"> </w:delText>
        </w:r>
        <w:r w:rsidRPr="00400416" w:rsidDel="00E65EFB">
          <w:delText>keyboard numbers</w:delText>
        </w:r>
        <w:r w:rsidR="00253BED" w:rsidDel="00E65EFB">
          <w:delText xml:space="preserve"> </w:delText>
        </w:r>
        <w:r w:rsidRPr="00400416" w:rsidDel="00E65EFB">
          <w:delText xml:space="preserve">1-4 to rate how well did they see the prime (1 – "Didn't see anything", 2 – "Saw something vaguely, but can't say what it is", 3 – "Saw part of the prime clearly", 4 – "Saw the whole prime clearly"). Finally, participants </w:delText>
        </w:r>
        <w:r w:rsidR="009C3535" w:rsidDel="00E65EFB">
          <w:delText xml:space="preserve">were asked </w:delText>
        </w:r>
        <w:r w:rsidRPr="00400416" w:rsidDel="00E65EFB">
          <w:delText>to return their finger to the starting point.</w:delText>
        </w:r>
      </w:del>
    </w:p>
    <w:p w14:paraId="735EB056" w14:textId="77777777" w:rsidR="000D064C" w:rsidRDefault="000D064C" w:rsidP="008D13A3"/>
    <w:p w14:paraId="368B1290" w14:textId="1DB41FCF" w:rsidR="0095479C" w:rsidDel="00E65EFB" w:rsidRDefault="004058A7" w:rsidP="0095479C">
      <w:pPr>
        <w:pStyle w:val="NoSpacing"/>
        <w:keepNext/>
        <w:bidi w:val="0"/>
        <w:rPr>
          <w:moveFrom w:id="113" w:author="Chen Heller" w:date="2023-01-03T16:50:00Z"/>
        </w:rPr>
      </w:pPr>
      <w:moveFromRangeStart w:id="114" w:author="Chen Heller" w:date="2023-01-03T16:50:00Z" w:name="move123657044"/>
      <w:moveFrom w:id="115" w:author="Chen Heller" w:date="2023-01-03T16:50:00Z">
        <w:r w:rsidRPr="004058A7" w:rsidDel="00E65EFB">
          <w:rPr>
            <w:noProof/>
          </w:rPr>
          <w:lastRenderedPageBreak/>
          <w:drawing>
            <wp:inline distT="0" distB="0" distL="0" distR="0" wp14:anchorId="794B1F30" wp14:editId="19904541">
              <wp:extent cx="6556847" cy="3928643"/>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3"/>
                      <a:stretch>
                        <a:fillRect/>
                      </a:stretch>
                    </pic:blipFill>
                    <pic:spPr>
                      <a:xfrm>
                        <a:off x="0" y="0"/>
                        <a:ext cx="6566026" cy="3934143"/>
                      </a:xfrm>
                      <a:prstGeom prst="rect">
                        <a:avLst/>
                      </a:prstGeom>
                    </pic:spPr>
                  </pic:pic>
                </a:graphicData>
              </a:graphic>
            </wp:inline>
          </w:drawing>
        </w:r>
      </w:moveFrom>
    </w:p>
    <w:p w14:paraId="527194B6" w14:textId="074BF03E" w:rsidR="00400416" w:rsidDel="00E65EFB" w:rsidRDefault="0095479C" w:rsidP="0095479C">
      <w:pPr>
        <w:pStyle w:val="Caption"/>
        <w:jc w:val="left"/>
        <w:rPr>
          <w:moveFrom w:id="116" w:author="Chen Heller" w:date="2023-01-03T16:50:00Z"/>
        </w:rPr>
      </w:pPr>
      <w:moveFrom w:id="117" w:author="Chen Heller" w:date="2023-01-03T16:50:00Z">
        <w:r w:rsidDel="00E65EFB">
          <w:t xml:space="preserve">Figure </w:t>
        </w:r>
        <w:r w:rsidDel="00E65EFB">
          <w:rPr>
            <w:i w:val="0"/>
            <w:iCs w:val="0"/>
          </w:rPr>
          <w:fldChar w:fldCharType="begin"/>
        </w:r>
        <w:r w:rsidDel="00E65EFB">
          <w:instrText xml:space="preserve"> SEQ Figure \* ARABIC </w:instrText>
        </w:r>
        <w:r w:rsidDel="00E65EFB">
          <w:rPr>
            <w:i w:val="0"/>
            <w:iCs w:val="0"/>
          </w:rPr>
          <w:fldChar w:fldCharType="separate"/>
        </w:r>
        <w:r w:rsidDel="00E65EFB">
          <w:rPr>
            <w:noProof/>
          </w:rPr>
          <w:t>2</w:t>
        </w:r>
        <w:r w:rsidDel="00E65EFB">
          <w:rPr>
            <w:i w:val="0"/>
            <w:iCs w:val="0"/>
            <w:noProof/>
          </w:rPr>
          <w:fldChar w:fldCharType="end"/>
        </w:r>
        <w:r w:rsidDel="00E65EFB">
          <w:t xml:space="preserve">. </w:t>
        </w:r>
        <w:r w:rsidR="00400416" w:rsidRPr="00400416" w:rsidDel="00E65EFB">
          <w:t>Stimuli presentation order</w:t>
        </w:r>
        <w:r w:rsidR="00AA03E9" w:rsidDel="00E65EFB">
          <w:t xml:space="preserve"> </w:t>
        </w:r>
        <w:r w:rsidR="008C0FF6" w:rsidDel="00E65EFB">
          <w:t xml:space="preserve">in </w:t>
        </w:r>
        <w:r w:rsidR="00AA03E9" w:rsidDel="00E65EFB">
          <w:t xml:space="preserve">experiment </w:t>
        </w:r>
        <w:r w:rsidR="008C0FF6" w:rsidDel="00E65EFB">
          <w:t>1</w:t>
        </w:r>
        <w:r w:rsidR="00400416" w:rsidRPr="00400416" w:rsidDel="00E65EFB">
          <w:t xml:space="preserve">. Each trial </w:t>
        </w:r>
        <w:r w:rsidR="001A2B81" w:rsidDel="00E65EFB">
          <w:t>was</w:t>
        </w:r>
        <w:r w:rsidR="00400416" w:rsidRPr="00400416" w:rsidDel="00E65EFB">
          <w:t xml:space="preserve"> composed of a fixation cross (1000ms), a first mask (270ms), a second mask (30ms), a prime word (30ms), a third mask (30ms), a classification task (</w:t>
        </w:r>
        <w:r w:rsidR="006E2077" w:rsidDel="00E65EFB">
          <w:t>0-1500</w:t>
        </w:r>
        <w:r w:rsidR="00400416" w:rsidRPr="00400416" w:rsidDel="00E65EFB">
          <w:t xml:space="preserve">ms, out of which the target </w:t>
        </w:r>
        <w:r w:rsidR="0068691D" w:rsidDel="00E65EFB">
          <w:t xml:space="preserve">was </w:t>
        </w:r>
        <w:r w:rsidR="00400416" w:rsidRPr="00400416" w:rsidDel="00E65EFB">
          <w:t>displayed for 500ms), a recognition task (</w:t>
        </w:r>
        <w:r w:rsidR="001E1DCA" w:rsidDel="00E65EFB">
          <w:t>0</w:t>
        </w:r>
        <w:r w:rsidR="00400416" w:rsidRPr="00400416" w:rsidDel="00E65EFB">
          <w:t>-</w:t>
        </w:r>
        <w:r w:rsidR="001E1DCA" w:rsidDel="00E65EFB">
          <w:t>5</w:t>
        </w:r>
        <w:r w:rsidR="006E2077" w:rsidDel="00E65EFB">
          <w:t>,</w:t>
        </w:r>
        <w:r w:rsidR="00400416" w:rsidRPr="00400416" w:rsidDel="00E65EFB">
          <w:t xml:space="preserve">000ms) and a PAS task (no time limit). The blue circles appearing on the screen are presented as markers for the </w:t>
        </w:r>
        <w:r w:rsidR="00224A4F" w:rsidDel="00E65EFB">
          <w:t>participants</w:t>
        </w:r>
        <w:r w:rsidR="00224A4F" w:rsidRPr="00400416" w:rsidDel="00E65EFB">
          <w:t xml:space="preserve"> </w:t>
        </w:r>
        <w:r w:rsidR="00400416" w:rsidRPr="00400416" w:rsidDel="00E65EFB">
          <w:t>to know where they should touch in order to make their response.</w:t>
        </w:r>
      </w:moveFrom>
    </w:p>
    <w:moveFromRangeEnd w:id="114"/>
    <w:p w14:paraId="675C1A7B" w14:textId="77777777" w:rsidR="000C2F18" w:rsidRPr="00694848" w:rsidRDefault="000C2F18" w:rsidP="00694848">
      <w:pPr>
        <w:ind w:left="720" w:firstLine="0"/>
      </w:pPr>
    </w:p>
    <w:p w14:paraId="22934D29" w14:textId="267293E2" w:rsidR="00B33642" w:rsidDel="001F1330" w:rsidRDefault="00A17855" w:rsidP="006238E0">
      <w:pPr>
        <w:pStyle w:val="Heading3"/>
        <w:rPr>
          <w:moveFrom w:id="118" w:author="Chen Heller" w:date="2023-01-03T17:26:00Z"/>
        </w:rPr>
      </w:pPr>
      <w:bookmarkStart w:id="119" w:name="_Toc114485370"/>
      <w:moveFromRangeStart w:id="120" w:author="Chen Heller" w:date="2023-01-03T17:26:00Z" w:name="move123659235"/>
      <w:moveFrom w:id="121" w:author="Chen Heller" w:date="2023-01-03T17:26:00Z">
        <w:r w:rsidDel="001F1330">
          <w:t>Trajectory p</w:t>
        </w:r>
        <w:r w:rsidR="00B33642" w:rsidDel="001F1330">
          <w:t>reprocessing</w:t>
        </w:r>
        <w:bookmarkEnd w:id="119"/>
      </w:moveFrom>
    </w:p>
    <w:p w14:paraId="597DB305" w14:textId="15203F59" w:rsidR="00B33642" w:rsidRPr="00B33642" w:rsidRDefault="001E0823" w:rsidP="00723227">
      <w:pPr>
        <w:ind w:firstLine="0"/>
      </w:pPr>
      <w:moveFrom w:id="122" w:author="Chen Heller" w:date="2023-01-03T17:26:00Z">
        <w:r w:rsidDel="001F1330">
          <w:t>The p</w:t>
        </w:r>
        <w:r w:rsidRPr="002B6CA5" w:rsidDel="001F1330">
          <w:t xml:space="preserve">reprocessing </w:t>
        </w:r>
        <w:r w:rsidDel="001F1330">
          <w:t xml:space="preserve">procedures </w:t>
        </w:r>
        <w:r w:rsidR="00492414" w:rsidDel="001F1330">
          <w:t xml:space="preserve">followed </w:t>
        </w:r>
        <w:r w:rsidDel="001F1330">
          <w:t xml:space="preserve">those described in </w:t>
        </w:r>
        <w:r w:rsidRPr="00C65950" w:rsidDel="001F1330">
          <w:t xml:space="preserve">Gallivan &amp; Chapman </w:t>
        </w:r>
        <w:r w:rsidR="00E46E50" w:rsidDel="001F1330">
          <w:fldChar w:fldCharType="begin"/>
        </w:r>
        <w:r w:rsidR="00E46E50" w:rsidDel="001F1330">
          <w:instrText xml:space="preserve"> ADDIN ZOTERO_ITEM CSL_CITATION {"citationID":"r1y5a6m5","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E46E50" w:rsidDel="001F1330">
          <w:fldChar w:fldCharType="separate"/>
        </w:r>
        <w:r w:rsidR="00E46E50" w:rsidRPr="00E46E50" w:rsidDel="001F1330">
          <w:rPr>
            <w:rFonts w:ascii="Times New Roman" w:hAnsi="Times New Roman" w:cs="Times New Roman"/>
          </w:rPr>
          <w:t>(2014)</w:t>
        </w:r>
        <w:r w:rsidR="00E46E50" w:rsidDel="001F1330">
          <w:fldChar w:fldCharType="end"/>
        </w:r>
        <w:r w:rsidRPr="00C65950" w:rsidDel="001F1330">
          <w:t xml:space="preserve">. </w:t>
        </w:r>
        <w:r w:rsidDel="001F1330">
          <w:t xml:space="preserve">Missing values </w:t>
        </w:r>
        <w:r w:rsidR="00492414" w:rsidDel="001F1330">
          <w:t xml:space="preserve">were </w:t>
        </w:r>
        <w:r w:rsidDel="001F1330">
          <w:t>interpolated with the inpaint_nans</w:t>
        </w:r>
        <w:r w:rsidR="00226EAF" w:rsidDel="001F1330">
          <w:t xml:space="preserve"> function</w:t>
        </w:r>
        <w:r w:rsidDel="001F1330">
          <w:t xml:space="preserve"> </w:t>
        </w:r>
        <w:r w:rsidDel="001F1330">
          <w:fldChar w:fldCharType="begin"/>
        </w:r>
        <w:r w:rsidDel="001F1330">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rsidDel="001F1330">
          <w:fldChar w:fldCharType="separate"/>
        </w:r>
        <w:r w:rsidRPr="0086789F" w:rsidDel="001F1330">
          <w:rPr>
            <w:rFonts w:ascii="Times New Roman" w:hAnsi="Times New Roman" w:cs="Times New Roman"/>
          </w:rPr>
          <w:t>(D’Errico, 2022)</w:t>
        </w:r>
        <w:r w:rsidDel="001F1330">
          <w:fldChar w:fldCharType="end"/>
        </w:r>
        <w:r w:rsidDel="001F1330">
          <w:t xml:space="preserve"> to fill gaps in the trajectory, which </w:t>
        </w:r>
        <w:r w:rsidR="00492414" w:rsidDel="001F1330">
          <w:t xml:space="preserve">was </w:t>
        </w:r>
        <w:r w:rsidDel="001F1330">
          <w:t xml:space="preserve">then filtered with a </w:t>
        </w:r>
        <w:r w:rsidRPr="002B6CA5" w:rsidDel="001F1330">
          <w:t xml:space="preserve">low pass butterworth filter </w:t>
        </w:r>
        <w:r w:rsidDel="001F1330">
          <w:t>(</w:t>
        </w:r>
        <w:r w:rsidRPr="002B6CA5" w:rsidDel="001F1330">
          <w:t>2</w:t>
        </w:r>
        <w:r w:rsidRPr="002B6CA5" w:rsidDel="001F1330">
          <w:rPr>
            <w:vertAlign w:val="superscript"/>
          </w:rPr>
          <w:t>nd</w:t>
        </w:r>
        <w:r w:rsidRPr="002B6CA5" w:rsidDel="001F1330">
          <w:t xml:space="preserve"> order with cutoff at 8Hz</w:t>
        </w:r>
        <w:r w:rsidDel="001F1330">
          <w:t xml:space="preserve">) to reduce noise. The axis' origin </w:t>
        </w:r>
        <w:r w:rsidR="00492414" w:rsidDel="001F1330">
          <w:t xml:space="preserve">was </w:t>
        </w:r>
        <w:r w:rsidDel="001F1330">
          <w:t xml:space="preserve">set at the first sample of each trial. To locate </w:t>
        </w:r>
        <w:r w:rsidR="00E7320D" w:rsidDel="001F1330">
          <w:t xml:space="preserve">reaching </w:t>
        </w:r>
        <w:r w:rsidRPr="00E7320D" w:rsidDel="001F1330">
          <w:t>onset</w:t>
        </w:r>
        <w:r w:rsidDel="001F1330">
          <w:t>, a low pass butterworth filter (2</w:t>
        </w:r>
        <w:r w:rsidRPr="00BD4213" w:rsidDel="001F1330">
          <w:rPr>
            <w:vertAlign w:val="superscript"/>
          </w:rPr>
          <w:t>nd</w:t>
        </w:r>
        <w:r w:rsidDel="001F1330">
          <w:t xml:space="preserve"> order with a 10Hz cutoff) </w:t>
        </w:r>
        <w:r w:rsidR="00492414" w:rsidRPr="00C95261" w:rsidDel="001F1330">
          <w:t>was</w:t>
        </w:r>
        <w:r w:rsidR="00492414" w:rsidDel="001F1330">
          <w:rPr>
            <w:u w:val="words"/>
          </w:rPr>
          <w:t xml:space="preserve"> </w:t>
        </w:r>
        <w:r w:rsidDel="001F1330">
          <w:t xml:space="preserve">applied to the 3D velocity. </w:t>
        </w:r>
        <w:r w:rsidR="00E7320D" w:rsidDel="001F1330">
          <w:rPr>
            <w:i/>
            <w:iCs/>
          </w:rPr>
          <w:t>Reaching</w:t>
        </w:r>
        <w:r w:rsidR="009A594B" w:rsidRPr="008C0FF6" w:rsidDel="001F1330">
          <w:rPr>
            <w:i/>
            <w:iCs/>
          </w:rPr>
          <w:t xml:space="preserve"> o</w:t>
        </w:r>
        <w:r w:rsidRPr="008C0FF6" w:rsidDel="001F1330">
          <w:rPr>
            <w:i/>
            <w:iCs/>
          </w:rPr>
          <w:t>nset</w:t>
        </w:r>
        <w:r w:rsidR="00E7320D" w:rsidDel="001F1330">
          <w:t xml:space="preserve"> </w:t>
        </w:r>
        <w:r w:rsidR="00D57772" w:rsidDel="001F1330">
          <w:t xml:space="preserve">was </w:t>
        </w:r>
        <w:r w:rsidDel="001F1330">
          <w:t xml:space="preserve">indicated by four consecutive samples having a velocity greater than 20mm/s and a total acceleration of at least 20mm/s^2. </w:t>
        </w:r>
        <w:r w:rsidR="002D3024" w:rsidRPr="008C0FF6" w:rsidDel="001F1330">
          <w:rPr>
            <w:i/>
            <w:iCs/>
          </w:rPr>
          <w:t>Reaching o</w:t>
        </w:r>
        <w:r w:rsidRPr="008C0FF6" w:rsidDel="001F1330">
          <w:rPr>
            <w:i/>
            <w:iCs/>
          </w:rPr>
          <w:t>ffset</w:t>
        </w:r>
        <w:r w:rsidDel="001F1330">
          <w:t xml:space="preserve"> </w:t>
        </w:r>
        <w:r w:rsidR="00D57772" w:rsidDel="001F1330">
          <w:t xml:space="preserve">was </w:t>
        </w:r>
        <w:r w:rsidDel="001F1330">
          <w:t xml:space="preserve">determined as the point along </w:t>
        </w:r>
        <w:r w:rsidDel="001F1330">
          <w:lastRenderedPageBreak/>
          <w:t>the trajectory that is closest to the screen.</w:t>
        </w:r>
        <w:r w:rsidR="002D3024" w:rsidDel="001F1330">
          <w:t xml:space="preserve"> </w:t>
        </w:r>
        <w:r w:rsidDel="001F1330">
          <w:t xml:space="preserve">The </w:t>
        </w:r>
        <w:r w:rsidR="003B7F7E" w:rsidDel="001F1330">
          <w:t xml:space="preserve">trajectories </w:t>
        </w:r>
        <w:r w:rsidR="00D57772" w:rsidDel="001F1330">
          <w:t xml:space="preserve">were </w:t>
        </w:r>
        <w:r w:rsidDel="001F1330">
          <w:t xml:space="preserve">normalized to the </w:t>
        </w:r>
        <w:r w:rsidR="003B7F7E" w:rsidDel="001F1330">
          <w:t xml:space="preserve">distance </w:t>
        </w:r>
        <w:r w:rsidDel="001F1330">
          <w:t>traveled along the axis perpendicular to the screen (Z axis). To do so, a B-spline of the 6</w:t>
        </w:r>
        <w:r w:rsidRPr="00576F53" w:rsidDel="001F1330">
          <w:rPr>
            <w:vertAlign w:val="superscript"/>
          </w:rPr>
          <w:t>th</w:t>
        </w:r>
        <w:r w:rsidDel="001F1330">
          <w:t xml:space="preserve"> order with a</w:t>
        </w:r>
        <w:r w:rsidRPr="00C83062" w:rsidDel="001F1330">
          <w:t xml:space="preserve"> 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moveFrom w:id="123" w:author="Chen Heller" w:date="2023-01-03T17:26:00Z">
          <w:r w:rsidDel="001F1330">
            <w:t xml:space="preserve"> on the 4</w:t>
          </w:r>
          <w:r w:rsidRPr="00C83062" w:rsidDel="001F1330">
            <w:rPr>
              <w:vertAlign w:val="superscript"/>
            </w:rPr>
            <w:t>th</w:t>
          </w:r>
          <w:r w:rsidDel="001F1330">
            <w:t xml:space="preserve"> derivative </w:t>
          </w:r>
          <w:r w:rsidR="00D57772" w:rsidDel="001F1330">
            <w:t xml:space="preserve">was </w:t>
          </w:r>
          <w:r w:rsidDel="001F1330">
            <w:t xml:space="preserve">fitted to each axis with a spline at every data point. The fitted function </w:t>
          </w:r>
          <w:r w:rsidR="00D57772" w:rsidDel="001F1330">
            <w:t xml:space="preserve">was </w:t>
          </w:r>
          <w:r w:rsidDel="001F1330">
            <w:t xml:space="preserve">used to produce a high-resolution representation of the trajectory (1000 samples) from which 200 points equally spaced along the </w:t>
          </w:r>
          <w:r w:rsidR="00556BF3" w:rsidDel="001F1330">
            <w:t xml:space="preserve">traveled </w:t>
          </w:r>
          <w:r w:rsidDel="001F1330">
            <w:t xml:space="preserve">distance on the Z axis </w:t>
          </w:r>
          <w:r w:rsidR="00F00C31" w:rsidDel="001F1330">
            <w:t>were</w:t>
          </w:r>
          <w:r w:rsidDel="001F1330">
            <w:t xml:space="preserve"> extracted (e.g., if the participant moved 2cm forward and 1cm backward, the distance </w:t>
          </w:r>
          <w:r w:rsidR="00F00C31" w:rsidDel="001F1330">
            <w:t xml:space="preserve">that was </w:t>
          </w:r>
          <w:r w:rsidDel="001F1330">
            <w:t xml:space="preserve">traveled </w:t>
          </w:r>
          <w:r w:rsidR="00F00C31" w:rsidDel="001F1330">
            <w:t>was</w:t>
          </w:r>
          <w:r w:rsidDel="001F1330">
            <w:t xml:space="preserve"> 3cm). These points represent</w:t>
          </w:r>
          <w:r w:rsidR="00F00C31" w:rsidDel="001F1330">
            <w:t>ed</w:t>
          </w:r>
          <w:r w:rsidDel="001F1330">
            <w:t xml:space="preserve"> the proportion of path traveled</w:t>
          </w:r>
          <w:r w:rsidR="00145718" w:rsidDel="001F1330">
            <w:t xml:space="preserve"> until each point</w:t>
          </w:r>
          <w:r w:rsidDel="001F1330">
            <w:t>.</w:t>
          </w:r>
        </w:moveFrom>
        <w:moveFromRangeEnd w:id="120"/>
      </w:moveFrom>
    </w:p>
    <w:p w14:paraId="1B7E9AD3" w14:textId="2EC246B3" w:rsidR="001E0823" w:rsidDel="00165C67" w:rsidRDefault="001E0823" w:rsidP="006238E0">
      <w:pPr>
        <w:pStyle w:val="Heading3"/>
        <w:rPr>
          <w:del w:id="124" w:author="Chen Heller" w:date="2023-01-04T10:02:00Z"/>
        </w:rPr>
      </w:pPr>
      <w:bookmarkStart w:id="125" w:name="_Toc114485371"/>
      <w:del w:id="126" w:author="Chen Heller" w:date="2023-01-04T10:02:00Z">
        <w:r w:rsidDel="00165C67">
          <w:delText>Variables extraction</w:delText>
        </w:r>
        <w:bookmarkEnd w:id="125"/>
      </w:del>
    </w:p>
    <w:p w14:paraId="3FD2B015" w14:textId="1616DF73" w:rsidR="001E0823" w:rsidDel="00165C67" w:rsidRDefault="00AA1B21" w:rsidP="00723227">
      <w:pPr>
        <w:ind w:firstLine="0"/>
        <w:rPr>
          <w:del w:id="127" w:author="Chen Heller" w:date="2023-01-04T10:02:00Z"/>
        </w:rPr>
      </w:pPr>
      <w:del w:id="128" w:author="Chen Heller" w:date="2023-01-04T10:02:00Z">
        <w:r w:rsidDel="00165C67">
          <w:delText xml:space="preserve">The congruency effect was estimated </w:delText>
        </w:r>
        <w:r w:rsidR="00D542A7" w:rsidDel="00165C67">
          <w:delText>with</w:delText>
        </w:r>
        <w:r w:rsidDel="00165C67">
          <w:delText xml:space="preserve"> </w:delText>
        </w:r>
        <w:r w:rsidR="0079639D" w:rsidDel="00165C67">
          <w:delText xml:space="preserve">five </w:delText>
        </w:r>
        <w:r w:rsidR="00145718" w:rsidDel="00165C67">
          <w:delText>reaching</w:delText>
        </w:r>
        <w:r w:rsidR="00FB5371" w:rsidDel="00165C67">
          <w:delText xml:space="preserve"> </w:delText>
        </w:r>
        <w:r w:rsidR="00F46DD3" w:rsidDel="00165C67">
          <w:delText>parameters: (a) reach area</w:delText>
        </w:r>
        <w:r w:rsidR="00B55D74" w:rsidDel="00165C67">
          <w:delText>,</w:delText>
        </w:r>
      </w:del>
      <w:del w:id="129" w:author="Chen Heller" w:date="2023-01-04T09:58:00Z">
        <w:r w:rsidR="00B55D74" w:rsidDel="00DE2BAA">
          <w:delText xml:space="preserve"> </w:delText>
        </w:r>
        <w:r w:rsidR="00D542A7" w:rsidDel="00DE2BAA">
          <w:delText>defined as the area</w:delText>
        </w:r>
        <w:r w:rsidR="001B187C" w:rsidDel="00DE2BAA">
          <w:delText xml:space="preserve"> confined</w:delText>
        </w:r>
        <w:r w:rsidR="00D542A7" w:rsidDel="00DE2BAA">
          <w:delText xml:space="preserve"> between </w:delText>
        </w:r>
        <w:r w:rsidR="0057216E" w:rsidDel="00DE2BAA">
          <w:delText xml:space="preserve">the average trajectory to the left side when the </w:delText>
        </w:r>
        <w:r w:rsidR="00FB5371" w:rsidDel="00DE2BAA">
          <w:delText>correct answer is on the left and the average trajectory to the right when the correct answer is on the right</w:delText>
        </w:r>
      </w:del>
      <w:del w:id="130" w:author="Chen Heller" w:date="2023-01-04T10:02:00Z">
        <w:r w:rsidR="00DE0E1F" w:rsidDel="00165C67">
          <w:delText xml:space="preserve">; (b) </w:delText>
        </w:r>
        <w:r w:rsidR="00433F9B" w:rsidDel="00165C67">
          <w:delText>reaction time</w:delText>
        </w:r>
        <w:r w:rsidR="00B55D74" w:rsidDel="00165C67">
          <w:delText>,</w:delText>
        </w:r>
      </w:del>
      <w:del w:id="131" w:author="Chen Heller" w:date="2023-01-04T09:59:00Z">
        <w:r w:rsidR="00B55D74" w:rsidDel="00DE2BAA">
          <w:delText xml:space="preserve"> defined as</w:delText>
        </w:r>
        <w:r w:rsidR="00433F9B" w:rsidDel="00DE2BAA">
          <w:delText xml:space="preserve"> the </w:delText>
        </w:r>
        <w:r w:rsidR="00821C89" w:rsidDel="00DE2BAA">
          <w:delText xml:space="preserve">time from stimulus presentation up to </w:delText>
        </w:r>
        <w:r w:rsidR="00821C89" w:rsidRPr="009E0B5B" w:rsidDel="00DE2BAA">
          <w:delText xml:space="preserve">movement </w:delText>
        </w:r>
        <w:r w:rsidR="009A594B" w:rsidRPr="009E0B5B" w:rsidDel="00DE2BAA">
          <w:delText>onset</w:delText>
        </w:r>
        <w:r w:rsidR="009C570B" w:rsidDel="00DE2BAA">
          <w:delText xml:space="preserve">. </w:delText>
        </w:r>
        <w:r w:rsidR="00145718" w:rsidRPr="004225D2" w:rsidDel="00DE2BAA">
          <w:delText>Movement onset</w:delText>
        </w:r>
        <w:r w:rsidR="009E0B5B" w:rsidDel="00DE2BAA">
          <w:delText xml:space="preserve"> and </w:delText>
        </w:r>
        <w:r w:rsidR="009E0B5B" w:rsidRPr="004225D2" w:rsidDel="00DE2BAA">
          <w:delText>movement offset</w:delText>
        </w:r>
        <w:r w:rsidR="009E0B5B" w:rsidDel="00DE2BAA">
          <w:delText xml:space="preserve"> </w:delText>
        </w:r>
        <w:r w:rsidR="00A03F41" w:rsidDel="00DE2BAA">
          <w:delText>were</w:delText>
        </w:r>
        <w:r w:rsidR="00685F7A" w:rsidDel="00DE2BAA">
          <w:delText xml:space="preserve"> </w:delText>
        </w:r>
        <w:r w:rsidR="009E0B5B" w:rsidDel="00DE2BAA">
          <w:delText>distinguished from reaching onset and offset.</w:delText>
        </w:r>
        <w:r w:rsidR="00145718" w:rsidDel="00DE2BAA">
          <w:delText xml:space="preserve"> </w:delText>
        </w:r>
        <w:r w:rsidR="009E0B5B" w:rsidRPr="008C0FF6" w:rsidDel="00DE2BAA">
          <w:rPr>
            <w:i/>
            <w:iCs/>
          </w:rPr>
          <w:delText>Movement onset</w:delText>
        </w:r>
        <w:r w:rsidR="009E0B5B" w:rsidDel="00DE2BAA">
          <w:delText xml:space="preserve"> </w:delText>
        </w:r>
        <w:r w:rsidR="00E321D9" w:rsidDel="00DE2BAA">
          <w:delText>was</w:delText>
        </w:r>
        <w:r w:rsidR="009E0B5B" w:rsidDel="00DE2BAA">
          <w:delText xml:space="preserve"> </w:delText>
        </w:r>
        <w:r w:rsidR="005144B7" w:rsidDel="00DE2BAA">
          <w:delText xml:space="preserve">detected once the </w:delText>
        </w:r>
        <w:r w:rsidR="004225D2" w:rsidDel="00DE2BAA">
          <w:delText xml:space="preserve">Euclidean distance from the starting point </w:delText>
        </w:r>
        <w:r w:rsidR="00E321D9" w:rsidDel="00DE2BAA">
          <w:delText>was</w:delText>
        </w:r>
        <w:r w:rsidR="004225D2" w:rsidDel="00DE2BAA">
          <w:delText xml:space="preserve"> greater than </w:delText>
        </w:r>
        <w:r w:rsidR="00847BD3" w:rsidDel="00DE2BAA">
          <w:delText>2</w:delText>
        </w:r>
        <w:r w:rsidR="006400A3" w:rsidDel="00DE2BAA">
          <w:delText xml:space="preserve">cm. </w:delText>
        </w:r>
        <w:r w:rsidR="006400A3" w:rsidRPr="009F43BB" w:rsidDel="00DE2BAA">
          <w:rPr>
            <w:i/>
            <w:iCs/>
          </w:rPr>
          <w:delText>Movement offset</w:delText>
        </w:r>
        <w:r w:rsidR="006400A3" w:rsidDel="00DE2BAA">
          <w:delText xml:space="preserve"> </w:delText>
        </w:r>
        <w:r w:rsidR="00E321D9" w:rsidDel="00DE2BAA">
          <w:delText>was</w:delText>
        </w:r>
        <w:r w:rsidR="004225D2" w:rsidDel="00DE2BAA">
          <w:delText xml:space="preserve"> </w:delText>
        </w:r>
        <w:r w:rsidR="00BF7AD9" w:rsidDel="00DE2BAA">
          <w:delText xml:space="preserve">recognized once the </w:delText>
        </w:r>
        <w:r w:rsidR="00971976" w:rsidDel="00DE2BAA">
          <w:delText xml:space="preserve">distance from the screen on the Z axis </w:delText>
        </w:r>
        <w:r w:rsidR="00E321D9" w:rsidDel="00DE2BAA">
          <w:delText>was</w:delText>
        </w:r>
        <w:r w:rsidR="00971976" w:rsidDel="00DE2BAA">
          <w:delText xml:space="preserve"> shorter than 3cm</w:delText>
        </w:r>
      </w:del>
      <w:del w:id="132" w:author="Chen Heller" w:date="2023-01-04T10:02:00Z">
        <w:r w:rsidR="00BF2C93" w:rsidDel="00165C67">
          <w:delText>;</w:delText>
        </w:r>
        <w:r w:rsidR="000C456B" w:rsidDel="00165C67">
          <w:delText xml:space="preserve"> (c) </w:delText>
        </w:r>
        <w:r w:rsidR="004C3803" w:rsidDel="00165C67">
          <w:delText xml:space="preserve">movement </w:delText>
        </w:r>
        <w:r w:rsidR="00BF2C93" w:rsidDel="00165C67">
          <w:delText>duration</w:delText>
        </w:r>
        <w:r w:rsidR="00B55D74" w:rsidDel="00165C67">
          <w:delText>,</w:delText>
        </w:r>
      </w:del>
      <w:del w:id="133" w:author="Chen Heller" w:date="2023-01-04T10:00:00Z">
        <w:r w:rsidR="00B55D74" w:rsidDel="00F13ABB">
          <w:delText xml:space="preserve"> defined as </w:delText>
        </w:r>
        <w:r w:rsidR="004C3803" w:rsidDel="00F13ABB">
          <w:delText xml:space="preserve">the time from </w:delText>
        </w:r>
        <w:r w:rsidR="004C3803" w:rsidRPr="008C0FF6" w:rsidDel="00F13ABB">
          <w:delText>movement onset</w:delText>
        </w:r>
        <w:r w:rsidR="004C3803" w:rsidDel="00F13ABB">
          <w:delText xml:space="preserve"> until the screen </w:delText>
        </w:r>
        <w:r w:rsidR="00E321D9" w:rsidDel="00F13ABB">
          <w:delText>was</w:delText>
        </w:r>
        <w:r w:rsidR="004C3803" w:rsidDel="00F13ABB">
          <w:delText xml:space="preserve"> reached</w:delText>
        </w:r>
      </w:del>
      <w:del w:id="134" w:author="Chen Heller" w:date="2023-01-04T10:02:00Z">
        <w:r w:rsidR="008704D6" w:rsidDel="00165C67">
          <w:delText xml:space="preserve">; </w:delText>
        </w:r>
        <w:r w:rsidR="00DA350E" w:rsidDel="00165C67">
          <w:delText>(</w:delText>
        </w:r>
        <w:r w:rsidR="009F71F7" w:rsidDel="00165C67">
          <w:delText>d</w:delText>
        </w:r>
        <w:r w:rsidR="00DA350E" w:rsidDel="00165C67">
          <w:delText>) changes of mind</w:delText>
        </w:r>
        <w:r w:rsidR="001F4C86" w:rsidDel="00165C67">
          <w:delText xml:space="preserve"> (COM)</w:delText>
        </w:r>
        <w:r w:rsidR="00D3670B" w:rsidDel="00165C67">
          <w:delText>,</w:delText>
        </w:r>
      </w:del>
      <w:del w:id="135" w:author="Chen Heller" w:date="2023-01-04T10:01:00Z">
        <w:r w:rsidR="00D3670B" w:rsidDel="00F13ABB">
          <w:delText xml:space="preserve"> </w:delText>
        </w:r>
        <w:r w:rsidR="003B295C" w:rsidDel="00F13ABB">
          <w:delText xml:space="preserve">defined as </w:delText>
        </w:r>
        <w:r w:rsidR="00ED05EE" w:rsidDel="00F13ABB">
          <w:delText>the number of changes in implied goal</w:delText>
        </w:r>
        <w:r w:rsidR="00045865" w:rsidDel="00F13ABB">
          <w:delText xml:space="preserve"> along a </w:delText>
        </w:r>
        <w:r w:rsidR="004B0CC2" w:rsidDel="00F13ABB">
          <w:delText xml:space="preserve">single </w:delText>
        </w:r>
        <w:r w:rsidR="00045865" w:rsidDel="00F13ABB">
          <w:delText xml:space="preserve">trial's trajectory. </w:delText>
        </w:r>
        <w:r w:rsidR="004B0CC2" w:rsidDel="00F13ABB">
          <w:delText xml:space="preserve">The implied goal </w:delText>
        </w:r>
        <w:r w:rsidR="00D4213C" w:rsidDel="00F13ABB">
          <w:delText>was indicated by</w:delText>
        </w:r>
        <w:r w:rsidR="00045865" w:rsidDel="00F13ABB">
          <w:delText xml:space="preserve"> </w:delText>
        </w:r>
        <w:r w:rsidR="00ED05EE" w:rsidDel="00F13ABB">
          <w:delText>the side where the current tangent to the trajectory met the screen</w:delText>
        </w:r>
      </w:del>
      <w:del w:id="136" w:author="Chen Heller" w:date="2023-01-04T10:02:00Z">
        <w:r w:rsidR="003B295C" w:rsidDel="00165C67">
          <w:delText>; (</w:delText>
        </w:r>
        <w:r w:rsidR="009F71F7" w:rsidDel="00165C67">
          <w:delText>e</w:delText>
        </w:r>
        <w:r w:rsidR="003B295C" w:rsidDel="00165C67">
          <w:delText>) distance traveled</w:delText>
        </w:r>
        <w:r w:rsidR="0025568C" w:rsidDel="00165C67">
          <w:delText xml:space="preserve">, defined as the </w:delText>
        </w:r>
        <w:r w:rsidR="003B295C" w:rsidDel="00165C67">
          <w:delText xml:space="preserve">sum of Euclidean distances between </w:delText>
        </w:r>
        <w:r w:rsidR="00400848" w:rsidDel="00165C67">
          <w:delText xml:space="preserve">the </w:delText>
        </w:r>
        <w:r w:rsidR="003B295C" w:rsidDel="00165C67">
          <w:delText xml:space="preserve">samples </w:delText>
        </w:r>
        <w:r w:rsidR="00400848" w:rsidDel="00165C67">
          <w:delText>of a single trial</w:delText>
        </w:r>
        <w:r w:rsidR="003B295C" w:rsidDel="00165C67">
          <w:delText>.</w:delText>
        </w:r>
      </w:del>
    </w:p>
    <w:p w14:paraId="2833F9BE" w14:textId="6AF08300" w:rsidR="003F77CF" w:rsidDel="001036D3" w:rsidRDefault="003F77CF" w:rsidP="006238E0">
      <w:pPr>
        <w:pStyle w:val="Heading3"/>
        <w:rPr>
          <w:del w:id="137" w:author="Chen Heller" w:date="2023-01-03T17:37:00Z"/>
        </w:rPr>
      </w:pPr>
      <w:bookmarkStart w:id="138" w:name="_Toc114485372"/>
      <w:del w:id="139" w:author="Chen Heller" w:date="2023-01-03T17:37:00Z">
        <w:r w:rsidDel="001036D3">
          <w:delText>Exclusion criteria</w:delText>
        </w:r>
        <w:bookmarkEnd w:id="138"/>
      </w:del>
    </w:p>
    <w:p w14:paraId="278BD072" w14:textId="6D8808A6" w:rsidR="00823CFE" w:rsidRDefault="00F70C75" w:rsidP="00723227">
      <w:pPr>
        <w:ind w:firstLine="0"/>
      </w:pPr>
      <w:moveFromRangeStart w:id="140" w:author="Chen Heller" w:date="2023-01-03T17:37:00Z" w:name="move123659894"/>
      <w:moveFrom w:id="141" w:author="Chen Heller" w:date="2023-01-03T17:37:00Z">
        <w:r w:rsidDel="001036D3">
          <w:lastRenderedPageBreak/>
          <w:t xml:space="preserve">Trials </w:t>
        </w:r>
        <w:r w:rsidR="00E403CC" w:rsidDel="001036D3">
          <w:t xml:space="preserve">in which </w:t>
        </w:r>
        <w:r w:rsidR="009C0FF0" w:rsidDel="001036D3">
          <w:t xml:space="preserve">either </w:t>
        </w:r>
        <w:r w:rsidR="00E403CC" w:rsidDel="001036D3">
          <w:t xml:space="preserve">a technical malfunction </w:t>
        </w:r>
        <w:r w:rsidR="009C0FF0" w:rsidDel="001036D3">
          <w:t>occurred,</w:t>
        </w:r>
        <w:r w:rsidR="00E403CC" w:rsidDel="001036D3">
          <w:t xml:space="preserve"> or a problematic response was given, </w:t>
        </w:r>
        <w:r w:rsidR="009C0FF0" w:rsidDel="001036D3">
          <w:t>as well as trial</w:t>
        </w:r>
        <w:r w:rsidR="001739AD" w:rsidDel="001036D3">
          <w:t>s</w:t>
        </w:r>
        <w:r w:rsidR="009C0FF0" w:rsidDel="001036D3">
          <w:t xml:space="preserve"> that </w:t>
        </w:r>
        <w:r w:rsidDel="001036D3">
          <w:t>had a visibility rating that is higher than one</w:t>
        </w:r>
        <w:r w:rsidR="009C0FF0" w:rsidDel="001036D3">
          <w:t>,</w:t>
        </w:r>
        <w:r w:rsidDel="001036D3">
          <w:t xml:space="preserve"> were excluded from the analysis.</w:t>
        </w:r>
        <w:r w:rsidR="00735979" w:rsidDel="001036D3">
          <w:t xml:space="preserve"> </w:t>
        </w:r>
        <w:r w:rsidR="00C3475E" w:rsidDel="001036D3">
          <w:t xml:space="preserve">A technical malfunction </w:t>
        </w:r>
        <w:r w:rsidR="00FF0D06" w:rsidDel="001036D3">
          <w:t>alludes to</w:t>
        </w:r>
        <w:r w:rsidR="009E495C" w:rsidDel="001036D3">
          <w:t xml:space="preserve"> </w:t>
        </w:r>
        <w:r w:rsidR="00180C5F" w:rsidDel="001036D3">
          <w:t>trajector</w:t>
        </w:r>
        <w:r w:rsidR="009E495C" w:rsidDel="001036D3">
          <w:t>ies that</w:t>
        </w:r>
        <w:r w:rsidR="00180C5F" w:rsidDel="001036D3">
          <w:t xml:space="preserve"> </w:t>
        </w:r>
        <w:r w:rsidR="00F51AD1" w:rsidDel="001036D3">
          <w:t xml:space="preserve">had less than </w:t>
        </w:r>
        <w:r w:rsidR="00C3475E" w:rsidDel="001036D3">
          <w:t xml:space="preserve">100ms of </w:t>
        </w:r>
        <w:r w:rsidR="00180C5F" w:rsidDel="001036D3">
          <w:t xml:space="preserve">existing </w:t>
        </w:r>
        <w:r w:rsidR="00C3475E" w:rsidDel="001036D3">
          <w:t xml:space="preserve">data </w:t>
        </w:r>
        <w:r w:rsidR="007116EB" w:rsidDel="001036D3">
          <w:t xml:space="preserve">or more than 100ms of missing data, or </w:t>
        </w:r>
        <w:r w:rsidR="009E495C" w:rsidDel="001036D3">
          <w:t xml:space="preserve">trials in which </w:t>
        </w:r>
        <w:r w:rsidR="007116EB" w:rsidDel="001036D3">
          <w:t xml:space="preserve">the </w:t>
        </w:r>
        <w:r w:rsidR="00923E83" w:rsidDel="001036D3">
          <w:t>stimuli</w:t>
        </w:r>
        <w:r w:rsidR="007116EB" w:rsidDel="001036D3">
          <w:t xml:space="preserve"> duration was incorrect</w:t>
        </w:r>
        <w:r w:rsidR="00C57EC0" w:rsidDel="001036D3">
          <w:t xml:space="preserve">. </w:t>
        </w:r>
        <w:r w:rsidR="00CA7AF7" w:rsidDel="001036D3">
          <w:t>P</w:t>
        </w:r>
        <w:r w:rsidR="00DC26B3" w:rsidDel="001036D3">
          <w:t>roblematic response</w:t>
        </w:r>
        <w:r w:rsidR="00CA7AF7" w:rsidDel="001036D3">
          <w:t xml:space="preserve">s include </w:t>
        </w:r>
        <w:r w:rsidR="001537B9" w:rsidDel="001036D3">
          <w:t xml:space="preserve">incorrect answers and </w:t>
        </w:r>
        <w:r w:rsidR="00CA7AF7" w:rsidDel="001036D3">
          <w:t>trajectories that missed the target by more than 12cm</w:t>
        </w:r>
        <w:r w:rsidR="001537B9" w:rsidDel="001036D3">
          <w:t xml:space="preserve">, as well as </w:t>
        </w:r>
        <w:r w:rsidR="00855B75" w:rsidDel="001036D3">
          <w:t xml:space="preserve">reaching </w:t>
        </w:r>
        <w:r w:rsidR="001537B9" w:rsidDel="001036D3">
          <w:t>movements</w:t>
        </w:r>
        <w:r w:rsidR="00855B75" w:rsidDel="001036D3">
          <w:t xml:space="preserve"> </w:t>
        </w:r>
        <w:r w:rsidR="00FB37A2" w:rsidDel="001036D3">
          <w:t xml:space="preserve">that were </w:t>
        </w:r>
        <w:r w:rsidR="00CE439B" w:rsidDel="001036D3">
          <w:t xml:space="preserve">shorter </w:t>
        </w:r>
        <w:r w:rsidR="00C73ED8" w:rsidDel="001036D3">
          <w:t xml:space="preserve">– when measured along the z axis – </w:t>
        </w:r>
        <w:r w:rsidR="00CE439B" w:rsidDel="001036D3">
          <w:t xml:space="preserve">than the </w:t>
        </w:r>
        <w:r w:rsidR="00697FF7" w:rsidDel="001036D3">
          <w:t>distance between the start</w:t>
        </w:r>
        <w:r w:rsidR="00963730" w:rsidDel="001036D3">
          <w:t>ing p</w:t>
        </w:r>
        <w:r w:rsidR="00060B5C" w:rsidDel="001036D3">
          <w:t>oi</w:t>
        </w:r>
        <w:r w:rsidR="00963730" w:rsidDel="001036D3">
          <w:t>nt and the screen, minus</w:t>
        </w:r>
        <w:r w:rsidR="0082310B" w:rsidDel="001036D3">
          <w:t xml:space="preserve"> a </w:t>
        </w:r>
        <w:r w:rsidR="00060B5C" w:rsidDel="001036D3">
          <w:t>three-centimeter</w:t>
        </w:r>
        <w:r w:rsidR="0082310B" w:rsidDel="001036D3">
          <w:t xml:space="preserve"> allowance that accounts for small variations in </w:t>
        </w:r>
        <w:r w:rsidR="002C1431" w:rsidDel="001036D3">
          <w:t xml:space="preserve">reaching </w:t>
        </w:r>
        <w:r w:rsidR="0082310B" w:rsidDel="001036D3">
          <w:t>onset.</w:t>
        </w:r>
        <w:r w:rsidR="00AC1A47" w:rsidDel="001036D3">
          <w:t xml:space="preserve"> Finally, slow movements</w:t>
        </w:r>
        <w:r w:rsidR="00C641FC" w:rsidDel="001036D3">
          <w:rPr>
            <w:rFonts w:hint="cs"/>
            <w:rtl/>
          </w:rPr>
          <w:t xml:space="preserve"> </w:t>
        </w:r>
        <w:r w:rsidR="00C641FC" w:rsidDel="001036D3">
          <w:t>were disqualified</w:t>
        </w:r>
        <w:r w:rsidR="00AC1A47" w:rsidDel="001036D3">
          <w:t xml:space="preserve"> </w:t>
        </w:r>
        <w:r w:rsidR="00C641FC" w:rsidDel="001036D3">
          <w:t xml:space="preserve">if they </w:t>
        </w:r>
        <w:r w:rsidR="0041233D" w:rsidDel="001036D3">
          <w:t xml:space="preserve">were located more than 3 </w:t>
        </w:r>
        <w:r w:rsidR="00A8680A" w:rsidDel="001036D3">
          <w:t xml:space="preserve">standard deviations (SD) </w:t>
        </w:r>
        <w:r w:rsidR="0041233D" w:rsidDel="001036D3">
          <w:t xml:space="preserve">from the </w:t>
        </w:r>
        <w:r w:rsidR="00327FC8" w:rsidDel="001036D3">
          <w:t xml:space="preserve">average movement duration across </w:t>
        </w:r>
        <w:r w:rsidR="00953E48" w:rsidDel="001036D3">
          <w:t xml:space="preserve">the participant's correctly answered </w:t>
        </w:r>
        <w:r w:rsidR="00327FC8" w:rsidDel="001036D3">
          <w:t xml:space="preserve">trials that </w:t>
        </w:r>
        <w:r w:rsidR="00C72721" w:rsidDel="001036D3">
          <w:t>did not have missing data</w:t>
        </w:r>
        <w:r w:rsidR="00953E48" w:rsidDel="001036D3">
          <w:t>.</w:t>
        </w:r>
      </w:moveFrom>
      <w:moveFromRangeEnd w:id="140"/>
    </w:p>
    <w:p w14:paraId="459C7EAD" w14:textId="012F143E" w:rsidR="000E1974" w:rsidDel="00A7794D" w:rsidRDefault="002057FC" w:rsidP="006238E0">
      <w:pPr>
        <w:pStyle w:val="Heading3"/>
        <w:rPr>
          <w:del w:id="142" w:author="Chen Heller" w:date="2023-01-04T09:14:00Z"/>
        </w:rPr>
      </w:pPr>
      <w:bookmarkStart w:id="143" w:name="_Toc114485373"/>
      <w:del w:id="144" w:author="Chen Heller" w:date="2023-01-04T09:14:00Z">
        <w:r w:rsidDel="00A7794D">
          <w:delText>Results</w:delText>
        </w:r>
        <w:bookmarkEnd w:id="143"/>
      </w:del>
    </w:p>
    <w:p w14:paraId="7ECA8D04" w14:textId="1E0C76AA" w:rsidR="00587CF1" w:rsidDel="00462D23" w:rsidRDefault="00F50E45" w:rsidP="00723227">
      <w:pPr>
        <w:ind w:firstLine="0"/>
        <w:rPr>
          <w:del w:id="145" w:author="Chen Heller" w:date="2023-01-04T09:12:00Z"/>
          <w:rtl/>
        </w:rPr>
      </w:pPr>
      <w:del w:id="146" w:author="Chen Heller" w:date="2023-01-04T09:12:00Z">
        <w:r w:rsidDel="00462D23">
          <w:delText xml:space="preserve">Prime visibility: </w:delText>
        </w:r>
        <w:r w:rsidR="00587CF1" w:rsidDel="00462D23">
          <w:delText xml:space="preserve">overall, </w:delText>
        </w:r>
        <w:r w:rsidR="00AE68FF" w:rsidDel="00462D23">
          <w:delText>71.</w:delText>
        </w:r>
        <w:r w:rsidR="000418CC" w:rsidDel="00462D23">
          <w:delText>94</w:delText>
        </w:r>
        <w:r w:rsidR="00587CF1" w:rsidDel="00462D23">
          <w:delText xml:space="preserve">% of the trials were rated as visibility 1, </w:delText>
        </w:r>
        <w:r w:rsidR="00CB5E6E" w:rsidDel="00462D23">
          <w:delText>2</w:delText>
        </w:r>
        <w:r w:rsidR="00AE68FF" w:rsidDel="00462D23">
          <w:delText>3</w:delText>
        </w:r>
        <w:r w:rsidR="00CB5E6E" w:rsidDel="00462D23">
          <w:delText>.</w:delText>
        </w:r>
        <w:r w:rsidR="000418CC" w:rsidDel="00462D23">
          <w:delText>41</w:delText>
        </w:r>
        <w:r w:rsidR="00587CF1" w:rsidDel="00462D23">
          <w:delText xml:space="preserve">% as visibility 2, </w:delText>
        </w:r>
        <w:r w:rsidR="00CB5E6E" w:rsidDel="00462D23">
          <w:delText>3.</w:delText>
        </w:r>
        <w:r w:rsidR="00AE68FF" w:rsidDel="00462D23">
          <w:delText>6</w:delText>
        </w:r>
        <w:r w:rsidR="000418CC" w:rsidDel="00462D23">
          <w:delText>9</w:delText>
        </w:r>
        <w:r w:rsidR="00587CF1" w:rsidDel="00462D23">
          <w:delText xml:space="preserve">% as visibility 3 and </w:delText>
        </w:r>
        <w:r w:rsidR="00CB5E6E" w:rsidDel="00462D23">
          <w:delText>0.</w:delText>
        </w:r>
        <w:r w:rsidR="000418CC" w:rsidDel="00462D23">
          <w:delText>95</w:delText>
        </w:r>
        <w:r w:rsidR="00587CF1" w:rsidDel="00462D23">
          <w:delText xml:space="preserve">% as visibility 4. </w:delText>
        </w:r>
      </w:del>
      <w:moveFromRangeStart w:id="147" w:author="Chen Heller" w:date="2023-01-04T09:11:00Z" w:name="move123715935"/>
      <w:moveFrom w:id="148" w:author="Chen Heller" w:date="2023-01-04T09:11:00Z">
        <w:del w:id="149" w:author="Chen Heller" w:date="2023-01-04T09:12:00Z">
          <w:r w:rsidR="00723227" w:rsidDel="00462D23">
            <w:delText xml:space="preserve">Because using </w:delText>
          </w:r>
          <w:r w:rsidR="00981BF0" w:rsidDel="00462D23">
            <w:delText xml:space="preserve">identical primes and target words </w:delText>
          </w:r>
          <w:r w:rsidDel="00462D23">
            <w:delText xml:space="preserve">in the congruent condition </w:delText>
          </w:r>
          <w:r w:rsidR="00981BF0" w:rsidDel="00462D23">
            <w:delText xml:space="preserve">biases the </w:delText>
          </w:r>
          <w:r w:rsidDel="00462D23">
            <w:delText xml:space="preserve">responses towards the </w:delText>
          </w:r>
          <w:r w:rsidR="00AD1964" w:rsidDel="00462D23">
            <w:delText>target,</w:delText>
          </w:r>
          <w:r w:rsidR="00723227" w:rsidDel="00462D23">
            <w:delText xml:space="preserve"> </w:delText>
          </w:r>
          <w:r w:rsidDel="00462D23">
            <w:delText xml:space="preserve">I </w:delText>
          </w:r>
          <w:r w:rsidR="00F77DA2" w:rsidDel="00462D23">
            <w:delText xml:space="preserve">only </w:delText>
          </w:r>
          <w:r w:rsidDel="00462D23">
            <w:delText xml:space="preserve">analyzed </w:delText>
          </w:r>
          <w:r w:rsidR="00F77DA2" w:rsidDel="00462D23">
            <w:delText xml:space="preserve">the responses in the incongruent condition to estimate prime visibility. </w:delText>
          </w:r>
        </w:del>
      </w:moveFrom>
      <w:moveFromRangeEnd w:id="147"/>
      <w:del w:id="150" w:author="Chen Heller" w:date="2023-01-04T09:12:00Z">
        <w:r w:rsidR="00CD5910" w:rsidDel="00462D23">
          <w:delText xml:space="preserve">When participants rated the </w:delText>
        </w:r>
        <w:r w:rsidR="009466C3" w:rsidDel="00462D23">
          <w:delText xml:space="preserve">prime as invisible, they </w:delText>
        </w:r>
        <w:r w:rsidR="00F77DA2" w:rsidDel="00462D23">
          <w:delText xml:space="preserve">were not better than chance at recognizing </w:delText>
        </w:r>
        <w:r w:rsidR="009466C3" w:rsidDel="00462D23">
          <w:delText>it</w:delText>
        </w:r>
        <w:r w:rsidR="00FE0063" w:rsidDel="00462D23">
          <w:delText xml:space="preserve">, </w:delText>
        </w:r>
        <w:r w:rsidR="00F77DA2" w:rsidDel="00462D23">
          <w:delText>M = 50.6</w:delText>
        </w:r>
        <w:r w:rsidR="00BB59C8" w:rsidDel="00462D23">
          <w:delText>4</w:delText>
        </w:r>
        <w:r w:rsidR="00F77DA2" w:rsidDel="00462D23">
          <w:delText>%,</w:delText>
        </w:r>
        <w:r w:rsidR="006C3D2D" w:rsidDel="00462D23">
          <w:delText xml:space="preserve"> </w:delText>
        </w:r>
        <w:r w:rsidR="00AC73D8" w:rsidDel="00462D23">
          <w:delText>SD</w:delText>
        </w:r>
        <w:r w:rsidR="006C3D2D" w:rsidDel="00462D23">
          <w:delText xml:space="preserve"> = </w:delText>
        </w:r>
        <w:r w:rsidR="00F21387" w:rsidDel="00462D23">
          <w:delText>3.</w:delText>
        </w:r>
        <w:r w:rsidR="00BB59C8" w:rsidDel="00462D23">
          <w:delText>41</w:delText>
        </w:r>
        <w:r w:rsidR="006C3D2D" w:rsidDel="00462D23">
          <w:delText>,</w:delText>
        </w:r>
        <w:r w:rsidR="00F77DA2" w:rsidDel="00462D23">
          <w:delText xml:space="preserve"> t</w:delText>
        </w:r>
        <w:r w:rsidR="00FE0063" w:rsidRPr="00E516F7" w:rsidDel="00462D23">
          <w:delText>(9)</w:delText>
        </w:r>
        <w:r w:rsidR="00F77DA2" w:rsidDel="00462D23">
          <w:delText xml:space="preserve"> = 0.59, </w:delText>
        </w:r>
        <w:r w:rsidR="00FE0063" w:rsidDel="00462D23">
          <w:delText>p = 0.56</w:delText>
        </w:r>
        <w:r w:rsidR="00BB59C8" w:rsidDel="00462D23">
          <w:delText>0</w:delText>
        </w:r>
        <w:r w:rsidR="00FE0063" w:rsidDel="00462D23">
          <w:delText>,</w:delText>
        </w:r>
        <w:r w:rsidR="006C3D2D" w:rsidDel="00462D23">
          <w:delText xml:space="preserve"> 95%</w:delText>
        </w:r>
        <w:r w:rsidR="00FE0063" w:rsidDel="00462D23">
          <w:delText xml:space="preserve"> </w:delText>
        </w:r>
        <w:r w:rsidR="00F77DA2" w:rsidDel="00462D23">
          <w:delText>CI = [</w:delText>
        </w:r>
        <w:r w:rsidR="00F21387" w:rsidDel="00462D23">
          <w:delText>48.2</w:delText>
        </w:r>
        <w:r w:rsidR="00485394" w:rsidDel="00462D23">
          <w:delText>0</w:delText>
        </w:r>
        <w:r w:rsidR="00F77DA2" w:rsidDel="00462D23">
          <w:delText xml:space="preserve">, </w:delText>
        </w:r>
        <w:r w:rsidR="00F21387" w:rsidDel="00462D23">
          <w:delText>53</w:delText>
        </w:r>
        <w:r w:rsidR="00485394" w:rsidDel="00462D23">
          <w:delText>.09</w:delText>
        </w:r>
        <w:r w:rsidR="00F77DA2" w:rsidDel="00462D23">
          <w:delText xml:space="preserve">]. </w:delText>
        </w:r>
        <w:r w:rsidR="00587CF1" w:rsidDel="00462D23">
          <w:delText>Th</w:delText>
        </w:r>
        <w:r w:rsidR="000153C5" w:rsidDel="00462D23">
          <w:delText>u</w:delText>
        </w:r>
        <w:r w:rsidR="00587CF1" w:rsidDel="00462D23">
          <w:delText>s</w:delText>
        </w:r>
        <w:r w:rsidR="000153C5" w:rsidDel="00462D23">
          <w:delText>,</w:delText>
        </w:r>
        <w:r w:rsidR="00587CF1" w:rsidDel="00462D23">
          <w:delText xml:space="preserve"> </w:delText>
        </w:r>
        <w:r w:rsidR="000153C5" w:rsidDel="00462D23">
          <w:delText xml:space="preserve">both the subjective and the objective measures </w:delText>
        </w:r>
        <w:r w:rsidR="00587CF1" w:rsidDel="00462D23">
          <w:delText>confirm</w:delText>
        </w:r>
        <w:r w:rsidR="000153C5" w:rsidDel="00462D23">
          <w:delText xml:space="preserve"> that masking was effective in rendering the stimuli invisible.</w:delText>
        </w:r>
      </w:del>
    </w:p>
    <w:p w14:paraId="26F29561" w14:textId="3E25BC3A" w:rsidR="000C2F18" w:rsidDel="00A7794D" w:rsidRDefault="00EE27A0" w:rsidP="001F2A95">
      <w:pPr>
        <w:rPr>
          <w:del w:id="151" w:author="Chen Heller" w:date="2023-01-04T09:14:00Z"/>
        </w:rPr>
      </w:pPr>
      <w:del w:id="152" w:author="Chen Heller" w:date="2023-01-04T09:14:00Z">
        <w:r w:rsidDel="00A7794D">
          <w:delText>Congruency effect</w:delText>
        </w:r>
        <w:r w:rsidR="00AF0D06" w:rsidDel="00A7794D">
          <w:delText>:</w:delText>
        </w:r>
        <w:r w:rsidDel="00A7794D">
          <w:delText xml:space="preserve"> </w:delText>
        </w:r>
      </w:del>
      <w:moveFromRangeStart w:id="153" w:author="Chen Heller" w:date="2023-01-04T09:14:00Z" w:name="move123716079"/>
      <w:moveFrom w:id="154" w:author="Chen Heller" w:date="2023-01-04T09:14:00Z">
        <w:r w:rsidR="001A3124" w:rsidDel="00A7794D">
          <w:t xml:space="preserve">All the comparisons between the congruent and incongruent conditions in all four experiments were corrected for multiple comparisons using the Tree-BH </w:t>
        </w:r>
        <w:r w:rsidR="00BB4D09" w:rsidDel="00A7794D">
          <w:t>(</w:t>
        </w:r>
        <w:r w:rsidR="00D27F4B" w:rsidDel="00A7794D">
          <w:fldChar w:fldCharType="begin"/>
        </w:r>
        <w:r w:rsidR="00D27F4B" w:rsidDel="00A7794D">
          <w:instrText xml:space="preserve"> REF _Ref114050197 \h </w:instrText>
        </w:r>
      </w:moveFrom>
      <w:del w:id="155" w:author="Chen Heller" w:date="2023-01-04T09:14:00Z"/>
      <w:moveFrom w:id="156" w:author="Chen Heller" w:date="2023-01-04T09:14:00Z">
        <w:r w:rsidR="00D27F4B" w:rsidDel="00A7794D">
          <w:fldChar w:fldCharType="separate"/>
        </w:r>
        <w:r w:rsidR="003251EA" w:rsidDel="00A7794D">
          <w:t xml:space="preserve">Supplementary Figure </w:t>
        </w:r>
        <w:r w:rsidR="003251EA" w:rsidDel="00A7794D">
          <w:rPr>
            <w:noProof/>
          </w:rPr>
          <w:t>1</w:t>
        </w:r>
        <w:r w:rsidR="00D27F4B" w:rsidDel="00A7794D">
          <w:fldChar w:fldCharType="end"/>
        </w:r>
        <w:r w:rsidR="00D27F4B" w:rsidDel="00A7794D">
          <w:t xml:space="preserve">) </w:t>
        </w:r>
        <w:r w:rsidR="001A3124" w:rsidDel="00A7794D">
          <w:t xml:space="preserve">method suggested in </w:t>
        </w:r>
        <w:r w:rsidR="001A3124" w:rsidDel="00A7794D">
          <w:fldChar w:fldCharType="begin"/>
        </w:r>
        <w:r w:rsidR="001A3124" w:rsidDel="00A7794D">
          <w: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instrText>
        </w:r>
        <w:r w:rsidR="001A3124" w:rsidDel="00A7794D">
          <w:fldChar w:fldCharType="separate"/>
        </w:r>
        <w:r w:rsidR="001A3124" w:rsidRPr="00283780" w:rsidDel="00A7794D">
          <w:rPr>
            <w:rFonts w:ascii="Times New Roman" w:hAnsi="Times New Roman" w:cs="Times New Roman"/>
          </w:rPr>
          <w:t xml:space="preserve">Bogomolov et al. </w:t>
        </w:r>
        <w:r w:rsidR="001A3124" w:rsidDel="00A7794D">
          <w:rPr>
            <w:rFonts w:ascii="Times New Roman" w:hAnsi="Times New Roman" w:cs="Times New Roman"/>
          </w:rPr>
          <w:t>(</w:t>
        </w:r>
        <w:r w:rsidR="001A3124" w:rsidRPr="00283780" w:rsidDel="00A7794D">
          <w:rPr>
            <w:rFonts w:ascii="Times New Roman" w:hAnsi="Times New Roman" w:cs="Times New Roman"/>
          </w:rPr>
          <w:t>2021</w:t>
        </w:r>
        <w:r w:rsidR="001A3124" w:rsidDel="00A7794D">
          <w:fldChar w:fldCharType="end"/>
        </w:r>
        <w:r w:rsidR="001A3124" w:rsidDel="00A7794D">
          <w:t>)</w:t>
        </w:r>
        <w:r w:rsidR="00754A46" w:rsidDel="00A7794D">
          <w:t xml:space="preserve">. In addition, normality of the residuals was tested with </w:t>
        </w:r>
        <w:r w:rsidR="0034613B" w:rsidDel="00A7794D">
          <w:t xml:space="preserve">a </w:t>
        </w:r>
        <w:r w:rsidR="00754A46" w:rsidDel="00A7794D">
          <w:t>QQ-plot</w:t>
        </w:r>
        <w:r w:rsidR="00406C31" w:rsidDel="00A7794D">
          <w:t>,</w:t>
        </w:r>
        <w:r w:rsidR="00754A46" w:rsidDel="00A7794D">
          <w:t xml:space="preserve"> and </w:t>
        </w:r>
        <w:r w:rsidR="00406C31" w:rsidDel="00A7794D">
          <w:t xml:space="preserve">a permutation test </w:t>
        </w:r>
        <w:r w:rsidR="00B148DB" w:rsidDel="00A7794D">
          <w:t>(</w:t>
        </w:r>
        <w:r w:rsidR="00B148DB" w:rsidDel="00A7794D">
          <w:fldChar w:fldCharType="begin"/>
        </w:r>
        <w:r w:rsidR="004903FB" w:rsidDel="00A7794D">
          <w: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instrText>
        </w:r>
        <w:r w:rsidR="00B148DB" w:rsidDel="00A7794D">
          <w:fldChar w:fldCharType="separate"/>
        </w:r>
        <w:r w:rsidR="00B148DB" w:rsidRPr="0046480E" w:rsidDel="00A7794D">
          <w:rPr>
            <w:rFonts w:ascii="Times New Roman" w:hAnsi="Times New Roman" w:cs="Times New Roman"/>
          </w:rPr>
          <w:t>Kohl, 2019</w:t>
        </w:r>
        <w:r w:rsidR="00B148DB" w:rsidDel="00A7794D">
          <w:fldChar w:fldCharType="end"/>
        </w:r>
        <w:r w:rsidR="00B148DB" w:rsidDel="00A7794D">
          <w:t xml:space="preserve">) </w:t>
        </w:r>
        <w:r w:rsidR="00406C31" w:rsidDel="00A7794D">
          <w:t>was use</w:t>
        </w:r>
        <w:r w:rsidR="002A6955" w:rsidDel="00A7794D">
          <w:t>d</w:t>
        </w:r>
        <w:r w:rsidR="00406C31" w:rsidDel="00A7794D">
          <w:t xml:space="preserve"> to assess differences in </w:t>
        </w:r>
        <w:r w:rsidR="00145C16" w:rsidDel="00A7794D">
          <w:t xml:space="preserve">variables that did not pass </w:t>
        </w:r>
        <w:r w:rsidR="00406C31" w:rsidDel="00A7794D">
          <w:t>the normality</w:t>
        </w:r>
        <w:r w:rsidR="008043D7" w:rsidDel="00A7794D">
          <w:t xml:space="preserve"> test</w:t>
        </w:r>
        <w:r w:rsidR="00006F56" w:rsidDel="00A7794D">
          <w:t xml:space="preserve"> (</w:t>
        </w:r>
        <w:r w:rsidR="00DF51BA" w:rsidDel="00A7794D">
          <w:t>f</w:t>
        </w:r>
        <w:r w:rsidR="00006F56" w:rsidDel="00A7794D">
          <w:t>or a list</w:t>
        </w:r>
        <w:r w:rsidR="002A45A3" w:rsidDel="00A7794D">
          <w:t xml:space="preserve"> </w:t>
        </w:r>
        <w:r w:rsidR="00006F56" w:rsidDel="00A7794D">
          <w:t xml:space="preserve">of </w:t>
        </w:r>
        <w:r w:rsidR="00424D9F" w:rsidDel="00A7794D">
          <w:t xml:space="preserve">such </w:t>
        </w:r>
        <w:r w:rsidR="00006F56" w:rsidDel="00A7794D">
          <w:t>variables see</w:t>
        </w:r>
        <w:r w:rsidR="00243F3B" w:rsidDel="00A7794D">
          <w:t xml:space="preserve"> </w:t>
        </w:r>
        <w:r w:rsidR="00BB21CF" w:rsidDel="00A7794D">
          <w:lastRenderedPageBreak/>
          <w:fldChar w:fldCharType="begin"/>
        </w:r>
        <w:r w:rsidR="00BB21CF" w:rsidDel="00A7794D">
          <w:instrText xml:space="preserve"> REF _Ref114128122 \h </w:instrText>
        </w:r>
      </w:moveFrom>
      <w:del w:id="157" w:author="Chen Heller" w:date="2023-01-04T09:14:00Z"/>
      <w:moveFrom w:id="158" w:author="Chen Heller" w:date="2023-01-04T09:14:00Z">
        <w:r w:rsidR="00BB21CF" w:rsidDel="00A7794D">
          <w:fldChar w:fldCharType="separate"/>
        </w:r>
        <w:r w:rsidR="003251EA" w:rsidDel="00A7794D">
          <w:t xml:space="preserve">Supplementary Figure </w:t>
        </w:r>
        <w:r w:rsidR="003251EA" w:rsidDel="00A7794D">
          <w:rPr>
            <w:noProof/>
          </w:rPr>
          <w:t>2</w:t>
        </w:r>
        <w:r w:rsidR="00BB21CF" w:rsidDel="00A7794D">
          <w:fldChar w:fldCharType="end"/>
        </w:r>
        <w:r w:rsidR="0019704E" w:rsidDel="00A7794D">
          <w:t>)</w:t>
        </w:r>
        <w:r w:rsidR="00877E08" w:rsidDel="00A7794D">
          <w:t xml:space="preserve">. </w:t>
        </w:r>
      </w:moveFrom>
      <w:moveFromRangeEnd w:id="153"/>
      <w:del w:id="159" w:author="Chen Heller" w:date="2023-01-04T09:14:00Z">
        <w:r w:rsidR="00F87BD6" w:rsidDel="00A7794D">
          <w:delText>In Experiment 1, n</w:delText>
        </w:r>
        <w:r w:rsidR="00355822" w:rsidDel="00A7794D">
          <w:delText>o difference</w:delText>
        </w:r>
        <w:r w:rsidR="00877E08" w:rsidDel="00A7794D">
          <w:delText>s</w:delText>
        </w:r>
        <w:r w:rsidR="00355822" w:rsidDel="00A7794D">
          <w:delText xml:space="preserve"> </w:delText>
        </w:r>
        <w:r w:rsidR="00877E08" w:rsidDel="00A7794D">
          <w:delText xml:space="preserve">were </w:delText>
        </w:r>
        <w:r w:rsidR="00355822" w:rsidDel="00A7794D">
          <w:delText>found between the congruent and incongruent conditions</w:delText>
        </w:r>
        <w:r w:rsidR="00814D48" w:rsidDel="00A7794D">
          <w:delText xml:space="preserve"> (</w:delText>
        </w:r>
        <w:r w:rsidR="00814D48" w:rsidDel="00A7794D">
          <w:fldChar w:fldCharType="begin"/>
        </w:r>
        <w:r w:rsidR="00814D48" w:rsidDel="00A7794D">
          <w:delInstrText xml:space="preserve"> REF _Ref113876063 \h </w:delInstrText>
        </w:r>
        <w:r w:rsidR="00814D48" w:rsidDel="00A7794D">
          <w:fldChar w:fldCharType="separate"/>
        </w:r>
        <w:r w:rsidR="003251EA" w:rsidDel="00A7794D">
          <w:delText xml:space="preserve">Figure </w:delText>
        </w:r>
        <w:r w:rsidR="003251EA" w:rsidDel="00A7794D">
          <w:rPr>
            <w:noProof/>
          </w:rPr>
          <w:delText>3</w:delText>
        </w:r>
        <w:r w:rsidR="00814D48" w:rsidDel="00A7794D">
          <w:fldChar w:fldCharType="end"/>
        </w:r>
        <w:r w:rsidR="00814D48" w:rsidDel="00A7794D">
          <w:delText>)</w:delText>
        </w:r>
        <w:r w:rsidR="00355822" w:rsidDel="00A7794D">
          <w:delText>. H</w:delText>
        </w:r>
        <w:r w:rsidR="001B79B5" w:rsidDel="00A7794D">
          <w:delText>owever</w:delText>
        </w:r>
        <w:r w:rsidR="00355822" w:rsidDel="00A7794D">
          <w:delText>,</w:delText>
        </w:r>
        <w:r w:rsidR="001B79B5" w:rsidDel="00A7794D">
          <w:delText xml:space="preserve"> </w:delText>
        </w:r>
        <w:r w:rsidR="00245008" w:rsidDel="00A7794D">
          <w:delText xml:space="preserve">small trends were </w:delText>
        </w:r>
        <w:r w:rsidR="000F51E1" w:rsidDel="00A7794D">
          <w:delText>observed</w:delText>
        </w:r>
        <w:r w:rsidR="0049323C" w:rsidDel="00A7794D">
          <w:delText xml:space="preserve">, specifically </w:delText>
        </w:r>
        <w:r w:rsidR="00245008" w:rsidDel="00A7794D">
          <w:delText xml:space="preserve">in the reach area which was </w:delText>
        </w:r>
        <w:r w:rsidR="00C60609" w:rsidDel="00A7794D">
          <w:delText xml:space="preserve">numerically </w:delText>
        </w:r>
        <w:r w:rsidR="000F51E1" w:rsidDel="00A7794D">
          <w:delText>smaller in the incongruent condition</w:delText>
        </w:r>
        <w:r w:rsidR="00245008" w:rsidDel="00A7794D">
          <w:delText xml:space="preserve"> </w:delText>
        </w:r>
        <w:r w:rsidR="000F51E1" w:rsidDel="00A7794D">
          <w:delText xml:space="preserve">and reaction time which was </w:delText>
        </w:r>
        <w:r w:rsidR="00C60609" w:rsidDel="00A7794D">
          <w:delText xml:space="preserve">numerically </w:delText>
        </w:r>
        <w:r w:rsidR="000F51E1" w:rsidDel="00A7794D">
          <w:delText>longer</w:delText>
        </w:r>
        <w:r w:rsidR="00935BF6" w:rsidDel="00A7794D">
          <w:delText xml:space="preserve"> (</w:delText>
        </w:r>
        <w:bookmarkStart w:id="160" w:name="_Ref114067851"/>
        <w:r w:rsidR="001F2A95" w:rsidDel="00A7794D">
          <w:fldChar w:fldCharType="begin"/>
        </w:r>
        <w:r w:rsidR="001F2A95" w:rsidDel="00A7794D">
          <w:delInstrText xml:space="preserve"> REF _Ref114471021 \h </w:delInstrText>
        </w:r>
        <w:r w:rsidR="001F2A95" w:rsidDel="00A7794D">
          <w:fldChar w:fldCharType="separate"/>
        </w:r>
        <w:r w:rsidR="003251EA" w:rsidDel="00A7794D">
          <w:delText xml:space="preserve">Table </w:delText>
        </w:r>
        <w:r w:rsidR="003251EA" w:rsidDel="00A7794D">
          <w:rPr>
            <w:noProof/>
          </w:rPr>
          <w:delText>1</w:delText>
        </w:r>
        <w:r w:rsidR="001F2A95" w:rsidDel="00A7794D">
          <w:fldChar w:fldCharType="end"/>
        </w:r>
        <w:r w:rsidR="001F2A95" w:rsidDel="00A7794D">
          <w:delText>).</w:delText>
        </w:r>
      </w:del>
    </w:p>
    <w:p w14:paraId="01772DC4" w14:textId="0DA114B4" w:rsidR="001F2A95" w:rsidDel="00A7794D" w:rsidRDefault="001F2A95">
      <w:pPr>
        <w:jc w:val="left"/>
        <w:rPr>
          <w:del w:id="161" w:author="Chen Heller" w:date="2023-01-04T09:14:00Z"/>
        </w:rPr>
      </w:pPr>
      <w:del w:id="162" w:author="Chen Heller" w:date="2023-01-04T09:14:00Z">
        <w:r w:rsidDel="00A7794D">
          <w:br w:type="page"/>
        </w:r>
      </w:del>
    </w:p>
    <w:p w14:paraId="77E035F3" w14:textId="609EA91B" w:rsidR="004545CA" w:rsidDel="00A7794D" w:rsidRDefault="004545CA" w:rsidP="00EE3C0C">
      <w:pPr>
        <w:pStyle w:val="Caption"/>
        <w:keepNext/>
        <w:rPr>
          <w:del w:id="163" w:author="Chen Heller" w:date="2023-01-04T09:14:00Z"/>
        </w:rPr>
      </w:pPr>
      <w:bookmarkStart w:id="164" w:name="_Ref114471021"/>
      <w:del w:id="165" w:author="Chen Heller" w:date="2023-01-04T09:14:00Z">
        <w:r w:rsidDel="00A7794D">
          <w:lastRenderedPageBreak/>
          <w:delText xml:space="preserve">Table </w:delText>
        </w:r>
        <w:r w:rsidDel="00A7794D">
          <w:fldChar w:fldCharType="begin"/>
        </w:r>
        <w:r w:rsidDel="00A7794D">
          <w:delInstrText xml:space="preserve"> SEQ Table \* ARABIC </w:delInstrText>
        </w:r>
        <w:r w:rsidDel="00A7794D">
          <w:fldChar w:fldCharType="separate"/>
        </w:r>
        <w:r w:rsidR="003251EA" w:rsidDel="00A7794D">
          <w:rPr>
            <w:noProof/>
          </w:rPr>
          <w:delText>1</w:delText>
        </w:r>
        <w:r w:rsidDel="00A7794D">
          <w:rPr>
            <w:noProof/>
          </w:rPr>
          <w:fldChar w:fldCharType="end"/>
        </w:r>
        <w:bookmarkEnd w:id="160"/>
        <w:bookmarkEnd w:id="164"/>
        <w:r w:rsidDel="00A7794D">
          <w:delText>.</w:delText>
        </w:r>
        <w:r w:rsidR="00401F39" w:rsidDel="00A7794D">
          <w:delText xml:space="preserve"> Results of Experiment 1</w:delText>
        </w:r>
      </w:del>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843"/>
        <w:gridCol w:w="1843"/>
        <w:gridCol w:w="709"/>
        <w:gridCol w:w="992"/>
        <w:gridCol w:w="1417"/>
        <w:gridCol w:w="709"/>
      </w:tblGrid>
      <w:tr w:rsidR="00DC6616" w:rsidDel="00A7794D" w14:paraId="026EA126" w14:textId="3EF9CA7C" w:rsidTr="00EE3C0C">
        <w:trPr>
          <w:trHeight w:val="510"/>
          <w:del w:id="166" w:author="Chen Heller" w:date="2023-01-04T09:14:00Z"/>
        </w:trPr>
        <w:tc>
          <w:tcPr>
            <w:tcW w:w="284" w:type="dxa"/>
            <w:tcBorders>
              <w:top w:val="single" w:sz="12" w:space="0" w:color="auto"/>
            </w:tcBorders>
          </w:tcPr>
          <w:p w14:paraId="0DBA713A" w14:textId="41CA5DAE" w:rsidR="00DC6616" w:rsidDel="00A7794D" w:rsidRDefault="00DC6616" w:rsidP="00EA2CED">
            <w:pPr>
              <w:ind w:firstLine="0"/>
              <w:rPr>
                <w:del w:id="167" w:author="Chen Heller" w:date="2023-01-04T09:14:00Z"/>
              </w:rPr>
            </w:pPr>
          </w:p>
        </w:tc>
        <w:tc>
          <w:tcPr>
            <w:tcW w:w="2268" w:type="dxa"/>
            <w:tcBorders>
              <w:top w:val="single" w:sz="12" w:space="0" w:color="auto"/>
            </w:tcBorders>
          </w:tcPr>
          <w:p w14:paraId="44966F39" w14:textId="0B78B322" w:rsidR="00DC6616" w:rsidDel="00A7794D" w:rsidRDefault="00DC6616" w:rsidP="00EA2CED">
            <w:pPr>
              <w:ind w:firstLine="0"/>
              <w:rPr>
                <w:del w:id="168" w:author="Chen Heller" w:date="2023-01-04T09:14:00Z"/>
              </w:rPr>
            </w:pPr>
          </w:p>
        </w:tc>
        <w:tc>
          <w:tcPr>
            <w:tcW w:w="1843" w:type="dxa"/>
            <w:tcBorders>
              <w:top w:val="single" w:sz="12" w:space="0" w:color="auto"/>
              <w:bottom w:val="single" w:sz="12" w:space="0" w:color="auto"/>
            </w:tcBorders>
          </w:tcPr>
          <w:p w14:paraId="5A35BD8A" w14:textId="3DFBF458" w:rsidR="00DC6616" w:rsidRPr="00EA2CED" w:rsidDel="00A7794D" w:rsidRDefault="00DC6616" w:rsidP="00EA2CED">
            <w:pPr>
              <w:ind w:firstLine="0"/>
              <w:jc w:val="center"/>
              <w:rPr>
                <w:del w:id="169" w:author="Chen Heller" w:date="2023-01-04T09:14:00Z"/>
                <w:b/>
                <w:bCs/>
              </w:rPr>
            </w:pPr>
            <w:del w:id="170" w:author="Chen Heller" w:date="2023-01-04T09:14:00Z">
              <w:r w:rsidRPr="00EA2CED" w:rsidDel="00A7794D">
                <w:rPr>
                  <w:b/>
                  <w:bCs/>
                </w:rPr>
                <w:delText>Congruent</w:delText>
              </w:r>
            </w:del>
          </w:p>
        </w:tc>
        <w:tc>
          <w:tcPr>
            <w:tcW w:w="1843" w:type="dxa"/>
            <w:tcBorders>
              <w:top w:val="single" w:sz="12" w:space="0" w:color="auto"/>
              <w:bottom w:val="single" w:sz="12" w:space="0" w:color="auto"/>
            </w:tcBorders>
          </w:tcPr>
          <w:p w14:paraId="5AB53D2F" w14:textId="0CBF5AEC" w:rsidR="00DC6616" w:rsidRPr="00EA2CED" w:rsidDel="00A7794D" w:rsidRDefault="00DC6616" w:rsidP="00EE3C0C">
            <w:pPr>
              <w:ind w:firstLine="0"/>
              <w:jc w:val="center"/>
              <w:rPr>
                <w:del w:id="171" w:author="Chen Heller" w:date="2023-01-04T09:14:00Z"/>
                <w:b/>
                <w:bCs/>
              </w:rPr>
            </w:pPr>
            <w:del w:id="172" w:author="Chen Heller" w:date="2023-01-04T09:14:00Z">
              <w:r w:rsidRPr="00EA2CED" w:rsidDel="00A7794D">
                <w:rPr>
                  <w:b/>
                  <w:bCs/>
                </w:rPr>
                <w:delText>Incongruent</w:delText>
              </w:r>
            </w:del>
          </w:p>
        </w:tc>
        <w:tc>
          <w:tcPr>
            <w:tcW w:w="709" w:type="dxa"/>
            <w:tcBorders>
              <w:top w:val="single" w:sz="12" w:space="0" w:color="auto"/>
            </w:tcBorders>
          </w:tcPr>
          <w:p w14:paraId="75F91D0C" w14:textId="240FD9B1" w:rsidR="00DC6616" w:rsidRPr="00EA2CED" w:rsidDel="00A7794D" w:rsidRDefault="00DC6616" w:rsidP="00EA2CED">
            <w:pPr>
              <w:ind w:firstLine="0"/>
              <w:jc w:val="center"/>
              <w:rPr>
                <w:del w:id="173" w:author="Chen Heller" w:date="2023-01-04T09:14:00Z"/>
                <w:b/>
                <w:bCs/>
              </w:rPr>
            </w:pPr>
          </w:p>
        </w:tc>
        <w:tc>
          <w:tcPr>
            <w:tcW w:w="992" w:type="dxa"/>
            <w:tcBorders>
              <w:top w:val="single" w:sz="12" w:space="0" w:color="auto"/>
            </w:tcBorders>
          </w:tcPr>
          <w:p w14:paraId="70DC418E" w14:textId="0F1F197F" w:rsidR="00DC6616" w:rsidRPr="00EA2CED" w:rsidDel="00A7794D" w:rsidRDefault="00DC6616" w:rsidP="00EA2CED">
            <w:pPr>
              <w:ind w:firstLine="0"/>
              <w:jc w:val="center"/>
              <w:rPr>
                <w:del w:id="174" w:author="Chen Heller" w:date="2023-01-04T09:14:00Z"/>
                <w:b/>
                <w:bCs/>
              </w:rPr>
            </w:pPr>
          </w:p>
        </w:tc>
        <w:tc>
          <w:tcPr>
            <w:tcW w:w="1417" w:type="dxa"/>
            <w:tcBorders>
              <w:top w:val="single" w:sz="12" w:space="0" w:color="auto"/>
            </w:tcBorders>
          </w:tcPr>
          <w:p w14:paraId="4CCBC984" w14:textId="3721C779" w:rsidR="00DC6616" w:rsidDel="00A7794D" w:rsidRDefault="00DC6616" w:rsidP="00EA2CED">
            <w:pPr>
              <w:ind w:firstLine="0"/>
              <w:rPr>
                <w:del w:id="175" w:author="Chen Heller" w:date="2023-01-04T09:14:00Z"/>
              </w:rPr>
            </w:pPr>
          </w:p>
        </w:tc>
        <w:tc>
          <w:tcPr>
            <w:tcW w:w="709" w:type="dxa"/>
            <w:tcBorders>
              <w:top w:val="single" w:sz="12" w:space="0" w:color="auto"/>
            </w:tcBorders>
          </w:tcPr>
          <w:p w14:paraId="40FE9A34" w14:textId="25EE387D" w:rsidR="00DC6616" w:rsidDel="00A7794D" w:rsidRDefault="00DC6616" w:rsidP="00EA2CED">
            <w:pPr>
              <w:ind w:firstLine="0"/>
              <w:rPr>
                <w:del w:id="176" w:author="Chen Heller" w:date="2023-01-04T09:14:00Z"/>
              </w:rPr>
            </w:pPr>
          </w:p>
        </w:tc>
      </w:tr>
      <w:tr w:rsidR="00DC6616" w:rsidDel="00A7794D" w14:paraId="43206B7C" w14:textId="59C63199" w:rsidTr="00EE3C0C">
        <w:trPr>
          <w:trHeight w:val="254"/>
          <w:del w:id="177" w:author="Chen Heller" w:date="2023-01-04T09:14:00Z"/>
        </w:trPr>
        <w:tc>
          <w:tcPr>
            <w:tcW w:w="284" w:type="dxa"/>
            <w:tcBorders>
              <w:bottom w:val="single" w:sz="12" w:space="0" w:color="auto"/>
            </w:tcBorders>
          </w:tcPr>
          <w:p w14:paraId="6928E3A0" w14:textId="0FD9BDEF" w:rsidR="00DC6616" w:rsidRPr="00EA2CED" w:rsidDel="00A7794D" w:rsidRDefault="00DC6616" w:rsidP="00EA2CED">
            <w:pPr>
              <w:ind w:firstLine="0"/>
              <w:rPr>
                <w:del w:id="178" w:author="Chen Heller" w:date="2023-01-04T09:14:00Z"/>
                <w:b/>
                <w:bCs/>
              </w:rPr>
            </w:pPr>
          </w:p>
        </w:tc>
        <w:tc>
          <w:tcPr>
            <w:tcW w:w="2268" w:type="dxa"/>
            <w:tcBorders>
              <w:bottom w:val="single" w:sz="12" w:space="0" w:color="auto"/>
            </w:tcBorders>
          </w:tcPr>
          <w:p w14:paraId="60B17380" w14:textId="2F5826DC" w:rsidR="00DC6616" w:rsidRPr="00EA2CED" w:rsidDel="00A7794D" w:rsidRDefault="00DC6616" w:rsidP="00EA2CED">
            <w:pPr>
              <w:ind w:firstLine="0"/>
              <w:rPr>
                <w:del w:id="179" w:author="Chen Heller" w:date="2023-01-04T09:14:00Z"/>
                <w:b/>
                <w:bCs/>
              </w:rPr>
            </w:pPr>
          </w:p>
        </w:tc>
        <w:tc>
          <w:tcPr>
            <w:tcW w:w="1843" w:type="dxa"/>
            <w:tcBorders>
              <w:top w:val="single" w:sz="12" w:space="0" w:color="auto"/>
              <w:bottom w:val="single" w:sz="12" w:space="0" w:color="auto"/>
            </w:tcBorders>
          </w:tcPr>
          <w:p w14:paraId="12A8E871" w14:textId="5D4D64BB" w:rsidR="00DC6616" w:rsidRPr="00EA2CED" w:rsidDel="00A7794D" w:rsidRDefault="00DC6616" w:rsidP="00EA2CED">
            <w:pPr>
              <w:ind w:firstLine="0"/>
              <w:rPr>
                <w:del w:id="180" w:author="Chen Heller" w:date="2023-01-04T09:14:00Z"/>
                <w:b/>
                <w:bCs/>
              </w:rPr>
            </w:pPr>
            <w:del w:id="181" w:author="Chen Heller" w:date="2023-01-04T09:14:00Z">
              <w:r w:rsidDel="00A7794D">
                <w:rPr>
                  <w:b/>
                  <w:bCs/>
                </w:rPr>
                <w:delText>M (SD)</w:delText>
              </w:r>
            </w:del>
          </w:p>
        </w:tc>
        <w:tc>
          <w:tcPr>
            <w:tcW w:w="1843" w:type="dxa"/>
            <w:tcBorders>
              <w:top w:val="single" w:sz="12" w:space="0" w:color="auto"/>
              <w:bottom w:val="single" w:sz="12" w:space="0" w:color="auto"/>
            </w:tcBorders>
          </w:tcPr>
          <w:p w14:paraId="74EA02F3" w14:textId="0FA2EBD5" w:rsidR="00DC6616" w:rsidRPr="00EA2CED" w:rsidDel="00A7794D" w:rsidRDefault="00DC6616" w:rsidP="00EA2CED">
            <w:pPr>
              <w:ind w:firstLine="0"/>
              <w:rPr>
                <w:del w:id="182" w:author="Chen Heller" w:date="2023-01-04T09:14:00Z"/>
                <w:b/>
                <w:bCs/>
              </w:rPr>
            </w:pPr>
            <w:del w:id="183" w:author="Chen Heller" w:date="2023-01-04T09:14:00Z">
              <w:r w:rsidDel="00A7794D">
                <w:rPr>
                  <w:b/>
                  <w:bCs/>
                </w:rPr>
                <w:delText>M (SD)</w:delText>
              </w:r>
            </w:del>
          </w:p>
        </w:tc>
        <w:tc>
          <w:tcPr>
            <w:tcW w:w="709" w:type="dxa"/>
            <w:tcBorders>
              <w:bottom w:val="single" w:sz="12" w:space="0" w:color="auto"/>
            </w:tcBorders>
          </w:tcPr>
          <w:p w14:paraId="5080248E" w14:textId="7C495759" w:rsidR="00DC6616" w:rsidRPr="00EA2CED" w:rsidDel="00A7794D" w:rsidRDefault="00DC6616" w:rsidP="00EA2CED">
            <w:pPr>
              <w:ind w:firstLine="0"/>
              <w:rPr>
                <w:del w:id="184" w:author="Chen Heller" w:date="2023-01-04T09:14:00Z"/>
                <w:b/>
                <w:bCs/>
              </w:rPr>
            </w:pPr>
            <w:del w:id="185" w:author="Chen Heller" w:date="2023-01-04T09:14:00Z">
              <w:r w:rsidDel="00A7794D">
                <w:rPr>
                  <w:b/>
                  <w:bCs/>
                </w:rPr>
                <w:delText>t(9)</w:delText>
              </w:r>
            </w:del>
          </w:p>
        </w:tc>
        <w:tc>
          <w:tcPr>
            <w:tcW w:w="992" w:type="dxa"/>
            <w:tcBorders>
              <w:bottom w:val="single" w:sz="12" w:space="0" w:color="auto"/>
            </w:tcBorders>
          </w:tcPr>
          <w:p w14:paraId="5F073439" w14:textId="01945785" w:rsidR="00DC6616" w:rsidRPr="00EA2CED" w:rsidDel="00A7794D" w:rsidRDefault="00DC6616" w:rsidP="00EA2CED">
            <w:pPr>
              <w:ind w:firstLine="0"/>
              <w:rPr>
                <w:del w:id="186" w:author="Chen Heller" w:date="2023-01-04T09:14:00Z"/>
                <w:b/>
                <w:bCs/>
              </w:rPr>
            </w:pPr>
            <w:del w:id="187" w:author="Chen Heller" w:date="2023-01-04T09:14:00Z">
              <w:r w:rsidDel="00A7794D">
                <w:rPr>
                  <w:b/>
                  <w:bCs/>
                </w:rPr>
                <w:delText>p</w:delText>
              </w:r>
            </w:del>
          </w:p>
        </w:tc>
        <w:tc>
          <w:tcPr>
            <w:tcW w:w="1417" w:type="dxa"/>
            <w:tcBorders>
              <w:bottom w:val="single" w:sz="12" w:space="0" w:color="auto"/>
            </w:tcBorders>
          </w:tcPr>
          <w:p w14:paraId="326B6A57" w14:textId="76F2BCB0" w:rsidR="00DC6616" w:rsidRPr="00EA2CED" w:rsidDel="00A7794D" w:rsidRDefault="00DC6616" w:rsidP="00EA2CED">
            <w:pPr>
              <w:ind w:firstLine="0"/>
              <w:rPr>
                <w:del w:id="188" w:author="Chen Heller" w:date="2023-01-04T09:14:00Z"/>
                <w:b/>
                <w:bCs/>
              </w:rPr>
            </w:pPr>
            <w:del w:id="189" w:author="Chen Heller" w:date="2023-01-04T09:14:00Z">
              <w:r w:rsidDel="00A7794D">
                <w:rPr>
                  <w:b/>
                  <w:bCs/>
                </w:rPr>
                <w:delText>CI</w:delText>
              </w:r>
            </w:del>
          </w:p>
        </w:tc>
        <w:tc>
          <w:tcPr>
            <w:tcW w:w="709" w:type="dxa"/>
            <w:tcBorders>
              <w:bottom w:val="single" w:sz="12" w:space="0" w:color="auto"/>
            </w:tcBorders>
          </w:tcPr>
          <w:p w14:paraId="5DDB5A34" w14:textId="29F2918A" w:rsidR="00DC6616" w:rsidRPr="00EA2CED" w:rsidDel="00A7794D" w:rsidRDefault="00DC6616" w:rsidP="00EA2CED">
            <w:pPr>
              <w:ind w:firstLine="0"/>
              <w:rPr>
                <w:del w:id="190" w:author="Chen Heller" w:date="2023-01-04T09:14:00Z"/>
                <w:b/>
                <w:bCs/>
              </w:rPr>
            </w:pPr>
            <w:del w:id="191" w:author="Chen Heller" w:date="2023-01-04T09:14:00Z">
              <w:r w:rsidDel="00A7794D">
                <w:rPr>
                  <w:b/>
                  <w:bCs/>
                </w:rPr>
                <w:delText>d</w:delText>
              </w:r>
            </w:del>
          </w:p>
        </w:tc>
      </w:tr>
      <w:tr w:rsidR="00DC6616" w:rsidDel="00A7794D" w14:paraId="18F6486A" w14:textId="313FB357" w:rsidTr="00EE3C0C">
        <w:trPr>
          <w:trHeight w:val="313"/>
          <w:del w:id="192" w:author="Chen Heller" w:date="2023-01-04T09:14:00Z"/>
        </w:trPr>
        <w:tc>
          <w:tcPr>
            <w:tcW w:w="10065" w:type="dxa"/>
            <w:gridSpan w:val="8"/>
            <w:tcBorders>
              <w:top w:val="single" w:sz="12" w:space="0" w:color="auto"/>
            </w:tcBorders>
          </w:tcPr>
          <w:p w14:paraId="4DC851C8" w14:textId="27F65C4D" w:rsidR="00DC6616" w:rsidDel="00A7794D" w:rsidRDefault="00DC6616" w:rsidP="00EA2CED">
            <w:pPr>
              <w:ind w:firstLine="0"/>
              <w:rPr>
                <w:del w:id="193" w:author="Chen Heller" w:date="2023-01-04T09:14:00Z"/>
              </w:rPr>
            </w:pPr>
            <w:del w:id="194" w:author="Chen Heller" w:date="2023-01-04T09:14:00Z">
              <w:r w:rsidDel="00A7794D">
                <w:rPr>
                  <w:b/>
                  <w:bCs/>
                </w:rPr>
                <w:delText>Reaching</w:delText>
              </w:r>
            </w:del>
          </w:p>
        </w:tc>
      </w:tr>
      <w:tr w:rsidR="00DC6616" w:rsidDel="00A7794D" w14:paraId="5FEFCA42" w14:textId="55B7D09C" w:rsidTr="00EE3C0C">
        <w:trPr>
          <w:trHeight w:val="490"/>
          <w:del w:id="195" w:author="Chen Heller" w:date="2023-01-04T09:14:00Z"/>
        </w:trPr>
        <w:tc>
          <w:tcPr>
            <w:tcW w:w="284" w:type="dxa"/>
            <w:vMerge w:val="restart"/>
            <w:tcBorders>
              <w:bottom w:val="single" w:sz="12" w:space="0" w:color="auto"/>
            </w:tcBorders>
          </w:tcPr>
          <w:p w14:paraId="3B44CD6B" w14:textId="73CFE160" w:rsidR="00DC6616" w:rsidRPr="00EA2CED" w:rsidDel="00A7794D" w:rsidRDefault="00DC6616" w:rsidP="00EA2CED">
            <w:pPr>
              <w:ind w:firstLine="0"/>
              <w:rPr>
                <w:del w:id="196" w:author="Chen Heller" w:date="2023-01-04T09:14:00Z"/>
                <w:b/>
                <w:bCs/>
              </w:rPr>
            </w:pPr>
          </w:p>
        </w:tc>
        <w:tc>
          <w:tcPr>
            <w:tcW w:w="2268" w:type="dxa"/>
          </w:tcPr>
          <w:p w14:paraId="59896394" w14:textId="49EFBDB0" w:rsidR="00DC6616" w:rsidRPr="00EA2CED" w:rsidDel="00A7794D" w:rsidRDefault="00DC6616" w:rsidP="00EA2CED">
            <w:pPr>
              <w:ind w:firstLine="0"/>
              <w:rPr>
                <w:del w:id="197" w:author="Chen Heller" w:date="2023-01-04T09:14:00Z"/>
                <w:b/>
                <w:bCs/>
              </w:rPr>
            </w:pPr>
            <w:del w:id="198" w:author="Chen Heller" w:date="2023-01-04T09:14:00Z">
              <w:r w:rsidRPr="00EA2CED" w:rsidDel="00A7794D">
                <w:rPr>
                  <w:b/>
                  <w:bCs/>
                </w:rPr>
                <w:delText>Reach area</w:delText>
              </w:r>
            </w:del>
          </w:p>
        </w:tc>
        <w:tc>
          <w:tcPr>
            <w:tcW w:w="1843" w:type="dxa"/>
          </w:tcPr>
          <w:p w14:paraId="06BDF937" w14:textId="57E73202" w:rsidR="00DC6616" w:rsidDel="00A7794D" w:rsidRDefault="00DC6616" w:rsidP="00EA2CED">
            <w:pPr>
              <w:ind w:firstLine="0"/>
              <w:rPr>
                <w:del w:id="199" w:author="Chen Heller" w:date="2023-01-04T09:14:00Z"/>
              </w:rPr>
            </w:pPr>
            <w:del w:id="200" w:author="Chen Heller" w:date="2023-01-04T09:14:00Z">
              <w:r w:rsidDel="00A7794D">
                <w:delText>2.80 (0.47)</w:delText>
              </w:r>
            </w:del>
          </w:p>
        </w:tc>
        <w:tc>
          <w:tcPr>
            <w:tcW w:w="1843" w:type="dxa"/>
          </w:tcPr>
          <w:p w14:paraId="410E5B4B" w14:textId="68A9920E" w:rsidR="00DC6616" w:rsidDel="00A7794D" w:rsidRDefault="00DC6616" w:rsidP="00EA2CED">
            <w:pPr>
              <w:ind w:firstLine="0"/>
              <w:rPr>
                <w:del w:id="201" w:author="Chen Heller" w:date="2023-01-04T09:14:00Z"/>
              </w:rPr>
            </w:pPr>
            <w:del w:id="202" w:author="Chen Heller" w:date="2023-01-04T09:14:00Z">
              <w:r w:rsidDel="00A7794D">
                <w:delText>2.70 (0.50)</w:delText>
              </w:r>
            </w:del>
          </w:p>
        </w:tc>
        <w:tc>
          <w:tcPr>
            <w:tcW w:w="709" w:type="dxa"/>
          </w:tcPr>
          <w:p w14:paraId="5ED11B72" w14:textId="786B88BC" w:rsidR="00DC6616" w:rsidDel="00A7794D" w:rsidRDefault="00DC6616" w:rsidP="00EA2CED">
            <w:pPr>
              <w:ind w:firstLine="0"/>
              <w:rPr>
                <w:del w:id="203" w:author="Chen Heller" w:date="2023-01-04T09:14:00Z"/>
              </w:rPr>
            </w:pPr>
            <w:del w:id="204" w:author="Chen Heller" w:date="2023-01-04T09:14:00Z">
              <w:r w:rsidDel="00A7794D">
                <w:delText>2.16</w:delText>
              </w:r>
            </w:del>
          </w:p>
        </w:tc>
        <w:tc>
          <w:tcPr>
            <w:tcW w:w="992" w:type="dxa"/>
          </w:tcPr>
          <w:p w14:paraId="1716BE08" w14:textId="7B3C7DCC" w:rsidR="00DC6616" w:rsidDel="00A7794D" w:rsidRDefault="00DC6616" w:rsidP="00EA2CED">
            <w:pPr>
              <w:ind w:firstLine="0"/>
              <w:rPr>
                <w:del w:id="205" w:author="Chen Heller" w:date="2023-01-04T09:14:00Z"/>
              </w:rPr>
            </w:pPr>
            <w:del w:id="206" w:author="Chen Heller" w:date="2023-01-04T09:14:00Z">
              <w:r w:rsidDel="00A7794D">
                <w:delText>0.169</w:delText>
              </w:r>
            </w:del>
          </w:p>
        </w:tc>
        <w:tc>
          <w:tcPr>
            <w:tcW w:w="1417" w:type="dxa"/>
          </w:tcPr>
          <w:p w14:paraId="5E84F5AC" w14:textId="1C943E17" w:rsidR="00DC6616" w:rsidDel="00A7794D" w:rsidRDefault="00DC6616" w:rsidP="00EA2CED">
            <w:pPr>
              <w:ind w:firstLine="0"/>
              <w:rPr>
                <w:del w:id="207" w:author="Chen Heller" w:date="2023-01-04T09:14:00Z"/>
              </w:rPr>
            </w:pPr>
            <w:del w:id="208" w:author="Chen Heller" w:date="2023-01-04T09:14:00Z">
              <w:r w:rsidDel="00A7794D">
                <w:delText>0, 0.20</w:delText>
              </w:r>
            </w:del>
          </w:p>
        </w:tc>
        <w:tc>
          <w:tcPr>
            <w:tcW w:w="709" w:type="dxa"/>
          </w:tcPr>
          <w:p w14:paraId="2DD1AD3D" w14:textId="7A457574" w:rsidR="00DC6616" w:rsidDel="00A7794D" w:rsidRDefault="00DC6616" w:rsidP="00EA2CED">
            <w:pPr>
              <w:ind w:firstLine="0"/>
              <w:rPr>
                <w:del w:id="209" w:author="Chen Heller" w:date="2023-01-04T09:14:00Z"/>
              </w:rPr>
            </w:pPr>
            <w:del w:id="210" w:author="Chen Heller" w:date="2023-01-04T09:14:00Z">
              <w:r w:rsidDel="00A7794D">
                <w:delText>0.69</w:delText>
              </w:r>
            </w:del>
          </w:p>
        </w:tc>
      </w:tr>
      <w:tr w:rsidR="00DC6616" w:rsidDel="00A7794D" w14:paraId="1AEC86DC" w14:textId="7D6E1B18" w:rsidTr="00EE3C0C">
        <w:trPr>
          <w:trHeight w:val="490"/>
          <w:del w:id="211" w:author="Chen Heller" w:date="2023-01-04T09:14:00Z"/>
        </w:trPr>
        <w:tc>
          <w:tcPr>
            <w:tcW w:w="284" w:type="dxa"/>
            <w:vMerge/>
            <w:tcBorders>
              <w:top w:val="single" w:sz="12" w:space="0" w:color="auto"/>
              <w:bottom w:val="single" w:sz="12" w:space="0" w:color="auto"/>
            </w:tcBorders>
          </w:tcPr>
          <w:p w14:paraId="0D2F42A9" w14:textId="07CAD90D" w:rsidR="00DC6616" w:rsidRPr="00EA2CED" w:rsidDel="00A7794D" w:rsidRDefault="00DC6616" w:rsidP="00EA2CED">
            <w:pPr>
              <w:ind w:firstLine="0"/>
              <w:rPr>
                <w:del w:id="212" w:author="Chen Heller" w:date="2023-01-04T09:14:00Z"/>
                <w:b/>
                <w:bCs/>
              </w:rPr>
            </w:pPr>
          </w:p>
        </w:tc>
        <w:tc>
          <w:tcPr>
            <w:tcW w:w="2268" w:type="dxa"/>
          </w:tcPr>
          <w:p w14:paraId="691D0A75" w14:textId="63A98384" w:rsidR="00DC6616" w:rsidRPr="00EA2CED" w:rsidDel="00A7794D" w:rsidRDefault="00DC6616" w:rsidP="00EA2CED">
            <w:pPr>
              <w:ind w:firstLine="0"/>
              <w:rPr>
                <w:del w:id="213" w:author="Chen Heller" w:date="2023-01-04T09:14:00Z"/>
                <w:b/>
                <w:bCs/>
              </w:rPr>
            </w:pPr>
            <w:del w:id="214" w:author="Chen Heller" w:date="2023-01-04T09:14:00Z">
              <w:r w:rsidRPr="00EA2CED" w:rsidDel="00A7794D">
                <w:rPr>
                  <w:b/>
                  <w:bCs/>
                </w:rPr>
                <w:delText>Traveled distance</w:delText>
              </w:r>
            </w:del>
          </w:p>
        </w:tc>
        <w:tc>
          <w:tcPr>
            <w:tcW w:w="1843" w:type="dxa"/>
          </w:tcPr>
          <w:p w14:paraId="1A272C22" w14:textId="74218E3B" w:rsidR="00DC6616" w:rsidDel="00A7794D" w:rsidRDefault="00DC6616" w:rsidP="00EA2CED">
            <w:pPr>
              <w:ind w:firstLine="0"/>
              <w:rPr>
                <w:del w:id="215" w:author="Chen Heller" w:date="2023-01-04T09:14:00Z"/>
              </w:rPr>
            </w:pPr>
            <w:del w:id="216" w:author="Chen Heller" w:date="2023-01-04T09:14:00Z">
              <w:r w:rsidDel="00A7794D">
                <w:delText>40.88 (1.49)</w:delText>
              </w:r>
            </w:del>
          </w:p>
        </w:tc>
        <w:tc>
          <w:tcPr>
            <w:tcW w:w="1843" w:type="dxa"/>
          </w:tcPr>
          <w:p w14:paraId="6BD4D0F7" w14:textId="12F6BCF4" w:rsidR="00DC6616" w:rsidDel="00A7794D" w:rsidRDefault="00DC6616" w:rsidP="00EA2CED">
            <w:pPr>
              <w:ind w:firstLine="0"/>
              <w:rPr>
                <w:del w:id="217" w:author="Chen Heller" w:date="2023-01-04T09:14:00Z"/>
              </w:rPr>
            </w:pPr>
            <w:del w:id="218" w:author="Chen Heller" w:date="2023-01-04T09:14:00Z">
              <w:r w:rsidDel="00A7794D">
                <w:delText>41.06 (1.59)</w:delText>
              </w:r>
            </w:del>
          </w:p>
        </w:tc>
        <w:tc>
          <w:tcPr>
            <w:tcW w:w="709" w:type="dxa"/>
          </w:tcPr>
          <w:p w14:paraId="5E6191E8" w14:textId="1EBB8BFF" w:rsidR="00DC6616" w:rsidDel="00A7794D" w:rsidRDefault="00DC6616" w:rsidP="00EA2CED">
            <w:pPr>
              <w:ind w:firstLine="0"/>
              <w:rPr>
                <w:del w:id="219" w:author="Chen Heller" w:date="2023-01-04T09:14:00Z"/>
              </w:rPr>
            </w:pPr>
          </w:p>
        </w:tc>
        <w:tc>
          <w:tcPr>
            <w:tcW w:w="992" w:type="dxa"/>
          </w:tcPr>
          <w:p w14:paraId="60276CFC" w14:textId="5BC01A71" w:rsidR="00DC6616" w:rsidDel="00A7794D" w:rsidRDefault="00DC6616" w:rsidP="00EA2CED">
            <w:pPr>
              <w:ind w:firstLine="0"/>
              <w:rPr>
                <w:del w:id="220" w:author="Chen Heller" w:date="2023-01-04T09:14:00Z"/>
              </w:rPr>
            </w:pPr>
            <w:del w:id="221" w:author="Chen Heller" w:date="2023-01-04T09:14:00Z">
              <w:r w:rsidDel="00A7794D">
                <w:delText>0.694</w:delText>
              </w:r>
            </w:del>
          </w:p>
        </w:tc>
        <w:tc>
          <w:tcPr>
            <w:tcW w:w="1417" w:type="dxa"/>
          </w:tcPr>
          <w:p w14:paraId="638CFB7A" w14:textId="24A2C3E6" w:rsidR="00DC6616" w:rsidDel="00A7794D" w:rsidRDefault="00DC6616" w:rsidP="00EA2CED">
            <w:pPr>
              <w:ind w:firstLine="0"/>
              <w:rPr>
                <w:del w:id="222" w:author="Chen Heller" w:date="2023-01-04T09:14:00Z"/>
              </w:rPr>
            </w:pPr>
            <w:del w:id="223" w:author="Chen Heller" w:date="2023-01-04T09:14:00Z">
              <w:r w:rsidDel="00A7794D">
                <w:delText>-0.51, 0.17</w:delText>
              </w:r>
            </w:del>
          </w:p>
        </w:tc>
        <w:tc>
          <w:tcPr>
            <w:tcW w:w="709" w:type="dxa"/>
          </w:tcPr>
          <w:p w14:paraId="329861CB" w14:textId="675D32AE" w:rsidR="00DC6616" w:rsidDel="00A7794D" w:rsidRDefault="00DC6616" w:rsidP="00EA2CED">
            <w:pPr>
              <w:ind w:firstLine="0"/>
              <w:rPr>
                <w:del w:id="224" w:author="Chen Heller" w:date="2023-01-04T09:14:00Z"/>
              </w:rPr>
            </w:pPr>
            <w:del w:id="225" w:author="Chen Heller" w:date="2023-01-04T09:14:00Z">
              <w:r w:rsidDel="00A7794D">
                <w:delText>0.30</w:delText>
              </w:r>
            </w:del>
          </w:p>
        </w:tc>
      </w:tr>
      <w:tr w:rsidR="00DC6616" w:rsidDel="00A7794D" w14:paraId="752E12A2" w14:textId="49840331" w:rsidTr="00EE3C0C">
        <w:trPr>
          <w:trHeight w:val="490"/>
          <w:del w:id="226" w:author="Chen Heller" w:date="2023-01-04T09:14:00Z"/>
        </w:trPr>
        <w:tc>
          <w:tcPr>
            <w:tcW w:w="284" w:type="dxa"/>
            <w:vMerge/>
            <w:tcBorders>
              <w:top w:val="single" w:sz="12" w:space="0" w:color="auto"/>
              <w:bottom w:val="single" w:sz="12" w:space="0" w:color="auto"/>
            </w:tcBorders>
          </w:tcPr>
          <w:p w14:paraId="7EFE5ECA" w14:textId="0412586A" w:rsidR="00DC6616" w:rsidRPr="00EA2CED" w:rsidDel="00A7794D" w:rsidRDefault="00DC6616" w:rsidP="00EA2CED">
            <w:pPr>
              <w:ind w:firstLine="0"/>
              <w:rPr>
                <w:del w:id="227" w:author="Chen Heller" w:date="2023-01-04T09:14:00Z"/>
                <w:b/>
                <w:bCs/>
              </w:rPr>
            </w:pPr>
          </w:p>
        </w:tc>
        <w:tc>
          <w:tcPr>
            <w:tcW w:w="2268" w:type="dxa"/>
          </w:tcPr>
          <w:p w14:paraId="7F876669" w14:textId="1925C1CE" w:rsidR="00DC6616" w:rsidRPr="00EA2CED" w:rsidDel="00A7794D" w:rsidRDefault="00DC6616" w:rsidP="00EA2CED">
            <w:pPr>
              <w:ind w:firstLine="0"/>
              <w:rPr>
                <w:del w:id="228" w:author="Chen Heller" w:date="2023-01-04T09:14:00Z"/>
                <w:b/>
                <w:bCs/>
              </w:rPr>
            </w:pPr>
            <w:del w:id="229" w:author="Chen Heller" w:date="2023-01-04T09:14:00Z">
              <w:r w:rsidRPr="00EA2CED" w:rsidDel="00A7794D">
                <w:rPr>
                  <w:b/>
                  <w:bCs/>
                </w:rPr>
                <w:delText>Reaction time</w:delText>
              </w:r>
            </w:del>
          </w:p>
        </w:tc>
        <w:tc>
          <w:tcPr>
            <w:tcW w:w="1843" w:type="dxa"/>
          </w:tcPr>
          <w:p w14:paraId="0870D43E" w14:textId="129CF4FE" w:rsidR="00DC6616" w:rsidDel="00A7794D" w:rsidRDefault="00DC6616" w:rsidP="00EA2CED">
            <w:pPr>
              <w:ind w:firstLine="0"/>
              <w:rPr>
                <w:del w:id="230" w:author="Chen Heller" w:date="2023-01-04T09:14:00Z"/>
              </w:rPr>
            </w:pPr>
            <w:del w:id="231" w:author="Chen Heller" w:date="2023-01-04T09:14:00Z">
              <w:r w:rsidDel="00A7794D">
                <w:delText>433.96 (125.26)</w:delText>
              </w:r>
            </w:del>
          </w:p>
        </w:tc>
        <w:tc>
          <w:tcPr>
            <w:tcW w:w="1843" w:type="dxa"/>
          </w:tcPr>
          <w:p w14:paraId="6B8AF901" w14:textId="0DE38E53" w:rsidR="00DC6616" w:rsidDel="00A7794D" w:rsidRDefault="00DC6616" w:rsidP="00EA2CED">
            <w:pPr>
              <w:ind w:firstLine="0"/>
              <w:rPr>
                <w:del w:id="232" w:author="Chen Heller" w:date="2023-01-04T09:14:00Z"/>
              </w:rPr>
            </w:pPr>
            <w:del w:id="233" w:author="Chen Heller" w:date="2023-01-04T09:14:00Z">
              <w:r w:rsidDel="00A7794D">
                <w:delText>441.88 (125.81)</w:delText>
              </w:r>
            </w:del>
          </w:p>
        </w:tc>
        <w:tc>
          <w:tcPr>
            <w:tcW w:w="709" w:type="dxa"/>
          </w:tcPr>
          <w:p w14:paraId="4D7F9B31" w14:textId="073B6FB3" w:rsidR="00DC6616" w:rsidDel="00A7794D" w:rsidRDefault="00DC6616" w:rsidP="00EA2CED">
            <w:pPr>
              <w:ind w:firstLine="0"/>
              <w:rPr>
                <w:del w:id="234" w:author="Chen Heller" w:date="2023-01-04T09:14:00Z"/>
              </w:rPr>
            </w:pPr>
            <w:del w:id="235" w:author="Chen Heller" w:date="2023-01-04T09:14:00Z">
              <w:r w:rsidDel="00A7794D">
                <w:delText>2.07</w:delText>
              </w:r>
            </w:del>
          </w:p>
        </w:tc>
        <w:tc>
          <w:tcPr>
            <w:tcW w:w="992" w:type="dxa"/>
          </w:tcPr>
          <w:p w14:paraId="33717C25" w14:textId="366FF65D" w:rsidR="00DC6616" w:rsidDel="00A7794D" w:rsidRDefault="00DC6616" w:rsidP="00EA2CED">
            <w:pPr>
              <w:ind w:firstLine="0"/>
              <w:rPr>
                <w:del w:id="236" w:author="Chen Heller" w:date="2023-01-04T09:14:00Z"/>
              </w:rPr>
            </w:pPr>
            <w:del w:id="237" w:author="Chen Heller" w:date="2023-01-04T09:14:00Z">
              <w:r w:rsidDel="00A7794D">
                <w:delText>0.169</w:delText>
              </w:r>
            </w:del>
          </w:p>
        </w:tc>
        <w:tc>
          <w:tcPr>
            <w:tcW w:w="1417" w:type="dxa"/>
          </w:tcPr>
          <w:p w14:paraId="23B46D03" w14:textId="5C75CB3B" w:rsidR="00DC6616" w:rsidDel="00A7794D" w:rsidRDefault="00DC6616" w:rsidP="00EA2CED">
            <w:pPr>
              <w:ind w:firstLine="0"/>
              <w:rPr>
                <w:del w:id="238" w:author="Chen Heller" w:date="2023-01-04T09:14:00Z"/>
              </w:rPr>
            </w:pPr>
            <w:del w:id="239" w:author="Chen Heller" w:date="2023-01-04T09:14:00Z">
              <w:r w:rsidDel="00A7794D">
                <w:delText>-16.55, 0.71</w:delText>
              </w:r>
            </w:del>
          </w:p>
        </w:tc>
        <w:tc>
          <w:tcPr>
            <w:tcW w:w="709" w:type="dxa"/>
          </w:tcPr>
          <w:p w14:paraId="5BC6D033" w14:textId="2E609013" w:rsidR="00DC6616" w:rsidDel="00A7794D" w:rsidRDefault="00DC6616" w:rsidP="00EA2CED">
            <w:pPr>
              <w:ind w:firstLine="0"/>
              <w:rPr>
                <w:del w:id="240" w:author="Chen Heller" w:date="2023-01-04T09:14:00Z"/>
              </w:rPr>
            </w:pPr>
            <w:del w:id="241" w:author="Chen Heller" w:date="2023-01-04T09:14:00Z">
              <w:r w:rsidDel="00A7794D">
                <w:delText>0.66</w:delText>
              </w:r>
            </w:del>
          </w:p>
        </w:tc>
      </w:tr>
      <w:tr w:rsidR="00DC6616" w:rsidDel="00A7794D" w14:paraId="2DAEA853" w14:textId="7B1879C2" w:rsidTr="00EE3C0C">
        <w:trPr>
          <w:trHeight w:val="490"/>
          <w:del w:id="242" w:author="Chen Heller" w:date="2023-01-04T09:14:00Z"/>
        </w:trPr>
        <w:tc>
          <w:tcPr>
            <w:tcW w:w="284" w:type="dxa"/>
            <w:vMerge/>
            <w:tcBorders>
              <w:top w:val="single" w:sz="12" w:space="0" w:color="auto"/>
              <w:bottom w:val="single" w:sz="12" w:space="0" w:color="auto"/>
            </w:tcBorders>
          </w:tcPr>
          <w:p w14:paraId="038DD674" w14:textId="687B43EB" w:rsidR="00DC6616" w:rsidRPr="00EA2CED" w:rsidDel="00A7794D" w:rsidRDefault="00DC6616" w:rsidP="00EA2CED">
            <w:pPr>
              <w:ind w:firstLine="0"/>
              <w:rPr>
                <w:del w:id="243" w:author="Chen Heller" w:date="2023-01-04T09:14:00Z"/>
                <w:b/>
                <w:bCs/>
              </w:rPr>
            </w:pPr>
          </w:p>
        </w:tc>
        <w:tc>
          <w:tcPr>
            <w:tcW w:w="2268" w:type="dxa"/>
          </w:tcPr>
          <w:p w14:paraId="7368CE85" w14:textId="70BA0A07" w:rsidR="00DC6616" w:rsidRPr="00EA2CED" w:rsidDel="00A7794D" w:rsidRDefault="00DC6616" w:rsidP="00EA2CED">
            <w:pPr>
              <w:ind w:firstLine="0"/>
              <w:rPr>
                <w:del w:id="244" w:author="Chen Heller" w:date="2023-01-04T09:14:00Z"/>
                <w:b/>
                <w:bCs/>
              </w:rPr>
            </w:pPr>
            <w:del w:id="245" w:author="Chen Heller" w:date="2023-01-04T09:14:00Z">
              <w:r w:rsidRPr="00EA2CED" w:rsidDel="00A7794D">
                <w:rPr>
                  <w:b/>
                  <w:bCs/>
                </w:rPr>
                <w:delText xml:space="preserve">Movement </w:delText>
              </w:r>
              <w:r w:rsidR="00D03187" w:rsidDel="00A7794D">
                <w:rPr>
                  <w:b/>
                  <w:bCs/>
                </w:rPr>
                <w:delText>duration</w:delText>
              </w:r>
            </w:del>
          </w:p>
        </w:tc>
        <w:tc>
          <w:tcPr>
            <w:tcW w:w="1843" w:type="dxa"/>
          </w:tcPr>
          <w:p w14:paraId="16C7AEDE" w14:textId="53242DBA" w:rsidR="00DC6616" w:rsidDel="00A7794D" w:rsidRDefault="00DC6616" w:rsidP="00EA2CED">
            <w:pPr>
              <w:ind w:firstLine="0"/>
              <w:rPr>
                <w:del w:id="246" w:author="Chen Heller" w:date="2023-01-04T09:14:00Z"/>
              </w:rPr>
            </w:pPr>
            <w:del w:id="247" w:author="Chen Heller" w:date="2023-01-04T09:14:00Z">
              <w:r w:rsidDel="00A7794D">
                <w:delText>558.15 (80.72)</w:delText>
              </w:r>
            </w:del>
          </w:p>
        </w:tc>
        <w:tc>
          <w:tcPr>
            <w:tcW w:w="1843" w:type="dxa"/>
          </w:tcPr>
          <w:p w14:paraId="058C3984" w14:textId="4705464D" w:rsidR="00DC6616" w:rsidDel="00A7794D" w:rsidRDefault="00DC6616" w:rsidP="00EA2CED">
            <w:pPr>
              <w:ind w:firstLine="0"/>
              <w:rPr>
                <w:del w:id="248" w:author="Chen Heller" w:date="2023-01-04T09:14:00Z"/>
              </w:rPr>
            </w:pPr>
            <w:del w:id="249" w:author="Chen Heller" w:date="2023-01-04T09:14:00Z">
              <w:r w:rsidDel="00A7794D">
                <w:delText>557.91 (81.61)</w:delText>
              </w:r>
            </w:del>
          </w:p>
        </w:tc>
        <w:tc>
          <w:tcPr>
            <w:tcW w:w="709" w:type="dxa"/>
          </w:tcPr>
          <w:p w14:paraId="6F873FA3" w14:textId="3066DACE" w:rsidR="00DC6616" w:rsidDel="00A7794D" w:rsidRDefault="00DC6616" w:rsidP="00EA2CED">
            <w:pPr>
              <w:ind w:firstLine="0"/>
              <w:rPr>
                <w:del w:id="250" w:author="Chen Heller" w:date="2023-01-04T09:14:00Z"/>
              </w:rPr>
            </w:pPr>
          </w:p>
        </w:tc>
        <w:tc>
          <w:tcPr>
            <w:tcW w:w="992" w:type="dxa"/>
          </w:tcPr>
          <w:p w14:paraId="32A14361" w14:textId="0AA77C12" w:rsidR="00DC6616" w:rsidDel="00A7794D" w:rsidRDefault="00DC6616" w:rsidP="00EA2CED">
            <w:pPr>
              <w:ind w:firstLine="0"/>
              <w:rPr>
                <w:del w:id="251" w:author="Chen Heller" w:date="2023-01-04T09:14:00Z"/>
              </w:rPr>
            </w:pPr>
            <w:del w:id="252" w:author="Chen Heller" w:date="2023-01-04T09:14:00Z">
              <w:r w:rsidDel="00A7794D">
                <w:delText>0.896</w:delText>
              </w:r>
            </w:del>
          </w:p>
        </w:tc>
        <w:tc>
          <w:tcPr>
            <w:tcW w:w="1417" w:type="dxa"/>
          </w:tcPr>
          <w:p w14:paraId="6FA2C11E" w14:textId="40181DA9" w:rsidR="00DC6616" w:rsidDel="00A7794D" w:rsidRDefault="00DC6616" w:rsidP="00EA2CED">
            <w:pPr>
              <w:ind w:firstLine="0"/>
              <w:rPr>
                <w:del w:id="253" w:author="Chen Heller" w:date="2023-01-04T09:14:00Z"/>
              </w:rPr>
            </w:pPr>
            <w:del w:id="254" w:author="Chen Heller" w:date="2023-01-04T09:14:00Z">
              <w:r w:rsidDel="00A7794D">
                <w:delText>-5.96, 5.60</w:delText>
              </w:r>
            </w:del>
          </w:p>
        </w:tc>
        <w:tc>
          <w:tcPr>
            <w:tcW w:w="709" w:type="dxa"/>
          </w:tcPr>
          <w:p w14:paraId="51D796C8" w14:textId="666CE84B" w:rsidR="00DC6616" w:rsidDel="00A7794D" w:rsidRDefault="00DC6616" w:rsidP="00EA2CED">
            <w:pPr>
              <w:ind w:firstLine="0"/>
              <w:rPr>
                <w:del w:id="255" w:author="Chen Heller" w:date="2023-01-04T09:14:00Z"/>
              </w:rPr>
            </w:pPr>
            <w:del w:id="256" w:author="Chen Heller" w:date="2023-01-04T09:14:00Z">
              <w:r w:rsidDel="00A7794D">
                <w:delText>0.02</w:delText>
              </w:r>
            </w:del>
          </w:p>
        </w:tc>
      </w:tr>
      <w:tr w:rsidR="00DC6616" w:rsidDel="00A7794D" w14:paraId="7D715023" w14:textId="08ABDF23" w:rsidTr="00EE3C0C">
        <w:trPr>
          <w:trHeight w:val="490"/>
          <w:del w:id="257" w:author="Chen Heller" w:date="2023-01-04T09:14:00Z"/>
        </w:trPr>
        <w:tc>
          <w:tcPr>
            <w:tcW w:w="284" w:type="dxa"/>
            <w:vMerge/>
            <w:tcBorders>
              <w:top w:val="single" w:sz="12" w:space="0" w:color="auto"/>
              <w:bottom w:val="single" w:sz="12" w:space="0" w:color="auto"/>
            </w:tcBorders>
          </w:tcPr>
          <w:p w14:paraId="2A3BF10D" w14:textId="7503F29F" w:rsidR="00DC6616" w:rsidRPr="00EA2CED" w:rsidDel="00A7794D" w:rsidRDefault="00DC6616" w:rsidP="00EA2CED">
            <w:pPr>
              <w:ind w:firstLine="0"/>
              <w:rPr>
                <w:del w:id="258" w:author="Chen Heller" w:date="2023-01-04T09:14:00Z"/>
                <w:b/>
                <w:bCs/>
              </w:rPr>
            </w:pPr>
          </w:p>
        </w:tc>
        <w:tc>
          <w:tcPr>
            <w:tcW w:w="2268" w:type="dxa"/>
            <w:tcBorders>
              <w:bottom w:val="single" w:sz="12" w:space="0" w:color="auto"/>
            </w:tcBorders>
          </w:tcPr>
          <w:p w14:paraId="589B59B6" w14:textId="45378F08" w:rsidR="00DC6616" w:rsidRPr="00EA2CED" w:rsidDel="00A7794D" w:rsidRDefault="00DC6616" w:rsidP="00EA2CED">
            <w:pPr>
              <w:ind w:firstLine="0"/>
              <w:rPr>
                <w:del w:id="259" w:author="Chen Heller" w:date="2023-01-04T09:14:00Z"/>
                <w:b/>
                <w:bCs/>
              </w:rPr>
            </w:pPr>
            <w:del w:id="260" w:author="Chen Heller" w:date="2023-01-04T09:14:00Z">
              <w:r w:rsidRPr="00EA2CED" w:rsidDel="00A7794D">
                <w:rPr>
                  <w:b/>
                  <w:bCs/>
                </w:rPr>
                <w:delText>COM</w:delText>
              </w:r>
            </w:del>
          </w:p>
        </w:tc>
        <w:tc>
          <w:tcPr>
            <w:tcW w:w="1843" w:type="dxa"/>
            <w:tcBorders>
              <w:bottom w:val="single" w:sz="12" w:space="0" w:color="auto"/>
            </w:tcBorders>
          </w:tcPr>
          <w:p w14:paraId="5ACD7AB9" w14:textId="12C8395D" w:rsidR="00DC6616" w:rsidDel="00A7794D" w:rsidRDefault="00DC6616" w:rsidP="00EA2CED">
            <w:pPr>
              <w:ind w:firstLine="0"/>
              <w:rPr>
                <w:del w:id="261" w:author="Chen Heller" w:date="2023-01-04T09:14:00Z"/>
              </w:rPr>
            </w:pPr>
            <w:del w:id="262" w:author="Chen Heller" w:date="2023-01-04T09:14:00Z">
              <w:r w:rsidDel="00A7794D">
                <w:delText>0.21 (0.06)</w:delText>
              </w:r>
            </w:del>
          </w:p>
        </w:tc>
        <w:tc>
          <w:tcPr>
            <w:tcW w:w="1843" w:type="dxa"/>
            <w:tcBorders>
              <w:bottom w:val="single" w:sz="12" w:space="0" w:color="auto"/>
            </w:tcBorders>
          </w:tcPr>
          <w:p w14:paraId="17EA02B8" w14:textId="028479E4" w:rsidR="00DC6616" w:rsidDel="00A7794D" w:rsidRDefault="00DC6616" w:rsidP="00EA2CED">
            <w:pPr>
              <w:ind w:firstLine="0"/>
              <w:rPr>
                <w:del w:id="263" w:author="Chen Heller" w:date="2023-01-04T09:14:00Z"/>
              </w:rPr>
            </w:pPr>
            <w:del w:id="264" w:author="Chen Heller" w:date="2023-01-04T09:14:00Z">
              <w:r w:rsidDel="00A7794D">
                <w:delText>0.20 (0.08)</w:delText>
              </w:r>
            </w:del>
          </w:p>
        </w:tc>
        <w:tc>
          <w:tcPr>
            <w:tcW w:w="709" w:type="dxa"/>
            <w:tcBorders>
              <w:bottom w:val="single" w:sz="12" w:space="0" w:color="auto"/>
            </w:tcBorders>
          </w:tcPr>
          <w:p w14:paraId="07771BD2" w14:textId="001495E0" w:rsidR="00DC6616" w:rsidDel="00A7794D" w:rsidRDefault="00DC6616" w:rsidP="00EA2CED">
            <w:pPr>
              <w:ind w:firstLine="0"/>
              <w:rPr>
                <w:del w:id="265" w:author="Chen Heller" w:date="2023-01-04T09:14:00Z"/>
              </w:rPr>
            </w:pPr>
            <w:del w:id="266" w:author="Chen Heller" w:date="2023-01-04T09:14:00Z">
              <w:r w:rsidDel="00A7794D">
                <w:delText>0.30</w:delText>
              </w:r>
            </w:del>
          </w:p>
        </w:tc>
        <w:tc>
          <w:tcPr>
            <w:tcW w:w="992" w:type="dxa"/>
            <w:tcBorders>
              <w:bottom w:val="single" w:sz="12" w:space="0" w:color="auto"/>
            </w:tcBorders>
          </w:tcPr>
          <w:p w14:paraId="7F730BFF" w14:textId="4475226E" w:rsidR="00DC6616" w:rsidDel="00A7794D" w:rsidRDefault="00DC6616" w:rsidP="00EA2CED">
            <w:pPr>
              <w:ind w:firstLine="0"/>
              <w:rPr>
                <w:del w:id="267" w:author="Chen Heller" w:date="2023-01-04T09:14:00Z"/>
              </w:rPr>
            </w:pPr>
            <w:del w:id="268" w:author="Chen Heller" w:date="2023-01-04T09:14:00Z">
              <w:r w:rsidDel="00A7794D">
                <w:delText>0.896</w:delText>
              </w:r>
            </w:del>
          </w:p>
        </w:tc>
        <w:tc>
          <w:tcPr>
            <w:tcW w:w="1417" w:type="dxa"/>
            <w:tcBorders>
              <w:bottom w:val="single" w:sz="12" w:space="0" w:color="auto"/>
            </w:tcBorders>
          </w:tcPr>
          <w:p w14:paraId="7BA02520" w14:textId="69F2E114" w:rsidR="00DC6616" w:rsidDel="00A7794D" w:rsidRDefault="00DC6616" w:rsidP="00EA2CED">
            <w:pPr>
              <w:ind w:firstLine="0"/>
              <w:rPr>
                <w:del w:id="269" w:author="Chen Heller" w:date="2023-01-04T09:14:00Z"/>
              </w:rPr>
            </w:pPr>
            <w:del w:id="270" w:author="Chen Heller" w:date="2023-01-04T09:14:00Z">
              <w:r w:rsidDel="00A7794D">
                <w:delText>-0.03, 0.04</w:delText>
              </w:r>
            </w:del>
          </w:p>
        </w:tc>
        <w:tc>
          <w:tcPr>
            <w:tcW w:w="709" w:type="dxa"/>
            <w:tcBorders>
              <w:bottom w:val="single" w:sz="12" w:space="0" w:color="auto"/>
            </w:tcBorders>
          </w:tcPr>
          <w:p w14:paraId="49BD479E" w14:textId="2CBDCE9B" w:rsidR="00DC6616" w:rsidDel="00A7794D" w:rsidRDefault="00DC6616" w:rsidP="00EA2CED">
            <w:pPr>
              <w:ind w:firstLine="0"/>
              <w:rPr>
                <w:del w:id="271" w:author="Chen Heller" w:date="2023-01-04T09:14:00Z"/>
              </w:rPr>
            </w:pPr>
            <w:del w:id="272" w:author="Chen Heller" w:date="2023-01-04T09:14:00Z">
              <w:r w:rsidDel="00A7794D">
                <w:delText>0.10</w:delText>
              </w:r>
            </w:del>
          </w:p>
        </w:tc>
      </w:tr>
      <w:tr w:rsidR="00DC6616" w:rsidDel="00A7794D" w14:paraId="7A5492FA" w14:textId="13CF3ED8" w:rsidTr="00EE3C0C">
        <w:trPr>
          <w:trHeight w:val="490"/>
          <w:del w:id="273" w:author="Chen Heller" w:date="2023-01-04T09:14:00Z"/>
        </w:trPr>
        <w:tc>
          <w:tcPr>
            <w:tcW w:w="10065" w:type="dxa"/>
            <w:gridSpan w:val="8"/>
            <w:tcBorders>
              <w:top w:val="single" w:sz="12" w:space="0" w:color="auto"/>
            </w:tcBorders>
          </w:tcPr>
          <w:p w14:paraId="7F1C4373" w14:textId="7F199753" w:rsidR="00DC6616" w:rsidDel="00A7794D" w:rsidRDefault="00DC6616" w:rsidP="00EA2CED">
            <w:pPr>
              <w:ind w:firstLine="0"/>
              <w:rPr>
                <w:del w:id="274" w:author="Chen Heller" w:date="2023-01-04T09:14:00Z"/>
              </w:rPr>
            </w:pPr>
            <w:del w:id="275" w:author="Chen Heller" w:date="2023-01-04T09:14:00Z">
              <w:r w:rsidRPr="00EA2CED" w:rsidDel="00A7794D">
                <w:rPr>
                  <w:i/>
                  <w:iCs/>
                  <w:sz w:val="22"/>
                  <w:szCs w:val="22"/>
                </w:rPr>
                <w:delText xml:space="preserve">Note. </w:delText>
              </w:r>
              <w:r w:rsidRPr="00EA2CED" w:rsidDel="00A7794D">
                <w:rPr>
                  <w:sz w:val="22"/>
                  <w:szCs w:val="22"/>
                </w:rPr>
                <w:delText>t</w:delText>
              </w:r>
              <w:r w:rsidDel="00A7794D">
                <w:rPr>
                  <w:sz w:val="22"/>
                  <w:szCs w:val="22"/>
                </w:rPr>
                <w:delText>(df)</w:delText>
              </w:r>
              <w:r w:rsidRPr="00EA2CED" w:rsidDel="00A7794D">
                <w:rPr>
                  <w:sz w:val="22"/>
                  <w:szCs w:val="22"/>
                </w:rPr>
                <w:delText xml:space="preserve"> = </w:delText>
              </w:r>
              <w:r w:rsidR="00F80191" w:rsidRPr="00EA2CED" w:rsidDel="00A7794D">
                <w:rPr>
                  <w:sz w:val="22"/>
                  <w:szCs w:val="22"/>
                </w:rPr>
                <w:delText xml:space="preserve">t-test score, </w:delText>
              </w:r>
              <w:r w:rsidR="00F80191" w:rsidDel="00A7794D">
                <w:rPr>
                  <w:sz w:val="22"/>
                  <w:szCs w:val="22"/>
                </w:rPr>
                <w:delText xml:space="preserve">only for variables whose residuals distributed normally. </w:delText>
              </w:r>
              <w:r w:rsidR="002D5D25" w:rsidDel="00A7794D">
                <w:rPr>
                  <w:sz w:val="22"/>
                  <w:szCs w:val="22"/>
                </w:rPr>
                <w:delText>D</w:delText>
              </w:r>
              <w:r w:rsidR="002D5D25" w:rsidRPr="00EA2CED" w:rsidDel="00A7794D">
                <w:rPr>
                  <w:sz w:val="22"/>
                  <w:szCs w:val="22"/>
                </w:rPr>
                <w:delText xml:space="preserve">egrees </w:delText>
              </w:r>
              <w:r w:rsidRPr="00EA2CED" w:rsidDel="00A7794D">
                <w:rPr>
                  <w:sz w:val="22"/>
                  <w:szCs w:val="22"/>
                </w:rPr>
                <w:delText xml:space="preserve">of freedom are in parenthesis; p = </w:delText>
              </w:r>
              <w:r w:rsidDel="00A7794D">
                <w:rPr>
                  <w:sz w:val="22"/>
                  <w:szCs w:val="22"/>
                </w:rPr>
                <w:delText xml:space="preserve">Tree-BH corrected p-value for multiple comparisons; </w:delText>
              </w:r>
              <w:r w:rsidRPr="00EA2CED" w:rsidDel="00A7794D">
                <w:rPr>
                  <w:sz w:val="22"/>
                  <w:szCs w:val="22"/>
                </w:rPr>
                <w:delText>CI = 95% confidence interval</w:delText>
              </w:r>
              <w:r w:rsidDel="00A7794D">
                <w:rPr>
                  <w:sz w:val="22"/>
                  <w:szCs w:val="22"/>
                </w:rPr>
                <w:delText>s</w:delText>
              </w:r>
              <w:r w:rsidRPr="00EA2CED" w:rsidDel="00A7794D">
                <w:rPr>
                  <w:sz w:val="22"/>
                  <w:szCs w:val="22"/>
                </w:rPr>
                <w:delText>; d = Cohen's d.</w:delText>
              </w:r>
            </w:del>
          </w:p>
        </w:tc>
      </w:tr>
    </w:tbl>
    <w:p w14:paraId="604FF448" w14:textId="10AAA955" w:rsidR="00961F77" w:rsidDel="00A7794D" w:rsidRDefault="00961F77" w:rsidP="004D5003">
      <w:pPr>
        <w:ind w:firstLine="0"/>
        <w:rPr>
          <w:del w:id="276" w:author="Chen Heller" w:date="2023-01-04T09:14:00Z"/>
        </w:rPr>
      </w:pPr>
    </w:p>
    <w:p w14:paraId="79292204" w14:textId="7E2ED294" w:rsidR="00961F77" w:rsidDel="00A7794D" w:rsidRDefault="00961F77" w:rsidP="004D5003">
      <w:pPr>
        <w:ind w:firstLine="0"/>
        <w:rPr>
          <w:del w:id="277" w:author="Chen Heller" w:date="2023-01-04T09:14:00Z"/>
        </w:rPr>
      </w:pPr>
    </w:p>
    <w:p w14:paraId="25BA8F34" w14:textId="01D5F273" w:rsidR="00694848" w:rsidDel="00A7794D" w:rsidRDefault="00694848">
      <w:pPr>
        <w:jc w:val="left"/>
        <w:rPr>
          <w:del w:id="278" w:author="Chen Heller" w:date="2023-01-04T09:14:00Z"/>
        </w:rPr>
      </w:pPr>
      <w:del w:id="279" w:author="Chen Heller" w:date="2023-01-04T09:14:00Z">
        <w:r w:rsidDel="00A7794D">
          <w:br w:type="page"/>
        </w:r>
      </w:del>
    </w:p>
    <w:p w14:paraId="5D8CD174" w14:textId="6F8E80CD" w:rsidR="005A4C44" w:rsidRPr="005A4C44" w:rsidDel="00A7794D" w:rsidRDefault="005A4C44" w:rsidP="005A4C44">
      <w:pPr>
        <w:ind w:firstLine="0"/>
        <w:rPr>
          <w:del w:id="280" w:author="Chen Heller" w:date="2023-01-04T09:14:00Z"/>
        </w:rPr>
      </w:pPr>
      <w:del w:id="281" w:author="Chen Heller" w:date="2023-01-04T09:14:00Z">
        <w:r w:rsidRPr="005A4C44" w:rsidDel="00A7794D">
          <w:rPr>
            <w:noProof/>
          </w:rPr>
          <w:lastRenderedPageBreak/>
          <w:drawing>
            <wp:inline distT="0" distB="0" distL="0" distR="0" wp14:anchorId="7D14BE4E" wp14:editId="5E3306E2">
              <wp:extent cx="5924550" cy="3980782"/>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8734" t="2063" r="25073" b="9889"/>
                      <a:stretch/>
                    </pic:blipFill>
                    <pic:spPr bwMode="auto">
                      <a:xfrm>
                        <a:off x="0" y="0"/>
                        <a:ext cx="5933435" cy="3986752"/>
                      </a:xfrm>
                      <a:prstGeom prst="rect">
                        <a:avLst/>
                      </a:prstGeom>
                      <a:noFill/>
                      <a:ln>
                        <a:noFill/>
                      </a:ln>
                      <a:extLst>
                        <a:ext uri="{53640926-AAD7-44D8-BBD7-CCE9431645EC}">
                          <a14:shadowObscured xmlns:a14="http://schemas.microsoft.com/office/drawing/2010/main"/>
                        </a:ext>
                      </a:extLst>
                    </pic:spPr>
                  </pic:pic>
                </a:graphicData>
              </a:graphic>
            </wp:inline>
          </w:drawing>
        </w:r>
      </w:del>
    </w:p>
    <w:p w14:paraId="5E4481CF" w14:textId="62CF9313" w:rsidR="00106015" w:rsidDel="00A7794D" w:rsidRDefault="00A63387" w:rsidP="008D35B7">
      <w:pPr>
        <w:pStyle w:val="Caption"/>
        <w:rPr>
          <w:del w:id="282" w:author="Chen Heller" w:date="2023-01-04T09:14:00Z"/>
        </w:rPr>
      </w:pPr>
      <w:bookmarkStart w:id="283" w:name="_Ref113876063"/>
      <w:del w:id="284" w:author="Chen Heller" w:date="2023-01-04T09:14:00Z">
        <w:r w:rsidDel="00A7794D">
          <w:delText xml:space="preserve">Figure </w:delText>
        </w:r>
        <w:r w:rsidDel="00A7794D">
          <w:fldChar w:fldCharType="begin"/>
        </w:r>
        <w:r w:rsidDel="00A7794D">
          <w:delInstrText xml:space="preserve"> SEQ Figure \* ARABIC </w:delInstrText>
        </w:r>
        <w:r w:rsidDel="00A7794D">
          <w:fldChar w:fldCharType="separate"/>
        </w:r>
        <w:r w:rsidR="0095479C" w:rsidDel="00A7794D">
          <w:rPr>
            <w:noProof/>
          </w:rPr>
          <w:delText>3</w:delText>
        </w:r>
        <w:r w:rsidDel="00A7794D">
          <w:rPr>
            <w:noProof/>
          </w:rPr>
          <w:fldChar w:fldCharType="end"/>
        </w:r>
        <w:bookmarkEnd w:id="283"/>
        <w:r w:rsidDel="00A7794D">
          <w:delText xml:space="preserve">. </w:delText>
        </w:r>
        <w:bookmarkStart w:id="285" w:name="_Hlk113876516"/>
        <w:r w:rsidDel="00A7794D">
          <w:delText xml:space="preserve">Results of Experiment 1. </w:delText>
        </w:r>
        <w:r w:rsidR="008958F6" w:rsidDel="00A7794D">
          <w:delText>(a)</w:delText>
        </w:r>
        <w:r w:rsidR="002A611B" w:rsidDel="00A7794D">
          <w:delText xml:space="preserve"> Reaching trajectories </w:delText>
        </w:r>
        <w:r w:rsidR="008D35B7" w:rsidDel="00A7794D">
          <w:delText xml:space="preserve">in trials where a </w:delText>
        </w:r>
        <w:r w:rsidR="008076A6" w:rsidDel="00A7794D">
          <w:delText>correct</w:delText>
        </w:r>
        <w:r w:rsidR="00122F84" w:rsidDel="00A7794D">
          <w:delText xml:space="preserve"> answer </w:delText>
        </w:r>
        <w:r w:rsidR="0042632C" w:rsidDel="00A7794D">
          <w:delText xml:space="preserve">was </w:delText>
        </w:r>
        <w:r w:rsidR="008D35B7" w:rsidDel="00A7794D">
          <w:delText>given by choosing the</w:delText>
        </w:r>
        <w:r w:rsidR="002A611B" w:rsidDel="00A7794D">
          <w:delText xml:space="preserve"> left and right targets, averaged across all participants.</w:delText>
        </w:r>
        <w:r w:rsidR="00AD5211" w:rsidDel="00A7794D">
          <w:delText xml:space="preserve"> Shaded areas are </w:delText>
        </w:r>
        <w:r w:rsidR="0076787F" w:rsidDel="00A7794D">
          <w:delText xml:space="preserve">the </w:delText>
        </w:r>
        <w:r w:rsidR="00BF3C32" w:rsidDel="00A7794D">
          <w:delText>standard error (</w:delText>
        </w:r>
        <w:r w:rsidR="00AD5211" w:rsidDel="00A7794D">
          <w:delText>SE</w:delText>
        </w:r>
        <w:r w:rsidR="00BF3C32" w:rsidDel="00A7794D">
          <w:delText>)</w:delText>
        </w:r>
        <w:r w:rsidR="00AD5211" w:rsidDel="00A7794D">
          <w:delText>.</w:delText>
        </w:r>
        <w:r w:rsidR="002A611B" w:rsidDel="00A7794D">
          <w:delText xml:space="preserve"> </w:delText>
        </w:r>
        <w:r w:rsidR="00A664C3" w:rsidDel="00A7794D">
          <w:delText>(b-</w:delText>
        </w:r>
        <w:r w:rsidR="00D965AD" w:rsidDel="00A7794D">
          <w:delText>e</w:delText>
        </w:r>
        <w:r w:rsidR="00A664C3" w:rsidDel="00A7794D">
          <w:delText xml:space="preserve">) </w:delText>
        </w:r>
        <w:r w:rsidR="00045F12" w:rsidDel="00A7794D">
          <w:delText xml:space="preserve">Dots </w:delText>
        </w:r>
        <w:r w:rsidR="00353BE6" w:rsidDel="00A7794D">
          <w:delText xml:space="preserve">are </w:delText>
        </w:r>
        <w:r w:rsidR="00045F12" w:rsidDel="00A7794D">
          <w:delText xml:space="preserve">single participant </w:delText>
        </w:r>
        <w:r w:rsidR="00353BE6" w:rsidDel="00A7794D">
          <w:delText xml:space="preserve">averages </w:delText>
        </w:r>
        <w:r w:rsidR="00045F12" w:rsidDel="00A7794D">
          <w:delText xml:space="preserve">while the red/blue horizontal lines </w:delText>
        </w:r>
        <w:r w:rsidR="00353BE6" w:rsidDel="00A7794D">
          <w:delText xml:space="preserve">are </w:delText>
        </w:r>
        <w:r w:rsidR="00045F12" w:rsidDel="00A7794D">
          <w:delText xml:space="preserve">the </w:delText>
        </w:r>
        <w:r w:rsidR="00353BE6" w:rsidDel="00A7794D">
          <w:delText xml:space="preserve">average of all </w:delText>
        </w:r>
        <w:r w:rsidR="00045F12" w:rsidDel="00A7794D">
          <w:delText>participants.</w:delText>
        </w:r>
        <w:r w:rsidR="009A4D8B" w:rsidDel="00A7794D">
          <w:delText xml:space="preserve"> Black error bars symbol the SE.</w:delText>
        </w:r>
        <w:r w:rsidR="00296FEE" w:rsidDel="00A7794D">
          <w:delText xml:space="preserve"> Full/dashed grey line</w:delText>
        </w:r>
        <w:r w:rsidR="005F2BBE" w:rsidDel="00A7794D">
          <w:delText>s</w:delText>
        </w:r>
        <w:r w:rsidR="00296FEE" w:rsidDel="00A7794D">
          <w:delText xml:space="preserve"> represent a numerical incline/decline</w:delText>
        </w:r>
        <w:r w:rsidR="00B17727" w:rsidDel="00A7794D">
          <w:delText xml:space="preserve"> (respectively)</w:delText>
        </w:r>
        <w:r w:rsidR="00281898" w:rsidDel="00A7794D">
          <w:delText xml:space="preserve"> between the congruent and incongruent conditions.</w:delText>
        </w:r>
        <w:bookmarkEnd w:id="285"/>
      </w:del>
    </w:p>
    <w:p w14:paraId="203F08D3" w14:textId="77777777" w:rsidR="00EF2201" w:rsidRPr="00EF2201" w:rsidRDefault="00EF2201" w:rsidP="00B83C9B">
      <w:pPr>
        <w:ind w:firstLine="0"/>
      </w:pPr>
    </w:p>
    <w:p w14:paraId="5C9A9952" w14:textId="25998175" w:rsidR="002057FC" w:rsidDel="007E1993" w:rsidRDefault="002057FC" w:rsidP="006238E0">
      <w:pPr>
        <w:pStyle w:val="Heading3"/>
        <w:rPr>
          <w:del w:id="286" w:author="Chen Heller" w:date="2023-01-04T09:15:00Z"/>
        </w:rPr>
      </w:pPr>
      <w:bookmarkStart w:id="287" w:name="_Toc114485374"/>
      <w:del w:id="288" w:author="Chen Heller" w:date="2023-01-04T09:15:00Z">
        <w:r w:rsidDel="007E1993">
          <w:delText>Discussion</w:delText>
        </w:r>
        <w:bookmarkEnd w:id="287"/>
      </w:del>
    </w:p>
    <w:p w14:paraId="4AEE0D15" w14:textId="0AEE2AD2" w:rsidR="002E6192" w:rsidRDefault="00D908A0" w:rsidP="00B83C9B">
      <w:pPr>
        <w:ind w:firstLine="0"/>
      </w:pPr>
      <w:del w:id="289" w:author="Chen Heller" w:date="2023-01-04T09:15:00Z">
        <w:r w:rsidDel="007E1993">
          <w:delText xml:space="preserve">Experiment 1 was </w:delText>
        </w:r>
        <w:r w:rsidR="006F5721" w:rsidDel="007E1993">
          <w:delText xml:space="preserve">conducted to </w:delText>
        </w:r>
        <w:r w:rsidR="008F6CE0" w:rsidDel="007E1993">
          <w:delText>establish an experimental environment capable of cap</w:delText>
        </w:r>
        <w:r w:rsidR="00B56152" w:rsidDel="007E1993">
          <w:delText>t</w:delText>
        </w:r>
        <w:r w:rsidR="008F6CE0" w:rsidDel="007E1993">
          <w:delText xml:space="preserve">uring </w:delText>
        </w:r>
        <w:r w:rsidR="00673AEA" w:rsidDel="007E1993">
          <w:delText xml:space="preserve">unconscious </w:delText>
        </w:r>
        <w:r w:rsidR="008F6CE0" w:rsidDel="007E1993">
          <w:delText>effect</w:delText>
        </w:r>
        <w:r w:rsidR="00673AEA" w:rsidDel="007E1993">
          <w:delText>s</w:delText>
        </w:r>
        <w:r w:rsidR="008F6CE0" w:rsidDel="007E1993">
          <w:delText xml:space="preserve"> with motion tracking. In contrast to </w:delText>
        </w:r>
        <w:r w:rsidR="00333DEB" w:rsidDel="007E1993">
          <w:delText>my</w:delText>
        </w:r>
        <w:r w:rsidR="008F6CE0" w:rsidDel="007E1993">
          <w:delText xml:space="preserve"> expectations, </w:delText>
        </w:r>
        <w:r w:rsidR="00D22079" w:rsidDel="007E1993">
          <w:delText xml:space="preserve">a </w:delText>
        </w:r>
        <w:r w:rsidR="00CE2020" w:rsidDel="007E1993">
          <w:delText xml:space="preserve">robust </w:delText>
        </w:r>
        <w:r w:rsidR="00673AEA" w:rsidDel="007E1993">
          <w:delText xml:space="preserve">unconscious </w:delText>
        </w:r>
        <w:r w:rsidR="008F6CE0" w:rsidDel="007E1993">
          <w:delText xml:space="preserve">effect </w:delText>
        </w:r>
        <w:r w:rsidR="00CE2020" w:rsidDel="007E1993">
          <w:delText xml:space="preserve">was </w:delText>
        </w:r>
        <w:r w:rsidR="00D22079" w:rsidDel="007E1993">
          <w:delText xml:space="preserve">not </w:delText>
        </w:r>
        <w:r w:rsidR="008F6CE0" w:rsidDel="007E1993">
          <w:delText>found in any of the motion tracking measures</w:delText>
        </w:r>
        <w:r w:rsidR="00CE2020" w:rsidDel="007E1993">
          <w:delText>, although trend</w:delText>
        </w:r>
        <w:r w:rsidR="007D6CBE" w:rsidDel="007E1993">
          <w:delText>s</w:delText>
        </w:r>
        <w:r w:rsidR="00CE2020" w:rsidDel="007E1993">
          <w:delText xml:space="preserve"> </w:delText>
        </w:r>
        <w:r w:rsidR="007D6CBE" w:rsidDel="007E1993">
          <w:delText xml:space="preserve">were </w:delText>
        </w:r>
        <w:r w:rsidR="00CE2020" w:rsidDel="007E1993">
          <w:delText xml:space="preserve">found </w:delText>
        </w:r>
        <w:r w:rsidR="007D6CBE" w:rsidDel="007E1993">
          <w:delText xml:space="preserve">for </w:delText>
        </w:r>
        <w:r w:rsidR="00CE2020" w:rsidDel="007E1993">
          <w:delText xml:space="preserve">some of them. </w:delText>
        </w:r>
        <w:r w:rsidR="007D6CBE" w:rsidDel="007E1993">
          <w:delText>As</w:delText>
        </w:r>
        <w:r w:rsidR="000D2A7B" w:rsidDel="007E1993">
          <w:delText xml:space="preserve"> </w:delText>
        </w:r>
        <w:r w:rsidR="00E828D4" w:rsidDel="007E1993">
          <w:delText xml:space="preserve">the </w:delText>
        </w:r>
        <w:r w:rsidR="00CA4735" w:rsidDel="007E1993">
          <w:delText xml:space="preserve">trend was most prominent in the reach area </w:delText>
        </w:r>
        <w:r w:rsidR="00292BAC" w:rsidDel="007E1993">
          <w:delText>variable</w:delText>
        </w:r>
        <w:r w:rsidR="006157BA" w:rsidDel="007E1993">
          <w:delText xml:space="preserve">, </w:delText>
        </w:r>
        <w:r w:rsidR="00CA5D3E" w:rsidDel="007E1993">
          <w:delText>I</w:delText>
        </w:r>
        <w:r w:rsidR="007D6CBE" w:rsidDel="007E1993">
          <w:delText xml:space="preserve"> reasoned that </w:delText>
        </w:r>
        <w:r w:rsidR="00C92864" w:rsidDel="007E1993">
          <w:delText xml:space="preserve">it might be </w:delText>
        </w:r>
        <w:r w:rsidR="008D07B1" w:rsidDel="007E1993">
          <w:delText xml:space="preserve">the optimal variable for probing unconscious </w:delText>
        </w:r>
        <w:r w:rsidR="003B25EF" w:rsidDel="007E1993">
          <w:delText>processing</w:delText>
        </w:r>
        <w:r w:rsidR="008F6040" w:rsidDel="007E1993">
          <w:delText>, and accordingly decided to focus on it in subsequent experiments</w:delText>
        </w:r>
        <w:r w:rsidR="008D07B1" w:rsidDel="007E1993">
          <w:delText xml:space="preserve">. </w:delText>
        </w:r>
        <w:r w:rsidR="00AC6CB5" w:rsidDel="007E1993">
          <w:delText xml:space="preserve">Interestingly, although the movement </w:delText>
        </w:r>
        <w:r w:rsidR="00E314FB" w:rsidDel="007E1993">
          <w:delText>duration</w:delText>
        </w:r>
        <w:r w:rsidR="00DE3FB9" w:rsidDel="007E1993">
          <w:delText xml:space="preserve"> </w:delText>
        </w:r>
        <w:r w:rsidR="00AC6CB5" w:rsidDel="007E1993">
          <w:delText xml:space="preserve">was similar </w:delText>
        </w:r>
        <w:r w:rsidR="00DB4E1A" w:rsidDel="007E1993">
          <w:delText xml:space="preserve">in both </w:delText>
        </w:r>
        <w:r w:rsidR="00AC6CB5" w:rsidDel="007E1993">
          <w:delText xml:space="preserve">conditions, there was a trend to </w:delText>
        </w:r>
        <w:r w:rsidR="00C86209" w:rsidDel="007E1993">
          <w:delText xml:space="preserve">longer </w:delText>
        </w:r>
        <w:r w:rsidR="00AC6CB5" w:rsidDel="007E1993">
          <w:delText xml:space="preserve">reaction times in the </w:delText>
        </w:r>
        <w:r w:rsidR="00C86209" w:rsidDel="007E1993">
          <w:delText>in</w:delText>
        </w:r>
        <w:r w:rsidR="00B21DF2" w:rsidDel="007E1993">
          <w:delText>congruent condition.</w:delText>
        </w:r>
      </w:del>
      <w:r w:rsidR="00B21DF2">
        <w:t xml:space="preserve"> </w:t>
      </w:r>
    </w:p>
    <w:p w14:paraId="1A5CB4EB" w14:textId="005AB56C" w:rsidR="007C40F4" w:rsidRDefault="007C40F4" w:rsidP="006238E0">
      <w:pPr>
        <w:pStyle w:val="NoSpacing"/>
        <w:bidi w:val="0"/>
      </w:pPr>
    </w:p>
    <w:p w14:paraId="05C06A55" w14:textId="72CA3828" w:rsidR="00A95B10" w:rsidDel="004E0F45" w:rsidRDefault="008E682E" w:rsidP="006238E0">
      <w:pPr>
        <w:pStyle w:val="Heading2"/>
        <w:rPr>
          <w:del w:id="290" w:author="Chen Heller" w:date="2023-01-04T10:05:00Z"/>
        </w:rPr>
      </w:pPr>
      <w:bookmarkStart w:id="291" w:name="_Toc114485375"/>
      <w:del w:id="292" w:author="Chen Heller" w:date="2023-01-04T10:05:00Z">
        <w:r w:rsidDel="004E0F45">
          <w:delText xml:space="preserve">Pilot </w:delText>
        </w:r>
        <w:r w:rsidR="00ED60E1" w:rsidDel="004E0F45">
          <w:delText>Exp</w:delText>
        </w:r>
        <w:r w:rsidDel="004E0F45">
          <w:delText>eriment</w:delText>
        </w:r>
        <w:r w:rsidR="00ED60E1" w:rsidDel="004E0F45">
          <w:delText xml:space="preserve"> 2</w:delText>
        </w:r>
        <w:bookmarkEnd w:id="291"/>
      </w:del>
    </w:p>
    <w:p w14:paraId="43984158" w14:textId="31FE1994" w:rsidR="00B01E98" w:rsidDel="004E0F45" w:rsidRDefault="00B01E98" w:rsidP="00CA1FE8">
      <w:pPr>
        <w:ind w:firstLine="0"/>
        <w:rPr>
          <w:del w:id="293" w:author="Chen Heller" w:date="2023-01-04T10:05:00Z"/>
        </w:rPr>
      </w:pPr>
      <w:del w:id="294" w:author="Chen Heller" w:date="2023-01-04T10:05:00Z">
        <w:r w:rsidDel="004E0F45">
          <w:delText xml:space="preserve">A possible </w:delText>
        </w:r>
        <w:r w:rsidR="001D6512" w:rsidDel="004E0F45">
          <w:delText xml:space="preserve">explanation </w:delText>
        </w:r>
        <w:r w:rsidDel="004E0F45">
          <w:delText>for the null result</w:delText>
        </w:r>
        <w:r w:rsidR="00CA1FE8" w:rsidDel="004E0F45">
          <w:delText>s found in Experiment 1</w:delText>
        </w:r>
        <w:r w:rsidR="000610E4" w:rsidDel="004E0F45">
          <w:delText xml:space="preserve"> might pertain to the relatively long time</w:delText>
        </w:r>
        <w:r w:rsidR="00B35555" w:rsidDel="004E0F45">
          <w:delText>-</w:delText>
        </w:r>
        <w:r w:rsidR="000610E4" w:rsidDel="004E0F45">
          <w:delText xml:space="preserve">window given for response. Under </w:delText>
        </w:r>
        <w:r w:rsidR="001D1446" w:rsidDel="004E0F45">
          <w:delText xml:space="preserve">that </w:delText>
        </w:r>
        <w:r w:rsidR="000610E4" w:rsidDel="004E0F45">
          <w:delText>condition</w:delText>
        </w:r>
        <w:r w:rsidR="00EA32EB" w:rsidDel="004E0F45">
          <w:delText>,</w:delText>
        </w:r>
        <w:r w:rsidR="000610E4" w:rsidDel="004E0F45">
          <w:delText xml:space="preserve"> participants could have reached a decision even before initiating their movements. To illustrate, let us assume that decision was made using some form of </w:delText>
        </w:r>
        <w:r w:rsidR="001D6512" w:rsidDel="004E0F45">
          <w:delText xml:space="preserve">evidence accumulation </w:delText>
        </w:r>
        <w:r w:rsidR="00EA32EB" w:rsidDel="004E0F45">
          <w:delText>(</w:delText>
        </w:r>
        <w:r w:rsidR="00EA32EB" w:rsidDel="004E0F45">
          <w:fldChar w:fldCharType="begin"/>
        </w:r>
        <w:r w:rsidR="00EA32EB" w:rsidDel="004E0F45">
          <w:delInstrText xml:space="preserve"> ADDIN ZOTERO_ITEM CSL_CITATION {"citationID":"3et3USG6","properties":{"formattedCitation":"(Mattler &amp; Palmer, 2012)","plainCitation":"(Mattler &amp; Palmer, 2012)","dontUpdate":true,"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delInstrText>
        </w:r>
        <w:r w:rsidR="00EA32EB" w:rsidDel="004E0F45">
          <w:fldChar w:fldCharType="separate"/>
        </w:r>
        <w:r w:rsidR="00EA32EB" w:rsidRPr="00DF420B" w:rsidDel="004E0F45">
          <w:rPr>
            <w:rFonts w:ascii="Times New Roman" w:hAnsi="Times New Roman" w:cs="Times New Roman"/>
          </w:rPr>
          <w:delText>Mattler &amp; Palmer</w:delText>
        </w:r>
        <w:r w:rsidR="00EA32EB" w:rsidDel="004E0F45">
          <w:rPr>
            <w:rFonts w:ascii="Times New Roman" w:hAnsi="Times New Roman" w:cs="Times New Roman"/>
          </w:rPr>
          <w:delText xml:space="preserve">, </w:delText>
        </w:r>
        <w:r w:rsidR="00EA32EB" w:rsidRPr="00DF420B" w:rsidDel="004E0F45">
          <w:rPr>
            <w:rFonts w:ascii="Times New Roman" w:hAnsi="Times New Roman" w:cs="Times New Roman"/>
          </w:rPr>
          <w:delText>2012)</w:delText>
        </w:r>
        <w:r w:rsidR="00EA32EB" w:rsidDel="004E0F45">
          <w:fldChar w:fldCharType="end"/>
        </w:r>
        <w:r w:rsidR="00EA32EB" w:rsidDel="004E0F45">
          <w:delText xml:space="preserve">. </w:delText>
        </w:r>
        <w:r w:rsidR="00DC5E6B" w:rsidDel="004E0F45">
          <w:delText>In evidence accumulation models</w:delText>
        </w:r>
        <w:r w:rsidR="0047776D" w:rsidDel="004E0F45">
          <w:delText>, the presentation of a stimul</w:delText>
        </w:r>
        <w:r w:rsidR="002D19AE" w:rsidDel="004E0F45">
          <w:delText>us</w:delText>
        </w:r>
        <w:r w:rsidR="0047776D" w:rsidDel="004E0F45">
          <w:delText xml:space="preserve"> </w:delText>
        </w:r>
        <w:r w:rsidR="00184E5C" w:rsidDel="004E0F45">
          <w:delText xml:space="preserve">is held to </w:delText>
        </w:r>
        <w:r w:rsidR="00CA1FE8" w:rsidDel="004E0F45">
          <w:delText xml:space="preserve">prompt </w:delText>
        </w:r>
        <w:r w:rsidR="00C90608" w:rsidDel="004E0F45">
          <w:delText xml:space="preserve">an </w:delText>
        </w:r>
        <w:r w:rsidR="001D6512" w:rsidDel="004E0F45">
          <w:delText>evidence accumulat</w:delText>
        </w:r>
        <w:r w:rsidR="00F34BA1" w:rsidDel="004E0F45">
          <w:delText>ion process</w:delText>
        </w:r>
        <w:r w:rsidR="001D6512" w:rsidDel="004E0F45">
          <w:delText xml:space="preserve"> </w:delText>
        </w:r>
        <w:r w:rsidR="00CA1FE8" w:rsidDel="004E0F45">
          <w:delText xml:space="preserve">until a </w:delText>
        </w:r>
        <w:r w:rsidR="001D6512" w:rsidDel="004E0F45">
          <w:delText xml:space="preserve">response </w:delText>
        </w:r>
        <w:r w:rsidR="00F34BA1" w:rsidDel="004E0F45">
          <w:delText xml:space="preserve">that </w:delText>
        </w:r>
        <w:r w:rsidR="002D19AE" w:rsidDel="004E0F45">
          <w:delText>correspond</w:delText>
        </w:r>
        <w:r w:rsidR="00F34BA1" w:rsidDel="004E0F45">
          <w:delText>s</w:delText>
        </w:r>
        <w:r w:rsidR="002D19AE" w:rsidDel="004E0F45">
          <w:delText xml:space="preserve"> to the </w:delText>
        </w:r>
        <w:r w:rsidR="001D6512" w:rsidDel="004E0F45">
          <w:delText>stimulus</w:delText>
        </w:r>
        <w:r w:rsidR="00CA1FE8" w:rsidDel="004E0F45">
          <w:delText xml:space="preserve"> is chosen</w:delText>
        </w:r>
        <w:r w:rsidR="001D6512" w:rsidDel="004E0F45">
          <w:delText xml:space="preserve">. </w:delText>
        </w:r>
        <w:r w:rsidR="00956CA8" w:rsidDel="004E0F45">
          <w:delText>E</w:delText>
        </w:r>
        <w:r w:rsidR="001D6512" w:rsidDel="004E0F45">
          <w:delText xml:space="preserve">vidence </w:delText>
        </w:r>
        <w:r w:rsidR="00956CA8" w:rsidDel="004E0F45">
          <w:delText xml:space="preserve">builds up </w:delText>
        </w:r>
        <w:r w:rsidR="007F0E1E" w:rsidDel="004E0F45">
          <w:delText>to</w:delText>
        </w:r>
        <w:r w:rsidR="00956CA8" w:rsidDel="004E0F45">
          <w:delText xml:space="preserve"> a</w:delText>
        </w:r>
        <w:r w:rsidR="001D6512" w:rsidDel="004E0F45">
          <w:delText xml:space="preserve"> threshold</w:delText>
        </w:r>
        <w:r w:rsidR="00956CA8" w:rsidDel="004E0F45">
          <w:delText xml:space="preserve">, </w:delText>
        </w:r>
        <w:r w:rsidR="00EF0DD5" w:rsidDel="004E0F45">
          <w:delText>and once it is reached</w:delText>
        </w:r>
        <w:r w:rsidR="008F2801" w:rsidDel="004E0F45">
          <w:delText>,</w:delText>
        </w:r>
        <w:r w:rsidR="00EF0DD5" w:rsidDel="004E0F45">
          <w:delText xml:space="preserve"> </w:delText>
        </w:r>
        <w:r w:rsidR="00C43686" w:rsidDel="004E0F45">
          <w:delText xml:space="preserve">a </w:delText>
        </w:r>
        <w:r w:rsidR="001D6512" w:rsidDel="004E0F45">
          <w:delText xml:space="preserve">decision is made. </w:delText>
        </w:r>
        <w:r w:rsidR="00941782" w:rsidDel="004E0F45">
          <w:delText xml:space="preserve">If an opposing stimulus is presented </w:delText>
        </w:r>
        <w:r w:rsidR="00A51F1D" w:rsidDel="004E0F45">
          <w:delText xml:space="preserve">before the threshold is reached, </w:delText>
        </w:r>
        <w:r w:rsidR="001D6512" w:rsidDel="004E0F45">
          <w:delText xml:space="preserve">evidence </w:delText>
        </w:r>
        <w:r w:rsidR="00A51F1D" w:rsidDel="004E0F45">
          <w:delText>starts to accumulate in the opposite direction</w:delText>
        </w:r>
        <w:r w:rsidR="00927717" w:rsidDel="004E0F45">
          <w:delText>, and the decision is delayed</w:delText>
        </w:r>
        <w:r w:rsidR="001D6512" w:rsidDel="004E0F45">
          <w:delText xml:space="preserve">. </w:delText>
        </w:r>
        <w:r w:rsidR="001B542B" w:rsidDel="004E0F45">
          <w:delText xml:space="preserve">Applied to Experiment 1, and to </w:delText>
        </w:r>
        <w:r w:rsidR="00941782" w:rsidDel="004E0F45">
          <w:delText>priming paradigm</w:delText>
        </w:r>
        <w:r w:rsidR="00572C24" w:rsidDel="004E0F45">
          <w:delText>s</w:delText>
        </w:r>
        <w:r w:rsidR="001B542B" w:rsidDel="004E0F45">
          <w:delText xml:space="preserve"> in general</w:delText>
        </w:r>
        <w:r w:rsidR="00941782" w:rsidDel="004E0F45">
          <w:delText xml:space="preserve">, </w:delText>
        </w:r>
        <w:r w:rsidR="001B542B" w:rsidDel="004E0F45">
          <w:delText xml:space="preserve">in incongruent trials </w:delText>
        </w:r>
        <w:r w:rsidR="00941782" w:rsidDel="004E0F45">
          <w:delText xml:space="preserve">the prime </w:delText>
        </w:r>
        <w:r w:rsidR="00927717" w:rsidDel="004E0F45">
          <w:delText xml:space="preserve">and </w:delText>
        </w:r>
        <w:r w:rsidR="004B004B" w:rsidDel="004E0F45">
          <w:delText xml:space="preserve">the </w:delText>
        </w:r>
        <w:r w:rsidR="00927717" w:rsidDel="004E0F45">
          <w:delText xml:space="preserve">target </w:delText>
        </w:r>
        <w:r w:rsidR="00572C24" w:rsidDel="004E0F45">
          <w:delText xml:space="preserve">provide </w:delText>
        </w:r>
        <w:r w:rsidR="00941782" w:rsidDel="004E0F45">
          <w:delText xml:space="preserve">contradictory </w:delText>
        </w:r>
        <w:r w:rsidR="00927717" w:rsidDel="004E0F45">
          <w:delText>evidence</w:delText>
        </w:r>
        <w:r w:rsidR="00D93BCE" w:rsidDel="004E0F45">
          <w:delText>, which delays the</w:delText>
        </w:r>
        <w:r w:rsidR="004B004B" w:rsidDel="004E0F45">
          <w:delText xml:space="preserve"> crossing of the threshold</w:delText>
        </w:r>
        <w:r w:rsidR="00D93BCE" w:rsidDel="004E0F45">
          <w:delText xml:space="preserve">, and gives rise to longer </w:delText>
        </w:r>
        <w:r w:rsidR="00283362" w:rsidDel="004E0F45">
          <w:delText>response</w:delText>
        </w:r>
        <w:r w:rsidR="00D93BCE" w:rsidDel="004E0F45">
          <w:delText xml:space="preserve"> times in</w:delText>
        </w:r>
        <w:r w:rsidR="001D6512" w:rsidDel="004E0F45">
          <w:delText xml:space="preserve"> incongruent trials </w:delText>
        </w:r>
        <w:r w:rsidR="006F7C4F" w:rsidDel="004E0F45">
          <w:fldChar w:fldCharType="begin"/>
        </w:r>
        <w:r w:rsidR="002761FE" w:rsidDel="004E0F45">
          <w:delInstrText xml:space="preserve"> ADDIN ZOTERO_ITEM CSL_CITATION {"citationID":"nIPoXtbn","properties":{"formattedCitation":"(Dehaene et al., 1998, 2001; Dell\\uc0\\u8217{}Acqua &amp; Grainger, 1999)","plainCitation":"(Dehaene et al., 1998, 2001; Dell’Acqua &amp; Grainger, 1999)","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schema":"https://github.com/citation-style-language/schema/raw/master/csl-citation.json"} </w:delInstrText>
        </w:r>
        <w:r w:rsidR="006F7C4F" w:rsidDel="004E0F45">
          <w:fldChar w:fldCharType="separate"/>
        </w:r>
        <w:r w:rsidR="002761FE" w:rsidRPr="002761FE" w:rsidDel="004E0F45">
          <w:rPr>
            <w:rFonts w:ascii="Times New Roman" w:hAnsi="Times New Roman" w:cs="Times New Roman"/>
          </w:rPr>
          <w:delText>(Dehaene et al., 1998, 2001; Dell’Acqua &amp; Grainger, 1999)</w:delText>
        </w:r>
        <w:r w:rsidR="006F7C4F" w:rsidDel="004E0F45">
          <w:fldChar w:fldCharType="end"/>
        </w:r>
        <w:r w:rsidR="001D6512" w:rsidDel="004E0F45">
          <w:delText xml:space="preserve">. </w:delText>
        </w:r>
        <w:r w:rsidR="002D23B9" w:rsidDel="004E0F45">
          <w:delText>However</w:delText>
        </w:r>
        <w:r w:rsidR="00DD4ECB" w:rsidDel="004E0F45">
          <w:delText>,</w:delText>
        </w:r>
        <w:r w:rsidR="002D23B9" w:rsidDel="004E0F45">
          <w:delText xml:space="preserve"> </w:delText>
        </w:r>
        <w:r w:rsidR="002B3D75" w:rsidDel="004E0F45">
          <w:delText xml:space="preserve">in my experiment </w:delText>
        </w:r>
        <w:r w:rsidR="00C07B4A" w:rsidDel="004E0F45">
          <w:delText xml:space="preserve">the </w:delText>
        </w:r>
        <w:r w:rsidR="001D6512" w:rsidDel="004E0F45">
          <w:delText xml:space="preserve">movement duration </w:delText>
        </w:r>
        <w:r w:rsidR="002B3D75" w:rsidDel="004E0F45">
          <w:delText xml:space="preserve">was identical for both conditions. </w:delText>
        </w:r>
        <w:r w:rsidR="00374F2B" w:rsidDel="004E0F45">
          <w:delText xml:space="preserve">On the other hand, </w:delText>
        </w:r>
        <w:r w:rsidR="0079471B" w:rsidDel="004E0F45">
          <w:delText>reaction</w:delText>
        </w:r>
        <w:r w:rsidR="00374F2B" w:rsidDel="004E0F45">
          <w:delText xml:space="preserve"> times (i.e., time it takes to initiate the movement to begin with)</w:delText>
        </w:r>
        <w:r w:rsidR="00F96A55" w:rsidDel="004E0F45">
          <w:delText xml:space="preserve"> showed a trend towards longer responses in incongruent trials. This raises the possibility </w:delText>
        </w:r>
        <w:r w:rsidR="00C07B4A" w:rsidDel="004E0F45">
          <w:delText xml:space="preserve">that </w:delText>
        </w:r>
        <w:r w:rsidR="001D6512" w:rsidDel="004E0F45">
          <w:delText xml:space="preserve">the </w:delText>
        </w:r>
        <w:r w:rsidR="006F51CB" w:rsidDel="004E0F45">
          <w:delText xml:space="preserve">decision </w:delText>
        </w:r>
        <w:r w:rsidR="00E06273" w:rsidDel="004E0F45">
          <w:delText xml:space="preserve">was actually </w:delText>
        </w:r>
        <w:r w:rsidR="006F51CB" w:rsidDel="004E0F45">
          <w:delText xml:space="preserve">made </w:delText>
        </w:r>
        <w:r w:rsidR="001D6512" w:rsidDel="004E0F45">
          <w:delText xml:space="preserve">before the movement </w:delText>
        </w:r>
        <w:r w:rsidR="006F51CB" w:rsidDel="004E0F45">
          <w:delText xml:space="preserve">has </w:delText>
        </w:r>
        <w:r w:rsidR="001D6512" w:rsidDel="004E0F45">
          <w:delText xml:space="preserve">started. </w:delText>
        </w:r>
        <w:r w:rsidR="00202F84" w:rsidDel="004E0F45">
          <w:delText>Thus</w:delText>
        </w:r>
        <w:r w:rsidR="00314D89" w:rsidDel="004E0F45">
          <w:delText>,</w:delText>
        </w:r>
        <w:r w:rsidR="00202F84" w:rsidDel="004E0F45">
          <w:delText xml:space="preserve"> participants </w:delText>
        </w:r>
        <w:r w:rsidR="009D2FEF" w:rsidDel="004E0F45">
          <w:delText>initiated a r</w:delText>
        </w:r>
        <w:r w:rsidR="00202F84" w:rsidDel="004E0F45">
          <w:delText>each</w:delText>
        </w:r>
        <w:r w:rsidR="009D2FEF" w:rsidDel="004E0F45">
          <w:delText>ing movement</w:delText>
        </w:r>
        <w:r w:rsidR="00202F84" w:rsidDel="004E0F45">
          <w:delText xml:space="preserve"> directly </w:delText>
        </w:r>
        <w:r w:rsidR="009D2FEF" w:rsidDel="004E0F45">
          <w:delText xml:space="preserve">at </w:delText>
        </w:r>
        <w:r w:rsidR="00202F84" w:rsidDel="004E0F45">
          <w:delText xml:space="preserve">their final answer without </w:delText>
        </w:r>
        <w:r w:rsidR="006F2914" w:rsidDel="004E0F45">
          <w:delText xml:space="preserve">revealing any of the processes that lead to choosing it. </w:delText>
        </w:r>
        <w:r w:rsidR="000402D6" w:rsidDel="004E0F45">
          <w:delText>As a result</w:delText>
        </w:r>
        <w:r w:rsidR="00EF0DD5" w:rsidDel="004E0F45">
          <w:delText>,</w:delText>
        </w:r>
        <w:r w:rsidR="000402D6" w:rsidDel="004E0F45">
          <w:delText xml:space="preserve"> </w:delText>
        </w:r>
        <w:r w:rsidR="001D6512" w:rsidDel="004E0F45">
          <w:delText xml:space="preserve">the congruency effect </w:delText>
        </w:r>
        <w:r w:rsidR="000402D6" w:rsidDel="004E0F45">
          <w:delText xml:space="preserve">was not </w:delText>
        </w:r>
        <w:r w:rsidR="001D6512" w:rsidDel="004E0F45">
          <w:delText>expressed in the movement itself.</w:delText>
        </w:r>
      </w:del>
    </w:p>
    <w:p w14:paraId="1E5B807A" w14:textId="7C229D29" w:rsidR="002D5D25" w:rsidRPr="00272765" w:rsidRDefault="002945D9" w:rsidP="00694848">
      <w:del w:id="295" w:author="Chen Heller" w:date="2023-01-04T10:05:00Z">
        <w:r w:rsidDel="004E0F45">
          <w:delText>Therefor</w:delText>
        </w:r>
        <w:r w:rsidR="00A86475" w:rsidDel="004E0F45">
          <w:delText>e,</w:delText>
        </w:r>
        <w:r w:rsidR="0066358C" w:rsidDel="004E0F45">
          <w:delText xml:space="preserve"> in experiment </w:delText>
        </w:r>
        <w:r w:rsidR="001406C6" w:rsidDel="004E0F45">
          <w:delText>2</w:delText>
        </w:r>
        <w:r w:rsidR="004D25AA" w:rsidDel="004E0F45">
          <w:delText>,</w:delText>
        </w:r>
        <w:r w:rsidR="0066358C" w:rsidDel="004E0F45">
          <w:delText xml:space="preserve"> </w:delText>
        </w:r>
        <w:r w:rsidR="003050A1" w:rsidDel="004E0F45">
          <w:delText xml:space="preserve">the </w:delText>
        </w:r>
        <w:r w:rsidR="00C02897" w:rsidDel="004E0F45">
          <w:delText>time</w:delText>
        </w:r>
        <w:r w:rsidR="00FA3257" w:rsidDel="004E0F45">
          <w:delText xml:space="preserve"> </w:delText>
        </w:r>
        <w:r w:rsidR="003050A1" w:rsidDel="004E0F45">
          <w:delText xml:space="preserve">window for response </w:delText>
        </w:r>
        <w:r w:rsidR="00FA3257" w:rsidDel="004E0F45">
          <w:delText>was restricted</w:delText>
        </w:r>
        <w:r w:rsidR="00D0268C" w:rsidDel="004E0F45">
          <w:delText>,</w:delText>
        </w:r>
        <w:r w:rsidR="000150E7" w:rsidDel="004E0F45">
          <w:rPr>
            <w:rFonts w:hint="cs"/>
            <w:rtl/>
          </w:rPr>
          <w:delText xml:space="preserve"> </w:delText>
        </w:r>
        <w:r w:rsidR="00FA3257" w:rsidDel="004E0F45">
          <w:delText xml:space="preserve">and </w:delText>
        </w:r>
        <w:r w:rsidR="004D25AA" w:rsidDel="004E0F45">
          <w:delText xml:space="preserve">movement duration was </w:delText>
        </w:r>
        <w:r w:rsidR="00336D27" w:rsidDel="004E0F45">
          <w:delText>decreased.</w:delText>
        </w:r>
        <w:r w:rsidR="00137C62" w:rsidDel="004E0F45">
          <w:delText xml:space="preserve"> </w:delText>
        </w:r>
        <w:r w:rsidR="002B4328" w:rsidDel="004E0F45">
          <w:delText xml:space="preserve">Since </w:delText>
        </w:r>
        <w:r w:rsidR="000150E7" w:rsidDel="004E0F45">
          <w:delText>quicker responses were required</w:delText>
        </w:r>
        <w:r w:rsidR="00D0268C" w:rsidDel="004E0F45">
          <w:delText>,</w:delText>
        </w:r>
        <w:r w:rsidR="000150E7" w:rsidDel="004E0F45">
          <w:delText xml:space="preserve"> </w:delText>
        </w:r>
        <w:r w:rsidR="002B4328" w:rsidDel="004E0F45">
          <w:delText>a second training block</w:delText>
        </w:r>
        <w:r w:rsidR="000150E7" w:rsidDel="004E0F45">
          <w:delText xml:space="preserve"> was added</w:delText>
        </w:r>
        <w:r w:rsidR="00B01E98" w:rsidDel="004E0F45">
          <w:delText xml:space="preserve"> to make sure </w:delText>
        </w:r>
        <w:r w:rsidR="001C003C" w:rsidDel="004E0F45">
          <w:delText xml:space="preserve">participants </w:delText>
        </w:r>
        <w:r w:rsidR="00B01E98" w:rsidDel="004E0F45">
          <w:delText>learn to respond within the required time window</w:delText>
        </w:r>
        <w:r w:rsidR="000150E7" w:rsidDel="004E0F45">
          <w:delText xml:space="preserve">. </w:delText>
        </w:r>
        <w:r w:rsidR="00B1489D" w:rsidDel="004E0F45">
          <w:delText xml:space="preserve">I expected the </w:delText>
        </w:r>
        <w:r w:rsidR="0036328E" w:rsidDel="004E0F45">
          <w:lastRenderedPageBreak/>
          <w:delText xml:space="preserve">movements </w:delText>
        </w:r>
        <w:r w:rsidR="004B6630" w:rsidDel="004E0F45">
          <w:delText xml:space="preserve">to reflect a greater unconscious effect </w:delText>
        </w:r>
        <w:r w:rsidR="0018258F" w:rsidDel="004E0F45">
          <w:delText xml:space="preserve">than </w:delText>
        </w:r>
        <w:r w:rsidR="00A86475" w:rsidDel="004E0F45">
          <w:delText xml:space="preserve">in Experiment </w:delText>
        </w:r>
        <w:r w:rsidR="005A45EF" w:rsidDel="004E0F45">
          <w:delText xml:space="preserve">1 </w:delText>
        </w:r>
        <w:r w:rsidR="0036328E" w:rsidDel="004E0F45">
          <w:delText xml:space="preserve">considering that participants will not </w:delText>
        </w:r>
        <w:r w:rsidR="002745C1" w:rsidDel="004E0F45">
          <w:delText xml:space="preserve">have enough time </w:delText>
        </w:r>
        <w:r w:rsidR="0036328E" w:rsidDel="004E0F45">
          <w:delText xml:space="preserve">to make </w:delText>
        </w:r>
        <w:r w:rsidR="002745C1" w:rsidDel="004E0F45">
          <w:delText xml:space="preserve">a </w:delText>
        </w:r>
        <w:r w:rsidR="0036328E" w:rsidDel="004E0F45">
          <w:delText>decision before starting their movement.</w:delText>
        </w:r>
      </w:del>
    </w:p>
    <w:p w14:paraId="19BBC9B1" w14:textId="034D8A83" w:rsidR="007429C1" w:rsidRPr="00BA41CF" w:rsidDel="00B23456" w:rsidRDefault="007429C1" w:rsidP="006238E0">
      <w:pPr>
        <w:pStyle w:val="Heading3"/>
        <w:rPr>
          <w:del w:id="296" w:author="Chen Heller" w:date="2023-01-03T17:25:00Z"/>
        </w:rPr>
      </w:pPr>
      <w:bookmarkStart w:id="297" w:name="_Toc114485376"/>
      <w:del w:id="298" w:author="Chen Heller" w:date="2023-01-03T17:25:00Z">
        <w:r w:rsidDel="00B23456">
          <w:delText>Methods</w:delText>
        </w:r>
        <w:bookmarkEnd w:id="297"/>
      </w:del>
    </w:p>
    <w:p w14:paraId="54353DE0" w14:textId="4AB05304" w:rsidR="007429C1" w:rsidDel="004F40BF" w:rsidRDefault="007429C1" w:rsidP="006238E0">
      <w:pPr>
        <w:pStyle w:val="Heading4"/>
        <w:rPr>
          <w:del w:id="299" w:author="Chen Heller" w:date="2023-01-03T17:11:00Z"/>
        </w:rPr>
      </w:pPr>
      <w:bookmarkStart w:id="300" w:name="_Toc114485377"/>
      <w:del w:id="301" w:author="Chen Heller" w:date="2023-01-03T17:11:00Z">
        <w:r w:rsidDel="004F40BF">
          <w:delText>Participants</w:delText>
        </w:r>
        <w:bookmarkEnd w:id="300"/>
      </w:del>
    </w:p>
    <w:p w14:paraId="1993AB85" w14:textId="19CA5844" w:rsidR="007429C1" w:rsidRPr="00422E34" w:rsidDel="004F40BF" w:rsidRDefault="00974448" w:rsidP="00974448">
      <w:pPr>
        <w:ind w:firstLine="0"/>
        <w:rPr>
          <w:del w:id="302" w:author="Chen Heller" w:date="2023-01-03T17:11:00Z"/>
        </w:rPr>
      </w:pPr>
      <w:del w:id="303" w:author="Chen Heller" w:date="2023-01-03T17:11:00Z">
        <w:r w:rsidDel="004F40BF">
          <w:delText>Nine</w:delText>
        </w:r>
        <w:r w:rsidR="00566B31" w:rsidDel="004F40BF">
          <w:delText xml:space="preserve"> </w:delText>
        </w:r>
        <w:r w:rsidR="007429C1" w:rsidDel="004F40BF">
          <w:delText>participants (</w:delText>
        </w:r>
        <w:r w:rsidR="00425C33" w:rsidDel="004F40BF">
          <w:delText xml:space="preserve">7 </w:delText>
        </w:r>
        <w:r w:rsidR="007429C1" w:rsidDel="004F40BF">
          <w:delText>females) were recruited for the stud</w:delText>
        </w:r>
        <w:r w:rsidR="006378BF" w:rsidDel="004F40BF">
          <w:delText>y</w:delText>
        </w:r>
        <w:r w:rsidR="007429C1" w:rsidDel="004F40BF">
          <w:delText xml:space="preserve"> (</w:delText>
        </w:r>
        <w:r w:rsidR="00690952" w:rsidDel="004F40BF">
          <w:delText xml:space="preserve">age: </w:delText>
        </w:r>
        <w:r w:rsidR="007429C1" w:rsidDel="004F40BF">
          <w:delText>M=</w:delText>
        </w:r>
        <w:r w:rsidR="00D46145" w:rsidDel="004F40BF">
          <w:delText>23.66</w:delText>
        </w:r>
        <w:r w:rsidR="007429C1" w:rsidDel="004F40BF">
          <w:delText>, SD=</w:delText>
        </w:r>
        <w:r w:rsidR="008476D5" w:rsidDel="004F40BF">
          <w:delText>2.44</w:delText>
        </w:r>
        <w:r w:rsidR="007429C1" w:rsidDel="004F40BF">
          <w:delText>)</w:delText>
        </w:r>
        <w:r w:rsidR="006378BF" w:rsidDel="004F40BF">
          <w:delText xml:space="preserve"> </w:delText>
        </w:r>
        <w:r w:rsidR="00690952" w:rsidDel="004F40BF">
          <w:delText xml:space="preserve">using the same </w:delText>
        </w:r>
        <w:r w:rsidR="006378BF" w:rsidDel="004F40BF">
          <w:delText xml:space="preserve">recruitment procedure </w:delText>
        </w:r>
        <w:r w:rsidR="00690952" w:rsidDel="004F40BF">
          <w:delText>as in</w:delText>
        </w:r>
        <w:r w:rsidR="0092550B" w:rsidDel="004F40BF">
          <w:delText xml:space="preserve"> experiment 1. </w:delText>
        </w:r>
        <w:r w:rsidR="00690952" w:rsidDel="004F40BF">
          <w:delText>Five</w:delText>
        </w:r>
        <w:r w:rsidR="0092550B" w:rsidDel="004F40BF">
          <w:delText xml:space="preserve"> </w:delText>
        </w:r>
        <w:r w:rsidR="008476D5" w:rsidDel="004F40BF">
          <w:delText xml:space="preserve">additional </w:delText>
        </w:r>
        <w:r w:rsidR="00E674BB" w:rsidDel="004F40BF">
          <w:delText>participants</w:delText>
        </w:r>
        <w:r w:rsidR="0092550B" w:rsidDel="004F40BF">
          <w:delText xml:space="preserve"> were disqualified from</w:delText>
        </w:r>
        <w:r w:rsidR="00097ED6" w:rsidDel="004F40BF">
          <w:delText xml:space="preserve"> the</w:delText>
        </w:r>
        <w:r w:rsidR="0092550B" w:rsidDel="004F40BF">
          <w:delText xml:space="preserve"> analysis</w:delText>
        </w:r>
        <w:r w:rsidR="00690952" w:rsidDel="004F40BF">
          <w:delText>, as they met two of the following predefined exclu</w:delText>
        </w:r>
        <w:r w:rsidR="000E033C" w:rsidDel="004F40BF">
          <w:delText>sion</w:delText>
        </w:r>
        <w:r w:rsidR="00690952" w:rsidDel="004F40BF">
          <w:delText xml:space="preserve"> criteria: (a) having</w:delText>
        </w:r>
        <w:r w:rsidR="0092550B" w:rsidDel="004F40BF">
          <w:delText xml:space="preserve"> less than 25 valid </w:delText>
        </w:r>
        <w:r w:rsidR="006E5AE5" w:rsidDel="004F40BF">
          <w:delText xml:space="preserve">trials </w:delText>
        </w:r>
        <w:r w:rsidR="0092550B" w:rsidDel="004F40BF">
          <w:delText xml:space="preserve">in each condition </w:delText>
        </w:r>
        <w:r w:rsidR="00690952" w:rsidDel="004F40BF">
          <w:delText xml:space="preserve">(N=3); </w:delText>
        </w:r>
        <w:r w:rsidR="0092550B" w:rsidDel="004F40BF">
          <w:delText>and</w:delText>
        </w:r>
        <w:r w:rsidR="00690952" w:rsidDel="004F40BF">
          <w:delText xml:space="preserve"> (b)</w:delText>
        </w:r>
        <w:r w:rsidR="0092550B" w:rsidDel="004F40BF">
          <w:delText xml:space="preserve"> </w:delText>
        </w:r>
        <w:r w:rsidR="00690952" w:rsidDel="004F40BF">
          <w:delText>showing performance lower</w:delText>
        </w:r>
        <w:r w:rsidR="007F2704" w:rsidDel="004F40BF">
          <w:delText xml:space="preserve"> than 70% in </w:delText>
        </w:r>
        <w:r w:rsidR="0092550B" w:rsidDel="004F40BF">
          <w:delText xml:space="preserve">the </w:delText>
        </w:r>
        <w:r w:rsidR="00690952" w:rsidDel="004F40BF">
          <w:delText xml:space="preserve">main </w:delText>
        </w:r>
        <w:r w:rsidR="0092550B" w:rsidDel="004F40BF">
          <w:delText>classification task</w:delText>
        </w:r>
        <w:r w:rsidR="00070F22" w:rsidDel="004F40BF">
          <w:delText xml:space="preserve"> </w:delText>
        </w:r>
        <w:r w:rsidR="00690952" w:rsidDel="004F40BF">
          <w:delText>(</w:delText>
        </w:r>
        <w:r w:rsidR="00820475" w:rsidDel="004F40BF">
          <w:delText xml:space="preserve">N=2; </w:delText>
        </w:r>
        <w:r w:rsidR="00690952" w:rsidDel="004F40BF">
          <w:delText>determined using a</w:delText>
        </w:r>
        <w:r w:rsidR="00070F22" w:rsidDel="004F40BF">
          <w:delText xml:space="preserve"> binomial test</w:delText>
        </w:r>
        <w:r w:rsidR="00690952" w:rsidDel="004F40BF">
          <w:delText>)</w:delText>
        </w:r>
        <w:r w:rsidR="0092550B" w:rsidDel="004F40BF">
          <w:delText>.</w:delText>
        </w:r>
        <w:r w:rsidR="00341933" w:rsidDel="004F40BF">
          <w:delText xml:space="preserve"> </w:delText>
        </w:r>
        <w:r w:rsidR="00690952" w:rsidDel="004F40BF">
          <w:delText>An</w:delText>
        </w:r>
        <w:r w:rsidR="00026CD9" w:rsidDel="004F40BF">
          <w:delText>other</w:delText>
        </w:r>
        <w:r w:rsidR="00341933" w:rsidDel="004F40BF">
          <w:delText xml:space="preserve"> participant was excluded because the experiment crashed during her session.</w:delText>
        </w:r>
      </w:del>
    </w:p>
    <w:p w14:paraId="1B9FB235" w14:textId="59A63A2D" w:rsidR="007429C1" w:rsidDel="00BD24CA" w:rsidRDefault="007429C1" w:rsidP="006238E0">
      <w:pPr>
        <w:pStyle w:val="Heading3"/>
        <w:rPr>
          <w:del w:id="304" w:author="Chen Heller" w:date="2023-01-03T17:12:00Z"/>
        </w:rPr>
      </w:pPr>
      <w:bookmarkStart w:id="305" w:name="_Toc114485378"/>
      <w:del w:id="306" w:author="Chen Heller" w:date="2023-01-03T17:12:00Z">
        <w:r w:rsidDel="00BD24CA">
          <w:delText>Stimuli</w:delText>
        </w:r>
        <w:r w:rsidR="00CA2666" w:rsidDel="00BD24CA">
          <w:delText xml:space="preserve">, </w:delText>
        </w:r>
        <w:r w:rsidDel="00BD24CA">
          <w:delText>Apparatus</w:delText>
        </w:r>
        <w:r w:rsidR="00CA2666" w:rsidDel="00BD24CA">
          <w:delText xml:space="preserve"> and </w:delText>
        </w:r>
        <w:r w:rsidDel="00BD24CA">
          <w:delText>Procedure</w:delText>
        </w:r>
        <w:bookmarkEnd w:id="305"/>
      </w:del>
    </w:p>
    <w:p w14:paraId="48EF074D" w14:textId="40D98933" w:rsidR="001A054F" w:rsidRDefault="00CA2666" w:rsidP="00BD24CA">
      <w:pPr>
        <w:ind w:firstLine="0"/>
      </w:pPr>
      <w:del w:id="307" w:author="Chen Heller" w:date="2023-01-03T17:12:00Z">
        <w:r w:rsidDel="00BD24CA">
          <w:delText xml:space="preserve">The methods were identical to those used in Experiment 1, besides the following differences: first, the starting point was </w:delText>
        </w:r>
        <w:r w:rsidR="00820475" w:rsidDel="00BD24CA">
          <w:delText xml:space="preserve">now </w:delText>
        </w:r>
        <w:r w:rsidDel="00BD24CA">
          <w:delText>35cm away from the screen and the size of the blue circle beneath each target was slightly increased so that hitting it will be easier.</w:delText>
        </w:r>
        <w:r w:rsidR="00820475" w:rsidDel="00BD24CA">
          <w:delText xml:space="preserve"> </w:delText>
        </w:r>
      </w:del>
      <w:del w:id="308" w:author="Chen Heller" w:date="2023-01-03T17:13:00Z">
        <w:r w:rsidR="00820475" w:rsidDel="00067907">
          <w:delText xml:space="preserve">Second, here </w:delText>
        </w:r>
        <w:r w:rsidR="00374BAF" w:rsidDel="00067907">
          <w:delText>the participants completed a</w:delText>
        </w:r>
        <w:r w:rsidR="00727A39" w:rsidDel="00067907">
          <w:delText>n</w:delText>
        </w:r>
        <w:r w:rsidR="00374BAF" w:rsidDel="00067907">
          <w:delText xml:space="preserve"> initial practice block that </w:delText>
        </w:r>
        <w:r w:rsidR="00F97EED" w:rsidDel="00067907">
          <w:delText>did not include a prime. The order of trials in this block was drawn from a</w:delText>
        </w:r>
        <w:r w:rsidR="007429C1" w:rsidDel="00067907">
          <w:delText xml:space="preserve">n additional </w:delText>
        </w:r>
        <w:r w:rsidR="00800B3D" w:rsidDel="00067907">
          <w:delText>list of trial condition and stimulus</w:delText>
        </w:r>
        <w:r w:rsidR="00F97EED" w:rsidDel="00067907">
          <w:delText>.</w:delText>
        </w:r>
        <w:r w:rsidR="001623ED" w:rsidDel="00067907">
          <w:delText xml:space="preserve"> </w:delText>
        </w:r>
        <w:r w:rsidR="00DD6F2C" w:rsidDel="00067907">
          <w:delText>T</w:delText>
        </w:r>
        <w:r w:rsidR="00D44019" w:rsidDel="00067907">
          <w:delText xml:space="preserve">hird, </w:delText>
        </w:r>
      </w:del>
      <w:moveFromRangeStart w:id="309" w:author="Chen Heller" w:date="2023-01-03T17:14:00Z" w:name="move123658468"/>
      <w:moveFrom w:id="310" w:author="Chen Heller" w:date="2023-01-03T17:14:00Z">
        <w:r w:rsidR="00D44019" w:rsidDel="00067907">
          <w:t>t</w:t>
        </w:r>
        <w:r w:rsidR="00DD6F2C" w:rsidDel="00067907">
          <w:t>iming was adjusted so that m</w:t>
        </w:r>
        <w:r w:rsidR="007A620B" w:rsidDel="00067907">
          <w:t>ovement</w:t>
        </w:r>
        <w:r w:rsidR="00661C9D" w:rsidDel="00067907">
          <w:t>s</w:t>
        </w:r>
        <w:r w:rsidR="007A620B" w:rsidDel="00067907">
          <w:t xml:space="preserve"> </w:t>
        </w:r>
        <w:r w:rsidR="00473B6D" w:rsidDel="00067907">
          <w:t>had to start</w:t>
        </w:r>
        <w:r w:rsidR="007A620B" w:rsidDel="00067907">
          <w:t xml:space="preserve"> before </w:t>
        </w:r>
        <w:r w:rsidR="00CE0E3C" w:rsidDel="00067907">
          <w:t xml:space="preserve">330ms had passed and last no longer than 430ms. </w:t>
        </w:r>
        <w:r w:rsidR="002E3A43" w:rsidDel="00067907">
          <w:t xml:space="preserve">Movement </w:t>
        </w:r>
        <w:r w:rsidR="00D6155B" w:rsidDel="00067907">
          <w:t xml:space="preserve">started when </w:t>
        </w:r>
        <w:r w:rsidR="002E3A43" w:rsidDel="00067907">
          <w:t xml:space="preserve">the finger was </w:t>
        </w:r>
        <w:r w:rsidR="00800AFC" w:rsidDel="00067907">
          <w:t>2</w:t>
        </w:r>
        <w:r w:rsidR="002E3A43" w:rsidDel="00067907">
          <w:t>cm away from the starting point</w:t>
        </w:r>
        <w:r w:rsidR="00B0297C" w:rsidDel="00067907">
          <w:t xml:space="preserve"> (Euclidean distance)</w:t>
        </w:r>
        <w:r w:rsidR="002E3A43" w:rsidDel="00067907">
          <w:t xml:space="preserve"> and ended when it was </w:t>
        </w:r>
        <w:r w:rsidR="00B0297C" w:rsidDel="00067907">
          <w:t>3</w:t>
        </w:r>
        <w:r w:rsidR="002E3A43" w:rsidDel="00067907">
          <w:t>cm</w:t>
        </w:r>
        <w:r w:rsidR="00F937CF" w:rsidDel="00067907">
          <w:t xml:space="preserve"> away from the</w:t>
        </w:r>
        <w:r w:rsidR="002E3A43" w:rsidDel="00067907">
          <w:t xml:space="preserve"> screen (on the Z axis). </w:t>
        </w:r>
        <w:r w:rsidR="008149FD" w:rsidDel="00067907">
          <w:t xml:space="preserve">Late initiations </w:t>
        </w:r>
        <w:r w:rsidR="00FF579E" w:rsidDel="00067907">
          <w:t xml:space="preserve">and long </w:t>
        </w:r>
        <w:r w:rsidR="00407779" w:rsidDel="00067907">
          <w:t xml:space="preserve">durations </w:t>
        </w:r>
        <w:r w:rsidR="00FF579E" w:rsidDel="00067907">
          <w:t xml:space="preserve">were </w:t>
        </w:r>
        <w:r w:rsidR="007429C1" w:rsidDel="00067907">
          <w:t>followed by a "</w:t>
        </w:r>
        <w:r w:rsidR="00FF579E" w:rsidDel="00067907">
          <w:t>Too late</w:t>
        </w:r>
        <w:r w:rsidR="007429C1" w:rsidDel="00067907">
          <w:t xml:space="preserve">" </w:t>
        </w:r>
        <w:r w:rsidR="00FF579E" w:rsidDel="00067907">
          <w:t xml:space="preserve">and "Too slow" </w:t>
        </w:r>
        <w:r w:rsidR="007429C1" w:rsidDel="00067907">
          <w:t>feedback</w:t>
        </w:r>
        <w:r w:rsidR="00FF579E" w:rsidDel="00067907">
          <w:t>s</w:t>
        </w:r>
        <w:r w:rsidR="00D44019" w:rsidDel="00067907">
          <w:t>,</w:t>
        </w:r>
        <w:r w:rsidR="00FF579E" w:rsidDel="00067907">
          <w:t xml:space="preserve"> </w:t>
        </w:r>
        <w:r w:rsidR="00207190" w:rsidDel="00067907">
          <w:t>respectively</w:t>
        </w:r>
        <w:r w:rsidR="00C36314" w:rsidDel="00067907">
          <w:t>.</w:t>
        </w:r>
        <w:r w:rsidR="00DD6F2C" w:rsidDel="00067907">
          <w:t xml:space="preserve"> </w:t>
        </w:r>
      </w:moveFrom>
      <w:moveFromRangeEnd w:id="309"/>
      <w:del w:id="311" w:author="Chen Heller" w:date="2023-01-03T17:13:00Z">
        <w:r w:rsidR="00C36314" w:rsidDel="00067907">
          <w:delText xml:space="preserve">Recognition </w:delText>
        </w:r>
        <w:r w:rsidR="00056B2C" w:rsidDel="00067907">
          <w:delText>responses</w:delText>
        </w:r>
        <w:r w:rsidR="00C36314" w:rsidDel="00067907">
          <w:delText xml:space="preserve"> were given within a </w:delText>
        </w:r>
        <w:r w:rsidR="007C76BC" w:rsidDel="00067907">
          <w:delText>7</w:delText>
        </w:r>
        <w:r w:rsidR="007429C1" w:rsidDel="00067907">
          <w:delText xml:space="preserve"> </w:delText>
        </w:r>
        <w:r w:rsidR="00EE0E3B" w:rsidRPr="00400416" w:rsidDel="00067907">
          <w:delText>second</w:delText>
        </w:r>
        <w:r w:rsidR="007429C1" w:rsidRPr="00400416" w:rsidDel="00067907">
          <w:delText xml:space="preserve"> response window. </w:delText>
        </w:r>
      </w:del>
    </w:p>
    <w:p w14:paraId="676EA161" w14:textId="29CCDEE3" w:rsidR="00D826D9" w:rsidDel="00B2756B" w:rsidRDefault="00D826D9" w:rsidP="006238E0">
      <w:pPr>
        <w:pStyle w:val="Heading3"/>
        <w:rPr>
          <w:del w:id="312" w:author="Chen Heller" w:date="2023-01-03T17:40:00Z"/>
        </w:rPr>
      </w:pPr>
      <w:bookmarkStart w:id="313" w:name="_Toc114485379"/>
      <w:del w:id="314" w:author="Chen Heller" w:date="2023-01-03T17:40:00Z">
        <w:r w:rsidDel="00B2756B">
          <w:delText>Exclusion criteria</w:delText>
        </w:r>
        <w:bookmarkEnd w:id="313"/>
      </w:del>
    </w:p>
    <w:p w14:paraId="1A31F715" w14:textId="0D07CEB3" w:rsidR="006B13AE" w:rsidRDefault="00D826D9" w:rsidP="00974448">
      <w:pPr>
        <w:ind w:firstLine="0"/>
      </w:pPr>
      <w:del w:id="315" w:author="Chen Heller" w:date="2023-01-03T17:40:00Z">
        <w:r w:rsidDel="00B2756B">
          <w:lastRenderedPageBreak/>
          <w:delText xml:space="preserve">Additional restrictions were placed on the participants' reaching movements, limiting their reaction time and movement duration. Movements that started less than 100ms or more than 320ms after target display were excluded. In addition, movements that lasted more than 420ms were excluded if they were located more than 3 SD from the participant's average movement duration among correct trials that were not too short, had no missing data and were completed in time (i.e., started between 100ms and 320ms after target display and lasted no longer than 420ms). </w:delText>
        </w:r>
        <w:r w:rsidDel="00B2756B">
          <w:rPr>
            <w:i/>
            <w:iCs/>
          </w:rPr>
          <w:delText>Valid trials</w:delText>
        </w:r>
        <w:r w:rsidDel="00B2756B">
          <w:delText xml:space="preserve"> were those that were not excluded due to any exclusion criteria.</w:delText>
        </w:r>
      </w:del>
    </w:p>
    <w:p w14:paraId="37EA6538" w14:textId="77777777" w:rsidR="006B13AE" w:rsidRDefault="006B13AE">
      <w:pPr>
        <w:jc w:val="left"/>
      </w:pPr>
      <w:r>
        <w:br w:type="page"/>
      </w:r>
    </w:p>
    <w:p w14:paraId="09E0A93D" w14:textId="686F6B92" w:rsidR="00D826D9" w:rsidDel="005F23DE" w:rsidRDefault="00D826D9" w:rsidP="006238E0">
      <w:pPr>
        <w:pStyle w:val="Heading3"/>
        <w:rPr>
          <w:del w:id="316" w:author="Chen Heller" w:date="2023-01-04T10:07:00Z"/>
        </w:rPr>
      </w:pPr>
      <w:bookmarkStart w:id="317" w:name="_Toc114485380"/>
      <w:del w:id="318" w:author="Chen Heller" w:date="2023-01-04T10:07:00Z">
        <w:r w:rsidDel="005F23DE">
          <w:lastRenderedPageBreak/>
          <w:delText>Results</w:delText>
        </w:r>
        <w:bookmarkEnd w:id="317"/>
      </w:del>
    </w:p>
    <w:p w14:paraId="437897F0" w14:textId="130701E8" w:rsidR="000E54E1" w:rsidDel="005F23DE" w:rsidRDefault="00BA4221" w:rsidP="00974448">
      <w:pPr>
        <w:ind w:firstLine="0"/>
        <w:rPr>
          <w:del w:id="319" w:author="Chen Heller" w:date="2023-01-04T10:07:00Z"/>
        </w:rPr>
      </w:pPr>
      <w:del w:id="320" w:author="Chen Heller" w:date="2023-01-04T10:07:00Z">
        <w:r w:rsidDel="005F23DE">
          <w:delText xml:space="preserve">Prime visibility: </w:delText>
        </w:r>
        <w:r w:rsidR="001F7E99" w:rsidDel="005F23DE">
          <w:delText>i</w:delText>
        </w:r>
        <w:r w:rsidR="0053128B" w:rsidDel="005F23DE">
          <w:delText>n total</w:delText>
        </w:r>
        <w:r w:rsidDel="005F23DE">
          <w:delText xml:space="preserve">, </w:delText>
        </w:r>
        <w:r w:rsidR="00402BB2" w:rsidDel="005F23DE">
          <w:delText>visibility rating</w:delText>
        </w:r>
        <w:r w:rsidR="00B170A4" w:rsidDel="005F23DE">
          <w:delText>s</w:delText>
        </w:r>
        <w:r w:rsidR="00402BB2" w:rsidDel="005F23DE">
          <w:delText xml:space="preserve"> of 1 </w:delText>
        </w:r>
        <w:r w:rsidR="00B170A4" w:rsidDel="005F23DE">
          <w:delText xml:space="preserve">were </w:delText>
        </w:r>
        <w:r w:rsidR="00402BB2" w:rsidDel="005F23DE">
          <w:delText xml:space="preserve">given in </w:delText>
        </w:r>
        <w:r w:rsidR="003F2C2D" w:rsidDel="005F23DE">
          <w:delText>81.63</w:delText>
        </w:r>
        <w:r w:rsidDel="005F23DE">
          <w:delText>% of the trials,</w:delText>
        </w:r>
        <w:r w:rsidR="002E11F6" w:rsidDel="005F23DE">
          <w:delText xml:space="preserve"> visibility rating</w:delText>
        </w:r>
        <w:r w:rsidR="002223D0" w:rsidDel="005F23DE">
          <w:delText>s</w:delText>
        </w:r>
        <w:r w:rsidR="002E11F6" w:rsidDel="005F23DE">
          <w:delText xml:space="preserve"> of 2 in</w:delText>
        </w:r>
        <w:r w:rsidDel="005F23DE">
          <w:delText xml:space="preserve"> </w:delText>
        </w:r>
        <w:r w:rsidR="003F2C2D" w:rsidDel="005F23DE">
          <w:delText>16.07</w:delText>
        </w:r>
        <w:r w:rsidDel="005F23DE">
          <w:delText xml:space="preserve">% </w:delText>
        </w:r>
        <w:r w:rsidR="002E11F6" w:rsidDel="005F23DE">
          <w:delText>of the trials</w:delText>
        </w:r>
        <w:r w:rsidDel="005F23DE">
          <w:delText>,</w:delText>
        </w:r>
        <w:r w:rsidR="002E11F6" w:rsidDel="005F23DE">
          <w:delText xml:space="preserve"> visibility rating</w:delText>
        </w:r>
        <w:r w:rsidR="002223D0" w:rsidDel="005F23DE">
          <w:delText>s</w:delText>
        </w:r>
        <w:r w:rsidR="002E11F6" w:rsidDel="005F23DE">
          <w:delText xml:space="preserve"> of 3 in</w:delText>
        </w:r>
        <w:r w:rsidDel="005F23DE">
          <w:delText xml:space="preserve"> </w:delText>
        </w:r>
        <w:r w:rsidR="003F2C2D" w:rsidDel="005F23DE">
          <w:delText>1.83</w:delText>
        </w:r>
        <w:r w:rsidDel="005F23DE">
          <w:delText xml:space="preserve">% </w:delText>
        </w:r>
        <w:r w:rsidR="002E11F6" w:rsidDel="005F23DE">
          <w:delText>of the trials</w:delText>
        </w:r>
        <w:r w:rsidDel="005F23DE">
          <w:delText xml:space="preserve"> and</w:delText>
        </w:r>
        <w:r w:rsidR="002E11F6" w:rsidDel="005F23DE">
          <w:delText xml:space="preserve"> visibility rating</w:delText>
        </w:r>
        <w:r w:rsidR="006478F0" w:rsidDel="005F23DE">
          <w:delText>s</w:delText>
        </w:r>
        <w:r w:rsidR="002E11F6" w:rsidDel="005F23DE">
          <w:delText xml:space="preserve"> of 4 in</w:delText>
        </w:r>
        <w:r w:rsidDel="005F23DE">
          <w:delText xml:space="preserve"> </w:delText>
        </w:r>
        <w:r w:rsidR="00E65DB2" w:rsidDel="005F23DE">
          <w:delText>0.</w:delText>
        </w:r>
        <w:r w:rsidR="003F2C2D" w:rsidDel="005F23DE">
          <w:delText>46</w:delText>
        </w:r>
        <w:r w:rsidDel="005F23DE">
          <w:delText xml:space="preserve">% </w:delText>
        </w:r>
        <w:r w:rsidR="002E11F6" w:rsidDel="005F23DE">
          <w:delText>of the trials</w:delText>
        </w:r>
        <w:r w:rsidDel="005F23DE">
          <w:delText xml:space="preserve">. </w:delText>
        </w:r>
        <w:r w:rsidR="000561B8" w:rsidDel="005F23DE">
          <w:delText xml:space="preserve">Subjectively invisible stimulus was recognized at chance level, </w:delText>
        </w:r>
        <w:r w:rsidR="00D826D9" w:rsidDel="005F23DE">
          <w:delText>M = 50.2</w:delText>
        </w:r>
        <w:r w:rsidR="00D23156" w:rsidDel="005F23DE">
          <w:delText>6</w:delText>
        </w:r>
        <w:r w:rsidR="00D826D9" w:rsidDel="005F23DE">
          <w:delText>%, SD = 2.57, t</w:delText>
        </w:r>
        <w:r w:rsidR="00D826D9" w:rsidRPr="00974448" w:rsidDel="005F23DE">
          <w:delText>(8)</w:delText>
        </w:r>
        <w:r w:rsidR="00D826D9" w:rsidDel="005F23DE">
          <w:delText xml:space="preserve"> = 0.30, p = 0.77</w:delText>
        </w:r>
        <w:r w:rsidR="00D23156" w:rsidDel="005F23DE">
          <w:delText>0</w:delText>
        </w:r>
        <w:r w:rsidR="00D826D9" w:rsidDel="005F23DE">
          <w:delText>, 95% CI = [48.27, 52.24].</w:delText>
        </w:r>
        <w:r w:rsidR="008116EA" w:rsidRPr="008116EA" w:rsidDel="005F23DE">
          <w:delText xml:space="preserve"> </w:delText>
        </w:r>
        <w:r w:rsidR="00DF5E7F" w:rsidDel="005F23DE">
          <w:delText>Again, this confirm</w:delText>
        </w:r>
        <w:r w:rsidR="005D4AC1" w:rsidDel="005F23DE">
          <w:delText>s</w:delText>
        </w:r>
        <w:r w:rsidR="00DF5E7F" w:rsidDel="005F23DE">
          <w:delText xml:space="preserve"> the efficiency of </w:delText>
        </w:r>
        <w:r w:rsidR="005D4AC1" w:rsidDel="005F23DE">
          <w:delText>my</w:delText>
        </w:r>
        <w:r w:rsidR="00DF5E7F" w:rsidDel="005F23DE">
          <w:delText xml:space="preserve"> masking procedure (as will be the case for the two subsequent experiments, see below)</w:delText>
        </w:r>
        <w:r w:rsidR="005534BA" w:rsidDel="005F23DE">
          <w:delText>.</w:delText>
        </w:r>
      </w:del>
    </w:p>
    <w:p w14:paraId="35416620" w14:textId="50D62C29" w:rsidR="00F71D0B" w:rsidDel="005F23DE" w:rsidRDefault="000E54E1" w:rsidP="00063B24">
      <w:pPr>
        <w:rPr>
          <w:del w:id="321" w:author="Chen Heller" w:date="2023-01-04T10:07:00Z"/>
        </w:rPr>
      </w:pPr>
      <w:del w:id="322" w:author="Chen Heller" w:date="2023-01-04T10:07:00Z">
        <w:r w:rsidDel="005F23DE">
          <w:delText xml:space="preserve">Congruency effect: </w:delText>
        </w:r>
        <w:r w:rsidR="00D826D9" w:rsidDel="005F23DE">
          <w:delText xml:space="preserve">Similarly to </w:delText>
        </w:r>
        <w:r w:rsidR="00035FA8" w:rsidDel="005F23DE">
          <w:delText>Experiment 1</w:delText>
        </w:r>
        <w:r w:rsidR="00C7418C" w:rsidDel="005F23DE">
          <w:delText>,</w:delText>
        </w:r>
        <w:r w:rsidR="00520C6C" w:rsidDel="005F23DE">
          <w:delText xml:space="preserve"> </w:delText>
        </w:r>
        <w:r w:rsidR="00D826D9" w:rsidDel="005F23DE">
          <w:delText>a congruency effect was not reflected in</w:delText>
        </w:r>
        <w:r w:rsidR="00AE66BB" w:rsidDel="005F23DE">
          <w:delText xml:space="preserve"> any of the dependent variables</w:delText>
        </w:r>
        <w:r w:rsidR="00681778" w:rsidDel="005F23DE">
          <w:delText xml:space="preserve"> </w:delText>
        </w:r>
        <w:r w:rsidR="00520C6C" w:rsidDel="005F23DE">
          <w:delText>(</w:delText>
        </w:r>
        <w:r w:rsidR="00520C6C" w:rsidDel="005F23DE">
          <w:fldChar w:fldCharType="begin"/>
        </w:r>
        <w:r w:rsidR="00520C6C" w:rsidDel="005F23DE">
          <w:delInstrText xml:space="preserve"> REF _Ref113877160 \h </w:delInstrText>
        </w:r>
        <w:r w:rsidR="00520C6C" w:rsidDel="005F23DE">
          <w:fldChar w:fldCharType="separate"/>
        </w:r>
        <w:r w:rsidR="003251EA" w:rsidDel="005F23DE">
          <w:delText xml:space="preserve">Figure </w:delText>
        </w:r>
        <w:r w:rsidR="003251EA" w:rsidDel="005F23DE">
          <w:rPr>
            <w:noProof/>
          </w:rPr>
          <w:delText>4</w:delText>
        </w:r>
        <w:r w:rsidR="00520C6C" w:rsidDel="005F23DE">
          <w:fldChar w:fldCharType="end"/>
        </w:r>
        <w:r w:rsidR="00F55B59" w:rsidDel="005F23DE">
          <w:delText xml:space="preserve">; </w:delText>
        </w:r>
        <w:r w:rsidR="00F55B59" w:rsidDel="005F23DE">
          <w:fldChar w:fldCharType="begin"/>
        </w:r>
        <w:r w:rsidR="00F55B59" w:rsidDel="005F23DE">
          <w:delInstrText xml:space="preserve"> REF _Ref114067886 \h </w:delInstrText>
        </w:r>
        <w:r w:rsidR="00F55B59" w:rsidDel="005F23DE">
          <w:fldChar w:fldCharType="separate"/>
        </w:r>
        <w:r w:rsidR="003251EA" w:rsidDel="005F23DE">
          <w:delText xml:space="preserve">Table </w:delText>
        </w:r>
        <w:r w:rsidR="003251EA" w:rsidDel="005F23DE">
          <w:rPr>
            <w:noProof/>
          </w:rPr>
          <w:delText>2</w:delText>
        </w:r>
        <w:r w:rsidR="00F55B59" w:rsidDel="005F23DE">
          <w:fldChar w:fldCharType="end"/>
        </w:r>
        <w:r w:rsidR="00520C6C" w:rsidDel="005F23DE">
          <w:delText>)</w:delText>
        </w:r>
        <w:r w:rsidR="00650AE3" w:rsidDel="005F23DE">
          <w:delText>.</w:delText>
        </w:r>
      </w:del>
    </w:p>
    <w:p w14:paraId="1BB611DA" w14:textId="436904C6" w:rsidR="003B10E1" w:rsidDel="005F23DE" w:rsidRDefault="003B10E1" w:rsidP="003B10E1">
      <w:pPr>
        <w:ind w:firstLine="0"/>
        <w:rPr>
          <w:del w:id="323" w:author="Chen Heller" w:date="2023-01-04T10:07:00Z"/>
        </w:rPr>
      </w:pPr>
    </w:p>
    <w:p w14:paraId="4043F815" w14:textId="7B3790D8" w:rsidR="003B10E1" w:rsidDel="005F23DE" w:rsidRDefault="003B10E1" w:rsidP="002872CF">
      <w:pPr>
        <w:pStyle w:val="Caption"/>
        <w:keepNext/>
        <w:rPr>
          <w:del w:id="324" w:author="Chen Heller" w:date="2023-01-04T10:07:00Z"/>
        </w:rPr>
      </w:pPr>
      <w:bookmarkStart w:id="325" w:name="_Ref114067886"/>
      <w:del w:id="326" w:author="Chen Heller" w:date="2023-01-04T10:07:00Z">
        <w:r w:rsidDel="005F23DE">
          <w:delText xml:space="preserve">Table </w:delText>
        </w:r>
        <w:r w:rsidDel="005F23DE">
          <w:fldChar w:fldCharType="begin"/>
        </w:r>
        <w:r w:rsidDel="005F23DE">
          <w:delInstrText xml:space="preserve"> SEQ Table \* ARABIC </w:delInstrText>
        </w:r>
        <w:r w:rsidDel="005F23DE">
          <w:fldChar w:fldCharType="separate"/>
        </w:r>
        <w:r w:rsidR="003251EA" w:rsidDel="005F23DE">
          <w:rPr>
            <w:noProof/>
          </w:rPr>
          <w:delText>2</w:delText>
        </w:r>
        <w:r w:rsidDel="005F23DE">
          <w:rPr>
            <w:noProof/>
          </w:rPr>
          <w:fldChar w:fldCharType="end"/>
        </w:r>
        <w:bookmarkEnd w:id="325"/>
        <w:r w:rsidDel="005F23DE">
          <w:delText>. Results of Experiment 2</w:delText>
        </w:r>
      </w:del>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701"/>
        <w:gridCol w:w="1701"/>
        <w:gridCol w:w="709"/>
        <w:gridCol w:w="992"/>
        <w:gridCol w:w="1701"/>
        <w:gridCol w:w="709"/>
      </w:tblGrid>
      <w:tr w:rsidR="00F625AB" w:rsidDel="005F23DE" w14:paraId="4F1C32EA" w14:textId="541DD7B1" w:rsidTr="002872CF">
        <w:trPr>
          <w:trHeight w:val="510"/>
          <w:del w:id="327" w:author="Chen Heller" w:date="2023-01-04T10:07:00Z"/>
        </w:trPr>
        <w:tc>
          <w:tcPr>
            <w:tcW w:w="284" w:type="dxa"/>
            <w:tcBorders>
              <w:top w:val="single" w:sz="12" w:space="0" w:color="auto"/>
            </w:tcBorders>
          </w:tcPr>
          <w:p w14:paraId="317E9E24" w14:textId="1DBCBA36" w:rsidR="00F625AB" w:rsidDel="005F23DE" w:rsidRDefault="00F625AB" w:rsidP="00EA2CED">
            <w:pPr>
              <w:ind w:firstLine="0"/>
              <w:rPr>
                <w:del w:id="328" w:author="Chen Heller" w:date="2023-01-04T10:07:00Z"/>
              </w:rPr>
            </w:pPr>
          </w:p>
        </w:tc>
        <w:tc>
          <w:tcPr>
            <w:tcW w:w="2268" w:type="dxa"/>
            <w:tcBorders>
              <w:top w:val="single" w:sz="12" w:space="0" w:color="auto"/>
            </w:tcBorders>
          </w:tcPr>
          <w:p w14:paraId="6185A4B1" w14:textId="6C407A50" w:rsidR="00F625AB" w:rsidDel="005F23DE" w:rsidRDefault="00F625AB" w:rsidP="00EA2CED">
            <w:pPr>
              <w:ind w:firstLine="0"/>
              <w:rPr>
                <w:del w:id="329" w:author="Chen Heller" w:date="2023-01-04T10:07:00Z"/>
              </w:rPr>
            </w:pPr>
          </w:p>
        </w:tc>
        <w:tc>
          <w:tcPr>
            <w:tcW w:w="1701" w:type="dxa"/>
            <w:tcBorders>
              <w:top w:val="single" w:sz="12" w:space="0" w:color="auto"/>
              <w:bottom w:val="single" w:sz="12" w:space="0" w:color="auto"/>
            </w:tcBorders>
          </w:tcPr>
          <w:p w14:paraId="5F0BFD6E" w14:textId="4545AE14" w:rsidR="00F625AB" w:rsidRPr="00EA2CED" w:rsidDel="005F23DE" w:rsidRDefault="00F625AB" w:rsidP="00EA2CED">
            <w:pPr>
              <w:ind w:firstLine="0"/>
              <w:jc w:val="center"/>
              <w:rPr>
                <w:del w:id="330" w:author="Chen Heller" w:date="2023-01-04T10:07:00Z"/>
                <w:b/>
                <w:bCs/>
              </w:rPr>
            </w:pPr>
            <w:del w:id="331" w:author="Chen Heller" w:date="2023-01-04T10:07:00Z">
              <w:r w:rsidRPr="00EA2CED" w:rsidDel="005F23DE">
                <w:rPr>
                  <w:b/>
                  <w:bCs/>
                </w:rPr>
                <w:delText>Congruent</w:delText>
              </w:r>
            </w:del>
          </w:p>
        </w:tc>
        <w:tc>
          <w:tcPr>
            <w:tcW w:w="1701" w:type="dxa"/>
            <w:tcBorders>
              <w:top w:val="single" w:sz="12" w:space="0" w:color="auto"/>
              <w:bottom w:val="single" w:sz="12" w:space="0" w:color="auto"/>
            </w:tcBorders>
          </w:tcPr>
          <w:p w14:paraId="6A064AB6" w14:textId="6E5D1CA9" w:rsidR="00F625AB" w:rsidRPr="00EA2CED" w:rsidDel="005F23DE" w:rsidRDefault="00F625AB" w:rsidP="002872CF">
            <w:pPr>
              <w:ind w:firstLine="0"/>
              <w:jc w:val="center"/>
              <w:rPr>
                <w:del w:id="332" w:author="Chen Heller" w:date="2023-01-04T10:07:00Z"/>
                <w:b/>
                <w:bCs/>
              </w:rPr>
            </w:pPr>
            <w:del w:id="333" w:author="Chen Heller" w:date="2023-01-04T10:07:00Z">
              <w:r w:rsidRPr="00EA2CED" w:rsidDel="005F23DE">
                <w:rPr>
                  <w:b/>
                  <w:bCs/>
                </w:rPr>
                <w:delText>Incongruent</w:delText>
              </w:r>
            </w:del>
          </w:p>
        </w:tc>
        <w:tc>
          <w:tcPr>
            <w:tcW w:w="709" w:type="dxa"/>
            <w:tcBorders>
              <w:top w:val="single" w:sz="12" w:space="0" w:color="auto"/>
            </w:tcBorders>
          </w:tcPr>
          <w:p w14:paraId="0E6D1B96" w14:textId="05217DF4" w:rsidR="00F625AB" w:rsidRPr="00EA2CED" w:rsidDel="005F23DE" w:rsidRDefault="00F625AB" w:rsidP="00EA2CED">
            <w:pPr>
              <w:ind w:firstLine="0"/>
              <w:jc w:val="center"/>
              <w:rPr>
                <w:del w:id="334" w:author="Chen Heller" w:date="2023-01-04T10:07:00Z"/>
                <w:b/>
                <w:bCs/>
              </w:rPr>
            </w:pPr>
          </w:p>
        </w:tc>
        <w:tc>
          <w:tcPr>
            <w:tcW w:w="992" w:type="dxa"/>
            <w:tcBorders>
              <w:top w:val="single" w:sz="12" w:space="0" w:color="auto"/>
            </w:tcBorders>
          </w:tcPr>
          <w:p w14:paraId="0AC7F973" w14:textId="70E9A52C" w:rsidR="00F625AB" w:rsidRPr="00EA2CED" w:rsidDel="005F23DE" w:rsidRDefault="00F625AB" w:rsidP="00EA2CED">
            <w:pPr>
              <w:ind w:firstLine="0"/>
              <w:jc w:val="center"/>
              <w:rPr>
                <w:del w:id="335" w:author="Chen Heller" w:date="2023-01-04T10:07:00Z"/>
                <w:b/>
                <w:bCs/>
              </w:rPr>
            </w:pPr>
          </w:p>
        </w:tc>
        <w:tc>
          <w:tcPr>
            <w:tcW w:w="1701" w:type="dxa"/>
            <w:tcBorders>
              <w:top w:val="single" w:sz="12" w:space="0" w:color="auto"/>
            </w:tcBorders>
          </w:tcPr>
          <w:p w14:paraId="34B96DD8" w14:textId="4E727747" w:rsidR="00F625AB" w:rsidDel="005F23DE" w:rsidRDefault="00F625AB" w:rsidP="00EA2CED">
            <w:pPr>
              <w:ind w:firstLine="0"/>
              <w:rPr>
                <w:del w:id="336" w:author="Chen Heller" w:date="2023-01-04T10:07:00Z"/>
              </w:rPr>
            </w:pPr>
          </w:p>
        </w:tc>
        <w:tc>
          <w:tcPr>
            <w:tcW w:w="709" w:type="dxa"/>
            <w:tcBorders>
              <w:top w:val="single" w:sz="12" w:space="0" w:color="auto"/>
            </w:tcBorders>
          </w:tcPr>
          <w:p w14:paraId="48B7D2BB" w14:textId="1856C705" w:rsidR="00F625AB" w:rsidDel="005F23DE" w:rsidRDefault="00F625AB" w:rsidP="00EA2CED">
            <w:pPr>
              <w:ind w:firstLine="0"/>
              <w:rPr>
                <w:del w:id="337" w:author="Chen Heller" w:date="2023-01-04T10:07:00Z"/>
              </w:rPr>
            </w:pPr>
          </w:p>
        </w:tc>
      </w:tr>
      <w:tr w:rsidR="00F625AB" w:rsidDel="005F23DE" w14:paraId="42B7061E" w14:textId="58A64E1D" w:rsidTr="002872CF">
        <w:trPr>
          <w:trHeight w:val="254"/>
          <w:del w:id="338" w:author="Chen Heller" w:date="2023-01-04T10:07:00Z"/>
        </w:trPr>
        <w:tc>
          <w:tcPr>
            <w:tcW w:w="284" w:type="dxa"/>
            <w:tcBorders>
              <w:bottom w:val="single" w:sz="12" w:space="0" w:color="auto"/>
            </w:tcBorders>
          </w:tcPr>
          <w:p w14:paraId="07DA12D4" w14:textId="17E88914" w:rsidR="00F625AB" w:rsidRPr="00EA2CED" w:rsidDel="005F23DE" w:rsidRDefault="00F625AB" w:rsidP="00EA2CED">
            <w:pPr>
              <w:ind w:firstLine="0"/>
              <w:rPr>
                <w:del w:id="339" w:author="Chen Heller" w:date="2023-01-04T10:07:00Z"/>
                <w:b/>
                <w:bCs/>
              </w:rPr>
            </w:pPr>
          </w:p>
        </w:tc>
        <w:tc>
          <w:tcPr>
            <w:tcW w:w="2268" w:type="dxa"/>
            <w:tcBorders>
              <w:bottom w:val="single" w:sz="12" w:space="0" w:color="auto"/>
            </w:tcBorders>
          </w:tcPr>
          <w:p w14:paraId="5410FDFF" w14:textId="4EDF8DB2" w:rsidR="00F625AB" w:rsidRPr="00EA2CED" w:rsidDel="005F23DE" w:rsidRDefault="00F625AB" w:rsidP="00EA2CED">
            <w:pPr>
              <w:ind w:firstLine="0"/>
              <w:rPr>
                <w:del w:id="340" w:author="Chen Heller" w:date="2023-01-04T10:07:00Z"/>
                <w:b/>
                <w:bCs/>
              </w:rPr>
            </w:pPr>
          </w:p>
        </w:tc>
        <w:tc>
          <w:tcPr>
            <w:tcW w:w="1701" w:type="dxa"/>
            <w:tcBorders>
              <w:top w:val="single" w:sz="12" w:space="0" w:color="auto"/>
              <w:bottom w:val="single" w:sz="12" w:space="0" w:color="auto"/>
            </w:tcBorders>
          </w:tcPr>
          <w:p w14:paraId="2AECF535" w14:textId="020A0906" w:rsidR="00F625AB" w:rsidRPr="00EA2CED" w:rsidDel="005F23DE" w:rsidRDefault="00F625AB" w:rsidP="00EA2CED">
            <w:pPr>
              <w:ind w:firstLine="0"/>
              <w:rPr>
                <w:del w:id="341" w:author="Chen Heller" w:date="2023-01-04T10:07:00Z"/>
                <w:b/>
                <w:bCs/>
              </w:rPr>
            </w:pPr>
            <w:del w:id="342" w:author="Chen Heller" w:date="2023-01-04T10:07:00Z">
              <w:r w:rsidDel="005F23DE">
                <w:rPr>
                  <w:b/>
                  <w:bCs/>
                </w:rPr>
                <w:delText>M (SD)</w:delText>
              </w:r>
            </w:del>
          </w:p>
        </w:tc>
        <w:tc>
          <w:tcPr>
            <w:tcW w:w="1701" w:type="dxa"/>
            <w:tcBorders>
              <w:top w:val="single" w:sz="12" w:space="0" w:color="auto"/>
              <w:bottom w:val="single" w:sz="12" w:space="0" w:color="auto"/>
            </w:tcBorders>
          </w:tcPr>
          <w:p w14:paraId="5F87B65D" w14:textId="2ACEC1AD" w:rsidR="00F625AB" w:rsidRPr="00EA2CED" w:rsidDel="005F23DE" w:rsidRDefault="00F625AB" w:rsidP="00EA2CED">
            <w:pPr>
              <w:ind w:firstLine="0"/>
              <w:rPr>
                <w:del w:id="343" w:author="Chen Heller" w:date="2023-01-04T10:07:00Z"/>
                <w:b/>
                <w:bCs/>
              </w:rPr>
            </w:pPr>
            <w:del w:id="344" w:author="Chen Heller" w:date="2023-01-04T10:07:00Z">
              <w:r w:rsidDel="005F23DE">
                <w:rPr>
                  <w:b/>
                  <w:bCs/>
                </w:rPr>
                <w:delText>M (SD)</w:delText>
              </w:r>
            </w:del>
          </w:p>
        </w:tc>
        <w:tc>
          <w:tcPr>
            <w:tcW w:w="709" w:type="dxa"/>
            <w:tcBorders>
              <w:bottom w:val="single" w:sz="12" w:space="0" w:color="auto"/>
            </w:tcBorders>
          </w:tcPr>
          <w:p w14:paraId="746BEBE4" w14:textId="77711FC1" w:rsidR="00F625AB" w:rsidRPr="00EA2CED" w:rsidDel="005F23DE" w:rsidRDefault="00F625AB" w:rsidP="00EA2CED">
            <w:pPr>
              <w:ind w:firstLine="0"/>
              <w:rPr>
                <w:del w:id="345" w:author="Chen Heller" w:date="2023-01-04T10:07:00Z"/>
                <w:b/>
                <w:bCs/>
              </w:rPr>
            </w:pPr>
            <w:del w:id="346" w:author="Chen Heller" w:date="2023-01-04T10:07:00Z">
              <w:r w:rsidDel="005F23DE">
                <w:rPr>
                  <w:b/>
                  <w:bCs/>
                </w:rPr>
                <w:delText>t(8)</w:delText>
              </w:r>
            </w:del>
          </w:p>
        </w:tc>
        <w:tc>
          <w:tcPr>
            <w:tcW w:w="992" w:type="dxa"/>
            <w:tcBorders>
              <w:bottom w:val="single" w:sz="12" w:space="0" w:color="auto"/>
            </w:tcBorders>
          </w:tcPr>
          <w:p w14:paraId="6B458F6C" w14:textId="204F19E5" w:rsidR="00F625AB" w:rsidRPr="00EA2CED" w:rsidDel="005F23DE" w:rsidRDefault="00F625AB" w:rsidP="00EA2CED">
            <w:pPr>
              <w:ind w:firstLine="0"/>
              <w:rPr>
                <w:del w:id="347" w:author="Chen Heller" w:date="2023-01-04T10:07:00Z"/>
                <w:b/>
                <w:bCs/>
              </w:rPr>
            </w:pPr>
            <w:del w:id="348" w:author="Chen Heller" w:date="2023-01-04T10:07:00Z">
              <w:r w:rsidDel="005F23DE">
                <w:rPr>
                  <w:b/>
                  <w:bCs/>
                </w:rPr>
                <w:delText>p</w:delText>
              </w:r>
            </w:del>
          </w:p>
        </w:tc>
        <w:tc>
          <w:tcPr>
            <w:tcW w:w="1701" w:type="dxa"/>
            <w:tcBorders>
              <w:bottom w:val="single" w:sz="12" w:space="0" w:color="auto"/>
            </w:tcBorders>
          </w:tcPr>
          <w:p w14:paraId="669C1D57" w14:textId="62D80A78" w:rsidR="00F625AB" w:rsidRPr="00EA2CED" w:rsidDel="005F23DE" w:rsidRDefault="00F625AB" w:rsidP="00EA2CED">
            <w:pPr>
              <w:ind w:firstLine="0"/>
              <w:rPr>
                <w:del w:id="349" w:author="Chen Heller" w:date="2023-01-04T10:07:00Z"/>
                <w:b/>
                <w:bCs/>
              </w:rPr>
            </w:pPr>
            <w:del w:id="350" w:author="Chen Heller" w:date="2023-01-04T10:07:00Z">
              <w:r w:rsidDel="005F23DE">
                <w:rPr>
                  <w:b/>
                  <w:bCs/>
                </w:rPr>
                <w:delText>CI</w:delText>
              </w:r>
            </w:del>
          </w:p>
        </w:tc>
        <w:tc>
          <w:tcPr>
            <w:tcW w:w="709" w:type="dxa"/>
            <w:tcBorders>
              <w:bottom w:val="single" w:sz="12" w:space="0" w:color="auto"/>
            </w:tcBorders>
          </w:tcPr>
          <w:p w14:paraId="0E1E7D3B" w14:textId="1C99F059" w:rsidR="00F625AB" w:rsidRPr="00EA2CED" w:rsidDel="005F23DE" w:rsidRDefault="00F625AB" w:rsidP="00EA2CED">
            <w:pPr>
              <w:ind w:firstLine="0"/>
              <w:rPr>
                <w:del w:id="351" w:author="Chen Heller" w:date="2023-01-04T10:07:00Z"/>
                <w:b/>
                <w:bCs/>
              </w:rPr>
            </w:pPr>
            <w:del w:id="352" w:author="Chen Heller" w:date="2023-01-04T10:07:00Z">
              <w:r w:rsidDel="005F23DE">
                <w:rPr>
                  <w:b/>
                  <w:bCs/>
                </w:rPr>
                <w:delText>d</w:delText>
              </w:r>
            </w:del>
          </w:p>
        </w:tc>
      </w:tr>
      <w:tr w:rsidR="00F625AB" w:rsidDel="005F23DE" w14:paraId="7E3A973E" w14:textId="45FBFB98" w:rsidTr="002872CF">
        <w:trPr>
          <w:trHeight w:val="313"/>
          <w:del w:id="353" w:author="Chen Heller" w:date="2023-01-04T10:07:00Z"/>
        </w:trPr>
        <w:tc>
          <w:tcPr>
            <w:tcW w:w="10065" w:type="dxa"/>
            <w:gridSpan w:val="8"/>
            <w:tcBorders>
              <w:top w:val="single" w:sz="12" w:space="0" w:color="auto"/>
            </w:tcBorders>
          </w:tcPr>
          <w:p w14:paraId="027283E5" w14:textId="1200DBC6" w:rsidR="00F625AB" w:rsidDel="005F23DE" w:rsidRDefault="00F625AB" w:rsidP="00EA2CED">
            <w:pPr>
              <w:ind w:firstLine="0"/>
              <w:rPr>
                <w:del w:id="354" w:author="Chen Heller" w:date="2023-01-04T10:07:00Z"/>
              </w:rPr>
            </w:pPr>
            <w:del w:id="355" w:author="Chen Heller" w:date="2023-01-04T10:07:00Z">
              <w:r w:rsidDel="005F23DE">
                <w:rPr>
                  <w:b/>
                  <w:bCs/>
                </w:rPr>
                <w:delText>Reaching</w:delText>
              </w:r>
            </w:del>
          </w:p>
        </w:tc>
      </w:tr>
      <w:tr w:rsidR="00F625AB" w:rsidDel="005F23DE" w14:paraId="60E71E84" w14:textId="101E9665" w:rsidTr="002872CF">
        <w:trPr>
          <w:trHeight w:val="490"/>
          <w:del w:id="356" w:author="Chen Heller" w:date="2023-01-04T10:07:00Z"/>
        </w:trPr>
        <w:tc>
          <w:tcPr>
            <w:tcW w:w="284" w:type="dxa"/>
            <w:vMerge w:val="restart"/>
            <w:tcBorders>
              <w:bottom w:val="single" w:sz="12" w:space="0" w:color="auto"/>
            </w:tcBorders>
          </w:tcPr>
          <w:p w14:paraId="28C9286D" w14:textId="6EEFC6B0" w:rsidR="00F625AB" w:rsidRPr="00EA2CED" w:rsidDel="005F23DE" w:rsidRDefault="00F625AB" w:rsidP="00EA2CED">
            <w:pPr>
              <w:ind w:firstLine="0"/>
              <w:rPr>
                <w:del w:id="357" w:author="Chen Heller" w:date="2023-01-04T10:07:00Z"/>
                <w:b/>
                <w:bCs/>
              </w:rPr>
            </w:pPr>
          </w:p>
        </w:tc>
        <w:tc>
          <w:tcPr>
            <w:tcW w:w="2268" w:type="dxa"/>
          </w:tcPr>
          <w:p w14:paraId="4820B497" w14:textId="2A894765" w:rsidR="00F625AB" w:rsidRPr="00EA2CED" w:rsidDel="005F23DE" w:rsidRDefault="00F625AB" w:rsidP="00EA2CED">
            <w:pPr>
              <w:ind w:firstLine="0"/>
              <w:rPr>
                <w:del w:id="358" w:author="Chen Heller" w:date="2023-01-04T10:07:00Z"/>
                <w:b/>
                <w:bCs/>
              </w:rPr>
            </w:pPr>
            <w:del w:id="359" w:author="Chen Heller" w:date="2023-01-04T10:07:00Z">
              <w:r w:rsidRPr="00EA2CED" w:rsidDel="005F23DE">
                <w:rPr>
                  <w:b/>
                  <w:bCs/>
                </w:rPr>
                <w:delText>Reach area</w:delText>
              </w:r>
            </w:del>
          </w:p>
        </w:tc>
        <w:tc>
          <w:tcPr>
            <w:tcW w:w="1701" w:type="dxa"/>
          </w:tcPr>
          <w:p w14:paraId="29BCDA47" w14:textId="51F35494" w:rsidR="00F625AB" w:rsidDel="005F23DE" w:rsidRDefault="00F625AB" w:rsidP="00EA2CED">
            <w:pPr>
              <w:ind w:firstLine="0"/>
              <w:rPr>
                <w:del w:id="360" w:author="Chen Heller" w:date="2023-01-04T10:07:00Z"/>
              </w:rPr>
            </w:pPr>
            <w:del w:id="361" w:author="Chen Heller" w:date="2023-01-04T10:07:00Z">
              <w:r w:rsidDel="005F23DE">
                <w:delText>1.50 (0.28)</w:delText>
              </w:r>
            </w:del>
          </w:p>
        </w:tc>
        <w:tc>
          <w:tcPr>
            <w:tcW w:w="1701" w:type="dxa"/>
          </w:tcPr>
          <w:p w14:paraId="4D0E8BF7" w14:textId="56E0DDF9" w:rsidR="00F625AB" w:rsidDel="005F23DE" w:rsidRDefault="00F625AB" w:rsidP="00EA2CED">
            <w:pPr>
              <w:ind w:firstLine="0"/>
              <w:rPr>
                <w:del w:id="362" w:author="Chen Heller" w:date="2023-01-04T10:07:00Z"/>
              </w:rPr>
            </w:pPr>
            <w:del w:id="363" w:author="Chen Heller" w:date="2023-01-04T10:07:00Z">
              <w:r w:rsidDel="005F23DE">
                <w:delText>1.39 (0.64)</w:delText>
              </w:r>
            </w:del>
          </w:p>
        </w:tc>
        <w:tc>
          <w:tcPr>
            <w:tcW w:w="709" w:type="dxa"/>
          </w:tcPr>
          <w:p w14:paraId="421C6915" w14:textId="0BB08AAD" w:rsidR="00F625AB" w:rsidDel="005F23DE" w:rsidRDefault="00F625AB" w:rsidP="00EA2CED">
            <w:pPr>
              <w:ind w:firstLine="0"/>
              <w:rPr>
                <w:del w:id="364" w:author="Chen Heller" w:date="2023-01-04T10:07:00Z"/>
              </w:rPr>
            </w:pPr>
          </w:p>
        </w:tc>
        <w:tc>
          <w:tcPr>
            <w:tcW w:w="992" w:type="dxa"/>
          </w:tcPr>
          <w:p w14:paraId="56F8291D" w14:textId="30033D6F" w:rsidR="00F625AB" w:rsidDel="005F23DE" w:rsidRDefault="00F625AB" w:rsidP="00EA2CED">
            <w:pPr>
              <w:ind w:firstLine="0"/>
              <w:rPr>
                <w:del w:id="365" w:author="Chen Heller" w:date="2023-01-04T10:07:00Z"/>
              </w:rPr>
            </w:pPr>
            <w:del w:id="366" w:author="Chen Heller" w:date="2023-01-04T10:07:00Z">
              <w:r w:rsidDel="005F23DE">
                <w:delText>0.699</w:delText>
              </w:r>
            </w:del>
          </w:p>
        </w:tc>
        <w:tc>
          <w:tcPr>
            <w:tcW w:w="1701" w:type="dxa"/>
          </w:tcPr>
          <w:p w14:paraId="094E1940" w14:textId="6D4C7EDE" w:rsidR="00F625AB" w:rsidDel="005F23DE" w:rsidRDefault="00F625AB" w:rsidP="00EA2CED">
            <w:pPr>
              <w:ind w:firstLine="0"/>
              <w:rPr>
                <w:del w:id="367" w:author="Chen Heller" w:date="2023-01-04T10:07:00Z"/>
              </w:rPr>
            </w:pPr>
            <w:del w:id="368" w:author="Chen Heller" w:date="2023-01-04T10:07:00Z">
              <w:r w:rsidDel="005F23DE">
                <w:delText>-0.14, 0.36</w:delText>
              </w:r>
            </w:del>
          </w:p>
        </w:tc>
        <w:tc>
          <w:tcPr>
            <w:tcW w:w="709" w:type="dxa"/>
          </w:tcPr>
          <w:p w14:paraId="142B6C51" w14:textId="25823B03" w:rsidR="00F625AB" w:rsidDel="005F23DE" w:rsidRDefault="00F625AB" w:rsidP="00EA2CED">
            <w:pPr>
              <w:ind w:firstLine="0"/>
              <w:rPr>
                <w:del w:id="369" w:author="Chen Heller" w:date="2023-01-04T10:07:00Z"/>
              </w:rPr>
            </w:pPr>
            <w:del w:id="370" w:author="Chen Heller" w:date="2023-01-04T10:07:00Z">
              <w:r w:rsidDel="005F23DE">
                <w:delText>0.23</w:delText>
              </w:r>
            </w:del>
          </w:p>
        </w:tc>
      </w:tr>
      <w:tr w:rsidR="00F625AB" w:rsidDel="005F23DE" w14:paraId="546D8528" w14:textId="668B2B96" w:rsidTr="002872CF">
        <w:trPr>
          <w:trHeight w:val="490"/>
          <w:del w:id="371" w:author="Chen Heller" w:date="2023-01-04T10:07:00Z"/>
        </w:trPr>
        <w:tc>
          <w:tcPr>
            <w:tcW w:w="284" w:type="dxa"/>
            <w:vMerge/>
            <w:tcBorders>
              <w:top w:val="single" w:sz="12" w:space="0" w:color="auto"/>
              <w:bottom w:val="single" w:sz="12" w:space="0" w:color="auto"/>
            </w:tcBorders>
          </w:tcPr>
          <w:p w14:paraId="1D8A858C" w14:textId="007C4BEE" w:rsidR="00F625AB" w:rsidRPr="00EA2CED" w:rsidDel="005F23DE" w:rsidRDefault="00F625AB" w:rsidP="00EA2CED">
            <w:pPr>
              <w:ind w:firstLine="0"/>
              <w:rPr>
                <w:del w:id="372" w:author="Chen Heller" w:date="2023-01-04T10:07:00Z"/>
                <w:b/>
                <w:bCs/>
              </w:rPr>
            </w:pPr>
          </w:p>
        </w:tc>
        <w:tc>
          <w:tcPr>
            <w:tcW w:w="2268" w:type="dxa"/>
          </w:tcPr>
          <w:p w14:paraId="66320C4C" w14:textId="4269E1AA" w:rsidR="00F625AB" w:rsidRPr="00EA2CED" w:rsidDel="005F23DE" w:rsidRDefault="00F625AB" w:rsidP="00EA2CED">
            <w:pPr>
              <w:ind w:firstLine="0"/>
              <w:rPr>
                <w:del w:id="373" w:author="Chen Heller" w:date="2023-01-04T10:07:00Z"/>
                <w:b/>
                <w:bCs/>
              </w:rPr>
            </w:pPr>
            <w:del w:id="374" w:author="Chen Heller" w:date="2023-01-04T10:07:00Z">
              <w:r w:rsidRPr="00EA2CED" w:rsidDel="005F23DE">
                <w:rPr>
                  <w:b/>
                  <w:bCs/>
                </w:rPr>
                <w:delText>Traveled distance</w:delText>
              </w:r>
            </w:del>
          </w:p>
        </w:tc>
        <w:tc>
          <w:tcPr>
            <w:tcW w:w="1701" w:type="dxa"/>
          </w:tcPr>
          <w:p w14:paraId="290EA18B" w14:textId="572D946D" w:rsidR="00F625AB" w:rsidDel="005F23DE" w:rsidRDefault="00F625AB" w:rsidP="00EA2CED">
            <w:pPr>
              <w:ind w:firstLine="0"/>
              <w:rPr>
                <w:del w:id="375" w:author="Chen Heller" w:date="2023-01-04T10:07:00Z"/>
              </w:rPr>
            </w:pPr>
            <w:del w:id="376" w:author="Chen Heller" w:date="2023-01-04T10:07:00Z">
              <w:r w:rsidDel="005F23DE">
                <w:delText>37.20 (1.09)</w:delText>
              </w:r>
            </w:del>
          </w:p>
        </w:tc>
        <w:tc>
          <w:tcPr>
            <w:tcW w:w="1701" w:type="dxa"/>
          </w:tcPr>
          <w:p w14:paraId="3158147C" w14:textId="50684E38" w:rsidR="00F625AB" w:rsidDel="005F23DE" w:rsidRDefault="00F625AB" w:rsidP="00EA2CED">
            <w:pPr>
              <w:ind w:firstLine="0"/>
              <w:rPr>
                <w:del w:id="377" w:author="Chen Heller" w:date="2023-01-04T10:07:00Z"/>
              </w:rPr>
            </w:pPr>
            <w:del w:id="378" w:author="Chen Heller" w:date="2023-01-04T10:07:00Z">
              <w:r w:rsidDel="005F23DE">
                <w:delText>37.67 (1.17)</w:delText>
              </w:r>
            </w:del>
          </w:p>
        </w:tc>
        <w:tc>
          <w:tcPr>
            <w:tcW w:w="709" w:type="dxa"/>
          </w:tcPr>
          <w:p w14:paraId="1B169B5C" w14:textId="6EFEDACB" w:rsidR="00F625AB" w:rsidDel="005F23DE" w:rsidRDefault="00F625AB" w:rsidP="00EA2CED">
            <w:pPr>
              <w:ind w:firstLine="0"/>
              <w:rPr>
                <w:del w:id="379" w:author="Chen Heller" w:date="2023-01-04T10:07:00Z"/>
              </w:rPr>
            </w:pPr>
            <w:del w:id="380" w:author="Chen Heller" w:date="2023-01-04T10:07:00Z">
              <w:r w:rsidDel="005F23DE">
                <w:delText>1</w:delText>
              </w:r>
            </w:del>
          </w:p>
        </w:tc>
        <w:tc>
          <w:tcPr>
            <w:tcW w:w="992" w:type="dxa"/>
          </w:tcPr>
          <w:p w14:paraId="4D52E8BF" w14:textId="5F2941EB" w:rsidR="00F625AB" w:rsidDel="005F23DE" w:rsidRDefault="00F625AB" w:rsidP="00EA2CED">
            <w:pPr>
              <w:ind w:firstLine="0"/>
              <w:rPr>
                <w:del w:id="381" w:author="Chen Heller" w:date="2023-01-04T10:07:00Z"/>
              </w:rPr>
            </w:pPr>
            <w:del w:id="382" w:author="Chen Heller" w:date="2023-01-04T10:07:00Z">
              <w:r w:rsidDel="005F23DE">
                <w:delText>0.342</w:delText>
              </w:r>
            </w:del>
          </w:p>
        </w:tc>
        <w:tc>
          <w:tcPr>
            <w:tcW w:w="1701" w:type="dxa"/>
          </w:tcPr>
          <w:p w14:paraId="00B7B671" w14:textId="4CD9181A" w:rsidR="00F625AB" w:rsidDel="005F23DE" w:rsidRDefault="00F625AB" w:rsidP="00EA2CED">
            <w:pPr>
              <w:ind w:firstLine="0"/>
              <w:rPr>
                <w:del w:id="383" w:author="Chen Heller" w:date="2023-01-04T10:07:00Z"/>
              </w:rPr>
            </w:pPr>
            <w:del w:id="384" w:author="Chen Heller" w:date="2023-01-04T10:07:00Z">
              <w:r w:rsidDel="005F23DE">
                <w:delText>-1.54, 0.60</w:delText>
              </w:r>
            </w:del>
          </w:p>
        </w:tc>
        <w:tc>
          <w:tcPr>
            <w:tcW w:w="709" w:type="dxa"/>
          </w:tcPr>
          <w:p w14:paraId="22DEB25E" w14:textId="7439C017" w:rsidR="00F625AB" w:rsidDel="005F23DE" w:rsidRDefault="00F625AB" w:rsidP="00EA2CED">
            <w:pPr>
              <w:ind w:firstLine="0"/>
              <w:rPr>
                <w:del w:id="385" w:author="Chen Heller" w:date="2023-01-04T10:07:00Z"/>
              </w:rPr>
            </w:pPr>
            <w:del w:id="386" w:author="Chen Heller" w:date="2023-01-04T10:07:00Z">
              <w:r w:rsidDel="005F23DE">
                <w:delText>0.34</w:delText>
              </w:r>
            </w:del>
          </w:p>
        </w:tc>
      </w:tr>
      <w:tr w:rsidR="00F625AB" w:rsidDel="005F23DE" w14:paraId="3477F4C1" w14:textId="4BB3B5E1" w:rsidTr="002872CF">
        <w:trPr>
          <w:trHeight w:val="490"/>
          <w:del w:id="387" w:author="Chen Heller" w:date="2023-01-04T10:07:00Z"/>
        </w:trPr>
        <w:tc>
          <w:tcPr>
            <w:tcW w:w="284" w:type="dxa"/>
            <w:vMerge/>
            <w:tcBorders>
              <w:top w:val="single" w:sz="12" w:space="0" w:color="auto"/>
              <w:bottom w:val="single" w:sz="12" w:space="0" w:color="auto"/>
            </w:tcBorders>
          </w:tcPr>
          <w:p w14:paraId="089A400A" w14:textId="041415CD" w:rsidR="00F625AB" w:rsidRPr="00EA2CED" w:rsidDel="005F23DE" w:rsidRDefault="00F625AB" w:rsidP="00EA2CED">
            <w:pPr>
              <w:ind w:firstLine="0"/>
              <w:rPr>
                <w:del w:id="388" w:author="Chen Heller" w:date="2023-01-04T10:07:00Z"/>
                <w:b/>
                <w:bCs/>
              </w:rPr>
            </w:pPr>
          </w:p>
        </w:tc>
        <w:tc>
          <w:tcPr>
            <w:tcW w:w="2268" w:type="dxa"/>
          </w:tcPr>
          <w:p w14:paraId="20977C07" w14:textId="2015A152" w:rsidR="00F625AB" w:rsidRPr="00EA2CED" w:rsidDel="005F23DE" w:rsidRDefault="00F625AB" w:rsidP="00EA2CED">
            <w:pPr>
              <w:ind w:firstLine="0"/>
              <w:rPr>
                <w:del w:id="389" w:author="Chen Heller" w:date="2023-01-04T10:07:00Z"/>
                <w:b/>
                <w:bCs/>
              </w:rPr>
            </w:pPr>
            <w:del w:id="390" w:author="Chen Heller" w:date="2023-01-04T10:07:00Z">
              <w:r w:rsidRPr="00EA2CED" w:rsidDel="005F23DE">
                <w:rPr>
                  <w:b/>
                  <w:bCs/>
                </w:rPr>
                <w:delText>Reaction time</w:delText>
              </w:r>
            </w:del>
          </w:p>
        </w:tc>
        <w:tc>
          <w:tcPr>
            <w:tcW w:w="1701" w:type="dxa"/>
          </w:tcPr>
          <w:p w14:paraId="6E7DDB74" w14:textId="71A827D4" w:rsidR="00F625AB" w:rsidDel="005F23DE" w:rsidRDefault="00F625AB" w:rsidP="00EA2CED">
            <w:pPr>
              <w:ind w:firstLine="0"/>
              <w:rPr>
                <w:del w:id="391" w:author="Chen Heller" w:date="2023-01-04T10:07:00Z"/>
              </w:rPr>
            </w:pPr>
            <w:del w:id="392" w:author="Chen Heller" w:date="2023-01-04T10:07:00Z">
              <w:r w:rsidDel="005F23DE">
                <w:delText>140.44 (34.23)</w:delText>
              </w:r>
            </w:del>
          </w:p>
        </w:tc>
        <w:tc>
          <w:tcPr>
            <w:tcW w:w="1701" w:type="dxa"/>
          </w:tcPr>
          <w:p w14:paraId="6D58D2D8" w14:textId="6D9E60C4" w:rsidR="00F625AB" w:rsidDel="005F23DE" w:rsidRDefault="00F625AB" w:rsidP="00EA2CED">
            <w:pPr>
              <w:ind w:firstLine="0"/>
              <w:rPr>
                <w:del w:id="393" w:author="Chen Heller" w:date="2023-01-04T10:07:00Z"/>
              </w:rPr>
            </w:pPr>
            <w:del w:id="394" w:author="Chen Heller" w:date="2023-01-04T10:07:00Z">
              <w:r w:rsidDel="005F23DE">
                <w:delText>144.27 (33.21)</w:delText>
              </w:r>
            </w:del>
          </w:p>
        </w:tc>
        <w:tc>
          <w:tcPr>
            <w:tcW w:w="709" w:type="dxa"/>
          </w:tcPr>
          <w:p w14:paraId="039DA348" w14:textId="6FF329F9" w:rsidR="00F625AB" w:rsidDel="005F23DE" w:rsidRDefault="00F625AB" w:rsidP="00EA2CED">
            <w:pPr>
              <w:ind w:firstLine="0"/>
              <w:rPr>
                <w:del w:id="395" w:author="Chen Heller" w:date="2023-01-04T10:07:00Z"/>
              </w:rPr>
            </w:pPr>
          </w:p>
        </w:tc>
        <w:tc>
          <w:tcPr>
            <w:tcW w:w="992" w:type="dxa"/>
          </w:tcPr>
          <w:p w14:paraId="518DA98B" w14:textId="7591B0BE" w:rsidR="00F625AB" w:rsidDel="005F23DE" w:rsidRDefault="00F625AB" w:rsidP="00EA2CED">
            <w:pPr>
              <w:ind w:firstLine="0"/>
              <w:rPr>
                <w:del w:id="396" w:author="Chen Heller" w:date="2023-01-04T10:07:00Z"/>
              </w:rPr>
            </w:pPr>
            <w:del w:id="397" w:author="Chen Heller" w:date="2023-01-04T10:07:00Z">
              <w:r w:rsidDel="005F23DE">
                <w:delText>0.273</w:delText>
              </w:r>
            </w:del>
          </w:p>
        </w:tc>
        <w:tc>
          <w:tcPr>
            <w:tcW w:w="1701" w:type="dxa"/>
          </w:tcPr>
          <w:p w14:paraId="42AE0FAA" w14:textId="4F50092A" w:rsidR="00F625AB" w:rsidDel="005F23DE" w:rsidRDefault="00F625AB" w:rsidP="00EA2CED">
            <w:pPr>
              <w:ind w:firstLine="0"/>
              <w:rPr>
                <w:del w:id="398" w:author="Chen Heller" w:date="2023-01-04T10:07:00Z"/>
              </w:rPr>
            </w:pPr>
            <w:del w:id="399" w:author="Chen Heller" w:date="2023-01-04T10:07:00Z">
              <w:r w:rsidDel="005F23DE">
                <w:delText>-9.62, 1.93</w:delText>
              </w:r>
            </w:del>
          </w:p>
        </w:tc>
        <w:tc>
          <w:tcPr>
            <w:tcW w:w="709" w:type="dxa"/>
          </w:tcPr>
          <w:p w14:paraId="2A9BC241" w14:textId="5CFC075F" w:rsidR="00F625AB" w:rsidDel="005F23DE" w:rsidRDefault="00F625AB" w:rsidP="00EA2CED">
            <w:pPr>
              <w:ind w:firstLine="0"/>
              <w:rPr>
                <w:del w:id="400" w:author="Chen Heller" w:date="2023-01-04T10:07:00Z"/>
              </w:rPr>
            </w:pPr>
            <w:del w:id="401" w:author="Chen Heller" w:date="2023-01-04T10:07:00Z">
              <w:r w:rsidDel="005F23DE">
                <w:delText>0.40</w:delText>
              </w:r>
            </w:del>
          </w:p>
        </w:tc>
      </w:tr>
      <w:tr w:rsidR="00F625AB" w:rsidDel="005F23DE" w14:paraId="4916FD57" w14:textId="21E09EA2" w:rsidTr="002872CF">
        <w:trPr>
          <w:trHeight w:val="490"/>
          <w:del w:id="402" w:author="Chen Heller" w:date="2023-01-04T10:07:00Z"/>
        </w:trPr>
        <w:tc>
          <w:tcPr>
            <w:tcW w:w="284" w:type="dxa"/>
            <w:vMerge/>
            <w:tcBorders>
              <w:top w:val="single" w:sz="12" w:space="0" w:color="auto"/>
              <w:bottom w:val="single" w:sz="12" w:space="0" w:color="auto"/>
            </w:tcBorders>
          </w:tcPr>
          <w:p w14:paraId="78F57257" w14:textId="485567EF" w:rsidR="00F625AB" w:rsidRPr="00EA2CED" w:rsidDel="005F23DE" w:rsidRDefault="00F625AB" w:rsidP="00EA2CED">
            <w:pPr>
              <w:ind w:firstLine="0"/>
              <w:rPr>
                <w:del w:id="403" w:author="Chen Heller" w:date="2023-01-04T10:07:00Z"/>
                <w:b/>
                <w:bCs/>
              </w:rPr>
            </w:pPr>
          </w:p>
        </w:tc>
        <w:tc>
          <w:tcPr>
            <w:tcW w:w="2268" w:type="dxa"/>
          </w:tcPr>
          <w:p w14:paraId="7B3078D3" w14:textId="144CC248" w:rsidR="00F625AB" w:rsidRPr="00EA2CED" w:rsidDel="005F23DE" w:rsidRDefault="00F625AB" w:rsidP="00EA2CED">
            <w:pPr>
              <w:ind w:firstLine="0"/>
              <w:rPr>
                <w:del w:id="404" w:author="Chen Heller" w:date="2023-01-04T10:07:00Z"/>
                <w:b/>
                <w:bCs/>
              </w:rPr>
            </w:pPr>
            <w:del w:id="405" w:author="Chen Heller" w:date="2023-01-04T10:07:00Z">
              <w:r w:rsidRPr="00EA2CED" w:rsidDel="005F23DE">
                <w:rPr>
                  <w:b/>
                  <w:bCs/>
                </w:rPr>
                <w:delText xml:space="preserve">Movement </w:delText>
              </w:r>
              <w:r w:rsidR="003538C4" w:rsidDel="005F23DE">
                <w:rPr>
                  <w:b/>
                  <w:bCs/>
                </w:rPr>
                <w:delText>duration</w:delText>
              </w:r>
            </w:del>
          </w:p>
        </w:tc>
        <w:tc>
          <w:tcPr>
            <w:tcW w:w="1701" w:type="dxa"/>
          </w:tcPr>
          <w:p w14:paraId="0D98355C" w14:textId="4B6E945B" w:rsidR="00F625AB" w:rsidDel="005F23DE" w:rsidRDefault="00F625AB" w:rsidP="00EA2CED">
            <w:pPr>
              <w:ind w:firstLine="0"/>
              <w:rPr>
                <w:del w:id="406" w:author="Chen Heller" w:date="2023-01-04T10:07:00Z"/>
              </w:rPr>
            </w:pPr>
            <w:del w:id="407" w:author="Chen Heller" w:date="2023-01-04T10:07:00Z">
              <w:r w:rsidDel="005F23DE">
                <w:delText>416.56 (60.57)</w:delText>
              </w:r>
            </w:del>
          </w:p>
        </w:tc>
        <w:tc>
          <w:tcPr>
            <w:tcW w:w="1701" w:type="dxa"/>
          </w:tcPr>
          <w:p w14:paraId="2343C3E5" w14:textId="2BDF22A2" w:rsidR="00F625AB" w:rsidDel="005F23DE" w:rsidRDefault="00F625AB" w:rsidP="00EA2CED">
            <w:pPr>
              <w:ind w:firstLine="0"/>
              <w:rPr>
                <w:del w:id="408" w:author="Chen Heller" w:date="2023-01-04T10:07:00Z"/>
              </w:rPr>
            </w:pPr>
            <w:del w:id="409" w:author="Chen Heller" w:date="2023-01-04T10:07:00Z">
              <w:r w:rsidDel="005F23DE">
                <w:delText>423.96 (45.40)</w:delText>
              </w:r>
            </w:del>
          </w:p>
        </w:tc>
        <w:tc>
          <w:tcPr>
            <w:tcW w:w="709" w:type="dxa"/>
          </w:tcPr>
          <w:p w14:paraId="79BEE7E1" w14:textId="2A4067F6" w:rsidR="00F625AB" w:rsidDel="005F23DE" w:rsidRDefault="00F625AB" w:rsidP="00EA2CED">
            <w:pPr>
              <w:ind w:firstLine="0"/>
              <w:rPr>
                <w:del w:id="410" w:author="Chen Heller" w:date="2023-01-04T10:07:00Z"/>
              </w:rPr>
            </w:pPr>
          </w:p>
        </w:tc>
        <w:tc>
          <w:tcPr>
            <w:tcW w:w="992" w:type="dxa"/>
          </w:tcPr>
          <w:p w14:paraId="2BD28BB7" w14:textId="6B55262E" w:rsidR="00F625AB" w:rsidDel="005F23DE" w:rsidRDefault="00F625AB" w:rsidP="00EA2CED">
            <w:pPr>
              <w:ind w:firstLine="0"/>
              <w:rPr>
                <w:del w:id="411" w:author="Chen Heller" w:date="2023-01-04T10:07:00Z"/>
              </w:rPr>
            </w:pPr>
            <w:del w:id="412" w:author="Chen Heller" w:date="2023-01-04T10:07:00Z">
              <w:r w:rsidDel="005F23DE">
                <w:delText>0.316</w:delText>
              </w:r>
            </w:del>
          </w:p>
        </w:tc>
        <w:tc>
          <w:tcPr>
            <w:tcW w:w="1701" w:type="dxa"/>
          </w:tcPr>
          <w:p w14:paraId="4746B163" w14:textId="5DE35E1A" w:rsidR="00F625AB" w:rsidDel="005F23DE" w:rsidRDefault="00F625AB" w:rsidP="00EA2CED">
            <w:pPr>
              <w:ind w:firstLine="0"/>
              <w:rPr>
                <w:del w:id="413" w:author="Chen Heller" w:date="2023-01-04T10:07:00Z"/>
              </w:rPr>
            </w:pPr>
            <w:del w:id="414" w:author="Chen Heller" w:date="2023-01-04T10:07:00Z">
              <w:r w:rsidDel="005F23DE">
                <w:delText>-17.63, 2.74</w:delText>
              </w:r>
            </w:del>
          </w:p>
        </w:tc>
        <w:tc>
          <w:tcPr>
            <w:tcW w:w="709" w:type="dxa"/>
          </w:tcPr>
          <w:p w14:paraId="7E100EDC" w14:textId="240D00B3" w:rsidR="00F625AB" w:rsidDel="005F23DE" w:rsidRDefault="00F625AB" w:rsidP="00EA2CED">
            <w:pPr>
              <w:ind w:firstLine="0"/>
              <w:rPr>
                <w:del w:id="415" w:author="Chen Heller" w:date="2023-01-04T10:07:00Z"/>
              </w:rPr>
            </w:pPr>
            <w:del w:id="416" w:author="Chen Heller" w:date="2023-01-04T10:07:00Z">
              <w:r w:rsidDel="005F23DE">
                <w:delText>0.40</w:delText>
              </w:r>
            </w:del>
          </w:p>
        </w:tc>
      </w:tr>
      <w:tr w:rsidR="00F625AB" w:rsidDel="005F23DE" w14:paraId="1A30158E" w14:textId="49C614D6" w:rsidTr="002872CF">
        <w:trPr>
          <w:trHeight w:val="490"/>
          <w:del w:id="417" w:author="Chen Heller" w:date="2023-01-04T10:07:00Z"/>
        </w:trPr>
        <w:tc>
          <w:tcPr>
            <w:tcW w:w="284" w:type="dxa"/>
            <w:vMerge/>
            <w:tcBorders>
              <w:top w:val="single" w:sz="12" w:space="0" w:color="auto"/>
              <w:bottom w:val="single" w:sz="12" w:space="0" w:color="auto"/>
            </w:tcBorders>
          </w:tcPr>
          <w:p w14:paraId="1201D058" w14:textId="41326AE4" w:rsidR="00F625AB" w:rsidRPr="00EA2CED" w:rsidDel="005F23DE" w:rsidRDefault="00F625AB" w:rsidP="00EA2CED">
            <w:pPr>
              <w:ind w:firstLine="0"/>
              <w:rPr>
                <w:del w:id="418" w:author="Chen Heller" w:date="2023-01-04T10:07:00Z"/>
                <w:b/>
                <w:bCs/>
              </w:rPr>
            </w:pPr>
          </w:p>
        </w:tc>
        <w:tc>
          <w:tcPr>
            <w:tcW w:w="2268" w:type="dxa"/>
            <w:tcBorders>
              <w:bottom w:val="single" w:sz="12" w:space="0" w:color="auto"/>
            </w:tcBorders>
          </w:tcPr>
          <w:p w14:paraId="6AA27C5C" w14:textId="76F48568" w:rsidR="00F625AB" w:rsidRPr="00EA2CED" w:rsidDel="005F23DE" w:rsidRDefault="00F625AB" w:rsidP="00EA2CED">
            <w:pPr>
              <w:ind w:firstLine="0"/>
              <w:rPr>
                <w:del w:id="419" w:author="Chen Heller" w:date="2023-01-04T10:07:00Z"/>
                <w:b/>
                <w:bCs/>
              </w:rPr>
            </w:pPr>
            <w:del w:id="420" w:author="Chen Heller" w:date="2023-01-04T10:07:00Z">
              <w:r w:rsidRPr="00EA2CED" w:rsidDel="005F23DE">
                <w:rPr>
                  <w:b/>
                  <w:bCs/>
                </w:rPr>
                <w:delText>COM</w:delText>
              </w:r>
            </w:del>
          </w:p>
        </w:tc>
        <w:tc>
          <w:tcPr>
            <w:tcW w:w="1701" w:type="dxa"/>
            <w:tcBorders>
              <w:bottom w:val="single" w:sz="12" w:space="0" w:color="auto"/>
            </w:tcBorders>
          </w:tcPr>
          <w:p w14:paraId="7689BEB1" w14:textId="5A4D5E61" w:rsidR="00F625AB" w:rsidDel="005F23DE" w:rsidRDefault="00F625AB" w:rsidP="00EA2CED">
            <w:pPr>
              <w:ind w:firstLine="0"/>
              <w:rPr>
                <w:del w:id="421" w:author="Chen Heller" w:date="2023-01-04T10:07:00Z"/>
              </w:rPr>
            </w:pPr>
            <w:del w:id="422" w:author="Chen Heller" w:date="2023-01-04T10:07:00Z">
              <w:r w:rsidDel="005F23DE">
                <w:delText>0.26 (0.08)</w:delText>
              </w:r>
            </w:del>
          </w:p>
        </w:tc>
        <w:tc>
          <w:tcPr>
            <w:tcW w:w="1701" w:type="dxa"/>
            <w:tcBorders>
              <w:bottom w:val="single" w:sz="12" w:space="0" w:color="auto"/>
            </w:tcBorders>
          </w:tcPr>
          <w:p w14:paraId="1D65945F" w14:textId="2C5AF01F" w:rsidR="00F625AB" w:rsidDel="005F23DE" w:rsidRDefault="00F625AB" w:rsidP="00EA2CED">
            <w:pPr>
              <w:ind w:firstLine="0"/>
              <w:rPr>
                <w:del w:id="423" w:author="Chen Heller" w:date="2023-01-04T10:07:00Z"/>
              </w:rPr>
            </w:pPr>
            <w:del w:id="424" w:author="Chen Heller" w:date="2023-01-04T10:07:00Z">
              <w:r w:rsidDel="005F23DE">
                <w:delText>0.27 (0.12)</w:delText>
              </w:r>
            </w:del>
          </w:p>
        </w:tc>
        <w:tc>
          <w:tcPr>
            <w:tcW w:w="709" w:type="dxa"/>
            <w:tcBorders>
              <w:bottom w:val="single" w:sz="12" w:space="0" w:color="auto"/>
            </w:tcBorders>
          </w:tcPr>
          <w:p w14:paraId="5CF9D4F4" w14:textId="37BA8EA8" w:rsidR="00F625AB" w:rsidDel="005F23DE" w:rsidRDefault="00F625AB" w:rsidP="00EA2CED">
            <w:pPr>
              <w:ind w:firstLine="0"/>
              <w:rPr>
                <w:del w:id="425" w:author="Chen Heller" w:date="2023-01-04T10:07:00Z"/>
              </w:rPr>
            </w:pPr>
          </w:p>
        </w:tc>
        <w:tc>
          <w:tcPr>
            <w:tcW w:w="992" w:type="dxa"/>
            <w:tcBorders>
              <w:bottom w:val="single" w:sz="12" w:space="0" w:color="auto"/>
            </w:tcBorders>
          </w:tcPr>
          <w:p w14:paraId="776B89AD" w14:textId="0BFB1FA2" w:rsidR="00F625AB" w:rsidDel="005F23DE" w:rsidRDefault="00F625AB" w:rsidP="00EA2CED">
            <w:pPr>
              <w:ind w:firstLine="0"/>
              <w:rPr>
                <w:del w:id="426" w:author="Chen Heller" w:date="2023-01-04T10:07:00Z"/>
              </w:rPr>
            </w:pPr>
            <w:del w:id="427" w:author="Chen Heller" w:date="2023-01-04T10:07:00Z">
              <w:r w:rsidDel="005F23DE">
                <w:delText>0.781</w:delText>
              </w:r>
            </w:del>
          </w:p>
        </w:tc>
        <w:tc>
          <w:tcPr>
            <w:tcW w:w="1701" w:type="dxa"/>
            <w:tcBorders>
              <w:bottom w:val="single" w:sz="12" w:space="0" w:color="auto"/>
            </w:tcBorders>
          </w:tcPr>
          <w:p w14:paraId="738DA768" w14:textId="66647226" w:rsidR="00F625AB" w:rsidDel="005F23DE" w:rsidRDefault="00F625AB" w:rsidP="00EA2CED">
            <w:pPr>
              <w:ind w:firstLine="0"/>
              <w:rPr>
                <w:del w:id="428" w:author="Chen Heller" w:date="2023-01-04T10:07:00Z"/>
              </w:rPr>
            </w:pPr>
            <w:del w:id="429" w:author="Chen Heller" w:date="2023-01-04T10:07:00Z">
              <w:r w:rsidDel="005F23DE">
                <w:delText>-0.08, 0.05</w:delText>
              </w:r>
            </w:del>
          </w:p>
        </w:tc>
        <w:tc>
          <w:tcPr>
            <w:tcW w:w="709" w:type="dxa"/>
            <w:tcBorders>
              <w:bottom w:val="single" w:sz="12" w:space="0" w:color="auto"/>
            </w:tcBorders>
          </w:tcPr>
          <w:p w14:paraId="1C5C40D6" w14:textId="4DBC3EE7" w:rsidR="00F625AB" w:rsidDel="005F23DE" w:rsidRDefault="00F625AB" w:rsidP="00EA2CED">
            <w:pPr>
              <w:ind w:firstLine="0"/>
              <w:rPr>
                <w:del w:id="430" w:author="Chen Heller" w:date="2023-01-04T10:07:00Z"/>
              </w:rPr>
            </w:pPr>
            <w:del w:id="431" w:author="Chen Heller" w:date="2023-01-04T10:07:00Z">
              <w:r w:rsidDel="005F23DE">
                <w:delText>0.13</w:delText>
              </w:r>
            </w:del>
          </w:p>
        </w:tc>
      </w:tr>
      <w:tr w:rsidR="00F625AB" w:rsidDel="005F23DE" w14:paraId="3E212A02" w14:textId="18AB2C2C" w:rsidTr="002872CF">
        <w:trPr>
          <w:trHeight w:val="490"/>
          <w:del w:id="432" w:author="Chen Heller" w:date="2023-01-04T10:07:00Z"/>
        </w:trPr>
        <w:tc>
          <w:tcPr>
            <w:tcW w:w="10065" w:type="dxa"/>
            <w:gridSpan w:val="8"/>
            <w:tcBorders>
              <w:top w:val="single" w:sz="12" w:space="0" w:color="auto"/>
            </w:tcBorders>
          </w:tcPr>
          <w:p w14:paraId="41B7AAD3" w14:textId="23052D64" w:rsidR="00F625AB" w:rsidDel="005F23DE" w:rsidRDefault="00F625AB" w:rsidP="00EA2CED">
            <w:pPr>
              <w:ind w:firstLine="0"/>
              <w:rPr>
                <w:del w:id="433" w:author="Chen Heller" w:date="2023-01-04T10:07:00Z"/>
              </w:rPr>
            </w:pPr>
            <w:del w:id="434" w:author="Chen Heller" w:date="2023-01-04T10:07:00Z">
              <w:r w:rsidRPr="00EA2CED" w:rsidDel="005F23DE">
                <w:rPr>
                  <w:i/>
                  <w:iCs/>
                  <w:sz w:val="22"/>
                  <w:szCs w:val="22"/>
                </w:rPr>
                <w:delText xml:space="preserve">Note. </w:delText>
              </w:r>
              <w:r w:rsidRPr="00EA2CED" w:rsidDel="005F23DE">
                <w:rPr>
                  <w:sz w:val="22"/>
                  <w:szCs w:val="22"/>
                </w:rPr>
                <w:delText>t</w:delText>
              </w:r>
              <w:r w:rsidDel="005F23DE">
                <w:rPr>
                  <w:sz w:val="22"/>
                  <w:szCs w:val="22"/>
                </w:rPr>
                <w:delText>(df)</w:delText>
              </w:r>
              <w:r w:rsidRPr="00EA2CED" w:rsidDel="005F23DE">
                <w:rPr>
                  <w:sz w:val="22"/>
                  <w:szCs w:val="22"/>
                </w:rPr>
                <w:delText xml:space="preserve"> = t-test score, </w:delText>
              </w:r>
              <w:r w:rsidR="00532562" w:rsidDel="005F23DE">
                <w:rPr>
                  <w:sz w:val="22"/>
                  <w:szCs w:val="22"/>
                </w:rPr>
                <w:delText xml:space="preserve">only for variables </w:delText>
              </w:r>
              <w:r w:rsidR="00B161C6" w:rsidDel="005F23DE">
                <w:rPr>
                  <w:sz w:val="22"/>
                  <w:szCs w:val="22"/>
                </w:rPr>
                <w:delText xml:space="preserve">whose residuals distributed normally. </w:delText>
              </w:r>
              <w:r w:rsidR="001675D8" w:rsidDel="005F23DE">
                <w:rPr>
                  <w:sz w:val="22"/>
                  <w:szCs w:val="22"/>
                </w:rPr>
                <w:delText>D</w:delText>
              </w:r>
              <w:r w:rsidRPr="00EA2CED" w:rsidDel="005F23DE">
                <w:rPr>
                  <w:sz w:val="22"/>
                  <w:szCs w:val="22"/>
                </w:rPr>
                <w:delText xml:space="preserve">egrees of freedom are in parenthesis; p = </w:delText>
              </w:r>
              <w:r w:rsidDel="005F23DE">
                <w:rPr>
                  <w:sz w:val="22"/>
                  <w:szCs w:val="22"/>
                </w:rPr>
                <w:delText xml:space="preserve">Tree-BH corrected p-value for multiple comparisons; </w:delText>
              </w:r>
              <w:r w:rsidRPr="00EA2CED" w:rsidDel="005F23DE">
                <w:rPr>
                  <w:sz w:val="22"/>
                  <w:szCs w:val="22"/>
                </w:rPr>
                <w:delText>CI = 95% confidence interval</w:delText>
              </w:r>
              <w:r w:rsidDel="005F23DE">
                <w:rPr>
                  <w:sz w:val="22"/>
                  <w:szCs w:val="22"/>
                </w:rPr>
                <w:delText>s</w:delText>
              </w:r>
              <w:r w:rsidRPr="00EA2CED" w:rsidDel="005F23DE">
                <w:rPr>
                  <w:sz w:val="22"/>
                  <w:szCs w:val="22"/>
                </w:rPr>
                <w:delText>; d = Cohen's d.</w:delText>
              </w:r>
            </w:del>
          </w:p>
        </w:tc>
      </w:tr>
    </w:tbl>
    <w:p w14:paraId="0DA7365B" w14:textId="79CA5B76" w:rsidR="006B61DC" w:rsidDel="005F23DE" w:rsidRDefault="006B61DC" w:rsidP="00F71D0B">
      <w:pPr>
        <w:ind w:firstLine="0"/>
        <w:rPr>
          <w:del w:id="435" w:author="Chen Heller" w:date="2023-01-04T10:07:00Z"/>
        </w:rPr>
      </w:pPr>
    </w:p>
    <w:p w14:paraId="1EC99FEE" w14:textId="78372361" w:rsidR="009B0704" w:rsidDel="005F23DE" w:rsidRDefault="009B0704" w:rsidP="009B0704">
      <w:pPr>
        <w:pStyle w:val="NoSpacing"/>
        <w:keepNext/>
        <w:bidi w:val="0"/>
        <w:rPr>
          <w:del w:id="436" w:author="Chen Heller" w:date="2023-01-04T10:07:00Z"/>
        </w:rPr>
      </w:pPr>
      <w:del w:id="437" w:author="Chen Heller" w:date="2023-01-04T10:07:00Z">
        <w:r w:rsidRPr="009B0704" w:rsidDel="005F23DE">
          <w:rPr>
            <w:noProof/>
          </w:rPr>
          <w:lastRenderedPageBreak/>
          <w:drawing>
            <wp:inline distT="0" distB="0" distL="0" distR="0" wp14:anchorId="63E94690" wp14:editId="2CFC3300">
              <wp:extent cx="5913869" cy="4014788"/>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9134" t="1745" r="25233" b="10047"/>
                      <a:stretch/>
                    </pic:blipFill>
                    <pic:spPr bwMode="auto">
                      <a:xfrm>
                        <a:off x="0" y="0"/>
                        <a:ext cx="5921803" cy="4020174"/>
                      </a:xfrm>
                      <a:prstGeom prst="rect">
                        <a:avLst/>
                      </a:prstGeom>
                      <a:noFill/>
                      <a:ln>
                        <a:noFill/>
                      </a:ln>
                      <a:extLst>
                        <a:ext uri="{53640926-AAD7-44D8-BBD7-CCE9431645EC}">
                          <a14:shadowObscured xmlns:a14="http://schemas.microsoft.com/office/drawing/2010/main"/>
                        </a:ext>
                      </a:extLst>
                    </pic:spPr>
                  </pic:pic>
                </a:graphicData>
              </a:graphic>
            </wp:inline>
          </w:drawing>
        </w:r>
      </w:del>
    </w:p>
    <w:p w14:paraId="0D2D7E8B" w14:textId="7FD7E4E6" w:rsidR="00AE66BB" w:rsidRDefault="00C072CE" w:rsidP="002872CF">
      <w:pPr>
        <w:pStyle w:val="Caption"/>
        <w:jc w:val="left"/>
      </w:pPr>
      <w:bookmarkStart w:id="438" w:name="_Ref113877160"/>
      <w:del w:id="439" w:author="Chen Heller" w:date="2023-01-04T10:07:00Z">
        <w:r w:rsidDel="005F23DE">
          <w:delText xml:space="preserve">Figure </w:delText>
        </w:r>
        <w:r w:rsidDel="005F23DE">
          <w:fldChar w:fldCharType="begin"/>
        </w:r>
        <w:r w:rsidDel="005F23DE">
          <w:delInstrText xml:space="preserve"> SEQ Figure \* ARABIC </w:delInstrText>
        </w:r>
        <w:r w:rsidDel="005F23DE">
          <w:fldChar w:fldCharType="separate"/>
        </w:r>
        <w:r w:rsidR="0095479C" w:rsidDel="005F23DE">
          <w:rPr>
            <w:noProof/>
          </w:rPr>
          <w:delText>4</w:delText>
        </w:r>
        <w:r w:rsidDel="005F23DE">
          <w:rPr>
            <w:noProof/>
          </w:rPr>
          <w:fldChar w:fldCharType="end"/>
        </w:r>
        <w:bookmarkEnd w:id="438"/>
        <w:r w:rsidDel="005F23DE">
          <w:delText xml:space="preserve">. </w:delText>
        </w:r>
        <w:bookmarkStart w:id="440" w:name="_Hlk113877123"/>
        <w:r w:rsidRPr="00C072CE" w:rsidDel="005F23DE">
          <w:delText xml:space="preserve">Results of Experiment </w:delText>
        </w:r>
        <w:r w:rsidDel="005F23DE">
          <w:delText>2</w:delText>
        </w:r>
        <w:r w:rsidRPr="00C072CE" w:rsidDel="005F23DE">
          <w:delText xml:space="preserve">. </w:delText>
        </w:r>
        <w:r w:rsidR="00D640C9" w:rsidDel="005F23DE">
          <w:delText>(a) Reaching trajectories in trials where a correct answer was given. Shaded areas are the SE. (b-</w:delText>
        </w:r>
        <w:r w:rsidR="00426563" w:rsidDel="005F23DE">
          <w:delText>e</w:delText>
        </w:r>
        <w:r w:rsidR="00D640C9" w:rsidDel="005F23DE">
          <w:delText xml:space="preserve">) </w:delText>
        </w:r>
        <w:r w:rsidR="002872CF" w:rsidDel="005F23DE">
          <w:delText xml:space="preserve">results of the different movement variables, with the same annotations as in </w:delText>
        </w:r>
        <w:r w:rsidR="00610239" w:rsidDel="005F23DE">
          <w:fldChar w:fldCharType="begin"/>
        </w:r>
        <w:r w:rsidR="00610239" w:rsidDel="005F23DE">
          <w:delInstrText xml:space="preserve"> REF _Ref113876063 \h </w:delInstrText>
        </w:r>
        <w:r w:rsidR="00610239" w:rsidDel="005F23DE">
          <w:fldChar w:fldCharType="separate"/>
        </w:r>
        <w:r w:rsidR="003251EA" w:rsidDel="005F23DE">
          <w:delText xml:space="preserve">Figure </w:delText>
        </w:r>
        <w:r w:rsidR="003251EA" w:rsidDel="005F23DE">
          <w:rPr>
            <w:noProof/>
          </w:rPr>
          <w:delText>3</w:delText>
        </w:r>
        <w:r w:rsidR="00610239" w:rsidDel="005F23DE">
          <w:fldChar w:fldCharType="end"/>
        </w:r>
        <w:r w:rsidR="002872CF" w:rsidDel="005F23DE">
          <w:delText>.</w:delText>
        </w:r>
      </w:del>
      <w:r w:rsidR="002872CF">
        <w:t xml:space="preserve"> </w:t>
      </w:r>
      <w:bookmarkEnd w:id="440"/>
    </w:p>
    <w:p w14:paraId="478CC092" w14:textId="7EEDD442" w:rsidR="005948F8" w:rsidRPr="005948F8" w:rsidDel="00A561BE" w:rsidRDefault="005948F8" w:rsidP="005948F8">
      <w:pPr>
        <w:rPr>
          <w:del w:id="441" w:author="Chen Heller" w:date="2023-01-04T10:10:00Z"/>
        </w:rPr>
      </w:pPr>
    </w:p>
    <w:p w14:paraId="65366A3D" w14:textId="29AA2BC8" w:rsidR="00D826D9" w:rsidDel="00A561BE" w:rsidRDefault="00D826D9" w:rsidP="006238E0">
      <w:pPr>
        <w:pStyle w:val="Heading3"/>
        <w:rPr>
          <w:del w:id="442" w:author="Chen Heller" w:date="2023-01-04T10:10:00Z"/>
        </w:rPr>
      </w:pPr>
      <w:bookmarkStart w:id="443" w:name="_Toc114485381"/>
      <w:del w:id="444" w:author="Chen Heller" w:date="2023-01-04T10:10:00Z">
        <w:r w:rsidDel="00A561BE">
          <w:delText>Discussion</w:delText>
        </w:r>
        <w:bookmarkEnd w:id="443"/>
      </w:del>
    </w:p>
    <w:p w14:paraId="25BD0ACD" w14:textId="7E4F32D0" w:rsidR="00197453" w:rsidDel="00A561BE" w:rsidRDefault="005B4E48" w:rsidP="00543738">
      <w:pPr>
        <w:ind w:firstLine="0"/>
        <w:rPr>
          <w:del w:id="445" w:author="Chen Heller" w:date="2023-01-04T10:10:00Z"/>
        </w:rPr>
      </w:pPr>
      <w:del w:id="446" w:author="Chen Heller" w:date="2023-01-04T10:10:00Z">
        <w:r w:rsidDel="00A561BE">
          <w:delText xml:space="preserve">In </w:delText>
        </w:r>
        <w:r w:rsidR="00035FA8" w:rsidDel="00A561BE">
          <w:delText>Experiment 2</w:delText>
        </w:r>
        <w:r w:rsidDel="00A561BE">
          <w:delText xml:space="preserve"> </w:delText>
        </w:r>
        <w:r w:rsidR="00463368" w:rsidDel="00A561BE">
          <w:delText>t</w:delText>
        </w:r>
        <w:r w:rsidR="00540076" w:rsidDel="00A561BE">
          <w:delText>he participants</w:delText>
        </w:r>
        <w:r w:rsidDel="00A561BE">
          <w:delText>'</w:delText>
        </w:r>
        <w:r w:rsidR="00540076" w:rsidDel="00A561BE">
          <w:delText xml:space="preserve"> ability to reach their final decision before initiating their movement was </w:delText>
        </w:r>
        <w:r w:rsidR="00DC40E5" w:rsidDel="00A561BE">
          <w:delText xml:space="preserve">intentionally </w:delText>
        </w:r>
        <w:r w:rsidR="00540076" w:rsidDel="00A561BE">
          <w:delText xml:space="preserve">limited by the </w:delText>
        </w:r>
        <w:r w:rsidDel="00A561BE">
          <w:delText xml:space="preserve">shortened reaction time. </w:delText>
        </w:r>
        <w:r w:rsidR="00DC40E5" w:rsidDel="00A561BE">
          <w:delText>Consequently,</w:delText>
        </w:r>
        <w:r w:rsidDel="00A561BE">
          <w:delText xml:space="preserve"> I expected the decision</w:delText>
        </w:r>
        <w:r w:rsidR="003A2B63" w:rsidDel="00A561BE">
          <w:delText>-</w:delText>
        </w:r>
        <w:r w:rsidDel="00A561BE">
          <w:delText xml:space="preserve">making processes </w:delText>
        </w:r>
        <w:r w:rsidR="00EA0065" w:rsidDel="00A561BE">
          <w:delText xml:space="preserve">to occur during the movement and </w:delText>
        </w:r>
        <w:r w:rsidR="00C00FAB" w:rsidDel="00A561BE">
          <w:delText xml:space="preserve">manifest </w:delText>
        </w:r>
        <w:r w:rsidR="00A322E0" w:rsidDel="00A561BE">
          <w:delText>in</w:delText>
        </w:r>
        <w:r w:rsidR="00C00FAB" w:rsidDel="00A561BE">
          <w:delText xml:space="preserve"> differences in </w:delText>
        </w:r>
        <w:r w:rsidR="00A322E0" w:rsidDel="00A561BE">
          <w:delText xml:space="preserve">the </w:delText>
        </w:r>
        <w:r w:rsidR="00C00FAB" w:rsidDel="00A561BE">
          <w:delText>trajectory between the congruent and incongruent trials.</w:delText>
        </w:r>
        <w:r w:rsidR="002E0D06" w:rsidDel="00A561BE">
          <w:delText xml:space="preserve"> </w:delText>
        </w:r>
        <w:r w:rsidR="00765704" w:rsidDel="00A561BE">
          <w:delText xml:space="preserve">Yet this expectation was not </w:delText>
        </w:r>
        <w:r w:rsidR="00E434A1" w:rsidDel="00A561BE">
          <w:delText>borne</w:delText>
        </w:r>
        <w:r w:rsidR="00765704" w:rsidDel="00A561BE">
          <w:delText xml:space="preserve"> out by the data</w:delText>
        </w:r>
        <w:r w:rsidR="002E0D06" w:rsidDel="00A561BE">
          <w:delText xml:space="preserve">, </w:delText>
        </w:r>
        <w:r w:rsidR="00765704" w:rsidDel="00A561BE">
          <w:delText xml:space="preserve">as </w:delText>
        </w:r>
        <w:r w:rsidR="002E0D06" w:rsidDel="00A561BE">
          <w:delText xml:space="preserve">null results were </w:delText>
        </w:r>
        <w:r w:rsidR="00702526" w:rsidDel="00A561BE">
          <w:delText>observed</w:delText>
        </w:r>
        <w:r w:rsidR="00B1230E" w:rsidDel="00A561BE">
          <w:delText xml:space="preserve"> for all the dependent variables.</w:delText>
        </w:r>
        <w:r w:rsidR="00B8456E" w:rsidDel="00A561BE">
          <w:delText xml:space="preserve"> </w:delText>
        </w:r>
        <w:r w:rsidR="00D826D9" w:rsidRPr="00E93521" w:rsidDel="00A561BE">
          <w:delText xml:space="preserve">An examination of the reach area distribution shows that a single </w:delText>
        </w:r>
        <w:r w:rsidR="00283CE4" w:rsidDel="00A561BE">
          <w:delText>participant</w:delText>
        </w:r>
        <w:r w:rsidR="00D826D9" w:rsidRPr="00E93521" w:rsidDel="00A561BE">
          <w:delText xml:space="preserve"> had a </w:delText>
        </w:r>
        <w:r w:rsidR="00702526" w:rsidDel="00A561BE">
          <w:delText xml:space="preserve">strong </w:delText>
        </w:r>
        <w:r w:rsidR="00D826D9" w:rsidRPr="00E93521" w:rsidDel="00A561BE">
          <w:delText>opposite trend to the rest of the sample</w:delText>
        </w:r>
        <w:r w:rsidR="007F291A" w:rsidDel="00A561BE">
          <w:delText>,</w:delText>
        </w:r>
        <w:r w:rsidR="00D826D9" w:rsidRPr="00E93521" w:rsidDel="00A561BE">
          <w:delText xml:space="preserve"> which might explain why a significant </w:delText>
        </w:r>
        <w:r w:rsidR="009D1EE5" w:rsidDel="00A561BE">
          <w:delText xml:space="preserve">difference between the means </w:delText>
        </w:r>
        <w:r w:rsidR="00D826D9" w:rsidRPr="00E93521" w:rsidDel="00A561BE">
          <w:delText xml:space="preserve">could not be found </w:delText>
        </w:r>
        <w:r w:rsidR="00714A8A" w:rsidDel="00A561BE">
          <w:delText>(</w:delText>
        </w:r>
        <w:r w:rsidR="00714A8A" w:rsidDel="00A561BE">
          <w:fldChar w:fldCharType="begin"/>
        </w:r>
        <w:r w:rsidR="00714A8A" w:rsidDel="00A561BE">
          <w:delInstrText xml:space="preserve"> REF _Ref113877160 \h </w:delInstrText>
        </w:r>
        <w:r w:rsidR="00714A8A" w:rsidDel="00A561BE">
          <w:fldChar w:fldCharType="separate"/>
        </w:r>
        <w:r w:rsidR="003251EA" w:rsidDel="00A561BE">
          <w:delText xml:space="preserve">Figure </w:delText>
        </w:r>
        <w:r w:rsidR="003251EA" w:rsidDel="00A561BE">
          <w:rPr>
            <w:noProof/>
          </w:rPr>
          <w:lastRenderedPageBreak/>
          <w:delText>4</w:delText>
        </w:r>
        <w:r w:rsidR="00714A8A" w:rsidDel="00A561BE">
          <w:fldChar w:fldCharType="end"/>
        </w:r>
        <w:r w:rsidR="00714A8A" w:rsidDel="00A561BE">
          <w:delText>, (</w:delText>
        </w:r>
        <w:r w:rsidR="00494307" w:rsidDel="00A561BE">
          <w:delText>d</w:delText>
        </w:r>
        <w:r w:rsidR="00714A8A" w:rsidDel="00A561BE">
          <w:delText>))</w:delText>
        </w:r>
        <w:r w:rsidR="00D826D9" w:rsidRPr="00E93521" w:rsidDel="00A561BE">
          <w:delText>.</w:delText>
        </w:r>
        <w:r w:rsidR="00A81DB8" w:rsidDel="00A561BE">
          <w:delText xml:space="preserve"> Indeed</w:delText>
        </w:r>
        <w:r w:rsidR="00494307" w:rsidDel="00A561BE">
          <w:delText>,</w:delText>
        </w:r>
        <w:r w:rsidR="00A81DB8" w:rsidDel="00A561BE">
          <w:delText xml:space="preserve"> a post-hoc analysis revealed </w:delText>
        </w:r>
        <w:r w:rsidR="00FE25BD" w:rsidDel="00A561BE">
          <w:delText xml:space="preserve">that </w:delText>
        </w:r>
        <w:r w:rsidR="00EC3DA9" w:rsidDel="00A561BE">
          <w:delText xml:space="preserve">when </w:delText>
        </w:r>
        <w:r w:rsidR="00FE25BD" w:rsidDel="00A561BE">
          <w:delText>this participant</w:delText>
        </w:r>
        <w:r w:rsidR="00EC3DA9" w:rsidDel="00A561BE">
          <w:delText xml:space="preserve"> is excluded</w:delText>
        </w:r>
        <w:r w:rsidR="00FE25BD" w:rsidDel="00A561BE">
          <w:delText xml:space="preserve"> a</w:delText>
        </w:r>
        <w:r w:rsidR="00EC3DA9" w:rsidDel="00A561BE">
          <w:delText>n effect is found in the</w:delText>
        </w:r>
        <w:r w:rsidR="00FA1183" w:rsidDel="00A561BE">
          <w:delText xml:space="preserve"> reach</w:delText>
        </w:r>
        <w:r w:rsidR="00EC3DA9" w:rsidDel="00A561BE">
          <w:delText xml:space="preserve"> </w:delText>
        </w:r>
        <w:r w:rsidR="00FE25BD" w:rsidDel="00A561BE">
          <w:delText>area</w:delText>
        </w:r>
        <w:r w:rsidR="00FA1183" w:rsidDel="00A561BE">
          <w:delText xml:space="preserve"> variable</w:delText>
        </w:r>
        <w:r w:rsidR="002D5D25" w:rsidDel="00A561BE">
          <w:delText xml:space="preserve"> (p</w:delText>
        </w:r>
        <w:r w:rsidR="005B3247" w:rsidDel="00A561BE">
          <w:delText xml:space="preserve"> &lt; 0.001</w:delText>
        </w:r>
        <w:r w:rsidR="002D5D25" w:rsidDel="00A561BE">
          <w:delText>)</w:delText>
        </w:r>
        <w:r w:rsidR="00FE25BD" w:rsidDel="00A561BE">
          <w:delText>.</w:delText>
        </w:r>
        <w:r w:rsidR="00D826D9" w:rsidRPr="00E93521" w:rsidDel="00A561BE">
          <w:delText xml:space="preserve"> </w:delText>
        </w:r>
        <w:r w:rsidR="00C75FB9" w:rsidDel="00A561BE">
          <w:delText xml:space="preserve">Expectedly, </w:delText>
        </w:r>
        <w:r w:rsidR="009D64F9" w:rsidDel="00A561BE">
          <w:delText xml:space="preserve">reducing the allowed </w:delText>
        </w:r>
        <w:r w:rsidR="00145BDF" w:rsidDel="00A561BE">
          <w:delText>reaction</w:delText>
        </w:r>
        <w:r w:rsidR="009D64F9" w:rsidDel="00A561BE">
          <w:delText xml:space="preserve"> time </w:delText>
        </w:r>
        <w:r w:rsidR="00BC32D6" w:rsidDel="00A561BE">
          <w:delText>in this experiment</w:delText>
        </w:r>
        <w:r w:rsidR="00ED152F" w:rsidDel="00A561BE">
          <w:delText xml:space="preserve"> </w:delText>
        </w:r>
        <w:r w:rsidR="0092475A" w:rsidDel="00A561BE">
          <w:delText xml:space="preserve">resulted in </w:delText>
        </w:r>
        <w:r w:rsidR="00AE13F2" w:rsidDel="00A561BE">
          <w:delText>a large average number of excluded trials (</w:delText>
        </w:r>
        <w:r w:rsidR="00A671D0" w:rsidDel="00A561BE">
          <w:delText>M = 214.11, SD = 71.12</w:delText>
        </w:r>
        <w:r w:rsidR="00AE13F2" w:rsidDel="00A561BE">
          <w:delText>)</w:delText>
        </w:r>
        <w:r w:rsidR="00FA149D" w:rsidDel="00A561BE">
          <w:delText xml:space="preserve"> which </w:delText>
        </w:r>
        <w:r w:rsidR="004F6689" w:rsidDel="00A561BE">
          <w:delText xml:space="preserve">might </w:delText>
        </w:r>
        <w:r w:rsidR="00FA149D" w:rsidDel="00A561BE">
          <w:delText xml:space="preserve">also explain the difficulty </w:delText>
        </w:r>
        <w:r w:rsidR="005E1916" w:rsidDel="00A561BE">
          <w:delText>to find</w:delText>
        </w:r>
        <w:r w:rsidR="00FA149D" w:rsidDel="00A561BE">
          <w:delText xml:space="preserve"> an effect</w:delText>
        </w:r>
        <w:r w:rsidR="005E1916" w:rsidDel="00A561BE">
          <w:delText>, as this also reduces the signal to noise ratio</w:delText>
        </w:r>
        <w:r w:rsidR="00AE13F2" w:rsidDel="00A561BE">
          <w:delText>.</w:delText>
        </w:r>
      </w:del>
    </w:p>
    <w:p w14:paraId="2C206D09" w14:textId="7C1ED512" w:rsidR="00ED60E1" w:rsidDel="00094743" w:rsidRDefault="008E682E" w:rsidP="006238E0">
      <w:pPr>
        <w:pStyle w:val="Heading2"/>
        <w:rPr>
          <w:del w:id="447" w:author="Chen Heller" w:date="2023-01-04T10:12:00Z"/>
          <w:rtl/>
        </w:rPr>
      </w:pPr>
      <w:bookmarkStart w:id="448" w:name="_Toc114485382"/>
      <w:del w:id="449" w:author="Chen Heller" w:date="2023-01-04T10:12:00Z">
        <w:r w:rsidDel="00094743">
          <w:delText xml:space="preserve">Pilot </w:delText>
        </w:r>
        <w:r w:rsidR="00ED60E1" w:rsidDel="00094743">
          <w:delText>Exp</w:delText>
        </w:r>
        <w:r w:rsidDel="00094743">
          <w:delText>eriment</w:delText>
        </w:r>
        <w:r w:rsidR="00ED60E1" w:rsidDel="00094743">
          <w:delText xml:space="preserve"> 3</w:delText>
        </w:r>
        <w:bookmarkEnd w:id="448"/>
      </w:del>
    </w:p>
    <w:p w14:paraId="6ED892B3" w14:textId="484AD34A" w:rsidR="00D826D9" w:rsidDel="00094743" w:rsidRDefault="007D3BA7" w:rsidP="00F0095E">
      <w:pPr>
        <w:ind w:firstLine="0"/>
        <w:rPr>
          <w:del w:id="450" w:author="Chen Heller" w:date="2023-01-04T10:12:00Z"/>
        </w:rPr>
      </w:pPr>
      <w:del w:id="451" w:author="Chen Heller" w:date="2023-01-04T10:12:00Z">
        <w:r w:rsidDel="00094743">
          <w:delText xml:space="preserve">Given the </w:delText>
        </w:r>
        <w:r w:rsidR="00D826D9" w:rsidDel="00094743">
          <w:delText>large proportion of excluded trials</w:delText>
        </w:r>
        <w:r w:rsidR="00470925" w:rsidDel="00094743">
          <w:delText xml:space="preserve">, in Experiment 3 </w:delText>
        </w:r>
        <w:r w:rsidR="008E62C2" w:rsidDel="00094743">
          <w:delText xml:space="preserve">the </w:delText>
        </w:r>
        <w:r w:rsidR="00D826D9" w:rsidDel="00094743">
          <w:delText xml:space="preserve">practice session </w:delText>
        </w:r>
        <w:r w:rsidR="00470925" w:rsidDel="00094743">
          <w:delText xml:space="preserve">was substantially prolonged into a full session conducted </w:delText>
        </w:r>
        <w:r w:rsidR="00D826D9" w:rsidDel="00094743">
          <w:delText xml:space="preserve">a day before the test session. </w:delText>
        </w:r>
        <w:r w:rsidR="005863EE" w:rsidDel="00094743">
          <w:delText xml:space="preserve">I anticipated that if participants learn to respond more quickly, there will be </w:delText>
        </w:r>
        <w:r w:rsidR="00D826D9" w:rsidDel="00094743">
          <w:delText xml:space="preserve">less incorrect answers and </w:delText>
        </w:r>
        <w:r w:rsidR="005863EE" w:rsidDel="00094743">
          <w:delText xml:space="preserve">too-slow </w:delText>
        </w:r>
        <w:r w:rsidR="00D826D9" w:rsidDel="00094743">
          <w:delText xml:space="preserve">timing responses, </w:delText>
        </w:r>
        <w:r w:rsidR="005863EE" w:rsidDel="00094743">
          <w:delText>leading to less exclusions. This in turn was expected to increase the signal-to-noise ratio, and allow the</w:delText>
        </w:r>
        <w:r w:rsidR="00D826D9" w:rsidDel="00094743">
          <w:delText xml:space="preserve"> congruency effect</w:delText>
        </w:r>
        <w:r w:rsidR="005863EE" w:rsidDel="00094743">
          <w:delText xml:space="preserve"> to be found</w:delText>
        </w:r>
        <w:r w:rsidR="00D826D9" w:rsidDel="00094743">
          <w:delText>.</w:delText>
        </w:r>
      </w:del>
    </w:p>
    <w:p w14:paraId="0580D9A3" w14:textId="0D941159" w:rsidR="00D826D9" w:rsidDel="00B23456" w:rsidRDefault="00D826D9" w:rsidP="006238E0">
      <w:pPr>
        <w:pStyle w:val="Heading3"/>
        <w:rPr>
          <w:del w:id="452" w:author="Chen Heller" w:date="2023-01-03T17:25:00Z"/>
        </w:rPr>
      </w:pPr>
      <w:bookmarkStart w:id="453" w:name="_Toc114485383"/>
      <w:del w:id="454" w:author="Chen Heller" w:date="2023-01-03T17:25:00Z">
        <w:r w:rsidDel="00B23456">
          <w:delText>Methods</w:delText>
        </w:r>
        <w:bookmarkEnd w:id="453"/>
      </w:del>
    </w:p>
    <w:p w14:paraId="3B29F863" w14:textId="2287F0E3" w:rsidR="00D826D9" w:rsidDel="00B23456" w:rsidRDefault="00D826D9" w:rsidP="006238E0">
      <w:pPr>
        <w:pStyle w:val="Heading4"/>
        <w:rPr>
          <w:del w:id="455" w:author="Chen Heller" w:date="2023-01-03T17:25:00Z"/>
        </w:rPr>
      </w:pPr>
      <w:bookmarkStart w:id="456" w:name="_Toc114485384"/>
      <w:del w:id="457" w:author="Chen Heller" w:date="2023-01-03T17:25:00Z">
        <w:r w:rsidDel="00B23456">
          <w:delText>Participants</w:delText>
        </w:r>
        <w:bookmarkEnd w:id="456"/>
      </w:del>
    </w:p>
    <w:p w14:paraId="542AD451" w14:textId="181A10CF" w:rsidR="00D826D9" w:rsidRPr="00354457" w:rsidDel="00B23456" w:rsidRDefault="00F0095E" w:rsidP="00B23456">
      <w:pPr>
        <w:ind w:firstLine="0"/>
        <w:rPr>
          <w:del w:id="458" w:author="Chen Heller" w:date="2023-01-03T17:25:00Z"/>
        </w:rPr>
      </w:pPr>
      <w:del w:id="459" w:author="Chen Heller" w:date="2023-01-03T17:25:00Z">
        <w:r w:rsidDel="00B23456">
          <w:delText>Seven</w:delText>
        </w:r>
        <w:r w:rsidR="00F5658A" w:rsidDel="00B23456">
          <w:delText xml:space="preserve"> </w:delText>
        </w:r>
        <w:r w:rsidR="00D826D9" w:rsidDel="00B23456">
          <w:delText>participants (</w:delText>
        </w:r>
        <w:r w:rsidR="007B7156" w:rsidDel="00B23456">
          <w:delText xml:space="preserve">5 </w:delText>
        </w:r>
        <w:r w:rsidR="00D826D9" w:rsidDel="00B23456">
          <w:delText>females) were recruited for the study (</w:delText>
        </w:r>
        <w:r w:rsidR="00903CA4" w:rsidDel="00B23456">
          <w:delText xml:space="preserve">age: </w:delText>
        </w:r>
        <w:r w:rsidR="00D826D9" w:rsidDel="00B23456">
          <w:delText xml:space="preserve">M = </w:delText>
        </w:r>
        <w:r w:rsidR="002E3A53" w:rsidDel="00B23456">
          <w:delText>24.42</w:delText>
        </w:r>
        <w:r w:rsidR="00D826D9" w:rsidDel="00B23456">
          <w:delText>, SD = 3.</w:delText>
        </w:r>
        <w:r w:rsidR="002E3A53" w:rsidDel="00B23456">
          <w:delText>20</w:delText>
        </w:r>
        <w:r w:rsidR="00D826D9" w:rsidDel="00B23456">
          <w:delText xml:space="preserve">) in a recruitment procedure identical to experiment 1. Four </w:delText>
        </w:r>
        <w:r w:rsidR="007B7156" w:rsidDel="00B23456">
          <w:delText xml:space="preserve">additional </w:delText>
        </w:r>
        <w:r w:rsidR="00D826D9" w:rsidDel="00B23456">
          <w:delText xml:space="preserve">participants were excluded since they did not arrive to the second day of the experiment. One more participant was excluded because he had less than 25 valid trials in each condition, and five other participants were excluded since they </w:delText>
        </w:r>
        <w:r w:rsidR="00827596" w:rsidDel="00B23456">
          <w:delText>achieved</w:delText>
        </w:r>
        <w:r w:rsidR="00D826D9" w:rsidDel="00B23456">
          <w:delText xml:space="preserve"> significantly less than 70% correct answers in the classification task according to a binomial test.</w:delText>
        </w:r>
      </w:del>
      <w:r w:rsidR="007B7156" w:rsidDel="007B7156">
        <w:t xml:space="preserve"> </w:t>
      </w:r>
    </w:p>
    <w:p w14:paraId="0A2005EA" w14:textId="13205531" w:rsidR="00D826D9" w:rsidRDefault="00D826D9">
      <w:pPr>
        <w:ind w:firstLine="0"/>
        <w:pPrChange w:id="460" w:author="Chen Heller" w:date="2023-01-03T17:25:00Z">
          <w:pPr>
            <w:pStyle w:val="Heading3"/>
          </w:pPr>
        </w:pPrChange>
      </w:pPr>
      <w:bookmarkStart w:id="461" w:name="_Toc114485385"/>
      <w:del w:id="462" w:author="Chen Heller" w:date="2023-01-03T17:25:00Z">
        <w:r w:rsidDel="00B23456">
          <w:delText>Stimuli</w:delText>
        </w:r>
        <w:r w:rsidR="008E682E" w:rsidDel="00B23456">
          <w:delText>, Apparatus and Procedure</w:delText>
        </w:r>
      </w:del>
      <w:bookmarkEnd w:id="461"/>
    </w:p>
    <w:p w14:paraId="1151CE81" w14:textId="6BEACAD6" w:rsidR="00D826D9" w:rsidRDefault="00D826D9" w:rsidP="00EE6512">
      <w:pPr>
        <w:ind w:firstLine="0"/>
      </w:pPr>
      <w:del w:id="463" w:author="Chen Heller" w:date="2023-01-03T17:19:00Z">
        <w:r w:rsidDel="00621802">
          <w:delText>The</w:delText>
        </w:r>
        <w:r w:rsidR="008E682E" w:rsidDel="00621802">
          <w:delText xml:space="preserve"> experimental methods were identical to those used in Experiment 2, besides the following changes: </w:delText>
        </w:r>
        <w:r w:rsidR="001D0E54" w:rsidDel="00621802">
          <w:delText>f</w:delText>
        </w:r>
        <w:r w:rsidR="008E682E" w:rsidDel="00621802">
          <w:delText xml:space="preserve">irst, the </w:delText>
        </w:r>
        <w:r w:rsidDel="00621802">
          <w:delText>maximal movement onset and movement duration were reduced by 10ms to 320ms and 420ms respectively</w:delText>
        </w:r>
        <w:r w:rsidR="00960D0C" w:rsidDel="00621802">
          <w:delText xml:space="preserve"> to make sure they do not exceed those use</w:delText>
        </w:r>
        <w:r w:rsidR="001B09DD" w:rsidDel="00621802">
          <w:delText>d</w:delText>
        </w:r>
        <w:r w:rsidR="00960D0C" w:rsidDel="00621802">
          <w:delText xml:space="preserve"> in</w:delText>
        </w:r>
      </w:del>
      <w:del w:id="464" w:author="Chen Heller" w:date="2023-01-03T17:18:00Z">
        <w:r w:rsidR="00960D0C" w:rsidDel="00621802">
          <w:delText xml:space="preserve"> </w:delText>
        </w:r>
        <w:r w:rsidR="00960D0C" w:rsidRPr="00C65950" w:rsidDel="00621802">
          <w:delText>Gallivan &amp; Chapman</w:delText>
        </w:r>
        <w:r w:rsidR="00960D0C" w:rsidDel="00621802">
          <w:delText xml:space="preserve"> </w:delText>
        </w:r>
        <w:r w:rsidR="00FA1F2E" w:rsidDel="00621802">
          <w:fldChar w:fldCharType="begin"/>
        </w:r>
        <w:r w:rsidR="001E0D76" w:rsidDel="00621802">
          <w:delInstrText xml:space="preserve"> ADDIN ZOTERO_ITEM CSL_CITATION {"citationID":"V41mvUQG","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delInstrText>
        </w:r>
        <w:r w:rsidR="00FA1F2E" w:rsidDel="00621802">
          <w:fldChar w:fldCharType="separate"/>
        </w:r>
        <w:r w:rsidR="001E0D76" w:rsidRPr="001E0D76" w:rsidDel="00621802">
          <w:rPr>
            <w:rFonts w:ascii="Times New Roman" w:hAnsi="Times New Roman" w:cs="Times New Roman"/>
          </w:rPr>
          <w:delText>(2014)</w:delText>
        </w:r>
        <w:r w:rsidR="00FA1F2E" w:rsidDel="00621802">
          <w:fldChar w:fldCharType="end"/>
        </w:r>
      </w:del>
      <w:del w:id="465" w:author="Chen Heller" w:date="2023-01-03T17:19:00Z">
        <w:r w:rsidDel="00621802">
          <w:delText xml:space="preserve">. </w:delText>
        </w:r>
      </w:del>
      <w:del w:id="466" w:author="Chen Heller" w:date="2023-01-03T17:20:00Z">
        <w:r w:rsidDel="003945DC">
          <w:delText>Recognition of movement onset and offset was also adjusted</w:delText>
        </w:r>
        <w:r w:rsidR="0057241D" w:rsidDel="003945DC">
          <w:delText xml:space="preserve"> to improve their consistency </w:delText>
        </w:r>
        <w:r w:rsidR="0057241D" w:rsidDel="003945DC">
          <w:lastRenderedPageBreak/>
          <w:delText>across trials</w:delText>
        </w:r>
        <w:r w:rsidDel="003945DC">
          <w:delText xml:space="preserve">, </w:delText>
        </w:r>
        <w:r w:rsidR="008E682E" w:rsidDel="003945DC">
          <w:delText xml:space="preserve">so </w:delText>
        </w:r>
        <w:r w:rsidDel="003945DC">
          <w:delText xml:space="preserve">movement started when the finger was 1cm away from the starting point (Euclidean distance) and ended when it was 1.5cm away from the screen (on the Z axis). </w:delText>
        </w:r>
      </w:del>
      <w:r w:rsidR="008E682E">
        <w:t xml:space="preserve">Second, </w:t>
      </w:r>
      <w:del w:id="467" w:author="Chen Heller" w:date="2023-01-03T17:20:00Z">
        <w:r w:rsidDel="003945DC">
          <w:delText xml:space="preserve">"Too early" feedback was given if the participant responded less then 100ms after target presentation. The purpose of the "Too early" feedback was to prevent predictive responses, </w:delText>
        </w:r>
        <w:r w:rsidR="008E682E" w:rsidDel="003945DC">
          <w:delText>which</w:delText>
        </w:r>
        <w:r w:rsidDel="003945DC">
          <w:delText xml:space="preserve"> are planned before the stimul</w:delText>
        </w:r>
        <w:r w:rsidR="008E682E" w:rsidDel="003945DC">
          <w:delText>us</w:delText>
        </w:r>
        <w:r w:rsidDel="003945DC">
          <w:delText xml:space="preserve"> is displayed and are therefore less affected by it. </w:delText>
        </w:r>
      </w:del>
      <w:del w:id="468" w:author="Chen Heller" w:date="2023-01-03T17:21:00Z">
        <w:r w:rsidR="008E682E" w:rsidDel="00EE24E2">
          <w:delText xml:space="preserve">Third, and most importantly, a longer practice session was run on a separate day before the main experimental session. It included six practice blocks, where a different set of 60 4-letter words was used as primes and targets. All words followed the same criteria as in the previous experiments. </w:delText>
        </w:r>
        <w:r w:rsidDel="00EE24E2">
          <w:delText xml:space="preserve"> The</w:delText>
        </w:r>
        <w:r w:rsidR="008E682E" w:rsidDel="00EE24E2">
          <w:delText>se</w:delText>
        </w:r>
        <w:r w:rsidDel="00EE24E2">
          <w:delText xml:space="preserve"> stimuli were drawn from a set of ten pseudo random lists of condition and stimulus order</w:delText>
        </w:r>
        <w:r w:rsidR="00C34ABE" w:rsidDel="00EE24E2">
          <w:delText>,</w:delText>
        </w:r>
        <w:r w:rsidDel="00EE24E2">
          <w:delText xml:space="preserve"> </w:delText>
        </w:r>
        <w:r w:rsidR="00C34ABE" w:rsidDel="00EE24E2">
          <w:delText xml:space="preserve">which </w:delText>
        </w:r>
        <w:r w:rsidDel="00EE24E2">
          <w:delText>followed the same constraints as the test session lists.</w:delText>
        </w:r>
      </w:del>
    </w:p>
    <w:p w14:paraId="5154F176" w14:textId="0E132E5F" w:rsidR="00D826D9" w:rsidDel="005B45DE" w:rsidRDefault="00D826D9" w:rsidP="006238E0">
      <w:pPr>
        <w:pStyle w:val="Heading3"/>
        <w:rPr>
          <w:del w:id="469" w:author="Chen Heller" w:date="2023-01-04T10:14:00Z"/>
        </w:rPr>
      </w:pPr>
      <w:bookmarkStart w:id="470" w:name="_Toc114485386"/>
      <w:del w:id="471" w:author="Chen Heller" w:date="2023-01-04T10:14:00Z">
        <w:r w:rsidDel="005B45DE">
          <w:delText>Results</w:delText>
        </w:r>
        <w:bookmarkEnd w:id="470"/>
      </w:del>
    </w:p>
    <w:p w14:paraId="3C8905BD" w14:textId="567CFF55" w:rsidR="0045341F" w:rsidDel="00094743" w:rsidRDefault="00BA4221" w:rsidP="002973C7">
      <w:pPr>
        <w:ind w:firstLine="0"/>
        <w:rPr>
          <w:del w:id="472" w:author="Chen Heller" w:date="2023-01-04T10:12:00Z"/>
        </w:rPr>
      </w:pPr>
      <w:del w:id="473" w:author="Chen Heller" w:date="2023-01-04T10:12:00Z">
        <w:r w:rsidDel="00094743">
          <w:delText xml:space="preserve">Prime visibility: </w:delText>
        </w:r>
        <w:r w:rsidR="004824F3" w:rsidDel="00094743">
          <w:delText>PAS visibility ratings of 1/2/3/4 were given in</w:delText>
        </w:r>
        <w:r w:rsidDel="00094743">
          <w:delText xml:space="preserve"> </w:delText>
        </w:r>
        <w:r w:rsidR="00E97DDA" w:rsidDel="00094743">
          <w:delText>76.29</w:delText>
        </w:r>
        <w:r w:rsidDel="00094743">
          <w:delText>%</w:delText>
        </w:r>
        <w:r w:rsidR="004824F3" w:rsidDel="00094743">
          <w:delText>/</w:delText>
        </w:r>
        <w:r w:rsidR="00935D83" w:rsidDel="00094743">
          <w:delText>2</w:delText>
        </w:r>
        <w:r w:rsidR="00E97DDA" w:rsidDel="00094743">
          <w:delText>0</w:delText>
        </w:r>
        <w:r w:rsidR="00935D83" w:rsidDel="00094743">
          <w:delText>.</w:delText>
        </w:r>
        <w:r w:rsidR="00E97DDA" w:rsidDel="00094743">
          <w:delText>0</w:delText>
        </w:r>
        <w:r w:rsidR="00935D83" w:rsidDel="00094743">
          <w:delText>8</w:delText>
        </w:r>
        <w:r w:rsidDel="00094743">
          <w:delText>%</w:delText>
        </w:r>
        <w:r w:rsidR="004824F3" w:rsidDel="00094743">
          <w:delText>/</w:delText>
        </w:r>
        <w:r w:rsidR="00E97DDA" w:rsidDel="00094743">
          <w:delText>2</w:delText>
        </w:r>
        <w:r w:rsidR="00935D83" w:rsidDel="00094743">
          <w:delText>.</w:delText>
        </w:r>
        <w:r w:rsidR="00E97DDA" w:rsidDel="00094743">
          <w:delText>85</w:delText>
        </w:r>
        <w:r w:rsidDel="00094743">
          <w:delText>%</w:delText>
        </w:r>
        <w:r w:rsidR="004824F3" w:rsidDel="00094743">
          <w:delText>/</w:delText>
        </w:r>
        <w:r w:rsidR="00E97DDA" w:rsidDel="00094743">
          <w:delText>0</w:delText>
        </w:r>
        <w:r w:rsidR="00935D83" w:rsidDel="00094743">
          <w:delText>.</w:delText>
        </w:r>
        <w:r w:rsidR="00E97DDA" w:rsidDel="00094743">
          <w:delText>76</w:delText>
        </w:r>
        <w:r w:rsidDel="00094743">
          <w:delText>%</w:delText>
        </w:r>
        <w:r w:rsidR="004824F3" w:rsidDel="00094743">
          <w:delText xml:space="preserve"> of the trials, respectively</w:delText>
        </w:r>
        <w:r w:rsidDel="00094743">
          <w:delText xml:space="preserve">. </w:delText>
        </w:r>
        <w:r w:rsidR="00397BE4" w:rsidDel="00094743">
          <w:delText>Chance level recognition was observed for stimuli that was reported as invisible</w:delText>
        </w:r>
        <w:r w:rsidR="00D826D9" w:rsidDel="00094743">
          <w:delText>, M = 47.4</w:delText>
        </w:r>
        <w:r w:rsidR="00174F24" w:rsidDel="00094743">
          <w:delText>6</w:delText>
        </w:r>
        <w:r w:rsidR="00D826D9" w:rsidDel="00094743">
          <w:delText>%, SD = 3.4</w:delText>
        </w:r>
        <w:r w:rsidR="00E52E97" w:rsidDel="00094743">
          <w:delText>5</w:delText>
        </w:r>
        <w:r w:rsidR="00D826D9" w:rsidDel="00094743">
          <w:delText>, t</w:delText>
        </w:r>
        <w:r w:rsidR="00D826D9" w:rsidRPr="00EE6512" w:rsidDel="00094743">
          <w:delText>(6)</w:delText>
        </w:r>
        <w:r w:rsidR="00D826D9" w:rsidDel="00094743">
          <w:delText xml:space="preserve"> = -1.94, p = 0.1</w:delText>
        </w:r>
        <w:r w:rsidR="00174F24" w:rsidDel="00094743">
          <w:delText>00</w:delText>
        </w:r>
        <w:r w:rsidR="00D826D9" w:rsidDel="00094743">
          <w:delText>, 95% CI = [44.26, 50.65].</w:delText>
        </w:r>
        <w:r w:rsidR="008116EA" w:rsidDel="00094743">
          <w:delText xml:space="preserve"> </w:delText>
        </w:r>
      </w:del>
    </w:p>
    <w:p w14:paraId="79B2248F" w14:textId="41DC2037" w:rsidR="00810BEA" w:rsidDel="005B45DE" w:rsidRDefault="0045341F" w:rsidP="00212789">
      <w:pPr>
        <w:rPr>
          <w:del w:id="474" w:author="Chen Heller" w:date="2023-01-04T10:13:00Z"/>
        </w:rPr>
      </w:pPr>
      <w:del w:id="475" w:author="Chen Heller" w:date="2023-01-04T10:13:00Z">
        <w:r w:rsidDel="005B45DE">
          <w:delText xml:space="preserve">Congruency effect: </w:delText>
        </w:r>
        <w:r w:rsidR="00E132B1" w:rsidDel="005B45DE">
          <w:delText xml:space="preserve"> </w:delText>
        </w:r>
        <w:r w:rsidR="00D826D9" w:rsidDel="005B45DE">
          <w:delText xml:space="preserve">Contrary to </w:delText>
        </w:r>
        <w:r w:rsidR="000A2BD0" w:rsidDel="005B45DE">
          <w:delText>Experiment 2</w:delText>
        </w:r>
        <w:r w:rsidR="00D826D9" w:rsidDel="005B45DE">
          <w:delText xml:space="preserve">, </w:delText>
        </w:r>
        <w:r w:rsidR="00006789" w:rsidDel="005B45DE">
          <w:delText>a p</w:delText>
        </w:r>
        <w:r w:rsidR="00DF710B" w:rsidDel="005B45DE">
          <w:delText xml:space="preserve">rominent difference was found </w:delText>
        </w:r>
        <w:r w:rsidR="00536CFE" w:rsidDel="005B45DE">
          <w:delText xml:space="preserve">in </w:delText>
        </w:r>
        <w:r w:rsidR="00DF710B" w:rsidDel="005B45DE">
          <w:delText>reach area</w:delText>
        </w:r>
        <w:r w:rsidR="002973C7" w:rsidDel="005B45DE">
          <w:delText>,</w:delText>
        </w:r>
        <w:r w:rsidR="00DF710B" w:rsidDel="005B45DE">
          <w:delText xml:space="preserve"> </w:delText>
        </w:r>
        <w:r w:rsidR="00536CFE" w:rsidDel="005B45DE">
          <w:delText>which</w:delText>
        </w:r>
        <w:r w:rsidR="00536CFE" w:rsidRPr="00536CFE" w:rsidDel="005B45DE">
          <w:delText xml:space="preserve"> </w:delText>
        </w:r>
        <w:r w:rsidR="00536CFE" w:rsidDel="005B45DE">
          <w:delText xml:space="preserve">was smaller in the incongruent condition than in the congruent one </w:delText>
        </w:r>
        <w:r w:rsidR="000C3552" w:rsidDel="005B45DE">
          <w:delText>(</w:delText>
        </w:r>
        <w:r w:rsidR="000C3552" w:rsidDel="005B45DE">
          <w:fldChar w:fldCharType="begin"/>
        </w:r>
        <w:r w:rsidR="000C3552" w:rsidDel="005B45DE">
          <w:delInstrText xml:space="preserve"> REF _Ref113877436 \h </w:delInstrText>
        </w:r>
        <w:r w:rsidR="000C3552" w:rsidDel="005B45DE">
          <w:fldChar w:fldCharType="separate"/>
        </w:r>
        <w:r w:rsidR="003251EA" w:rsidDel="005B45DE">
          <w:delText xml:space="preserve">Figure </w:delText>
        </w:r>
        <w:r w:rsidR="003251EA" w:rsidDel="005B45DE">
          <w:rPr>
            <w:noProof/>
          </w:rPr>
          <w:delText>5</w:delText>
        </w:r>
        <w:r w:rsidR="000C3552" w:rsidDel="005B45DE">
          <w:fldChar w:fldCharType="end"/>
        </w:r>
        <w:r w:rsidR="0043758C" w:rsidDel="005B45DE">
          <w:delText>). H</w:delText>
        </w:r>
        <w:r w:rsidR="00536CFE" w:rsidDel="005B45DE">
          <w:delText>owever this difference</w:delText>
        </w:r>
        <w:r w:rsidR="0043758C" w:rsidDel="005B45DE">
          <w:delText xml:space="preserve">, </w:delText>
        </w:r>
        <w:r w:rsidR="00956ED9" w:rsidDel="005B45DE">
          <w:delText xml:space="preserve">as well as </w:delText>
        </w:r>
        <w:r w:rsidR="0043758C" w:rsidDel="005B45DE">
          <w:delText>the difference in the other dependent variables</w:delText>
        </w:r>
        <w:r w:rsidR="00956ED9" w:rsidDel="005B45DE">
          <w:delText xml:space="preserve"> (</w:delText>
        </w:r>
        <w:r w:rsidR="00956ED9" w:rsidDel="005B45DE">
          <w:fldChar w:fldCharType="begin"/>
        </w:r>
        <w:r w:rsidR="00956ED9" w:rsidDel="005B45DE">
          <w:delInstrText xml:space="preserve"> REF _Ref114067946 \h </w:delInstrText>
        </w:r>
        <w:r w:rsidR="00956ED9" w:rsidDel="005B45DE">
          <w:fldChar w:fldCharType="separate"/>
        </w:r>
        <w:r w:rsidR="003251EA" w:rsidDel="005B45DE">
          <w:delText xml:space="preserve">Table </w:delText>
        </w:r>
        <w:r w:rsidR="003251EA" w:rsidDel="005B45DE">
          <w:rPr>
            <w:noProof/>
          </w:rPr>
          <w:delText>3</w:delText>
        </w:r>
        <w:r w:rsidR="00956ED9" w:rsidDel="005B45DE">
          <w:fldChar w:fldCharType="end"/>
        </w:r>
        <w:r w:rsidR="00956ED9" w:rsidDel="005B45DE">
          <w:delText>)</w:delText>
        </w:r>
        <w:r w:rsidR="0043758C" w:rsidDel="005B45DE">
          <w:delText xml:space="preserve">, </w:delText>
        </w:r>
        <w:r w:rsidR="00536CFE" w:rsidDel="005B45DE">
          <w:delText>did not survive the multiple comparisons correction</w:delText>
        </w:r>
        <w:r w:rsidR="0043758C" w:rsidDel="005B45DE">
          <w:delText>.</w:delText>
        </w:r>
        <w:r w:rsidR="00536CFE" w:rsidDel="005B45DE">
          <w:delText xml:space="preserve"> </w:delText>
        </w:r>
        <w:r w:rsidR="00D826D9" w:rsidDel="005B45DE">
          <w:delText xml:space="preserve"> </w:delText>
        </w:r>
      </w:del>
    </w:p>
    <w:p w14:paraId="42C02537" w14:textId="067C7F43" w:rsidR="00D826D9" w:rsidDel="005B45DE" w:rsidRDefault="002973C7" w:rsidP="00050C27">
      <w:pPr>
        <w:rPr>
          <w:del w:id="476" w:author="Chen Heller" w:date="2023-01-04T10:14:00Z"/>
        </w:rPr>
      </w:pPr>
      <w:del w:id="477" w:author="Chen Heller" w:date="2023-01-04T10:14:00Z">
        <w:r w:rsidDel="005B45DE">
          <w:delText>As opposed to</w:delText>
        </w:r>
        <w:r w:rsidR="00810BEA" w:rsidDel="005B45DE">
          <w:delText xml:space="preserve"> my expectation</w:delText>
        </w:r>
        <w:r w:rsidR="00A57CA5" w:rsidDel="005B45DE">
          <w:delText xml:space="preserve">, </w:delText>
        </w:r>
        <w:r w:rsidR="00810BEA" w:rsidDel="005B45DE">
          <w:delText xml:space="preserve">no </w:delText>
        </w:r>
        <w:r w:rsidR="00385C79" w:rsidDel="005B45DE">
          <w:delText>difference</w:delText>
        </w:r>
        <w:r w:rsidR="00810BEA" w:rsidDel="005B45DE">
          <w:delText xml:space="preserve"> was found between </w:delText>
        </w:r>
        <w:r w:rsidR="00A57CA5" w:rsidDel="005B45DE">
          <w:delText>t</w:delText>
        </w:r>
        <w:r w:rsidR="00B61734" w:rsidDel="005B45DE">
          <w:delText xml:space="preserve">he response time </w:delText>
        </w:r>
        <w:r w:rsidR="00385C79" w:rsidDel="005B45DE">
          <w:delText xml:space="preserve">in </w:delText>
        </w:r>
        <w:r w:rsidR="00B61734" w:rsidDel="005B45DE">
          <w:delText>the first block of the first and the second day</w:delText>
        </w:r>
        <w:r w:rsidR="00E95DDB" w:rsidDel="005B45DE">
          <w:delText>s</w:delText>
        </w:r>
        <w:r w:rsidR="005869EC" w:rsidDel="005B45DE">
          <w:delText xml:space="preserve"> </w:delText>
        </w:r>
        <w:r w:rsidR="00B61734" w:rsidDel="005B45DE">
          <w:delText>(</w:delText>
        </w:r>
        <w:r w:rsidR="00A47FEC" w:rsidDel="005B45DE">
          <w:delText>M</w:delText>
        </w:r>
        <w:r w:rsidR="00A47FEC" w:rsidDel="005B45DE">
          <w:rPr>
            <w:vertAlign w:val="subscript"/>
          </w:rPr>
          <w:delText>1</w:delText>
        </w:r>
        <w:r w:rsidR="00A47FEC" w:rsidDel="005B45DE">
          <w:delText xml:space="preserve"> = </w:delText>
        </w:r>
        <w:r w:rsidR="00367D35" w:rsidDel="005B45DE">
          <w:delText>535.97</w:delText>
        </w:r>
        <w:r w:rsidR="00A47FEC" w:rsidDel="005B45DE">
          <w:delText>, SD</w:delText>
        </w:r>
        <w:r w:rsidR="00A47FEC" w:rsidDel="005B45DE">
          <w:rPr>
            <w:vertAlign w:val="subscript"/>
          </w:rPr>
          <w:delText>1</w:delText>
        </w:r>
        <w:r w:rsidR="00A47FEC" w:rsidDel="005B45DE">
          <w:delText xml:space="preserve"> = </w:delText>
        </w:r>
        <w:r w:rsidR="00C62D8B" w:rsidDel="005B45DE">
          <w:delText>63.18</w:delText>
        </w:r>
        <w:r w:rsidR="00A47FEC" w:rsidDel="005B45DE">
          <w:delText>, M</w:delText>
        </w:r>
        <w:r w:rsidR="00A47FEC" w:rsidDel="005B45DE">
          <w:rPr>
            <w:vertAlign w:val="subscript"/>
          </w:rPr>
          <w:delText>2</w:delText>
        </w:r>
        <w:r w:rsidR="00A47FEC" w:rsidDel="005B45DE">
          <w:delText xml:space="preserve"> = </w:delText>
        </w:r>
        <w:r w:rsidR="00C62D8B" w:rsidDel="005B45DE">
          <w:delText>455.76</w:delText>
        </w:r>
        <w:r w:rsidR="00A47FEC" w:rsidDel="005B45DE">
          <w:delText>, SD</w:delText>
        </w:r>
        <w:r w:rsidR="00A47FEC" w:rsidDel="005B45DE">
          <w:rPr>
            <w:vertAlign w:val="subscript"/>
          </w:rPr>
          <w:delText>2</w:delText>
        </w:r>
        <w:r w:rsidR="00A47FEC" w:rsidDel="005B45DE">
          <w:delText xml:space="preserve"> = </w:delText>
        </w:r>
        <w:r w:rsidR="00C62D8B" w:rsidDel="005B45DE">
          <w:delText>97.56</w:delText>
        </w:r>
        <w:r w:rsidR="00A47FEC" w:rsidDel="005B45DE">
          <w:delText>, t</w:delText>
        </w:r>
        <w:r w:rsidR="00A47FEC" w:rsidRPr="008351C5" w:rsidDel="005B45DE">
          <w:delText>(</w:delText>
        </w:r>
        <w:r w:rsidR="00587EB6" w:rsidDel="005B45DE">
          <w:delText>6</w:delText>
        </w:r>
        <w:r w:rsidR="00A47FEC" w:rsidRPr="008351C5" w:rsidDel="005B45DE">
          <w:delText>)</w:delText>
        </w:r>
        <w:r w:rsidR="00A47FEC" w:rsidDel="005B45DE">
          <w:delText xml:space="preserve"> = </w:delText>
        </w:r>
        <w:r w:rsidR="00587EB6" w:rsidDel="005B45DE">
          <w:delText>1.86</w:delText>
        </w:r>
        <w:r w:rsidR="00A47FEC" w:rsidDel="005B45DE">
          <w:delText>, p = 0.</w:delText>
        </w:r>
        <w:r w:rsidR="0059682D" w:rsidDel="005B45DE">
          <w:delText>1</w:delText>
        </w:r>
        <w:r w:rsidR="00587EB6" w:rsidDel="005B45DE">
          <w:delText>11</w:delText>
        </w:r>
        <w:r w:rsidR="00A47FEC" w:rsidDel="005B45DE">
          <w:delText>, 95% CI [</w:delText>
        </w:r>
        <w:r w:rsidR="0059682D" w:rsidDel="005B45DE">
          <w:delText>-</w:delText>
        </w:r>
        <w:r w:rsidR="00587EB6" w:rsidDel="005B45DE">
          <w:delText>24</w:delText>
        </w:r>
        <w:r w:rsidR="0059682D" w:rsidDel="005B45DE">
          <w:delText>.</w:delText>
        </w:r>
        <w:r w:rsidR="00587EB6" w:rsidDel="005B45DE">
          <w:delText>94</w:delText>
        </w:r>
        <w:r w:rsidR="00A47FEC" w:rsidDel="005B45DE">
          <w:delText xml:space="preserve">, </w:delText>
        </w:r>
        <w:r w:rsidR="00587EB6" w:rsidDel="005B45DE">
          <w:delText>185.36</w:delText>
        </w:r>
        <w:r w:rsidR="00A47FEC" w:rsidDel="005B45DE">
          <w:delText>]</w:delText>
        </w:r>
        <w:r w:rsidR="00B61734" w:rsidDel="005B45DE">
          <w:delText xml:space="preserve">). </w:delText>
        </w:r>
        <w:r w:rsidR="00C05336" w:rsidDel="005B45DE">
          <w:delText>Furthermore,</w:delText>
        </w:r>
        <w:r w:rsidR="00B61734" w:rsidDel="005B45DE">
          <w:delText xml:space="preserve"> </w:delText>
        </w:r>
        <w:r w:rsidR="00D826D9" w:rsidDel="005B45DE">
          <w:delText xml:space="preserve">the average number of valid trials </w:delText>
        </w:r>
        <w:r w:rsidR="006E6D22" w:rsidDel="005B45DE">
          <w:delText>exhibited a</w:delText>
        </w:r>
        <w:r w:rsidR="00E11384" w:rsidDel="005B45DE">
          <w:delText xml:space="preserve">n unexpected </w:delText>
        </w:r>
        <w:r w:rsidR="006E6D22" w:rsidDel="005B45DE">
          <w:delText xml:space="preserve">decreasing trend between </w:delText>
        </w:r>
        <w:r w:rsidR="002F313C" w:rsidRPr="002F313C" w:rsidDel="005B45DE">
          <w:delText>Experiment 2</w:delText>
        </w:r>
        <w:r w:rsidR="00461EEA" w:rsidDel="005B45DE">
          <w:delText xml:space="preserve"> </w:delText>
        </w:r>
        <w:r w:rsidR="00E27440" w:rsidDel="005B45DE">
          <w:delText>a</w:delText>
        </w:r>
        <w:r w:rsidR="00461EEA" w:rsidDel="005B45DE">
          <w:delText xml:space="preserve">nd </w:delText>
        </w:r>
        <w:r w:rsidR="002F313C" w:rsidRPr="002F313C" w:rsidDel="005B45DE">
          <w:delText>Experiment 3</w:delText>
        </w:r>
        <w:r w:rsidR="00634E13" w:rsidDel="005B45DE">
          <w:delText xml:space="preserve"> (</w:delText>
        </w:r>
        <w:r w:rsidR="00DD7902" w:rsidDel="005B45DE">
          <w:delText>M</w:delText>
        </w:r>
        <w:r w:rsidR="00DD7902" w:rsidDel="005B45DE">
          <w:rPr>
            <w:vertAlign w:val="subscript"/>
          </w:rPr>
          <w:delText>2</w:delText>
        </w:r>
        <w:r w:rsidR="00DD7902" w:rsidDel="005B45DE">
          <w:delText xml:space="preserve"> = </w:delText>
        </w:r>
        <w:r w:rsidR="00E64905" w:rsidDel="005B45DE">
          <w:delText>234.44</w:delText>
        </w:r>
        <w:r w:rsidR="00DD7902" w:rsidDel="005B45DE">
          <w:delText xml:space="preserve">, </w:delText>
        </w:r>
        <w:r w:rsidR="00DD7902" w:rsidDel="005B45DE">
          <w:lastRenderedPageBreak/>
          <w:delText>SD</w:delText>
        </w:r>
        <w:r w:rsidR="00DD7902" w:rsidDel="005B45DE">
          <w:rPr>
            <w:vertAlign w:val="subscript"/>
          </w:rPr>
          <w:delText>2</w:delText>
        </w:r>
        <w:r w:rsidR="00DD7902" w:rsidDel="005B45DE">
          <w:delText xml:space="preserve"> = </w:delText>
        </w:r>
        <w:r w:rsidR="00E64905" w:rsidDel="005B45DE">
          <w:delText>84.66</w:delText>
        </w:r>
        <w:r w:rsidR="00DD7902" w:rsidDel="005B45DE">
          <w:delText>, M</w:delText>
        </w:r>
        <w:r w:rsidR="00DD7902" w:rsidDel="005B45DE">
          <w:rPr>
            <w:vertAlign w:val="subscript"/>
          </w:rPr>
          <w:delText>3</w:delText>
        </w:r>
        <w:r w:rsidR="00DD7902" w:rsidDel="005B45DE">
          <w:delText xml:space="preserve"> = </w:delText>
        </w:r>
        <w:r w:rsidR="00E64905" w:rsidDel="005B45DE">
          <w:delText>162.57</w:delText>
        </w:r>
        <w:r w:rsidR="00DD7902" w:rsidDel="005B45DE">
          <w:delText>, SD</w:delText>
        </w:r>
        <w:r w:rsidR="00DD7902" w:rsidDel="005B45DE">
          <w:rPr>
            <w:vertAlign w:val="subscript"/>
          </w:rPr>
          <w:delText>3</w:delText>
        </w:r>
        <w:r w:rsidR="00DD7902" w:rsidDel="005B45DE">
          <w:delText xml:space="preserve"> = </w:delText>
        </w:r>
        <w:r w:rsidR="00E64905" w:rsidDel="005B45DE">
          <w:delText>63.23</w:delText>
        </w:r>
        <w:r w:rsidR="00DD7902" w:rsidDel="005B45DE">
          <w:delText>, t</w:delText>
        </w:r>
        <w:r w:rsidR="00DD7902" w:rsidRPr="00113020" w:rsidDel="005B45DE">
          <w:delText>(</w:delText>
        </w:r>
        <w:r w:rsidR="00DD7902" w:rsidDel="005B45DE">
          <w:delText>14</w:delText>
        </w:r>
        <w:r w:rsidR="00DD7902" w:rsidRPr="00113020" w:rsidDel="005B45DE">
          <w:delText>)</w:delText>
        </w:r>
        <w:r w:rsidR="00DD7902" w:rsidDel="005B45DE">
          <w:delText xml:space="preserve"> = -1.87, p = 0.082, 95% CI [-154.25, 10.51]</w:delText>
        </w:r>
        <w:r w:rsidR="00E27440" w:rsidDel="005B45DE">
          <w:delText>; For a</w:delText>
        </w:r>
        <w:r w:rsidR="00FA4EF0" w:rsidDel="005B45DE">
          <w:delText xml:space="preserve">n elaborative </w:delText>
        </w:r>
        <w:r w:rsidR="00E27440" w:rsidDel="005B45DE">
          <w:delText xml:space="preserve">description of </w:delText>
        </w:r>
        <w:r w:rsidR="001A1554" w:rsidDel="005B45DE">
          <w:delText xml:space="preserve">the </w:delText>
        </w:r>
        <w:r w:rsidR="00FA4EF0" w:rsidDel="005B45DE">
          <w:delText xml:space="preserve">excluded </w:delText>
        </w:r>
        <w:r w:rsidR="00114D69" w:rsidDel="005B45DE">
          <w:delText>trials see</w:delText>
        </w:r>
        <w:r w:rsidR="00050C27" w:rsidDel="005B45DE">
          <w:delText xml:space="preserve"> </w:delText>
        </w:r>
        <w:r w:rsidR="00050C27" w:rsidDel="005B45DE">
          <w:fldChar w:fldCharType="begin"/>
        </w:r>
        <w:r w:rsidR="00050C27" w:rsidDel="005B45DE">
          <w:delInstrText xml:space="preserve"> REF _Ref114472701 \h </w:delInstrText>
        </w:r>
        <w:r w:rsidR="00050C27" w:rsidDel="005B45DE">
          <w:fldChar w:fldCharType="separate"/>
        </w:r>
        <w:r w:rsidR="00050C27" w:rsidDel="005B45DE">
          <w:delText xml:space="preserve">Supplementary Table </w:delText>
        </w:r>
        <w:r w:rsidR="00050C27" w:rsidDel="005B45DE">
          <w:rPr>
            <w:noProof/>
          </w:rPr>
          <w:delText>1</w:delText>
        </w:r>
        <w:r w:rsidR="00050C27" w:rsidDel="005B45DE">
          <w:fldChar w:fldCharType="end"/>
        </w:r>
        <w:r w:rsidR="00634E13" w:rsidDel="005B45DE">
          <w:delText>).</w:delText>
        </w:r>
      </w:del>
    </w:p>
    <w:p w14:paraId="45D5EF99" w14:textId="712AEF33" w:rsidR="002973C7" w:rsidDel="005B45DE" w:rsidRDefault="002973C7" w:rsidP="00212789">
      <w:pPr>
        <w:rPr>
          <w:del w:id="478" w:author="Chen Heller" w:date="2023-01-04T10:14:00Z"/>
        </w:rPr>
      </w:pPr>
    </w:p>
    <w:p w14:paraId="3D3AA847" w14:textId="671C7454" w:rsidR="001D150D" w:rsidDel="005B45DE" w:rsidRDefault="001D150D" w:rsidP="002973C7">
      <w:pPr>
        <w:pStyle w:val="Caption"/>
        <w:keepNext/>
        <w:rPr>
          <w:del w:id="479" w:author="Chen Heller" w:date="2023-01-04T10:14:00Z"/>
        </w:rPr>
      </w:pPr>
      <w:bookmarkStart w:id="480" w:name="_Ref114067946"/>
      <w:del w:id="481" w:author="Chen Heller" w:date="2023-01-04T10:14:00Z">
        <w:r w:rsidDel="005B45DE">
          <w:delText xml:space="preserve">Table </w:delText>
        </w:r>
        <w:r w:rsidDel="005B45DE">
          <w:fldChar w:fldCharType="begin"/>
        </w:r>
        <w:r w:rsidDel="005B45DE">
          <w:delInstrText xml:space="preserve"> SEQ Table \* ARABIC </w:delInstrText>
        </w:r>
        <w:r w:rsidDel="005B45DE">
          <w:fldChar w:fldCharType="separate"/>
        </w:r>
        <w:r w:rsidR="003251EA" w:rsidDel="005B45DE">
          <w:rPr>
            <w:noProof/>
          </w:rPr>
          <w:delText>3</w:delText>
        </w:r>
        <w:r w:rsidDel="005B45DE">
          <w:rPr>
            <w:noProof/>
          </w:rPr>
          <w:fldChar w:fldCharType="end"/>
        </w:r>
        <w:bookmarkEnd w:id="480"/>
        <w:r w:rsidR="004A776C" w:rsidDel="005B45DE">
          <w:delText>. Results of Experiment 3</w:delText>
        </w:r>
      </w:del>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701"/>
        <w:gridCol w:w="1701"/>
        <w:gridCol w:w="709"/>
        <w:gridCol w:w="992"/>
        <w:gridCol w:w="1701"/>
        <w:gridCol w:w="709"/>
      </w:tblGrid>
      <w:tr w:rsidR="00B65BC7" w:rsidDel="005B45DE" w14:paraId="42055F2C" w14:textId="42736F31" w:rsidTr="002973C7">
        <w:trPr>
          <w:trHeight w:val="510"/>
          <w:del w:id="482" w:author="Chen Heller" w:date="2023-01-04T10:14:00Z"/>
        </w:trPr>
        <w:tc>
          <w:tcPr>
            <w:tcW w:w="284" w:type="dxa"/>
            <w:tcBorders>
              <w:top w:val="single" w:sz="12" w:space="0" w:color="auto"/>
            </w:tcBorders>
          </w:tcPr>
          <w:p w14:paraId="3C2A7954" w14:textId="49A7964D" w:rsidR="00B65BC7" w:rsidDel="005B45DE" w:rsidRDefault="00B65BC7" w:rsidP="00EA2CED">
            <w:pPr>
              <w:ind w:firstLine="0"/>
              <w:rPr>
                <w:del w:id="483" w:author="Chen Heller" w:date="2023-01-04T10:14:00Z"/>
              </w:rPr>
            </w:pPr>
          </w:p>
        </w:tc>
        <w:tc>
          <w:tcPr>
            <w:tcW w:w="2268" w:type="dxa"/>
            <w:tcBorders>
              <w:top w:val="single" w:sz="12" w:space="0" w:color="auto"/>
            </w:tcBorders>
          </w:tcPr>
          <w:p w14:paraId="447D5578" w14:textId="3D3DF55E" w:rsidR="00B65BC7" w:rsidDel="005B45DE" w:rsidRDefault="00B65BC7" w:rsidP="00EA2CED">
            <w:pPr>
              <w:ind w:firstLine="0"/>
              <w:rPr>
                <w:del w:id="484" w:author="Chen Heller" w:date="2023-01-04T10:14:00Z"/>
              </w:rPr>
            </w:pPr>
          </w:p>
        </w:tc>
        <w:tc>
          <w:tcPr>
            <w:tcW w:w="1701" w:type="dxa"/>
            <w:tcBorders>
              <w:top w:val="single" w:sz="12" w:space="0" w:color="auto"/>
              <w:bottom w:val="single" w:sz="12" w:space="0" w:color="auto"/>
            </w:tcBorders>
          </w:tcPr>
          <w:p w14:paraId="1744C126" w14:textId="131B5EA7" w:rsidR="00B65BC7" w:rsidRPr="00EA2CED" w:rsidDel="005B45DE" w:rsidRDefault="00B65BC7" w:rsidP="00EA2CED">
            <w:pPr>
              <w:ind w:firstLine="0"/>
              <w:jc w:val="center"/>
              <w:rPr>
                <w:del w:id="485" w:author="Chen Heller" w:date="2023-01-04T10:14:00Z"/>
                <w:b/>
                <w:bCs/>
              </w:rPr>
            </w:pPr>
            <w:del w:id="486" w:author="Chen Heller" w:date="2023-01-04T10:14:00Z">
              <w:r w:rsidRPr="00EA2CED" w:rsidDel="005B45DE">
                <w:rPr>
                  <w:b/>
                  <w:bCs/>
                </w:rPr>
                <w:delText>Congruent</w:delText>
              </w:r>
            </w:del>
          </w:p>
        </w:tc>
        <w:tc>
          <w:tcPr>
            <w:tcW w:w="1701" w:type="dxa"/>
            <w:tcBorders>
              <w:top w:val="single" w:sz="12" w:space="0" w:color="auto"/>
              <w:bottom w:val="single" w:sz="12" w:space="0" w:color="auto"/>
            </w:tcBorders>
          </w:tcPr>
          <w:p w14:paraId="43B29F81" w14:textId="69AFECD1" w:rsidR="00B65BC7" w:rsidRPr="00EA2CED" w:rsidDel="005B45DE" w:rsidRDefault="00B65BC7" w:rsidP="002973C7">
            <w:pPr>
              <w:ind w:firstLine="0"/>
              <w:jc w:val="center"/>
              <w:rPr>
                <w:del w:id="487" w:author="Chen Heller" w:date="2023-01-04T10:14:00Z"/>
                <w:b/>
                <w:bCs/>
              </w:rPr>
            </w:pPr>
            <w:del w:id="488" w:author="Chen Heller" w:date="2023-01-04T10:14:00Z">
              <w:r w:rsidRPr="00EA2CED" w:rsidDel="005B45DE">
                <w:rPr>
                  <w:b/>
                  <w:bCs/>
                </w:rPr>
                <w:delText>Incongruent</w:delText>
              </w:r>
            </w:del>
          </w:p>
        </w:tc>
        <w:tc>
          <w:tcPr>
            <w:tcW w:w="709" w:type="dxa"/>
            <w:tcBorders>
              <w:top w:val="single" w:sz="12" w:space="0" w:color="auto"/>
            </w:tcBorders>
          </w:tcPr>
          <w:p w14:paraId="369DE364" w14:textId="1D1CF927" w:rsidR="00B65BC7" w:rsidRPr="00EA2CED" w:rsidDel="005B45DE" w:rsidRDefault="00B65BC7" w:rsidP="00EA2CED">
            <w:pPr>
              <w:ind w:firstLine="0"/>
              <w:jc w:val="center"/>
              <w:rPr>
                <w:del w:id="489" w:author="Chen Heller" w:date="2023-01-04T10:14:00Z"/>
                <w:b/>
                <w:bCs/>
              </w:rPr>
            </w:pPr>
          </w:p>
        </w:tc>
        <w:tc>
          <w:tcPr>
            <w:tcW w:w="992" w:type="dxa"/>
            <w:tcBorders>
              <w:top w:val="single" w:sz="12" w:space="0" w:color="auto"/>
            </w:tcBorders>
          </w:tcPr>
          <w:p w14:paraId="622950C3" w14:textId="7B8EFDDE" w:rsidR="00B65BC7" w:rsidRPr="00EA2CED" w:rsidDel="005B45DE" w:rsidRDefault="00B65BC7" w:rsidP="00EA2CED">
            <w:pPr>
              <w:ind w:firstLine="0"/>
              <w:jc w:val="center"/>
              <w:rPr>
                <w:del w:id="490" w:author="Chen Heller" w:date="2023-01-04T10:14:00Z"/>
                <w:b/>
                <w:bCs/>
              </w:rPr>
            </w:pPr>
          </w:p>
        </w:tc>
        <w:tc>
          <w:tcPr>
            <w:tcW w:w="1701" w:type="dxa"/>
            <w:tcBorders>
              <w:top w:val="single" w:sz="12" w:space="0" w:color="auto"/>
            </w:tcBorders>
          </w:tcPr>
          <w:p w14:paraId="660C3615" w14:textId="37AE3066" w:rsidR="00B65BC7" w:rsidDel="005B45DE" w:rsidRDefault="00B65BC7" w:rsidP="00EA2CED">
            <w:pPr>
              <w:ind w:firstLine="0"/>
              <w:rPr>
                <w:del w:id="491" w:author="Chen Heller" w:date="2023-01-04T10:14:00Z"/>
              </w:rPr>
            </w:pPr>
          </w:p>
        </w:tc>
        <w:tc>
          <w:tcPr>
            <w:tcW w:w="709" w:type="dxa"/>
            <w:tcBorders>
              <w:top w:val="single" w:sz="12" w:space="0" w:color="auto"/>
            </w:tcBorders>
          </w:tcPr>
          <w:p w14:paraId="7D83BD62" w14:textId="3083918C" w:rsidR="00B65BC7" w:rsidDel="005B45DE" w:rsidRDefault="00B65BC7" w:rsidP="00EA2CED">
            <w:pPr>
              <w:ind w:firstLine="0"/>
              <w:rPr>
                <w:del w:id="492" w:author="Chen Heller" w:date="2023-01-04T10:14:00Z"/>
              </w:rPr>
            </w:pPr>
          </w:p>
        </w:tc>
      </w:tr>
      <w:tr w:rsidR="00B65BC7" w:rsidDel="005B45DE" w14:paraId="48C9E5AC" w14:textId="26B6782D" w:rsidTr="002973C7">
        <w:trPr>
          <w:trHeight w:val="254"/>
          <w:del w:id="493" w:author="Chen Heller" w:date="2023-01-04T10:14:00Z"/>
        </w:trPr>
        <w:tc>
          <w:tcPr>
            <w:tcW w:w="284" w:type="dxa"/>
            <w:tcBorders>
              <w:bottom w:val="single" w:sz="12" w:space="0" w:color="auto"/>
            </w:tcBorders>
          </w:tcPr>
          <w:p w14:paraId="6320FD83" w14:textId="617D81A4" w:rsidR="00B65BC7" w:rsidRPr="00EA2CED" w:rsidDel="005B45DE" w:rsidRDefault="00B65BC7" w:rsidP="00EA2CED">
            <w:pPr>
              <w:ind w:firstLine="0"/>
              <w:rPr>
                <w:del w:id="494" w:author="Chen Heller" w:date="2023-01-04T10:14:00Z"/>
                <w:b/>
                <w:bCs/>
              </w:rPr>
            </w:pPr>
          </w:p>
        </w:tc>
        <w:tc>
          <w:tcPr>
            <w:tcW w:w="2268" w:type="dxa"/>
            <w:tcBorders>
              <w:bottom w:val="single" w:sz="12" w:space="0" w:color="auto"/>
            </w:tcBorders>
          </w:tcPr>
          <w:p w14:paraId="03AA8554" w14:textId="26E35E6D" w:rsidR="00B65BC7" w:rsidRPr="00EA2CED" w:rsidDel="005B45DE" w:rsidRDefault="00B65BC7" w:rsidP="00EA2CED">
            <w:pPr>
              <w:ind w:firstLine="0"/>
              <w:rPr>
                <w:del w:id="495" w:author="Chen Heller" w:date="2023-01-04T10:14:00Z"/>
                <w:b/>
                <w:bCs/>
              </w:rPr>
            </w:pPr>
          </w:p>
        </w:tc>
        <w:tc>
          <w:tcPr>
            <w:tcW w:w="1701" w:type="dxa"/>
            <w:tcBorders>
              <w:top w:val="single" w:sz="12" w:space="0" w:color="auto"/>
              <w:bottom w:val="single" w:sz="12" w:space="0" w:color="auto"/>
            </w:tcBorders>
          </w:tcPr>
          <w:p w14:paraId="3FC988DC" w14:textId="4775BC93" w:rsidR="00B65BC7" w:rsidRPr="00EA2CED" w:rsidDel="005B45DE" w:rsidRDefault="00B65BC7" w:rsidP="00EA2CED">
            <w:pPr>
              <w:ind w:firstLine="0"/>
              <w:rPr>
                <w:del w:id="496" w:author="Chen Heller" w:date="2023-01-04T10:14:00Z"/>
                <w:b/>
                <w:bCs/>
              </w:rPr>
            </w:pPr>
            <w:del w:id="497" w:author="Chen Heller" w:date="2023-01-04T10:14:00Z">
              <w:r w:rsidDel="005B45DE">
                <w:rPr>
                  <w:b/>
                  <w:bCs/>
                </w:rPr>
                <w:delText>M</w:delText>
              </w:r>
              <w:r w:rsidR="00166A9B" w:rsidDel="005B45DE">
                <w:rPr>
                  <w:b/>
                  <w:bCs/>
                </w:rPr>
                <w:delText xml:space="preserve"> </w:delText>
              </w:r>
              <w:r w:rsidDel="005B45DE">
                <w:rPr>
                  <w:b/>
                  <w:bCs/>
                </w:rPr>
                <w:delText>(SD)</w:delText>
              </w:r>
            </w:del>
          </w:p>
        </w:tc>
        <w:tc>
          <w:tcPr>
            <w:tcW w:w="1701" w:type="dxa"/>
            <w:tcBorders>
              <w:top w:val="single" w:sz="12" w:space="0" w:color="auto"/>
              <w:bottom w:val="single" w:sz="12" w:space="0" w:color="auto"/>
            </w:tcBorders>
          </w:tcPr>
          <w:p w14:paraId="3194333E" w14:textId="6D762637" w:rsidR="00B65BC7" w:rsidRPr="00EA2CED" w:rsidDel="005B45DE" w:rsidRDefault="00B65BC7" w:rsidP="00EA2CED">
            <w:pPr>
              <w:ind w:firstLine="0"/>
              <w:rPr>
                <w:del w:id="498" w:author="Chen Heller" w:date="2023-01-04T10:14:00Z"/>
                <w:b/>
                <w:bCs/>
              </w:rPr>
            </w:pPr>
            <w:del w:id="499" w:author="Chen Heller" w:date="2023-01-04T10:14:00Z">
              <w:r w:rsidDel="005B45DE">
                <w:rPr>
                  <w:b/>
                  <w:bCs/>
                </w:rPr>
                <w:delText>M</w:delText>
              </w:r>
              <w:r w:rsidR="00166A9B" w:rsidDel="005B45DE">
                <w:rPr>
                  <w:b/>
                  <w:bCs/>
                </w:rPr>
                <w:delText xml:space="preserve"> </w:delText>
              </w:r>
              <w:r w:rsidDel="005B45DE">
                <w:rPr>
                  <w:b/>
                  <w:bCs/>
                </w:rPr>
                <w:delText>(SD)</w:delText>
              </w:r>
            </w:del>
          </w:p>
        </w:tc>
        <w:tc>
          <w:tcPr>
            <w:tcW w:w="709" w:type="dxa"/>
            <w:tcBorders>
              <w:bottom w:val="single" w:sz="12" w:space="0" w:color="auto"/>
            </w:tcBorders>
          </w:tcPr>
          <w:p w14:paraId="1D7EAAC4" w14:textId="1DA92612" w:rsidR="00B65BC7" w:rsidRPr="00EA2CED" w:rsidDel="005B45DE" w:rsidRDefault="00B65BC7" w:rsidP="00EA2CED">
            <w:pPr>
              <w:ind w:firstLine="0"/>
              <w:rPr>
                <w:del w:id="500" w:author="Chen Heller" w:date="2023-01-04T10:14:00Z"/>
                <w:b/>
                <w:bCs/>
              </w:rPr>
            </w:pPr>
            <w:del w:id="501" w:author="Chen Heller" w:date="2023-01-04T10:14:00Z">
              <w:r w:rsidDel="005B45DE">
                <w:rPr>
                  <w:b/>
                  <w:bCs/>
                </w:rPr>
                <w:delText>t(6)</w:delText>
              </w:r>
            </w:del>
          </w:p>
        </w:tc>
        <w:tc>
          <w:tcPr>
            <w:tcW w:w="992" w:type="dxa"/>
            <w:tcBorders>
              <w:bottom w:val="single" w:sz="12" w:space="0" w:color="auto"/>
            </w:tcBorders>
          </w:tcPr>
          <w:p w14:paraId="1F69E17E" w14:textId="3DF3EBA2" w:rsidR="00B65BC7" w:rsidRPr="00EA2CED" w:rsidDel="005B45DE" w:rsidRDefault="00B65BC7" w:rsidP="00EA2CED">
            <w:pPr>
              <w:ind w:firstLine="0"/>
              <w:rPr>
                <w:del w:id="502" w:author="Chen Heller" w:date="2023-01-04T10:14:00Z"/>
                <w:b/>
                <w:bCs/>
              </w:rPr>
            </w:pPr>
            <w:del w:id="503" w:author="Chen Heller" w:date="2023-01-04T10:14:00Z">
              <w:r w:rsidDel="005B45DE">
                <w:rPr>
                  <w:b/>
                  <w:bCs/>
                </w:rPr>
                <w:delText>p</w:delText>
              </w:r>
            </w:del>
          </w:p>
        </w:tc>
        <w:tc>
          <w:tcPr>
            <w:tcW w:w="1701" w:type="dxa"/>
            <w:tcBorders>
              <w:bottom w:val="single" w:sz="12" w:space="0" w:color="auto"/>
            </w:tcBorders>
          </w:tcPr>
          <w:p w14:paraId="3BFC72C5" w14:textId="08EAB507" w:rsidR="00B65BC7" w:rsidRPr="00EA2CED" w:rsidDel="005B45DE" w:rsidRDefault="00B65BC7" w:rsidP="00EA2CED">
            <w:pPr>
              <w:ind w:firstLine="0"/>
              <w:rPr>
                <w:del w:id="504" w:author="Chen Heller" w:date="2023-01-04T10:14:00Z"/>
                <w:b/>
                <w:bCs/>
              </w:rPr>
            </w:pPr>
            <w:del w:id="505" w:author="Chen Heller" w:date="2023-01-04T10:14:00Z">
              <w:r w:rsidDel="005B45DE">
                <w:rPr>
                  <w:b/>
                  <w:bCs/>
                </w:rPr>
                <w:delText>CI</w:delText>
              </w:r>
            </w:del>
          </w:p>
        </w:tc>
        <w:tc>
          <w:tcPr>
            <w:tcW w:w="709" w:type="dxa"/>
            <w:tcBorders>
              <w:bottom w:val="single" w:sz="12" w:space="0" w:color="auto"/>
            </w:tcBorders>
          </w:tcPr>
          <w:p w14:paraId="5ECBBACB" w14:textId="4CBA6B62" w:rsidR="00B65BC7" w:rsidRPr="00EA2CED" w:rsidDel="005B45DE" w:rsidRDefault="00B65BC7" w:rsidP="00EA2CED">
            <w:pPr>
              <w:ind w:firstLine="0"/>
              <w:rPr>
                <w:del w:id="506" w:author="Chen Heller" w:date="2023-01-04T10:14:00Z"/>
                <w:b/>
                <w:bCs/>
              </w:rPr>
            </w:pPr>
            <w:del w:id="507" w:author="Chen Heller" w:date="2023-01-04T10:14:00Z">
              <w:r w:rsidDel="005B45DE">
                <w:rPr>
                  <w:b/>
                  <w:bCs/>
                </w:rPr>
                <w:delText>d</w:delText>
              </w:r>
            </w:del>
          </w:p>
        </w:tc>
      </w:tr>
      <w:tr w:rsidR="00B65BC7" w:rsidDel="005B45DE" w14:paraId="43185318" w14:textId="2F125864" w:rsidTr="002973C7">
        <w:trPr>
          <w:trHeight w:val="313"/>
          <w:del w:id="508" w:author="Chen Heller" w:date="2023-01-04T10:14:00Z"/>
        </w:trPr>
        <w:tc>
          <w:tcPr>
            <w:tcW w:w="10065" w:type="dxa"/>
            <w:gridSpan w:val="8"/>
            <w:tcBorders>
              <w:top w:val="single" w:sz="12" w:space="0" w:color="auto"/>
            </w:tcBorders>
          </w:tcPr>
          <w:p w14:paraId="047CCEDB" w14:textId="7D39D7A2" w:rsidR="00B65BC7" w:rsidDel="005B45DE" w:rsidRDefault="00B65BC7" w:rsidP="00EA2CED">
            <w:pPr>
              <w:ind w:firstLine="0"/>
              <w:rPr>
                <w:del w:id="509" w:author="Chen Heller" w:date="2023-01-04T10:14:00Z"/>
              </w:rPr>
            </w:pPr>
            <w:del w:id="510" w:author="Chen Heller" w:date="2023-01-04T10:14:00Z">
              <w:r w:rsidDel="005B45DE">
                <w:rPr>
                  <w:b/>
                  <w:bCs/>
                </w:rPr>
                <w:delText>Reaching</w:delText>
              </w:r>
            </w:del>
          </w:p>
        </w:tc>
      </w:tr>
      <w:tr w:rsidR="00B65BC7" w:rsidDel="005B45DE" w14:paraId="4FFCFB7D" w14:textId="1BA10A66" w:rsidTr="002973C7">
        <w:trPr>
          <w:trHeight w:val="490"/>
          <w:del w:id="511" w:author="Chen Heller" w:date="2023-01-04T10:14:00Z"/>
        </w:trPr>
        <w:tc>
          <w:tcPr>
            <w:tcW w:w="284" w:type="dxa"/>
            <w:vMerge w:val="restart"/>
            <w:tcBorders>
              <w:bottom w:val="single" w:sz="12" w:space="0" w:color="auto"/>
            </w:tcBorders>
          </w:tcPr>
          <w:p w14:paraId="173887A7" w14:textId="6DD5B597" w:rsidR="00B65BC7" w:rsidRPr="00EA2CED" w:rsidDel="005B45DE" w:rsidRDefault="00B65BC7" w:rsidP="00EA2CED">
            <w:pPr>
              <w:ind w:firstLine="0"/>
              <w:rPr>
                <w:del w:id="512" w:author="Chen Heller" w:date="2023-01-04T10:14:00Z"/>
                <w:b/>
                <w:bCs/>
              </w:rPr>
            </w:pPr>
          </w:p>
        </w:tc>
        <w:tc>
          <w:tcPr>
            <w:tcW w:w="2268" w:type="dxa"/>
          </w:tcPr>
          <w:p w14:paraId="6EB8D387" w14:textId="4AC67FA6" w:rsidR="00B65BC7" w:rsidRPr="00EA2CED" w:rsidDel="005B45DE" w:rsidRDefault="00B65BC7" w:rsidP="00EA2CED">
            <w:pPr>
              <w:ind w:firstLine="0"/>
              <w:rPr>
                <w:del w:id="513" w:author="Chen Heller" w:date="2023-01-04T10:14:00Z"/>
                <w:b/>
                <w:bCs/>
              </w:rPr>
            </w:pPr>
            <w:del w:id="514" w:author="Chen Heller" w:date="2023-01-04T10:14:00Z">
              <w:r w:rsidRPr="00EA2CED" w:rsidDel="005B45DE">
                <w:rPr>
                  <w:b/>
                  <w:bCs/>
                </w:rPr>
                <w:delText>Reach area</w:delText>
              </w:r>
            </w:del>
          </w:p>
        </w:tc>
        <w:tc>
          <w:tcPr>
            <w:tcW w:w="1701" w:type="dxa"/>
          </w:tcPr>
          <w:p w14:paraId="4397D548" w14:textId="132DCF8F" w:rsidR="00B65BC7" w:rsidDel="005B45DE" w:rsidRDefault="00B65BC7" w:rsidP="00EA2CED">
            <w:pPr>
              <w:ind w:firstLine="0"/>
              <w:rPr>
                <w:del w:id="515" w:author="Chen Heller" w:date="2023-01-04T10:14:00Z"/>
              </w:rPr>
            </w:pPr>
            <w:del w:id="516" w:author="Chen Heller" w:date="2023-01-04T10:14:00Z">
              <w:r w:rsidDel="005B45DE">
                <w:delText>2 (0.30)</w:delText>
              </w:r>
            </w:del>
          </w:p>
        </w:tc>
        <w:tc>
          <w:tcPr>
            <w:tcW w:w="1701" w:type="dxa"/>
          </w:tcPr>
          <w:p w14:paraId="32DE1315" w14:textId="58399685" w:rsidR="00B65BC7" w:rsidDel="005B45DE" w:rsidRDefault="00B65BC7" w:rsidP="00EA2CED">
            <w:pPr>
              <w:ind w:firstLine="0"/>
              <w:rPr>
                <w:del w:id="517" w:author="Chen Heller" w:date="2023-01-04T10:14:00Z"/>
              </w:rPr>
            </w:pPr>
            <w:del w:id="518" w:author="Chen Heller" w:date="2023-01-04T10:14:00Z">
              <w:r w:rsidDel="005B45DE">
                <w:delText>1.73 (0.25)</w:delText>
              </w:r>
            </w:del>
          </w:p>
        </w:tc>
        <w:tc>
          <w:tcPr>
            <w:tcW w:w="709" w:type="dxa"/>
          </w:tcPr>
          <w:p w14:paraId="0C8EE400" w14:textId="088BC818" w:rsidR="00B65BC7" w:rsidDel="005B45DE" w:rsidRDefault="00B65BC7" w:rsidP="00EA2CED">
            <w:pPr>
              <w:ind w:firstLine="0"/>
              <w:rPr>
                <w:del w:id="519" w:author="Chen Heller" w:date="2023-01-04T10:14:00Z"/>
              </w:rPr>
            </w:pPr>
            <w:del w:id="520" w:author="Chen Heller" w:date="2023-01-04T10:14:00Z">
              <w:r w:rsidDel="005B45DE">
                <w:delText>3.02</w:delText>
              </w:r>
            </w:del>
          </w:p>
        </w:tc>
        <w:tc>
          <w:tcPr>
            <w:tcW w:w="992" w:type="dxa"/>
          </w:tcPr>
          <w:p w14:paraId="60CD7F88" w14:textId="797F6D0D" w:rsidR="00B65BC7" w:rsidDel="005B45DE" w:rsidRDefault="00B65BC7" w:rsidP="00EA2CED">
            <w:pPr>
              <w:ind w:firstLine="0"/>
              <w:rPr>
                <w:del w:id="521" w:author="Chen Heller" w:date="2023-01-04T10:14:00Z"/>
              </w:rPr>
            </w:pPr>
            <w:del w:id="522" w:author="Chen Heller" w:date="2023-01-04T10:14:00Z">
              <w:r w:rsidDel="005B45DE">
                <w:delText>0.023</w:delText>
              </w:r>
            </w:del>
          </w:p>
        </w:tc>
        <w:tc>
          <w:tcPr>
            <w:tcW w:w="1701" w:type="dxa"/>
          </w:tcPr>
          <w:p w14:paraId="46A272B3" w14:textId="72B3D8FB" w:rsidR="00B65BC7" w:rsidDel="005B45DE" w:rsidRDefault="00B65BC7" w:rsidP="00EA2CED">
            <w:pPr>
              <w:ind w:firstLine="0"/>
              <w:rPr>
                <w:del w:id="523" w:author="Chen Heller" w:date="2023-01-04T10:14:00Z"/>
              </w:rPr>
            </w:pPr>
            <w:del w:id="524" w:author="Chen Heller" w:date="2023-01-04T10:14:00Z">
              <w:r w:rsidDel="005B45DE">
                <w:delText>0.05, 0.48</w:delText>
              </w:r>
            </w:del>
          </w:p>
        </w:tc>
        <w:tc>
          <w:tcPr>
            <w:tcW w:w="709" w:type="dxa"/>
          </w:tcPr>
          <w:p w14:paraId="61172540" w14:textId="7B3782C7" w:rsidR="00B65BC7" w:rsidDel="005B45DE" w:rsidRDefault="00B65BC7" w:rsidP="00EA2CED">
            <w:pPr>
              <w:ind w:firstLine="0"/>
              <w:rPr>
                <w:del w:id="525" w:author="Chen Heller" w:date="2023-01-04T10:14:00Z"/>
              </w:rPr>
            </w:pPr>
            <w:del w:id="526" w:author="Chen Heller" w:date="2023-01-04T10:14:00Z">
              <w:r w:rsidDel="005B45DE">
                <w:delText>1.14</w:delText>
              </w:r>
            </w:del>
          </w:p>
        </w:tc>
      </w:tr>
      <w:tr w:rsidR="00B65BC7" w:rsidDel="005B45DE" w14:paraId="11FBE247" w14:textId="7A9ABB7B" w:rsidTr="002973C7">
        <w:trPr>
          <w:trHeight w:val="490"/>
          <w:del w:id="527" w:author="Chen Heller" w:date="2023-01-04T10:14:00Z"/>
        </w:trPr>
        <w:tc>
          <w:tcPr>
            <w:tcW w:w="284" w:type="dxa"/>
            <w:vMerge/>
            <w:tcBorders>
              <w:top w:val="single" w:sz="12" w:space="0" w:color="auto"/>
              <w:bottom w:val="single" w:sz="12" w:space="0" w:color="auto"/>
            </w:tcBorders>
          </w:tcPr>
          <w:p w14:paraId="3748D230" w14:textId="0C18B982" w:rsidR="00B65BC7" w:rsidRPr="00EA2CED" w:rsidDel="005B45DE" w:rsidRDefault="00B65BC7" w:rsidP="00EA2CED">
            <w:pPr>
              <w:ind w:firstLine="0"/>
              <w:rPr>
                <w:del w:id="528" w:author="Chen Heller" w:date="2023-01-04T10:14:00Z"/>
                <w:b/>
                <w:bCs/>
              </w:rPr>
            </w:pPr>
          </w:p>
        </w:tc>
        <w:tc>
          <w:tcPr>
            <w:tcW w:w="2268" w:type="dxa"/>
          </w:tcPr>
          <w:p w14:paraId="7FB444DD" w14:textId="04B0564C" w:rsidR="00B65BC7" w:rsidRPr="00EA2CED" w:rsidDel="005B45DE" w:rsidRDefault="00B65BC7" w:rsidP="00EA2CED">
            <w:pPr>
              <w:ind w:firstLine="0"/>
              <w:rPr>
                <w:del w:id="529" w:author="Chen Heller" w:date="2023-01-04T10:14:00Z"/>
                <w:b/>
                <w:bCs/>
              </w:rPr>
            </w:pPr>
            <w:del w:id="530" w:author="Chen Heller" w:date="2023-01-04T10:14:00Z">
              <w:r w:rsidRPr="00EA2CED" w:rsidDel="005B45DE">
                <w:rPr>
                  <w:b/>
                  <w:bCs/>
                </w:rPr>
                <w:delText>Traveled distance</w:delText>
              </w:r>
            </w:del>
          </w:p>
        </w:tc>
        <w:tc>
          <w:tcPr>
            <w:tcW w:w="1701" w:type="dxa"/>
          </w:tcPr>
          <w:p w14:paraId="41C2D2CA" w14:textId="0F655092" w:rsidR="00B65BC7" w:rsidDel="005B45DE" w:rsidRDefault="00B65BC7" w:rsidP="00EA2CED">
            <w:pPr>
              <w:ind w:firstLine="0"/>
              <w:rPr>
                <w:del w:id="531" w:author="Chen Heller" w:date="2023-01-04T10:14:00Z"/>
              </w:rPr>
            </w:pPr>
            <w:del w:id="532" w:author="Chen Heller" w:date="2023-01-04T10:14:00Z">
              <w:r w:rsidDel="005B45DE">
                <w:delText>38.27 (1.25)</w:delText>
              </w:r>
            </w:del>
          </w:p>
        </w:tc>
        <w:tc>
          <w:tcPr>
            <w:tcW w:w="1701" w:type="dxa"/>
          </w:tcPr>
          <w:p w14:paraId="6A1D56A3" w14:textId="2CE21B01" w:rsidR="00B65BC7" w:rsidDel="005B45DE" w:rsidRDefault="00B65BC7" w:rsidP="00EA2CED">
            <w:pPr>
              <w:ind w:firstLine="0"/>
              <w:rPr>
                <w:del w:id="533" w:author="Chen Heller" w:date="2023-01-04T10:14:00Z"/>
              </w:rPr>
            </w:pPr>
            <w:del w:id="534" w:author="Chen Heller" w:date="2023-01-04T10:14:00Z">
              <w:r w:rsidDel="005B45DE">
                <w:delText>39.23 (1.74)</w:delText>
              </w:r>
            </w:del>
          </w:p>
        </w:tc>
        <w:tc>
          <w:tcPr>
            <w:tcW w:w="709" w:type="dxa"/>
          </w:tcPr>
          <w:p w14:paraId="0291A175" w14:textId="2A80AF61" w:rsidR="00B65BC7" w:rsidDel="005B45DE" w:rsidRDefault="00B65BC7" w:rsidP="00EA2CED">
            <w:pPr>
              <w:ind w:firstLine="0"/>
              <w:rPr>
                <w:del w:id="535" w:author="Chen Heller" w:date="2023-01-04T10:14:00Z"/>
              </w:rPr>
            </w:pPr>
            <w:del w:id="536" w:author="Chen Heller" w:date="2023-01-04T10:14:00Z">
              <w:r w:rsidDel="005B45DE">
                <w:delText>3.69</w:delText>
              </w:r>
            </w:del>
          </w:p>
        </w:tc>
        <w:tc>
          <w:tcPr>
            <w:tcW w:w="992" w:type="dxa"/>
          </w:tcPr>
          <w:p w14:paraId="27EBAABF" w14:textId="7292D5BC" w:rsidR="00B65BC7" w:rsidDel="005B45DE" w:rsidRDefault="00B65BC7" w:rsidP="00EA2CED">
            <w:pPr>
              <w:ind w:firstLine="0"/>
              <w:rPr>
                <w:del w:id="537" w:author="Chen Heller" w:date="2023-01-04T10:14:00Z"/>
              </w:rPr>
            </w:pPr>
            <w:del w:id="538" w:author="Chen Heller" w:date="2023-01-04T10:14:00Z">
              <w:r w:rsidDel="005B45DE">
                <w:delText>0.010</w:delText>
              </w:r>
            </w:del>
          </w:p>
        </w:tc>
        <w:tc>
          <w:tcPr>
            <w:tcW w:w="1701" w:type="dxa"/>
          </w:tcPr>
          <w:p w14:paraId="17021F6F" w14:textId="1A39BE33" w:rsidR="00B65BC7" w:rsidDel="005B45DE" w:rsidRDefault="00B65BC7" w:rsidP="00EA2CED">
            <w:pPr>
              <w:ind w:firstLine="0"/>
              <w:rPr>
                <w:del w:id="539" w:author="Chen Heller" w:date="2023-01-04T10:14:00Z"/>
              </w:rPr>
            </w:pPr>
            <w:del w:id="540" w:author="Chen Heller" w:date="2023-01-04T10:14:00Z">
              <w:r w:rsidDel="005B45DE">
                <w:delText>-1.59, -0.32</w:delText>
              </w:r>
            </w:del>
          </w:p>
        </w:tc>
        <w:tc>
          <w:tcPr>
            <w:tcW w:w="709" w:type="dxa"/>
          </w:tcPr>
          <w:p w14:paraId="477C98BA" w14:textId="74EE7210" w:rsidR="00B65BC7" w:rsidDel="005B45DE" w:rsidRDefault="00B65BC7" w:rsidP="00EA2CED">
            <w:pPr>
              <w:ind w:firstLine="0"/>
              <w:rPr>
                <w:del w:id="541" w:author="Chen Heller" w:date="2023-01-04T10:14:00Z"/>
              </w:rPr>
            </w:pPr>
            <w:del w:id="542" w:author="Chen Heller" w:date="2023-01-04T10:14:00Z">
              <w:r w:rsidDel="005B45DE">
                <w:delText>1.40</w:delText>
              </w:r>
            </w:del>
          </w:p>
        </w:tc>
      </w:tr>
      <w:tr w:rsidR="00B65BC7" w:rsidDel="005B45DE" w14:paraId="114D34EA" w14:textId="52499F43" w:rsidTr="002973C7">
        <w:trPr>
          <w:trHeight w:val="490"/>
          <w:del w:id="543" w:author="Chen Heller" w:date="2023-01-04T10:14:00Z"/>
        </w:trPr>
        <w:tc>
          <w:tcPr>
            <w:tcW w:w="284" w:type="dxa"/>
            <w:vMerge/>
            <w:tcBorders>
              <w:top w:val="single" w:sz="12" w:space="0" w:color="auto"/>
              <w:bottom w:val="single" w:sz="12" w:space="0" w:color="auto"/>
            </w:tcBorders>
          </w:tcPr>
          <w:p w14:paraId="072474F2" w14:textId="1D175EA3" w:rsidR="00B65BC7" w:rsidRPr="00EA2CED" w:rsidDel="005B45DE" w:rsidRDefault="00B65BC7" w:rsidP="00EA2CED">
            <w:pPr>
              <w:ind w:firstLine="0"/>
              <w:rPr>
                <w:del w:id="544" w:author="Chen Heller" w:date="2023-01-04T10:14:00Z"/>
                <w:b/>
                <w:bCs/>
              </w:rPr>
            </w:pPr>
          </w:p>
        </w:tc>
        <w:tc>
          <w:tcPr>
            <w:tcW w:w="2268" w:type="dxa"/>
          </w:tcPr>
          <w:p w14:paraId="1CA70F67" w14:textId="379DDDE2" w:rsidR="00B65BC7" w:rsidRPr="00EA2CED" w:rsidDel="005B45DE" w:rsidRDefault="00B65BC7" w:rsidP="00EA2CED">
            <w:pPr>
              <w:ind w:firstLine="0"/>
              <w:rPr>
                <w:del w:id="545" w:author="Chen Heller" w:date="2023-01-04T10:14:00Z"/>
                <w:b/>
                <w:bCs/>
              </w:rPr>
            </w:pPr>
            <w:del w:id="546" w:author="Chen Heller" w:date="2023-01-04T10:14:00Z">
              <w:r w:rsidRPr="00EA2CED" w:rsidDel="005B45DE">
                <w:rPr>
                  <w:b/>
                  <w:bCs/>
                </w:rPr>
                <w:delText>Reaction time</w:delText>
              </w:r>
            </w:del>
          </w:p>
        </w:tc>
        <w:tc>
          <w:tcPr>
            <w:tcW w:w="1701" w:type="dxa"/>
          </w:tcPr>
          <w:p w14:paraId="5006B1B1" w14:textId="02A303EB" w:rsidR="00B65BC7" w:rsidDel="005B45DE" w:rsidRDefault="00B65BC7" w:rsidP="00EA2CED">
            <w:pPr>
              <w:ind w:firstLine="0"/>
              <w:rPr>
                <w:del w:id="547" w:author="Chen Heller" w:date="2023-01-04T10:14:00Z"/>
              </w:rPr>
            </w:pPr>
            <w:del w:id="548" w:author="Chen Heller" w:date="2023-01-04T10:14:00Z">
              <w:r w:rsidDel="005B45DE">
                <w:delText>164.46 (26.10)</w:delText>
              </w:r>
            </w:del>
          </w:p>
        </w:tc>
        <w:tc>
          <w:tcPr>
            <w:tcW w:w="1701" w:type="dxa"/>
          </w:tcPr>
          <w:p w14:paraId="2BDBB3E3" w14:textId="418867DE" w:rsidR="00B65BC7" w:rsidDel="005B45DE" w:rsidRDefault="00B65BC7" w:rsidP="00EA2CED">
            <w:pPr>
              <w:ind w:firstLine="0"/>
              <w:rPr>
                <w:del w:id="549" w:author="Chen Heller" w:date="2023-01-04T10:14:00Z"/>
              </w:rPr>
            </w:pPr>
            <w:del w:id="550" w:author="Chen Heller" w:date="2023-01-04T10:14:00Z">
              <w:r w:rsidDel="005B45DE">
                <w:delText>175.93 (15.40)</w:delText>
              </w:r>
            </w:del>
          </w:p>
        </w:tc>
        <w:tc>
          <w:tcPr>
            <w:tcW w:w="709" w:type="dxa"/>
          </w:tcPr>
          <w:p w14:paraId="2690C41D" w14:textId="54027762" w:rsidR="00B65BC7" w:rsidDel="005B45DE" w:rsidRDefault="00B65BC7" w:rsidP="00EA2CED">
            <w:pPr>
              <w:ind w:firstLine="0"/>
              <w:rPr>
                <w:del w:id="551" w:author="Chen Heller" w:date="2023-01-04T10:14:00Z"/>
              </w:rPr>
            </w:pPr>
            <w:del w:id="552" w:author="Chen Heller" w:date="2023-01-04T10:14:00Z">
              <w:r w:rsidDel="005B45DE">
                <w:delText>2.22</w:delText>
              </w:r>
            </w:del>
          </w:p>
        </w:tc>
        <w:tc>
          <w:tcPr>
            <w:tcW w:w="992" w:type="dxa"/>
          </w:tcPr>
          <w:p w14:paraId="1AC04C4D" w14:textId="1D80BABB" w:rsidR="00B65BC7" w:rsidDel="005B45DE" w:rsidRDefault="00B65BC7" w:rsidP="00EA2CED">
            <w:pPr>
              <w:ind w:firstLine="0"/>
              <w:rPr>
                <w:del w:id="553" w:author="Chen Heller" w:date="2023-01-04T10:14:00Z"/>
              </w:rPr>
            </w:pPr>
            <w:del w:id="554" w:author="Chen Heller" w:date="2023-01-04T10:14:00Z">
              <w:r w:rsidDel="005B45DE">
                <w:delText>0.067</w:delText>
              </w:r>
            </w:del>
          </w:p>
        </w:tc>
        <w:tc>
          <w:tcPr>
            <w:tcW w:w="1701" w:type="dxa"/>
          </w:tcPr>
          <w:p w14:paraId="5E3BEF8D" w14:textId="000C3270" w:rsidR="00B65BC7" w:rsidDel="005B45DE" w:rsidRDefault="00B65BC7" w:rsidP="00EA2CED">
            <w:pPr>
              <w:ind w:firstLine="0"/>
              <w:rPr>
                <w:del w:id="555" w:author="Chen Heller" w:date="2023-01-04T10:14:00Z"/>
              </w:rPr>
            </w:pPr>
            <w:del w:id="556" w:author="Chen Heller" w:date="2023-01-04T10:14:00Z">
              <w:r w:rsidDel="005B45DE">
                <w:delText>-24.08, 1.12</w:delText>
              </w:r>
            </w:del>
          </w:p>
        </w:tc>
        <w:tc>
          <w:tcPr>
            <w:tcW w:w="709" w:type="dxa"/>
          </w:tcPr>
          <w:p w14:paraId="3C61DC4C" w14:textId="2E2165C2" w:rsidR="00B65BC7" w:rsidDel="005B45DE" w:rsidRDefault="00B65BC7" w:rsidP="00EA2CED">
            <w:pPr>
              <w:ind w:firstLine="0"/>
              <w:rPr>
                <w:del w:id="557" w:author="Chen Heller" w:date="2023-01-04T10:14:00Z"/>
              </w:rPr>
            </w:pPr>
            <w:del w:id="558" w:author="Chen Heller" w:date="2023-01-04T10:14:00Z">
              <w:r w:rsidDel="005B45DE">
                <w:delText>0.84</w:delText>
              </w:r>
            </w:del>
          </w:p>
        </w:tc>
      </w:tr>
      <w:tr w:rsidR="00B65BC7" w:rsidDel="005B45DE" w14:paraId="2B49790C" w14:textId="0529B65E" w:rsidTr="002973C7">
        <w:trPr>
          <w:trHeight w:val="490"/>
          <w:del w:id="559" w:author="Chen Heller" w:date="2023-01-04T10:14:00Z"/>
        </w:trPr>
        <w:tc>
          <w:tcPr>
            <w:tcW w:w="284" w:type="dxa"/>
            <w:vMerge/>
            <w:tcBorders>
              <w:top w:val="single" w:sz="12" w:space="0" w:color="auto"/>
              <w:bottom w:val="single" w:sz="12" w:space="0" w:color="auto"/>
            </w:tcBorders>
          </w:tcPr>
          <w:p w14:paraId="59F3BEA9" w14:textId="6D6FBABC" w:rsidR="00B65BC7" w:rsidRPr="00EA2CED" w:rsidDel="005B45DE" w:rsidRDefault="00B65BC7" w:rsidP="00EA2CED">
            <w:pPr>
              <w:ind w:firstLine="0"/>
              <w:rPr>
                <w:del w:id="560" w:author="Chen Heller" w:date="2023-01-04T10:14:00Z"/>
                <w:b/>
                <w:bCs/>
              </w:rPr>
            </w:pPr>
          </w:p>
        </w:tc>
        <w:tc>
          <w:tcPr>
            <w:tcW w:w="2268" w:type="dxa"/>
          </w:tcPr>
          <w:p w14:paraId="76E6486F" w14:textId="03B2145F" w:rsidR="00B65BC7" w:rsidRPr="00EA2CED" w:rsidDel="005B45DE" w:rsidRDefault="00B65BC7" w:rsidP="00EA2CED">
            <w:pPr>
              <w:ind w:firstLine="0"/>
              <w:rPr>
                <w:del w:id="561" w:author="Chen Heller" w:date="2023-01-04T10:14:00Z"/>
                <w:b/>
                <w:bCs/>
              </w:rPr>
            </w:pPr>
            <w:del w:id="562" w:author="Chen Heller" w:date="2023-01-04T10:14:00Z">
              <w:r w:rsidRPr="00EA2CED" w:rsidDel="005B45DE">
                <w:rPr>
                  <w:b/>
                  <w:bCs/>
                </w:rPr>
                <w:delText xml:space="preserve">Movement </w:delText>
              </w:r>
              <w:r w:rsidR="003538C4" w:rsidDel="005B45DE">
                <w:rPr>
                  <w:b/>
                  <w:bCs/>
                </w:rPr>
                <w:delText>duration</w:delText>
              </w:r>
            </w:del>
          </w:p>
        </w:tc>
        <w:tc>
          <w:tcPr>
            <w:tcW w:w="1701" w:type="dxa"/>
          </w:tcPr>
          <w:p w14:paraId="7B75D1DE" w14:textId="3D987344" w:rsidR="00B65BC7" w:rsidDel="005B45DE" w:rsidRDefault="00B65BC7" w:rsidP="00EA2CED">
            <w:pPr>
              <w:ind w:firstLine="0"/>
              <w:rPr>
                <w:del w:id="563" w:author="Chen Heller" w:date="2023-01-04T10:14:00Z"/>
              </w:rPr>
            </w:pPr>
            <w:del w:id="564" w:author="Chen Heller" w:date="2023-01-04T10:14:00Z">
              <w:r w:rsidDel="005B45DE">
                <w:delText>391.95 (32.91)</w:delText>
              </w:r>
            </w:del>
          </w:p>
        </w:tc>
        <w:tc>
          <w:tcPr>
            <w:tcW w:w="1701" w:type="dxa"/>
          </w:tcPr>
          <w:p w14:paraId="7201221D" w14:textId="13B27D63" w:rsidR="00B65BC7" w:rsidDel="005B45DE" w:rsidRDefault="00B65BC7" w:rsidP="00EA2CED">
            <w:pPr>
              <w:ind w:firstLine="0"/>
              <w:rPr>
                <w:del w:id="565" w:author="Chen Heller" w:date="2023-01-04T10:14:00Z"/>
              </w:rPr>
            </w:pPr>
            <w:del w:id="566" w:author="Chen Heller" w:date="2023-01-04T10:14:00Z">
              <w:r w:rsidDel="005B45DE">
                <w:delText>403.35 (25.40)</w:delText>
              </w:r>
            </w:del>
          </w:p>
        </w:tc>
        <w:tc>
          <w:tcPr>
            <w:tcW w:w="709" w:type="dxa"/>
          </w:tcPr>
          <w:p w14:paraId="3086A51A" w14:textId="0D9C2B4D" w:rsidR="00B65BC7" w:rsidDel="005B45DE" w:rsidRDefault="00B65BC7" w:rsidP="00EA2CED">
            <w:pPr>
              <w:ind w:firstLine="0"/>
              <w:rPr>
                <w:del w:id="567" w:author="Chen Heller" w:date="2023-01-04T10:14:00Z"/>
              </w:rPr>
            </w:pPr>
            <w:del w:id="568" w:author="Chen Heller" w:date="2023-01-04T10:14:00Z">
              <w:r w:rsidDel="005B45DE">
                <w:delText>2.41</w:delText>
              </w:r>
            </w:del>
          </w:p>
        </w:tc>
        <w:tc>
          <w:tcPr>
            <w:tcW w:w="992" w:type="dxa"/>
          </w:tcPr>
          <w:p w14:paraId="3878A5F2" w14:textId="1BAD6115" w:rsidR="00B65BC7" w:rsidDel="005B45DE" w:rsidRDefault="00B65BC7" w:rsidP="00EA2CED">
            <w:pPr>
              <w:ind w:firstLine="0"/>
              <w:rPr>
                <w:del w:id="569" w:author="Chen Heller" w:date="2023-01-04T10:14:00Z"/>
              </w:rPr>
            </w:pPr>
            <w:del w:id="570" w:author="Chen Heller" w:date="2023-01-04T10:14:00Z">
              <w:r w:rsidDel="005B45DE">
                <w:delText>0.051</w:delText>
              </w:r>
            </w:del>
          </w:p>
        </w:tc>
        <w:tc>
          <w:tcPr>
            <w:tcW w:w="1701" w:type="dxa"/>
          </w:tcPr>
          <w:p w14:paraId="0783040B" w14:textId="66A6E5E2" w:rsidR="00B65BC7" w:rsidDel="005B45DE" w:rsidRDefault="00B65BC7" w:rsidP="00EA2CED">
            <w:pPr>
              <w:ind w:firstLine="0"/>
              <w:rPr>
                <w:del w:id="571" w:author="Chen Heller" w:date="2023-01-04T10:14:00Z"/>
              </w:rPr>
            </w:pPr>
            <w:del w:id="572" w:author="Chen Heller" w:date="2023-01-04T10:14:00Z">
              <w:r w:rsidDel="005B45DE">
                <w:delText>-22.92, 0.13</w:delText>
              </w:r>
            </w:del>
          </w:p>
        </w:tc>
        <w:tc>
          <w:tcPr>
            <w:tcW w:w="709" w:type="dxa"/>
          </w:tcPr>
          <w:p w14:paraId="483EC647" w14:textId="15B613FE" w:rsidR="00B65BC7" w:rsidDel="005B45DE" w:rsidRDefault="00B65BC7" w:rsidP="00EA2CED">
            <w:pPr>
              <w:ind w:firstLine="0"/>
              <w:rPr>
                <w:del w:id="573" w:author="Chen Heller" w:date="2023-01-04T10:14:00Z"/>
              </w:rPr>
            </w:pPr>
            <w:del w:id="574" w:author="Chen Heller" w:date="2023-01-04T10:14:00Z">
              <w:r w:rsidDel="005B45DE">
                <w:delText>0.91</w:delText>
              </w:r>
            </w:del>
          </w:p>
        </w:tc>
      </w:tr>
      <w:tr w:rsidR="00B65BC7" w:rsidDel="005B45DE" w14:paraId="67060BE0" w14:textId="783C74A2" w:rsidTr="002973C7">
        <w:trPr>
          <w:trHeight w:val="490"/>
          <w:del w:id="575" w:author="Chen Heller" w:date="2023-01-04T10:14:00Z"/>
        </w:trPr>
        <w:tc>
          <w:tcPr>
            <w:tcW w:w="284" w:type="dxa"/>
            <w:vMerge/>
            <w:tcBorders>
              <w:top w:val="single" w:sz="12" w:space="0" w:color="auto"/>
              <w:bottom w:val="single" w:sz="12" w:space="0" w:color="auto"/>
            </w:tcBorders>
          </w:tcPr>
          <w:p w14:paraId="3CB58060" w14:textId="2C45E561" w:rsidR="00B65BC7" w:rsidRPr="00EA2CED" w:rsidDel="005B45DE" w:rsidRDefault="00B65BC7" w:rsidP="00EA2CED">
            <w:pPr>
              <w:ind w:firstLine="0"/>
              <w:rPr>
                <w:del w:id="576" w:author="Chen Heller" w:date="2023-01-04T10:14:00Z"/>
                <w:b/>
                <w:bCs/>
              </w:rPr>
            </w:pPr>
          </w:p>
        </w:tc>
        <w:tc>
          <w:tcPr>
            <w:tcW w:w="2268" w:type="dxa"/>
            <w:tcBorders>
              <w:bottom w:val="single" w:sz="12" w:space="0" w:color="auto"/>
            </w:tcBorders>
          </w:tcPr>
          <w:p w14:paraId="1A0AB380" w14:textId="38D820C8" w:rsidR="00B65BC7" w:rsidRPr="00EA2CED" w:rsidDel="005B45DE" w:rsidRDefault="00B65BC7" w:rsidP="00EA2CED">
            <w:pPr>
              <w:ind w:firstLine="0"/>
              <w:rPr>
                <w:del w:id="577" w:author="Chen Heller" w:date="2023-01-04T10:14:00Z"/>
                <w:b/>
                <w:bCs/>
              </w:rPr>
            </w:pPr>
            <w:del w:id="578" w:author="Chen Heller" w:date="2023-01-04T10:14:00Z">
              <w:r w:rsidRPr="00EA2CED" w:rsidDel="005B45DE">
                <w:rPr>
                  <w:b/>
                  <w:bCs/>
                </w:rPr>
                <w:delText>COM</w:delText>
              </w:r>
            </w:del>
          </w:p>
        </w:tc>
        <w:tc>
          <w:tcPr>
            <w:tcW w:w="1701" w:type="dxa"/>
            <w:tcBorders>
              <w:bottom w:val="single" w:sz="12" w:space="0" w:color="auto"/>
            </w:tcBorders>
          </w:tcPr>
          <w:p w14:paraId="2794FA10" w14:textId="62BE8B40" w:rsidR="00B65BC7" w:rsidDel="005B45DE" w:rsidRDefault="00B65BC7" w:rsidP="00EA2CED">
            <w:pPr>
              <w:ind w:firstLine="0"/>
              <w:rPr>
                <w:del w:id="579" w:author="Chen Heller" w:date="2023-01-04T10:14:00Z"/>
              </w:rPr>
            </w:pPr>
            <w:del w:id="580" w:author="Chen Heller" w:date="2023-01-04T10:14:00Z">
              <w:r w:rsidDel="005B45DE">
                <w:delText>0.20 (0.13)</w:delText>
              </w:r>
            </w:del>
          </w:p>
        </w:tc>
        <w:tc>
          <w:tcPr>
            <w:tcW w:w="1701" w:type="dxa"/>
            <w:tcBorders>
              <w:bottom w:val="single" w:sz="12" w:space="0" w:color="auto"/>
            </w:tcBorders>
          </w:tcPr>
          <w:p w14:paraId="1949F302" w14:textId="348A223D" w:rsidR="00B65BC7" w:rsidDel="005B45DE" w:rsidRDefault="00B65BC7" w:rsidP="00EA2CED">
            <w:pPr>
              <w:ind w:firstLine="0"/>
              <w:rPr>
                <w:del w:id="581" w:author="Chen Heller" w:date="2023-01-04T10:14:00Z"/>
              </w:rPr>
            </w:pPr>
            <w:del w:id="582" w:author="Chen Heller" w:date="2023-01-04T10:14:00Z">
              <w:r w:rsidDel="005B45DE">
                <w:delText>0.20 (0.15)</w:delText>
              </w:r>
            </w:del>
          </w:p>
        </w:tc>
        <w:tc>
          <w:tcPr>
            <w:tcW w:w="709" w:type="dxa"/>
            <w:tcBorders>
              <w:bottom w:val="single" w:sz="12" w:space="0" w:color="auto"/>
            </w:tcBorders>
          </w:tcPr>
          <w:p w14:paraId="44FC5A3C" w14:textId="4D2D821D" w:rsidR="00B65BC7" w:rsidDel="005B45DE" w:rsidRDefault="00B65BC7" w:rsidP="00EA2CED">
            <w:pPr>
              <w:ind w:firstLine="0"/>
              <w:rPr>
                <w:del w:id="583" w:author="Chen Heller" w:date="2023-01-04T10:14:00Z"/>
              </w:rPr>
            </w:pPr>
            <w:del w:id="584" w:author="Chen Heller" w:date="2023-01-04T10:14:00Z">
              <w:r w:rsidDel="005B45DE">
                <w:delText>0.05</w:delText>
              </w:r>
            </w:del>
          </w:p>
        </w:tc>
        <w:tc>
          <w:tcPr>
            <w:tcW w:w="992" w:type="dxa"/>
            <w:tcBorders>
              <w:bottom w:val="single" w:sz="12" w:space="0" w:color="auto"/>
            </w:tcBorders>
          </w:tcPr>
          <w:p w14:paraId="201E86B7" w14:textId="2F27BD47" w:rsidR="00B65BC7" w:rsidDel="005B45DE" w:rsidRDefault="00B65BC7" w:rsidP="00EA2CED">
            <w:pPr>
              <w:ind w:firstLine="0"/>
              <w:rPr>
                <w:del w:id="585" w:author="Chen Heller" w:date="2023-01-04T10:14:00Z"/>
              </w:rPr>
            </w:pPr>
            <w:del w:id="586" w:author="Chen Heller" w:date="2023-01-04T10:14:00Z">
              <w:r w:rsidDel="005B45DE">
                <w:delText>0.959</w:delText>
              </w:r>
            </w:del>
          </w:p>
        </w:tc>
        <w:tc>
          <w:tcPr>
            <w:tcW w:w="1701" w:type="dxa"/>
            <w:tcBorders>
              <w:bottom w:val="single" w:sz="12" w:space="0" w:color="auto"/>
            </w:tcBorders>
          </w:tcPr>
          <w:p w14:paraId="4E22E8EE" w14:textId="4EDE07B0" w:rsidR="00B65BC7" w:rsidDel="005B45DE" w:rsidRDefault="00B65BC7" w:rsidP="00EA2CED">
            <w:pPr>
              <w:ind w:firstLine="0"/>
              <w:rPr>
                <w:del w:id="587" w:author="Chen Heller" w:date="2023-01-04T10:14:00Z"/>
              </w:rPr>
            </w:pPr>
            <w:del w:id="588" w:author="Chen Heller" w:date="2023-01-04T10:14:00Z">
              <w:r w:rsidDel="005B45DE">
                <w:delText>-0.10, 0.10</w:delText>
              </w:r>
            </w:del>
          </w:p>
        </w:tc>
        <w:tc>
          <w:tcPr>
            <w:tcW w:w="709" w:type="dxa"/>
            <w:tcBorders>
              <w:bottom w:val="single" w:sz="12" w:space="0" w:color="auto"/>
            </w:tcBorders>
          </w:tcPr>
          <w:p w14:paraId="2C4ED31F" w14:textId="5B1CBAF0" w:rsidR="00B65BC7" w:rsidDel="005B45DE" w:rsidRDefault="00B65BC7" w:rsidP="00EA2CED">
            <w:pPr>
              <w:ind w:firstLine="0"/>
              <w:rPr>
                <w:del w:id="589" w:author="Chen Heller" w:date="2023-01-04T10:14:00Z"/>
              </w:rPr>
            </w:pPr>
            <w:del w:id="590" w:author="Chen Heller" w:date="2023-01-04T10:14:00Z">
              <w:r w:rsidDel="005B45DE">
                <w:delText>0.02</w:delText>
              </w:r>
            </w:del>
          </w:p>
        </w:tc>
      </w:tr>
      <w:tr w:rsidR="005A7125" w:rsidDel="005B45DE" w14:paraId="2FC93DC2" w14:textId="64CB17F1" w:rsidTr="002973C7">
        <w:trPr>
          <w:trHeight w:val="490"/>
          <w:del w:id="591" w:author="Chen Heller" w:date="2023-01-04T10:14:00Z"/>
        </w:trPr>
        <w:tc>
          <w:tcPr>
            <w:tcW w:w="10065" w:type="dxa"/>
            <w:gridSpan w:val="8"/>
            <w:tcBorders>
              <w:top w:val="single" w:sz="12" w:space="0" w:color="auto"/>
            </w:tcBorders>
          </w:tcPr>
          <w:p w14:paraId="1AD67167" w14:textId="4E5D1A69" w:rsidR="00F45D87" w:rsidDel="005B45DE" w:rsidRDefault="004A776C" w:rsidP="002973C7">
            <w:pPr>
              <w:ind w:firstLine="0"/>
              <w:rPr>
                <w:del w:id="592" w:author="Chen Heller" w:date="2023-01-04T10:14:00Z"/>
              </w:rPr>
            </w:pPr>
            <w:del w:id="593" w:author="Chen Heller" w:date="2023-01-04T10:14:00Z">
              <w:r w:rsidRPr="002973C7" w:rsidDel="005B45DE">
                <w:rPr>
                  <w:i/>
                  <w:iCs/>
                  <w:sz w:val="22"/>
                  <w:szCs w:val="22"/>
                </w:rPr>
                <w:delText xml:space="preserve">Note. </w:delText>
              </w:r>
              <w:r w:rsidR="00DE67F7" w:rsidRPr="002973C7" w:rsidDel="005B45DE">
                <w:rPr>
                  <w:sz w:val="22"/>
                  <w:szCs w:val="22"/>
                </w:rPr>
                <w:delText>t</w:delText>
              </w:r>
              <w:r w:rsidR="001C7715" w:rsidDel="005B45DE">
                <w:rPr>
                  <w:sz w:val="22"/>
                  <w:szCs w:val="22"/>
                </w:rPr>
                <w:delText>(df)</w:delText>
              </w:r>
              <w:r w:rsidR="00DE67F7" w:rsidRPr="002973C7" w:rsidDel="005B45DE">
                <w:rPr>
                  <w:sz w:val="22"/>
                  <w:szCs w:val="22"/>
                </w:rPr>
                <w:delText xml:space="preserve"> = </w:delText>
              </w:r>
              <w:r w:rsidR="00642AA7" w:rsidRPr="00EA2CED" w:rsidDel="005B45DE">
                <w:rPr>
                  <w:sz w:val="22"/>
                  <w:szCs w:val="22"/>
                </w:rPr>
                <w:delText>t-test score</w:delText>
              </w:r>
              <w:r w:rsidR="00614B8F" w:rsidDel="005B45DE">
                <w:rPr>
                  <w:sz w:val="22"/>
                  <w:szCs w:val="22"/>
                </w:rPr>
                <w:delText xml:space="preserve">. </w:delText>
              </w:r>
              <w:r w:rsidR="00B43C88" w:rsidDel="005B45DE">
                <w:rPr>
                  <w:sz w:val="22"/>
                  <w:szCs w:val="22"/>
                </w:rPr>
                <w:delText>D</w:delText>
              </w:r>
              <w:r w:rsidR="00DE67F7" w:rsidRPr="002973C7" w:rsidDel="005B45DE">
                <w:rPr>
                  <w:sz w:val="22"/>
                  <w:szCs w:val="22"/>
                </w:rPr>
                <w:delText xml:space="preserve">egrees of freedom are in parenthesis; p = </w:delText>
              </w:r>
              <w:r w:rsidR="00E80D8B" w:rsidDel="005B45DE">
                <w:rPr>
                  <w:sz w:val="22"/>
                  <w:szCs w:val="22"/>
                </w:rPr>
                <w:delText xml:space="preserve">Tree-BH corrected p-value for multiple comparisons; </w:delText>
              </w:r>
              <w:r w:rsidR="00DE67F7" w:rsidRPr="002973C7" w:rsidDel="005B45DE">
                <w:rPr>
                  <w:sz w:val="22"/>
                  <w:szCs w:val="22"/>
                </w:rPr>
                <w:delText>CI = 95% confidence interval</w:delText>
              </w:r>
              <w:r w:rsidR="001C7715" w:rsidDel="005B45DE">
                <w:rPr>
                  <w:sz w:val="22"/>
                  <w:szCs w:val="22"/>
                </w:rPr>
                <w:delText>s</w:delText>
              </w:r>
              <w:r w:rsidR="00F45D87" w:rsidRPr="002973C7" w:rsidDel="005B45DE">
                <w:rPr>
                  <w:sz w:val="22"/>
                  <w:szCs w:val="22"/>
                </w:rPr>
                <w:delText>; d = Cohen's d.</w:delText>
              </w:r>
              <w:r w:rsidR="00F06B6B" w:rsidRPr="002973C7" w:rsidDel="005B45DE">
                <w:rPr>
                  <w:i/>
                  <w:iCs/>
                  <w:sz w:val="22"/>
                  <w:szCs w:val="22"/>
                </w:rPr>
                <w:delText xml:space="preserve"> </w:delText>
              </w:r>
            </w:del>
          </w:p>
        </w:tc>
      </w:tr>
    </w:tbl>
    <w:p w14:paraId="752F3A22" w14:textId="4699DAA5" w:rsidR="005D59F2" w:rsidDel="005B45DE" w:rsidRDefault="005D59F2" w:rsidP="005D59F2">
      <w:pPr>
        <w:pStyle w:val="NoSpacing"/>
        <w:keepNext/>
        <w:bidi w:val="0"/>
        <w:rPr>
          <w:del w:id="594" w:author="Chen Heller" w:date="2023-01-04T10:14:00Z"/>
        </w:rPr>
      </w:pPr>
      <w:del w:id="595" w:author="Chen Heller" w:date="2023-01-04T10:14:00Z">
        <w:r w:rsidRPr="005D59F2" w:rsidDel="005B45DE">
          <w:rPr>
            <w:noProof/>
          </w:rPr>
          <w:lastRenderedPageBreak/>
          <w:drawing>
            <wp:inline distT="0" distB="0" distL="0" distR="0" wp14:anchorId="528396C7" wp14:editId="34F189D3">
              <wp:extent cx="5895975" cy="3940133"/>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8894" t="1745" r="24672" b="10365"/>
                      <a:stretch/>
                    </pic:blipFill>
                    <pic:spPr bwMode="auto">
                      <a:xfrm>
                        <a:off x="0" y="0"/>
                        <a:ext cx="5903216" cy="3944972"/>
                      </a:xfrm>
                      <a:prstGeom prst="rect">
                        <a:avLst/>
                      </a:prstGeom>
                      <a:noFill/>
                      <a:ln>
                        <a:noFill/>
                      </a:ln>
                      <a:extLst>
                        <a:ext uri="{53640926-AAD7-44D8-BBD7-CCE9431645EC}">
                          <a14:shadowObscured xmlns:a14="http://schemas.microsoft.com/office/drawing/2010/main"/>
                        </a:ext>
                      </a:extLst>
                    </pic:spPr>
                  </pic:pic>
                </a:graphicData>
              </a:graphic>
            </wp:inline>
          </w:drawing>
        </w:r>
      </w:del>
    </w:p>
    <w:p w14:paraId="3DC74FC5" w14:textId="22299B95" w:rsidR="00861172" w:rsidDel="005B45DE" w:rsidRDefault="00F3771A" w:rsidP="008351C5">
      <w:pPr>
        <w:pStyle w:val="Caption"/>
        <w:jc w:val="left"/>
        <w:rPr>
          <w:del w:id="596" w:author="Chen Heller" w:date="2023-01-04T10:14:00Z"/>
        </w:rPr>
      </w:pPr>
      <w:bookmarkStart w:id="597" w:name="_Ref113877436"/>
      <w:del w:id="598" w:author="Chen Heller" w:date="2023-01-04T10:14:00Z">
        <w:r w:rsidDel="005B45DE">
          <w:delText xml:space="preserve">Figure </w:delText>
        </w:r>
        <w:r w:rsidDel="005B45DE">
          <w:fldChar w:fldCharType="begin"/>
        </w:r>
        <w:r w:rsidDel="005B45DE">
          <w:delInstrText xml:space="preserve"> SEQ Figure \* ARABIC </w:delInstrText>
        </w:r>
        <w:r w:rsidDel="005B45DE">
          <w:fldChar w:fldCharType="separate"/>
        </w:r>
        <w:r w:rsidR="0095479C" w:rsidDel="005B45DE">
          <w:rPr>
            <w:noProof/>
          </w:rPr>
          <w:delText>5</w:delText>
        </w:r>
        <w:r w:rsidDel="005B45DE">
          <w:rPr>
            <w:noProof/>
          </w:rPr>
          <w:fldChar w:fldCharType="end"/>
        </w:r>
        <w:bookmarkEnd w:id="597"/>
        <w:r w:rsidDel="005B45DE">
          <w:delText>.</w:delText>
        </w:r>
        <w:r w:rsidRPr="00F3771A" w:rsidDel="005B45DE">
          <w:rPr>
            <w:i w:val="0"/>
            <w:iCs w:val="0"/>
            <w:color w:val="auto"/>
            <w:sz w:val="24"/>
            <w:szCs w:val="24"/>
          </w:rPr>
          <w:delText xml:space="preserve"> </w:delText>
        </w:r>
        <w:r w:rsidRPr="00F3771A" w:rsidDel="005B45DE">
          <w:delText xml:space="preserve">Results of Experiment </w:delText>
        </w:r>
        <w:r w:rsidDel="005B45DE">
          <w:delText>3</w:delText>
        </w:r>
        <w:r w:rsidRPr="00F3771A" w:rsidDel="005B45DE">
          <w:delText xml:space="preserve">. </w:delText>
        </w:r>
        <w:r w:rsidR="00246539" w:rsidDel="005B45DE">
          <w:delText xml:space="preserve">(a) Reaching trajectories in trials where a correct answer was given by choosing the left and right targets, averaged across all participants. Shaded areas are the </w:delText>
        </w:r>
        <w:r w:rsidR="00D17299" w:rsidDel="005B45DE">
          <w:delText>SE</w:delText>
        </w:r>
        <w:r w:rsidR="00246539" w:rsidDel="005B45DE">
          <w:delText xml:space="preserve">. </w:delText>
        </w:r>
        <w:r w:rsidR="00246539" w:rsidRPr="00F3771A" w:rsidDel="005B45DE">
          <w:delText>(b</w:delText>
        </w:r>
        <w:r w:rsidR="00246539" w:rsidDel="005B45DE">
          <w:delText xml:space="preserve">) Response time in the first block of the first and second days. (b-f) Dots are single participant averages while the </w:delText>
        </w:r>
        <w:r w:rsidR="00ED7D7C" w:rsidDel="005B45DE">
          <w:delText>colored</w:delText>
        </w:r>
        <w:r w:rsidR="00246539" w:rsidDel="005B45DE">
          <w:delText xml:space="preserve"> horizontal lines are the average of all participants. Black error bars symbol the </w:delText>
        </w:r>
        <w:r w:rsidR="00205DCC" w:rsidDel="005B45DE">
          <w:delText>SE</w:delText>
        </w:r>
        <w:r w:rsidR="00246539" w:rsidDel="005B45DE">
          <w:delText>. Full/dashed grey lines represent a numerical incline/decline (respectively) between the congruent and incongruent conditions</w:delText>
        </w:r>
        <w:r w:rsidRPr="00F3771A" w:rsidDel="005B45DE">
          <w:delText>.</w:delText>
        </w:r>
      </w:del>
    </w:p>
    <w:p w14:paraId="606097A7" w14:textId="59CB1690" w:rsidR="00D826D9" w:rsidDel="00481457" w:rsidRDefault="00D826D9" w:rsidP="006238E0">
      <w:pPr>
        <w:pStyle w:val="Heading3"/>
        <w:rPr>
          <w:del w:id="599" w:author="Chen Heller" w:date="2023-01-04T10:15:00Z"/>
        </w:rPr>
      </w:pPr>
      <w:bookmarkStart w:id="600" w:name="_Toc114485387"/>
      <w:del w:id="601" w:author="Chen Heller" w:date="2023-01-04T10:15:00Z">
        <w:r w:rsidDel="00481457">
          <w:delText>Discussion</w:delText>
        </w:r>
        <w:bookmarkEnd w:id="600"/>
      </w:del>
    </w:p>
    <w:p w14:paraId="04CA93E9" w14:textId="7908CE26" w:rsidR="000E0EDB" w:rsidDel="00481457" w:rsidRDefault="00BA3CA8" w:rsidP="00B25647">
      <w:pPr>
        <w:ind w:firstLine="0"/>
        <w:rPr>
          <w:del w:id="602" w:author="Chen Heller" w:date="2023-01-04T10:15:00Z"/>
        </w:rPr>
      </w:pPr>
      <w:del w:id="603" w:author="Chen Heller" w:date="2023-01-04T10:15:00Z">
        <w:r w:rsidDel="00481457">
          <w:delText xml:space="preserve">Experiment 3 incorporated </w:delText>
        </w:r>
        <w:r w:rsidR="00336EE6" w:rsidDel="00481457">
          <w:delText xml:space="preserve">a prolonged practice session in order to decrease the </w:delText>
        </w:r>
        <w:r w:rsidR="007109DD" w:rsidDel="00481457">
          <w:delText>number</w:delText>
        </w:r>
        <w:r w:rsidR="00336EE6" w:rsidDel="00481457">
          <w:delText xml:space="preserve"> of excluded trials and improve the probability of detecting the unconscious effects. </w:delText>
        </w:r>
        <w:r w:rsidR="006B6AC7" w:rsidDel="00481457">
          <w:delText xml:space="preserve">Notably, </w:delText>
        </w:r>
        <w:r w:rsidR="00E85366" w:rsidDel="00481457">
          <w:delText xml:space="preserve">none of the comparisons </w:delText>
        </w:r>
        <w:r w:rsidR="005D7C3E" w:rsidDel="00481457">
          <w:delText>pass</w:delText>
        </w:r>
        <w:r w:rsidR="00E85366" w:rsidDel="00481457">
          <w:delText>ed</w:delText>
        </w:r>
        <w:r w:rsidR="005D7C3E" w:rsidDel="00481457">
          <w:delText xml:space="preserve"> the multiple comparisons correction</w:delText>
        </w:r>
        <w:r w:rsidR="006B6AC7" w:rsidDel="00481457">
          <w:delText>. However</w:delText>
        </w:r>
        <w:r w:rsidR="00E432CC" w:rsidDel="00481457">
          <w:delText>,</w:delText>
        </w:r>
        <w:r w:rsidR="006B6AC7" w:rsidDel="00481457">
          <w:delText xml:space="preserve"> </w:delText>
        </w:r>
        <w:r w:rsidR="005D7C3E" w:rsidDel="00481457">
          <w:delText xml:space="preserve">interesting trends </w:delText>
        </w:r>
        <w:r w:rsidR="006B6AC7" w:rsidDel="00481457">
          <w:delText>did imply</w:delText>
        </w:r>
        <w:r w:rsidR="005D7C3E" w:rsidDel="00481457">
          <w:delText xml:space="preserve"> a congruency effect</w:delText>
        </w:r>
        <w:r w:rsidR="007A4A6D" w:rsidDel="00481457">
          <w:delText xml:space="preserve"> </w:delText>
        </w:r>
        <w:r w:rsidR="00385459" w:rsidDel="00481457">
          <w:delText xml:space="preserve">which </w:delText>
        </w:r>
        <w:r w:rsidR="009C3286" w:rsidDel="00481457">
          <w:delText xml:space="preserve">manifested </w:delText>
        </w:r>
        <w:r w:rsidR="00385459" w:rsidDel="00481457">
          <w:delText xml:space="preserve">as a </w:delText>
        </w:r>
        <w:r w:rsidR="00E40999" w:rsidDel="00481457">
          <w:delText xml:space="preserve">bias </w:delText>
        </w:r>
        <w:r w:rsidR="00B16D05" w:rsidDel="00481457">
          <w:delText xml:space="preserve">in the trajectories </w:delText>
        </w:r>
        <w:r w:rsidR="00E40999" w:rsidDel="00481457">
          <w:delText xml:space="preserve">towards the incorrect answer in the incongruent trials. This bias </w:delText>
        </w:r>
        <w:r w:rsidR="001B2C33" w:rsidDel="00481457">
          <w:delText>was expressed in</w:delText>
        </w:r>
        <w:r w:rsidR="007B1390" w:rsidDel="00481457">
          <w:delText xml:space="preserve"> a </w:delText>
        </w:r>
        <w:r w:rsidR="00497BB2" w:rsidDel="00481457">
          <w:delText xml:space="preserve">decreasing trend </w:delText>
        </w:r>
        <w:r w:rsidR="00E40999" w:rsidDel="00481457">
          <w:delText>in the reach area for incongruent trials.</w:delText>
        </w:r>
        <w:r w:rsidR="0084046E" w:rsidDel="00481457">
          <w:delText xml:space="preserve"> </w:delText>
        </w:r>
        <w:r w:rsidR="009872FC" w:rsidDel="00481457">
          <w:delText>The</w:delText>
        </w:r>
        <w:r w:rsidR="00CD7735" w:rsidDel="00481457">
          <w:delText xml:space="preserve"> results are in</w:delText>
        </w:r>
        <w:r w:rsidR="0084046E" w:rsidDel="00481457">
          <w:delText>-</w:delText>
        </w:r>
        <w:r w:rsidR="00CD7735" w:rsidDel="00481457">
          <w:delText xml:space="preserve">line with previous papers that </w:delText>
        </w:r>
        <w:r w:rsidR="0084046E" w:rsidDel="00481457">
          <w:delText xml:space="preserve">found a larger </w:delText>
        </w:r>
        <w:r w:rsidR="00CD7735" w:rsidDel="00481457">
          <w:delText>Area Under the Curve (AUC)</w:delText>
        </w:r>
        <w:r w:rsidR="006E6F98" w:rsidDel="00481457">
          <w:delText xml:space="preserve"> for incongruent as opposed to congruent trials</w:delText>
        </w:r>
        <w:r w:rsidR="0084046E" w:rsidDel="00481457">
          <w:delText xml:space="preserve"> </w:delText>
        </w:r>
        <w:r w:rsidR="00824B02" w:rsidDel="00481457">
          <w:fldChar w:fldCharType="begin"/>
        </w:r>
        <w:r w:rsidR="00824B02" w:rsidDel="00481457">
          <w:delInstrText xml:space="preserve"> ADDIN ZOTERO_ITEM CSL_CITATION {"citationID":"CfecE9i1","properties":{"formattedCitation":"(Almeida et al., 2014; Xiao &amp; Yamauchi, 2017)","plainCitation":"(Almeida et al., 2014; Xiao &amp; Yamauchi, 2017)","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id":333,"uris":["http://zotero.org/users/8275165/items/464RDB9E"],"itemData":{"id":333,"type":"article-journal","container-title":"PLOS ONE","DOI":"10.1371/journal.pone.0178740","ISSN":"1932-6203","issue":"6","journalAbbreviation":"PLoS ONE","language":"en","page":"e0178740","source":"DOI.org (Crossref)","title":"The role of attention in subliminal semantic processing: A mouse tracking study","title-short":"The role of attention in subliminal semantic processing","volume":"12","author":[{"family":"Xiao","given":"Kunchen"},{"family":"Yamauchi","given":"Takashi"}],"editor":[{"family":"Allen","given":"Philip"}],"issued":{"date-parts":[["2017",6,13]]}}}],"schema":"https://github.com/citation-style-language/schema/raw/master/csl-citation.json"} </w:delInstrText>
        </w:r>
        <w:r w:rsidR="00824B02" w:rsidDel="00481457">
          <w:fldChar w:fldCharType="separate"/>
        </w:r>
        <w:r w:rsidR="00824B02" w:rsidRPr="00824B02" w:rsidDel="00481457">
          <w:rPr>
            <w:rFonts w:ascii="Times New Roman" w:hAnsi="Times New Roman" w:cs="Times New Roman"/>
          </w:rPr>
          <w:delText>(Almeida et al., 2014; Xiao &amp; Yamauchi, 2017)</w:delText>
        </w:r>
        <w:r w:rsidR="00824B02" w:rsidDel="00481457">
          <w:fldChar w:fldCharType="end"/>
        </w:r>
        <w:r w:rsidR="0084046E" w:rsidDel="00481457">
          <w:delText>.</w:delText>
        </w:r>
      </w:del>
    </w:p>
    <w:p w14:paraId="071F8DE0" w14:textId="529FF09E" w:rsidR="00FC3846" w:rsidRDefault="00865203" w:rsidP="00212789">
      <w:del w:id="604" w:author="Chen Heller" w:date="2023-01-04T10:15:00Z">
        <w:r w:rsidDel="00481457">
          <w:lastRenderedPageBreak/>
          <w:delText>Surprisingly</w:delText>
        </w:r>
        <w:r w:rsidR="00D826D9" w:rsidDel="00481457">
          <w:delText xml:space="preserve">, </w:delText>
        </w:r>
        <w:r w:rsidR="00F8123B" w:rsidDel="00481457">
          <w:delText xml:space="preserve">the </w:delText>
        </w:r>
        <w:r w:rsidR="0058739A" w:rsidDel="00481457">
          <w:delText xml:space="preserve">additional practice day in </w:delText>
        </w:r>
        <w:r w:rsidR="002F313C" w:rsidRPr="002F313C" w:rsidDel="00481457">
          <w:delText>Experiment 3</w:delText>
        </w:r>
        <w:r w:rsidR="0058739A" w:rsidDel="00481457">
          <w:delText xml:space="preserve"> </w:delText>
        </w:r>
        <w:r w:rsidR="00323DB7" w:rsidDel="00481457">
          <w:delText>d</w:delText>
        </w:r>
        <w:r w:rsidR="0058739A" w:rsidDel="00481457">
          <w:delText>id not</w:delText>
        </w:r>
        <w:r w:rsidR="004917DF" w:rsidDel="00481457">
          <w:delText xml:space="preserve"> significantly</w:delText>
        </w:r>
        <w:r w:rsidR="0058739A" w:rsidDel="00481457">
          <w:delText xml:space="preserve"> reduce the participants' response time or proportion of excluded trials, and was therefore </w:delText>
        </w:r>
        <w:r w:rsidR="00B45E24" w:rsidDel="00481457">
          <w:delText>forgone</w:delText>
        </w:r>
        <w:r w:rsidR="0058739A" w:rsidDel="00481457">
          <w:delText xml:space="preserve"> in the next experiment.</w:delText>
        </w:r>
      </w:del>
      <w:r w:rsidR="00D826D9" w:rsidRPr="00A329D6">
        <w:t xml:space="preserve"> </w:t>
      </w:r>
    </w:p>
    <w:p w14:paraId="1176DED7" w14:textId="5E50C005" w:rsidR="00ED60E1" w:rsidDel="00741F3D" w:rsidRDefault="00CE37CA" w:rsidP="006238E0">
      <w:pPr>
        <w:pStyle w:val="Heading2"/>
        <w:rPr>
          <w:del w:id="605" w:author="Chen Heller" w:date="2023-01-04T14:55:00Z"/>
        </w:rPr>
      </w:pPr>
      <w:bookmarkStart w:id="606" w:name="_Toc114485388"/>
      <w:del w:id="607" w:author="Chen Heller" w:date="2023-01-04T14:55:00Z">
        <w:r w:rsidDel="00741F3D">
          <w:delText>Experiment 4</w:delText>
        </w:r>
        <w:bookmarkEnd w:id="606"/>
      </w:del>
    </w:p>
    <w:p w14:paraId="3D3FAF54" w14:textId="5B866E4E" w:rsidR="00D826D9" w:rsidRDefault="00A8788A" w:rsidP="00717FF1">
      <w:pPr>
        <w:ind w:firstLine="0"/>
      </w:pPr>
      <w:del w:id="608" w:author="Chen Heller" w:date="2023-01-04T14:58:00Z">
        <w:r w:rsidDel="00487224">
          <w:delText>Experiment 4</w:delText>
        </w:r>
        <w:r w:rsidR="00FC3846" w:rsidDel="00487224">
          <w:delText xml:space="preserve"> was</w:delText>
        </w:r>
      </w:del>
      <w:del w:id="609" w:author="Chen Heller" w:date="2023-01-04T14:55:00Z">
        <w:r w:rsidR="00FC3846" w:rsidDel="00E24E4A">
          <w:delText xml:space="preserve"> preregistered</w:delText>
        </w:r>
        <w:r w:rsidR="00EB44AC" w:rsidDel="00E24E4A">
          <w:delText xml:space="preserve"> (</w:delText>
        </w:r>
        <w:r w:rsidDel="00E24E4A">
          <w:fldChar w:fldCharType="begin"/>
        </w:r>
        <w:r w:rsidDel="00E24E4A">
          <w:delInstrText>HYPERLINK "https://osf.io/8dsvp"</w:delInstrText>
        </w:r>
        <w:r w:rsidDel="00E24E4A">
          <w:fldChar w:fldCharType="separate"/>
        </w:r>
        <w:r w:rsidR="00E53F62" w:rsidRPr="00E53F62" w:rsidDel="00E24E4A">
          <w:rPr>
            <w:rStyle w:val="Hyperlink"/>
          </w:rPr>
          <w:delText>https://osf.io/8dsvp</w:delText>
        </w:r>
        <w:r w:rsidDel="00E24E4A">
          <w:rPr>
            <w:rStyle w:val="Hyperlink"/>
          </w:rPr>
          <w:fldChar w:fldCharType="end"/>
        </w:r>
        <w:r w:rsidR="00EB44AC" w:rsidDel="00E24E4A">
          <w:delText>)</w:delText>
        </w:r>
      </w:del>
      <w:del w:id="610" w:author="Chen Heller" w:date="2023-01-04T14:58:00Z">
        <w:r w:rsidR="00EB44AC" w:rsidDel="00487224">
          <w:delText>,</w:delText>
        </w:r>
        <w:r w:rsidR="00FC3846" w:rsidDel="00487224">
          <w:delText xml:space="preserve"> aimed at </w:delText>
        </w:r>
        <w:r w:rsidR="00D826D9" w:rsidDel="00487224">
          <w:delText>examin</w:delText>
        </w:r>
        <w:r w:rsidR="00FC3846" w:rsidDel="00487224">
          <w:delText>ing</w:delText>
        </w:r>
        <w:r w:rsidR="00D826D9" w:rsidDel="00487224">
          <w:delText xml:space="preserve"> whether motion tracking is preferable over keyboard response</w:delText>
        </w:r>
        <w:r w:rsidR="005824BE" w:rsidDel="00487224">
          <w:delText>s</w:delText>
        </w:r>
        <w:r w:rsidR="00D826D9" w:rsidDel="00487224">
          <w:delText xml:space="preserve"> when studying unconscious processing. </w:delText>
        </w:r>
      </w:del>
      <w:del w:id="611" w:author="Chen Heller" w:date="2023-01-04T15:00:00Z">
        <w:r w:rsidR="008008B1" w:rsidDel="00100DAE">
          <w:delText>Accordingly, it</w:delText>
        </w:r>
        <w:r w:rsidR="005824BE" w:rsidDel="00100DAE">
          <w:delText xml:space="preserve"> included both motion tracking and keyboard responses </w:delText>
        </w:r>
        <w:r w:rsidR="0035029B" w:rsidDel="00100DAE">
          <w:delText>sessions</w:delText>
        </w:r>
        <w:r w:rsidR="005824BE" w:rsidDel="00100DAE">
          <w:delText xml:space="preserve">, allowing me to </w:delText>
        </w:r>
        <w:r w:rsidR="00D826D9" w:rsidDel="00100DAE">
          <w:delText>compar</w:delText>
        </w:r>
        <w:r w:rsidR="005824BE" w:rsidDel="00100DAE">
          <w:delText>e</w:delText>
        </w:r>
        <w:r w:rsidR="00D826D9" w:rsidDel="00100DAE">
          <w:delText xml:space="preserve"> the sensitivity of both measures on an identical task. </w:delText>
        </w:r>
      </w:del>
      <w:del w:id="612" w:author="Chen Heller" w:date="2023-01-04T10:16:00Z">
        <w:r w:rsidR="00D826D9" w:rsidDel="006F72A0">
          <w:delText xml:space="preserve">Since </w:delText>
        </w:r>
        <w:r w:rsidR="006A7B52" w:rsidDel="006F72A0">
          <w:delText>E</w:delText>
        </w:r>
        <w:r w:rsidR="00D826D9" w:rsidDel="006F72A0">
          <w:delText xml:space="preserve">xperiment </w:delText>
        </w:r>
        <w:r w:rsidR="00B65CCC" w:rsidDel="006F72A0">
          <w:delText xml:space="preserve">3 </w:delText>
        </w:r>
        <w:r w:rsidR="00D826D9" w:rsidDel="006F72A0">
          <w:delText xml:space="preserve">have shown that additional practice does not improve the number of valid trials, a separate training day was not included in </w:delText>
        </w:r>
        <w:r w:rsidR="00B948B2" w:rsidDel="006F72A0">
          <w:delText>E</w:delText>
        </w:r>
        <w:r w:rsidR="00D826D9" w:rsidDel="006F72A0">
          <w:delText xml:space="preserve">xperiment </w:delText>
        </w:r>
        <w:r w:rsidR="00B65CCC" w:rsidDel="006F72A0">
          <w:delText>4</w:delText>
        </w:r>
        <w:r w:rsidR="0035029B" w:rsidDel="006F72A0">
          <w:delText xml:space="preserve">, </w:delText>
        </w:r>
        <w:r w:rsidR="00D826D9" w:rsidDel="006F72A0">
          <w:delText xml:space="preserve">and </w:delText>
        </w:r>
      </w:del>
      <w:del w:id="613" w:author="Chen Heller" w:date="2023-01-04T15:00:00Z">
        <w:r w:rsidR="00D826D9" w:rsidDel="00100DAE">
          <w:delText xml:space="preserve">only one practice block was used for each </w:delText>
        </w:r>
        <w:r w:rsidR="0035029B" w:rsidDel="00100DAE">
          <w:delText>session</w:delText>
        </w:r>
        <w:r w:rsidR="00D826D9" w:rsidDel="00100DAE">
          <w:delText xml:space="preserve">. </w:delText>
        </w:r>
      </w:del>
      <w:del w:id="614" w:author="Chen Heller" w:date="2023-01-04T10:16:00Z">
        <w:r w:rsidR="0035029B" w:rsidDel="006F72A0">
          <w:delText xml:space="preserve">To prevent fatigue, each session included half </w:delText>
        </w:r>
        <w:r w:rsidR="00D826D9" w:rsidDel="006F72A0">
          <w:delText xml:space="preserve">the number of trials </w:delText>
        </w:r>
        <w:r w:rsidR="0035029B" w:rsidDel="006F72A0">
          <w:delText xml:space="preserve">(after testing that the effect found in </w:delText>
        </w:r>
        <w:r w:rsidR="00B85208" w:rsidDel="006F72A0">
          <w:delText>Experiment</w:delText>
        </w:r>
        <w:r w:rsidR="0035029B" w:rsidDel="006F72A0">
          <w:delText xml:space="preserve"> 3 is found also when half the trials are used)</w:delText>
        </w:r>
        <w:r w:rsidR="00D826D9" w:rsidDel="006F72A0">
          <w:delText xml:space="preserve">. </w:delText>
        </w:r>
      </w:del>
      <w:moveFromRangeStart w:id="615" w:author="Chen Heller" w:date="2023-01-04T15:03:00Z" w:name="move123737055"/>
      <w:moveFrom w:id="616" w:author="Chen Heller" w:date="2023-01-04T15:03:00Z">
        <w:r w:rsidR="00D826D9" w:rsidDel="008A62A7">
          <w:t xml:space="preserve">In accordance with previous findings </w:t>
        </w:r>
        <w:r w:rsidR="009A3064" w:rsidDel="008A62A7">
          <w:fldChar w:fldCharType="begin"/>
        </w:r>
        <w:r w:rsidR="00364024" w:rsidDel="008A62A7">
          <w:instrText xml:space="preserve"> ADDIN ZOTERO_ITEM CSL_CITATION {"citationID":"HEVSa1lH","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9A3064" w:rsidDel="008A62A7">
          <w:fldChar w:fldCharType="separate"/>
        </w:r>
        <w:r w:rsidR="009A3064" w:rsidRPr="009A3064" w:rsidDel="008A62A7">
          <w:rPr>
            <w:rFonts w:ascii="Times New Roman" w:hAnsi="Times New Roman" w:cs="Times New Roman"/>
          </w:rPr>
          <w:t>(Xiao et al., 2015</w:t>
        </w:r>
        <w:r w:rsidR="009A3064" w:rsidDel="008A62A7">
          <w:fldChar w:fldCharType="end"/>
        </w:r>
        <w:r w:rsidR="009A3064" w:rsidDel="008A62A7">
          <w:t>; but see</w:t>
        </w:r>
        <w:r w:rsidR="0018350F" w:rsidDel="008A62A7">
          <w:t xml:space="preserve"> </w:t>
        </w:r>
        <w:r w:rsidR="0018350F" w:rsidDel="008A62A7">
          <w:fldChar w:fldCharType="begin"/>
        </w:r>
        <w:r w:rsidR="00364024" w:rsidDel="008A62A7">
          <w:instrText xml:space="preserve"> ADDIN ZOTERO_ITEM CSL_CITATION {"citationID":"3AGbonh3","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18350F" w:rsidDel="008A62A7">
          <w:fldChar w:fldCharType="separate"/>
        </w:r>
        <w:r w:rsidR="0018350F" w:rsidRPr="0018350F" w:rsidDel="008A62A7">
          <w:rPr>
            <w:rFonts w:ascii="Times New Roman" w:hAnsi="Times New Roman" w:cs="Times New Roman"/>
          </w:rPr>
          <w:t>Dehaene et al., 2001</w:t>
        </w:r>
        <w:r w:rsidR="0018350F" w:rsidDel="008A62A7">
          <w:rPr>
            <w:rFonts w:ascii="Times New Roman" w:hAnsi="Times New Roman" w:cs="Times New Roman"/>
          </w:rPr>
          <w:t>,</w:t>
        </w:r>
        <w:r w:rsidR="0018350F" w:rsidDel="008A62A7">
          <w:fldChar w:fldCharType="end"/>
        </w:r>
        <w:r w:rsidR="009A3064" w:rsidDel="008A62A7">
          <w:t xml:space="preserve"> </w:t>
        </w:r>
        <w:r w:rsidR="0018350F" w:rsidDel="008A62A7">
          <w:t>were a large effect was found using a keyboard)</w:t>
        </w:r>
        <w:r w:rsidR="009A3064" w:rsidDel="008A62A7">
          <w:t xml:space="preserve"> </w:t>
        </w:r>
        <w:r w:rsidR="00C46CA3" w:rsidDel="008A62A7">
          <w:t xml:space="preserve">I </w:t>
        </w:r>
        <w:r w:rsidR="00D826D9" w:rsidDel="008A62A7">
          <w:t>expect</w:t>
        </w:r>
        <w:r w:rsidR="009F470F" w:rsidDel="008A62A7">
          <w:t>ed</w:t>
        </w:r>
        <w:r w:rsidR="00D826D9" w:rsidDel="008A62A7">
          <w:t xml:space="preserve"> that the </w:t>
        </w:r>
        <w:r w:rsidR="0035029B" w:rsidDel="008A62A7">
          <w:t xml:space="preserve">effect found in </w:t>
        </w:r>
        <w:r w:rsidR="004F066D" w:rsidDel="008A62A7">
          <w:t xml:space="preserve">the </w:t>
        </w:r>
        <w:r w:rsidR="0035029B" w:rsidDel="008A62A7">
          <w:t xml:space="preserve">motion tracking </w:t>
        </w:r>
        <w:r w:rsidR="004F066D" w:rsidDel="008A62A7">
          <w:t xml:space="preserve">session </w:t>
        </w:r>
        <w:r w:rsidR="0035029B" w:rsidDel="008A62A7">
          <w:t xml:space="preserve">(namely, the </w:t>
        </w:r>
        <w:r w:rsidR="00D826D9" w:rsidDel="008A62A7">
          <w:t>reach area variable</w:t>
        </w:r>
        <w:r w:rsidR="0035029B" w:rsidDel="008A62A7">
          <w:t>)</w:t>
        </w:r>
        <w:r w:rsidR="00D826D9" w:rsidDel="008A62A7">
          <w:t xml:space="preserve"> would produce a larger congruency effect than the </w:t>
        </w:r>
        <w:r w:rsidR="0035029B" w:rsidDel="008A62A7">
          <w:t>effect in the keyboard session (</w:t>
        </w:r>
        <w:r w:rsidR="00D826D9" w:rsidDel="008A62A7">
          <w:t>RT variable</w:t>
        </w:r>
        <w:r w:rsidR="0035029B" w:rsidDel="008A62A7">
          <w:t>)</w:t>
        </w:r>
        <w:r w:rsidR="00D826D9" w:rsidDel="008A62A7">
          <w:t>.</w:t>
        </w:r>
      </w:moveFrom>
      <w:moveFromRangeEnd w:id="615"/>
    </w:p>
    <w:p w14:paraId="4F35F08C" w14:textId="1E5D7171" w:rsidR="00D826D9" w:rsidRDefault="00D826D9" w:rsidP="006238E0">
      <w:pPr>
        <w:pStyle w:val="Heading3"/>
      </w:pPr>
      <w:bookmarkStart w:id="617" w:name="_Toc114485389"/>
      <w:r>
        <w:t>Methods</w:t>
      </w:r>
      <w:bookmarkEnd w:id="617"/>
    </w:p>
    <w:p w14:paraId="635A0C30" w14:textId="77777777" w:rsidR="00D826D9" w:rsidRDefault="00D826D9" w:rsidP="006238E0">
      <w:pPr>
        <w:pStyle w:val="Heading4"/>
      </w:pPr>
      <w:bookmarkStart w:id="618" w:name="_Toc114485390"/>
      <w:r>
        <w:t>Participants</w:t>
      </w:r>
      <w:bookmarkEnd w:id="618"/>
    </w:p>
    <w:p w14:paraId="10928BC5" w14:textId="1FBB320C" w:rsidR="00D826D9" w:rsidRDefault="004543AF" w:rsidP="008C0D4C">
      <w:pPr>
        <w:ind w:firstLine="0"/>
      </w:pPr>
      <w:del w:id="619" w:author="Chen Heller" w:date="2023-01-03T16:06:00Z">
        <w:r w:rsidDel="007F6CA0">
          <w:delText>The recruitment procedure and criteri</w:delText>
        </w:r>
        <w:r w:rsidR="00E432DA" w:rsidDel="007F6CA0">
          <w:delText>a</w:delText>
        </w:r>
        <w:r w:rsidDel="007F6CA0">
          <w:delText xml:space="preserve"> were identical to those of </w:delText>
        </w:r>
        <w:r w:rsidR="00035FA8" w:rsidDel="007F6CA0">
          <w:delText>Experiment 1</w:delText>
        </w:r>
        <w:r w:rsidDel="007F6CA0">
          <w:delText xml:space="preserve">. </w:delText>
        </w:r>
      </w:del>
      <w:r w:rsidR="00E432DA">
        <w:t xml:space="preserve">Thirty </w:t>
      </w:r>
      <w:r>
        <w:t xml:space="preserve">participants </w:t>
      </w:r>
      <w:r w:rsidR="00EB6DE4">
        <w:t>(</w:t>
      </w:r>
      <w:r w:rsidR="00FF20F9">
        <w:t>17</w:t>
      </w:r>
      <w:r w:rsidR="00EB6DE4">
        <w:t xml:space="preserve"> female</w:t>
      </w:r>
      <w:r w:rsidR="00FF20F9">
        <w:t>s</w:t>
      </w:r>
      <w:r w:rsidR="00EB6DE4">
        <w:t xml:space="preserve">) </w:t>
      </w:r>
      <w:r>
        <w:t xml:space="preserve">were recruited (age: M = </w:t>
      </w:r>
      <w:r w:rsidR="00EB6DE4">
        <w:t>26.9</w:t>
      </w:r>
      <w:r>
        <w:t xml:space="preserve">, SD = </w:t>
      </w:r>
      <w:r w:rsidR="00EB6DE4">
        <w:t>3.66</w:t>
      </w:r>
      <w:r>
        <w:t>) and additional 1</w:t>
      </w:r>
      <w:r w:rsidR="000E32D8">
        <w:t>5</w:t>
      </w:r>
      <w:r>
        <w:t xml:space="preserve"> participants were excluded. Five of them were excluded because they had significantly less than 70% correct answers in the target classification task according to a binomial test. </w:t>
      </w:r>
      <w:r w:rsidR="00460A6A">
        <w:t>Seven</w:t>
      </w:r>
      <w:r>
        <w:t xml:space="preserve"> participants were excluded since they had less </w:t>
      </w:r>
      <w:r w:rsidR="004F066D">
        <w:t>than</w:t>
      </w:r>
      <w:r>
        <w:t xml:space="preserve"> 25 valid trials in each condition. </w:t>
      </w:r>
      <w:r w:rsidR="00934069">
        <w:t>Three</w:t>
      </w:r>
      <w:r>
        <w:t xml:space="preserve"> more participants were excluded due to technical issues: one since a reflective object she wore interfered with the motion </w:t>
      </w:r>
      <w:r>
        <w:lastRenderedPageBreak/>
        <w:t xml:space="preserve">tracking system's recordings, another participant since the program crashed in the middle of her experiment, and </w:t>
      </w:r>
      <w:r w:rsidR="00C66BC3">
        <w:t>one</w:t>
      </w:r>
      <w:r>
        <w:t xml:space="preserve"> more quit before completing the experiment.</w:t>
      </w:r>
      <w:ins w:id="620" w:author="Chen Heller" w:date="2023-01-03T16:08:00Z">
        <w:r w:rsidR="007A6274" w:rsidRPr="007A6274">
          <w:t xml:space="preserve"> </w:t>
        </w:r>
      </w:ins>
      <w:moveToRangeStart w:id="621" w:author="Chen Heller" w:date="2023-01-03T16:08:00Z" w:name="move123654499"/>
      <w:moveTo w:id="622" w:author="Chen Heller" w:date="2023-01-03T16:08:00Z">
        <w:r w:rsidR="007A6274" w:rsidRPr="00422E34">
          <w:t xml:space="preserve">All participants </w:t>
        </w:r>
        <w:r w:rsidR="007A6274">
          <w:t xml:space="preserve">were </w:t>
        </w:r>
        <w:r w:rsidR="007A6274" w:rsidRPr="00422E34">
          <w:t xml:space="preserve">right-handed, native Hebrew speakers who have normal vision or corrected-to-normal vision. Only participants declaring that they have no neurological, attentional, or mental disorders, and are not taking psychiatric medicines, </w:t>
        </w:r>
        <w:r w:rsidR="007A6274">
          <w:t xml:space="preserve">were </w:t>
        </w:r>
        <w:r w:rsidR="007A6274" w:rsidRPr="00422E34">
          <w:t xml:space="preserve">included. </w:t>
        </w:r>
        <w:r w:rsidR="007A6274">
          <w:t>All p</w:t>
        </w:r>
        <w:r w:rsidR="007A6274" w:rsidRPr="00422E34">
          <w:t>articipants</w:t>
        </w:r>
        <w:r w:rsidR="007A6274">
          <w:t xml:space="preserve"> </w:t>
        </w:r>
        <w:del w:id="623" w:author="Chen Heller" w:date="2023-01-03T16:08:00Z">
          <w:r w:rsidR="007A6274" w:rsidDel="007A6274">
            <w:delText>in this and subsequent experiments</w:delText>
          </w:r>
          <w:r w:rsidR="007A6274" w:rsidRPr="00422E34" w:rsidDel="007A6274">
            <w:delText xml:space="preserve"> </w:delText>
          </w:r>
        </w:del>
        <w:r w:rsidR="007A6274">
          <w:t xml:space="preserve">signed a consent form and were explained that they could stop the experiment at any point if they wished to do so. They were </w:t>
        </w:r>
        <w:r w:rsidR="007A6274" w:rsidRPr="00422E34">
          <w:t>reimbursed with course credit or cash payment.</w:t>
        </w:r>
        <w:r w:rsidR="007A6274">
          <w:t xml:space="preserve"> Th</w:t>
        </w:r>
        <w:del w:id="624" w:author="Chen Heller" w:date="2023-01-03T16:08:00Z">
          <w:r w:rsidR="007A6274" w:rsidDel="003B662F">
            <w:delText>is</w:delText>
          </w:r>
        </w:del>
      </w:moveTo>
      <w:ins w:id="625" w:author="Chen Heller" w:date="2023-01-03T16:08:00Z">
        <w:r w:rsidR="003B662F">
          <w:t>e</w:t>
        </w:r>
      </w:ins>
      <w:moveTo w:id="626" w:author="Chen Heller" w:date="2023-01-03T16:08:00Z">
        <w:r w:rsidR="007A6274">
          <w:t xml:space="preserve"> experiment </w:t>
        </w:r>
        <w:del w:id="627" w:author="Chen Heller" w:date="2023-01-03T16:08:00Z">
          <w:r w:rsidR="007A6274" w:rsidDel="003B662F">
            <w:delText xml:space="preserve">– and all others reported here – </w:delText>
          </w:r>
        </w:del>
        <w:r w:rsidR="007A6274">
          <w:t>was approved by the Tel Aviv University ethics committee.</w:t>
        </w:r>
      </w:moveTo>
      <w:moveToRangeEnd w:id="621"/>
      <w:r>
        <w:t xml:space="preserve"> </w:t>
      </w:r>
      <w:r w:rsidR="00C859DE">
        <w:t xml:space="preserve">The </w:t>
      </w:r>
      <w:r w:rsidR="00EA0563">
        <w:t xml:space="preserve">sample size was determined following a power analysis, </w:t>
      </w:r>
      <w:del w:id="628" w:author="Chen Heller" w:date="2023-01-03T16:13:00Z">
        <w:r w:rsidR="00D826D9" w:rsidDel="00646D84">
          <w:delText xml:space="preserve">calculated </w:delText>
        </w:r>
      </w:del>
      <w:ins w:id="629" w:author="Chen Heller" w:date="2023-01-03T16:13:00Z">
        <w:r w:rsidR="00646D84">
          <w:t xml:space="preserve">based </w:t>
        </w:r>
      </w:ins>
      <w:r w:rsidR="00EA0563">
        <w:t xml:space="preserve">on </w:t>
      </w:r>
      <w:r w:rsidR="00D826D9">
        <w:t xml:space="preserve">the average </w:t>
      </w:r>
      <w:r w:rsidR="00A1537D">
        <w:t xml:space="preserve">of the </w:t>
      </w:r>
      <w:r w:rsidR="00D826D9">
        <w:t>effect</w:t>
      </w:r>
      <w:r w:rsidR="00A1537D">
        <w:t>s</w:t>
      </w:r>
      <w:r w:rsidR="00D826D9">
        <w:t xml:space="preserve"> </w:t>
      </w:r>
      <w:del w:id="630" w:author="Chen Heller" w:date="2023-01-03T16:10:00Z">
        <w:r w:rsidR="00D826D9" w:rsidDel="008B70CA">
          <w:delText xml:space="preserve">in </w:delText>
        </w:r>
      </w:del>
      <w:del w:id="631" w:author="Chen Heller" w:date="2023-01-03T16:09:00Z">
        <w:r w:rsidR="00334D5D" w:rsidDel="008B70CA">
          <w:delText xml:space="preserve">Experiments </w:delText>
        </w:r>
        <w:r w:rsidR="002A67DA" w:rsidDel="008B70CA">
          <w:delText xml:space="preserve">2 </w:delText>
        </w:r>
        <w:r w:rsidR="00D826D9" w:rsidDel="008B70CA">
          <w:delText xml:space="preserve">and </w:delText>
        </w:r>
        <w:r w:rsidR="002A67DA" w:rsidDel="008B70CA">
          <w:delText>3</w:delText>
        </w:r>
        <w:r w:rsidR="00EA0563" w:rsidDel="008B70CA">
          <w:delText xml:space="preserve">, </w:delText>
        </w:r>
        <w:r w:rsidR="00D826D9" w:rsidDel="008B70CA">
          <w:delText>when using only half of the trials in each experiment</w:delText>
        </w:r>
      </w:del>
      <w:ins w:id="632" w:author="Chen Heller" w:date="2023-01-03T16:10:00Z">
        <w:r w:rsidR="008B70CA">
          <w:t xml:space="preserve">of </w:t>
        </w:r>
      </w:ins>
      <w:ins w:id="633" w:author="Chen Heller" w:date="2023-01-03T16:09:00Z">
        <w:r w:rsidR="008B70CA">
          <w:t>two pilot experiments</w:t>
        </w:r>
      </w:ins>
      <w:ins w:id="634" w:author="Chen Heller" w:date="2023-01-17T09:48:00Z">
        <w:r w:rsidR="00654998">
          <w:t xml:space="preserve"> that are not reported in this paper.</w:t>
        </w:r>
      </w:ins>
      <w:del w:id="635" w:author="Chen Heller" w:date="2023-01-03T16:13:00Z">
        <w:r w:rsidR="00D826D9" w:rsidDel="00646D84">
          <w:delText xml:space="preserve">. </w:delText>
        </w:r>
      </w:del>
      <w:ins w:id="636" w:author="Chen Heller" w:date="2023-01-03T16:13:00Z">
        <w:r w:rsidR="00646D84">
          <w:t xml:space="preserve"> </w:t>
        </w:r>
      </w:ins>
      <w:r w:rsidR="00D826D9" w:rsidRPr="006852A2">
        <w:t>The average effect size was 0.88 (Cohen's d</w:t>
      </w:r>
      <w:r w:rsidR="00D826D9" w:rsidRPr="005E6629">
        <w:rPr>
          <w:vertAlign w:val="subscript"/>
        </w:rPr>
        <w:t>z</w:t>
      </w:r>
      <w:r w:rsidR="008C0D4C">
        <w:t>;</w:t>
      </w:r>
      <w:r w:rsidR="00756803">
        <w:t xml:space="preserve"> see </w:t>
      </w:r>
      <w:r w:rsidR="00756803">
        <w:fldChar w:fldCharType="begin"/>
      </w:r>
      <w:r w:rsidR="008C0D4C">
        <w:instrText xml:space="preserve"> ADDIN ZOTERO_ITEM CSL_CITATION {"citationID":"J2h7qZhJ","properties":{"formattedCitation":"(Lakens, 2013)","plainCitation":"(Lakens, 2013)","noteIndex":0},"citationItems":[{"id":349,"uris":["http://zotero.org/users/8275165/items/BNED65ZB"],"itemData":{"id":349,"type":"article-journal","abstract":"Effect sizes are the most important outcome of empirical studies. Most articles on effect sizes highlight their importance to communicate the practical signiﬁcance of results. For scientists themselves, effect sizes are most useful because they facilitate cumulative science. Effect sizes can be used to determine the sample size for follow-up studies, or examining effects across studies. This article aims to provide a practical primer on how to calculate and report effect sizes for t-tests and ANOVA’s such that effect sizes can be used in a-priori power analyses and meta-analyses. Whereas many articles about effect sizes focus on between-subjects designs and address within-subjects designs only brieﬂy, I provide a detailed overview of the similarities and differences between withinand between-subjects designs. I suggest that some research questions in experimental psychology examine inherently intra-individual effects, which makes effect sizes that incorporate the correlation between measures the best summary of the results. Finally, a supplementary spreadsheet is provided to make it as easy as possible for researchers to incorporate effect size calculations into their workﬂow.","container-title":"Frontiers in Psychology","DOI":"10.3389/fpsyg.2013.00863","ISSN":"1664-1078","journalAbbreviation":"Front. Psychol.","language":"en","source":"DOI.org (Crossref)","title":"Calculating and reporting effect sizes to facilitate cumulative science: a practical primer for t-tests and ANOVAs","title-short":"Calculating and reporting effect sizes to facilitate cumulative science","URL":"http://journal.frontiersin.org/article/10.3389/fpsyg.2013.00863/abstract","volume":"4","author":[{"family":"Lakens","given":"Daniël"}],"accessed":{"date-parts":[["2022",1,6]]},"issued":{"date-parts":[["2013"]]}}}],"schema":"https://github.com/citation-style-language/schema/raw/master/csl-citation.json"} </w:instrText>
      </w:r>
      <w:r w:rsidR="00756803">
        <w:fldChar w:fldCharType="separate"/>
      </w:r>
      <w:r w:rsidR="008C0D4C" w:rsidRPr="008C0D4C">
        <w:rPr>
          <w:rFonts w:ascii="Times New Roman" w:hAnsi="Times New Roman" w:cs="Times New Roman"/>
        </w:rPr>
        <w:t>Lakens, 2013</w:t>
      </w:r>
      <w:r w:rsidR="00756803">
        <w:fldChar w:fldCharType="end"/>
      </w:r>
      <w:r w:rsidR="00D826D9" w:rsidRPr="006852A2">
        <w:t xml:space="preserve">). </w:t>
      </w:r>
      <w:del w:id="637" w:author="Chen Heller" w:date="2023-01-03T16:10:00Z">
        <w:r w:rsidR="00C46CA3" w:rsidDel="008345CC">
          <w:delText>I</w:delText>
        </w:r>
        <w:r w:rsidR="00D826D9" w:rsidRPr="006852A2" w:rsidDel="008345CC">
          <w:delText xml:space="preserve"> estimated t</w:delText>
        </w:r>
      </w:del>
      <w:ins w:id="638" w:author="Chen Heller" w:date="2023-01-03T16:10:00Z">
        <w:r w:rsidR="008345CC">
          <w:t>T</w:t>
        </w:r>
      </w:ins>
      <w:r w:rsidR="00D826D9" w:rsidRPr="006852A2">
        <w:t xml:space="preserve">he keyboard task's effect size </w:t>
      </w:r>
      <w:ins w:id="639" w:author="Chen Heller" w:date="2023-01-03T16:10:00Z">
        <w:r w:rsidR="008345CC">
          <w:t xml:space="preserve">was estimated </w:t>
        </w:r>
      </w:ins>
      <w:r w:rsidR="00D826D9" w:rsidRPr="006852A2">
        <w:t>to be around 30% smaller (</w:t>
      </w:r>
      <w:r w:rsidR="00626236" w:rsidRPr="006852A2">
        <w:t>Cohen's d</w:t>
      </w:r>
      <w:r w:rsidR="00626236" w:rsidRPr="000C068B">
        <w:rPr>
          <w:vertAlign w:val="subscript"/>
        </w:rPr>
        <w:t>z</w:t>
      </w:r>
      <w:r w:rsidR="00D826D9" w:rsidRPr="006852A2">
        <w:t xml:space="preserve"> = 0.61), in line with </w:t>
      </w:r>
      <w:del w:id="640" w:author="Chen Heller" w:date="2023-01-03T16:11:00Z">
        <w:r w:rsidR="00333DEB" w:rsidDel="008345CC">
          <w:delText>my</w:delText>
        </w:r>
        <w:r w:rsidR="00D826D9" w:rsidRPr="006852A2" w:rsidDel="008345CC">
          <w:delText xml:space="preserve"> </w:delText>
        </w:r>
      </w:del>
      <w:ins w:id="641" w:author="Chen Heller" w:date="2023-01-03T16:11:00Z">
        <w:r w:rsidR="008345CC">
          <w:t xml:space="preserve">the </w:t>
        </w:r>
      </w:ins>
      <w:r w:rsidR="00D826D9" w:rsidRPr="006852A2">
        <w:t>hypothesis for a smaller RT effect, and in accordance with a previous study (Xiao et al., 2015, d=0.65, though see Dehaene et al., 2001, where the effect size was 0.8). To find such effect with a power = 95% and α</w:t>
      </w:r>
      <w:r w:rsidR="00DD0C54">
        <w:t xml:space="preserve"> </w:t>
      </w:r>
      <w:r w:rsidR="00D826D9" w:rsidRPr="006852A2">
        <w:t>=</w:t>
      </w:r>
      <w:r w:rsidR="00DD0C54">
        <w:t xml:space="preserve"> </w:t>
      </w:r>
      <w:r w:rsidR="00D826D9" w:rsidRPr="006852A2">
        <w:t>0.05</w:t>
      </w:r>
      <w:r w:rsidR="00EA0563">
        <w:t>,</w:t>
      </w:r>
      <w:r w:rsidR="00D826D9" w:rsidRPr="006852A2">
        <w:t xml:space="preserve"> a sample of 30 participants </w:t>
      </w:r>
      <w:r w:rsidR="00D826D9">
        <w:t xml:space="preserve">was </w:t>
      </w:r>
      <w:r w:rsidR="00D826D9" w:rsidRPr="006852A2">
        <w:t>needed, based on G*Power</w:t>
      </w:r>
      <w:r w:rsidR="00DD0C54">
        <w:t xml:space="preserve"> </w:t>
      </w:r>
      <w:r w:rsidR="00DD0C54">
        <w:fldChar w:fldCharType="begin"/>
      </w:r>
      <w:r w:rsidR="007D4FD0">
        <w:instrText xml:space="preserve"> ADDIN ZOTERO_ITEM CSL_CITATION {"citationID":"mN1RJXPF","properties":{"formattedCitation":"(Faul et al., 2007, 2009)","plainCitation":"(Faul et al., 2007, 2009)","noteIndex":0},"citationItems":[{"id":510,"uris":["http://zotero.org/users/8275165/items/J6CE3DZT"],"itemData":{"id":510,"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id":512,"uris":["http://zotero.org/users/8275165/items/XET2QAUN"],"itemData":{"id":512,"type":"article-journal","container-title":"Behavior Research Methods","DOI":"10.3758/BRM.41.4.1149","ISSN":"1554-351X, 1554-3528","issue":"4","journalAbbreviation":"Behavior Research Methods","language":"en","page":"1149-1160","source":"DOI.org (Crossref)","title":"Statistical power analyses using G*Power 3.1: Tests for correlation and regression analyses","title-short":"Statistical power analyses using G*Power 3.1","volume":"41","author":[{"family":"Faul","given":"Franz"},{"family":"Erdfelder","given":"Edgar"},{"family":"Buchner","given":"Axel"},{"family":"Lang","given":"Albert-Georg"}],"issued":{"date-parts":[["2009",11]]}}}],"schema":"https://github.com/citation-style-language/schema/raw/master/csl-citation.json"} </w:instrText>
      </w:r>
      <w:r w:rsidR="00DD0C54">
        <w:fldChar w:fldCharType="separate"/>
      </w:r>
      <w:r w:rsidR="007D4FD0" w:rsidRPr="007D4FD0">
        <w:rPr>
          <w:rFonts w:ascii="Times New Roman" w:hAnsi="Times New Roman" w:cs="Times New Roman"/>
        </w:rPr>
        <w:t>(Faul et al., 2007, 2009)</w:t>
      </w:r>
      <w:r w:rsidR="00DD0C54">
        <w:fldChar w:fldCharType="end"/>
      </w:r>
      <w:r w:rsidR="007D4FD0">
        <w:t>.</w:t>
      </w:r>
    </w:p>
    <w:p w14:paraId="12276C0E" w14:textId="77777777" w:rsidR="00B65869" w:rsidRDefault="00B65869" w:rsidP="00B65869">
      <w:pPr>
        <w:pStyle w:val="Heading4"/>
        <w:rPr>
          <w:moveTo w:id="642" w:author="Chen Heller" w:date="2023-01-03T16:18:00Z"/>
        </w:rPr>
      </w:pPr>
      <w:bookmarkStart w:id="643" w:name="_Toc114485391"/>
      <w:moveToRangeStart w:id="644" w:author="Chen Heller" w:date="2023-01-03T16:18:00Z" w:name="move123655117"/>
      <w:moveTo w:id="645" w:author="Chen Heller" w:date="2023-01-03T16:18:00Z">
        <w:r>
          <w:t>Stimuli</w:t>
        </w:r>
      </w:moveTo>
    </w:p>
    <w:p w14:paraId="0D6912FB" w14:textId="77777777" w:rsidR="00B65869" w:rsidRDefault="00B65869" w:rsidP="00B65869">
      <w:pPr>
        <w:ind w:firstLine="0"/>
        <w:rPr>
          <w:moveTo w:id="646" w:author="Chen Heller" w:date="2023-01-03T16:18:00Z"/>
        </w:rPr>
      </w:pPr>
      <w:moveTo w:id="647" w:author="Chen Heller" w:date="2023-01-03T16:18:00Z">
        <w:r w:rsidRPr="00C3440C">
          <w:t xml:space="preserve">One hundred 5-letter words </w:t>
        </w:r>
        <w:r>
          <w:t xml:space="preserve">were </w:t>
        </w:r>
        <w:r w:rsidRPr="00C3440C">
          <w:t xml:space="preserve">used as primes and targets. All words </w:t>
        </w:r>
        <w:r>
          <w:t xml:space="preserve">were </w:t>
        </w:r>
        <w:r w:rsidRPr="00C3440C">
          <w:t xml:space="preserve">imageable nouns with a frequency of at least 10 per million </w:t>
        </w:r>
        <w:r w:rsidRPr="00C3440C">
          <w:fldChar w:fldCharType="begin"/>
        </w:r>
        <w:r>
          <w:instrText xml:space="preserve"> ADDIN ZOTERO_ITEM CSL_CITATION {"citationID":"RHKFEmq4","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Pr="00C3440C">
          <w:fldChar w:fldCharType="separate"/>
        </w:r>
        <w:r w:rsidRPr="004570E3">
          <w:rPr>
            <w:rFonts w:ascii="Times New Roman" w:hAnsi="Times New Roman" w:cs="Times New Roman"/>
          </w:rPr>
          <w:t>(Frost &amp; Plaut, 2005)</w:t>
        </w:r>
        <w:r w:rsidRPr="00C3440C">
          <w:fldChar w:fldCharType="end"/>
        </w:r>
        <w:r w:rsidRPr="00C3440C">
          <w:t>. One half describe</w:t>
        </w:r>
        <w:r>
          <w:t>d</w:t>
        </w:r>
        <w:r w:rsidRPr="00C3440C">
          <w:t xml:space="preserve"> artificial products (e.g., radio, train) and the other natural items (e.g., fruit). Target words </w:t>
        </w:r>
        <w:r>
          <w:t xml:space="preserve">were </w:t>
        </w:r>
        <w:r w:rsidRPr="00C3440C">
          <w:t>written in typescript</w:t>
        </w:r>
        <w:r w:rsidRPr="00C3440C">
          <w:rPr>
            <w:rFonts w:hint="cs"/>
            <w:rtl/>
            <w:lang w:bidi="ar-SA"/>
          </w:rPr>
          <w:t xml:space="preserve"> </w:t>
        </w:r>
        <w:r w:rsidRPr="00C3440C">
          <w:t xml:space="preserve">while prime words </w:t>
        </w:r>
        <w:r>
          <w:t xml:space="preserve">were </w:t>
        </w:r>
        <w:r w:rsidRPr="00C3440C">
          <w:t xml:space="preserve">written in handwriting font.  Masks </w:t>
        </w:r>
        <w:r>
          <w:t xml:space="preserve">were </w:t>
        </w:r>
        <w:r w:rsidRPr="00C3440C">
          <w:t xml:space="preserve">composed of a semi-random combination of squares and diamonds whose line thickness is equal to the word's font size and </w:t>
        </w:r>
        <w:r w:rsidRPr="00C3440C">
          <w:lastRenderedPageBreak/>
          <w:t xml:space="preserve">which covers the central area of the screen where words can appear (approximately </w:t>
        </w:r>
        <m:oMath>
          <m:r>
            <w:rPr>
              <w:rFonts w:ascii="Cambria Math" w:hAnsi="Cambria Math"/>
            </w:rPr>
            <m:t>2.5°× 1°</m:t>
          </m:r>
        </m:oMath>
        <w:moveTo w:id="648" w:author="Chen Heller" w:date="2023-01-03T16:18:00Z">
          <w:r w:rsidRPr="00C3440C">
            <w:t xml:space="preserve">). Forty words </w:t>
          </w:r>
          <w:r>
            <w:t xml:space="preserve">were </w:t>
          </w:r>
          <w:r w:rsidRPr="00C3440C">
            <w:t xml:space="preserve">used for the practice block and the remaining sixty </w:t>
          </w:r>
          <w:r>
            <w:t xml:space="preserve">were </w:t>
          </w:r>
          <w:r w:rsidRPr="00C3440C">
            <w:t>used in the test blocks.</w:t>
          </w:r>
        </w:moveTo>
      </w:moveTo>
    </w:p>
    <w:p w14:paraId="1309E783" w14:textId="77777777" w:rsidR="00B65869" w:rsidRDefault="00B65869" w:rsidP="00B65869">
      <w:pPr>
        <w:pStyle w:val="Heading4"/>
        <w:rPr>
          <w:moveTo w:id="649" w:author="Chen Heller" w:date="2023-01-03T16:18:00Z"/>
        </w:rPr>
      </w:pPr>
      <w:moveTo w:id="650" w:author="Chen Heller" w:date="2023-01-03T16:18:00Z">
        <w:r>
          <w:t>Apparatus</w:t>
        </w:r>
      </w:moveTo>
    </w:p>
    <w:p w14:paraId="05A8EE64" w14:textId="7AAFC75B" w:rsidR="00B65869" w:rsidRDefault="00B65869" w:rsidP="00B65869">
      <w:pPr>
        <w:ind w:firstLine="0"/>
        <w:rPr>
          <w:ins w:id="651" w:author="Chen Heller" w:date="2023-01-03T16:48:00Z"/>
        </w:rPr>
      </w:pPr>
      <w:moveTo w:id="652" w:author="Chen Heller" w:date="2023-01-03T16:18:00Z">
        <w:r w:rsidRPr="007846C7">
          <w:t xml:space="preserve">The stimulus </w:t>
        </w:r>
        <w:r>
          <w:t>was</w:t>
        </w:r>
        <w:r w:rsidRPr="007846C7">
          <w:t xml:space="preserve"> displayed on a VPIXX monitor (VIEWPixx /3D Lite LCD display and data acquisition system, version 3.7.6287) using Matlab R2020b </w:t>
        </w:r>
        <w:r>
          <w:fldChar w:fldCharType="begin"/>
        </w:r>
        <w:r>
          <w:instrText xml:space="preserve"> ADDIN ZOTERO_ITEM CSL_CITATION {"citationID":"U9BTfYIw","properties":{"formattedCitation":"({\\i{}MATLAB}, 2020)","plainCitation":"(MATLAB, 2020)","noteIndex":0},"citationItems":[{"id":513,"uris":["http://zotero.org/users/8275165/items/RH54Y323"],"itemData":{"id":513,"type":"software","event-place":"Natick, Massachusetts","publisher":"The MathWorks Inc","publisher-place":"Natick, Massachusetts","title":"MATLAB","version":"9.9.0.14677003 (R2020b)","issued":{"date-parts":[["2020"]]}}}],"schema":"https://github.com/citation-style-language/schema/raw/master/csl-citation.json"} </w:instrText>
        </w:r>
        <w:r>
          <w:fldChar w:fldCharType="separate"/>
        </w:r>
        <w:r w:rsidRPr="00962917">
          <w:rPr>
            <w:rFonts w:ascii="Times New Roman" w:hAnsi="Times New Roman" w:cs="Times New Roman"/>
          </w:rPr>
          <w:t>(</w:t>
        </w:r>
        <w:r w:rsidRPr="00962917">
          <w:rPr>
            <w:rFonts w:ascii="Times New Roman" w:hAnsi="Times New Roman" w:cs="Times New Roman"/>
            <w:i/>
            <w:iCs/>
          </w:rPr>
          <w:t>MATLAB</w:t>
        </w:r>
        <w:r w:rsidRPr="00962917">
          <w:rPr>
            <w:rFonts w:ascii="Times New Roman" w:hAnsi="Times New Roman" w:cs="Times New Roman"/>
          </w:rPr>
          <w:t>, 2020)</w:t>
        </w:r>
        <w:r>
          <w:fldChar w:fldCharType="end"/>
        </w:r>
        <w:r>
          <w:t xml:space="preserve"> </w:t>
        </w:r>
        <w:r w:rsidRPr="007846C7">
          <w:t>and Psychtoolbox 3.0.18</w:t>
        </w:r>
        <w:r>
          <w:t xml:space="preserve"> </w:t>
        </w:r>
        <w:r>
          <w:fldChar w:fldCharType="begin"/>
        </w:r>
        <w:r>
          <w:instrText xml:space="preserve"> ADDIN ZOTERO_ITEM CSL_CITATION {"citationID":"rAsoIJHf","properties":{"formattedCitation":"(Brainard, 1997)","plainCitation":"(Brainard, 1997)","noteIndex":0},"citationItems":[{"id":514,"uris":["http://zotero.org/users/8275165/items/G47VHLPW"],"itemData":{"id":514,"type":"article-journal","abstract":"Discusses the Psychophysics Toolbox, a software package that supports visual psychophysics. Its routines provide an interface between a high-level interpreted language (MATLAB on the Macintosh) and the video display hardware. A set of example programs is included with the Toolbox distribution. (PsycINFO Database Record (c) 2019 APA, all rights reserved)","container-title":"Spatial Vision","DOI":"10.1163/156856897X00357","ISSN":"1568-5683","issue":"4","note":"publisher-place: Netherlands\npublisher: VSP","page":"433-436","source":"APA PsycNet","title":"The Psychophysics Toolbox","volume":"10","author":[{"family":"Brainard","given":"David H."}],"issued":{"date-parts":[["1997"]]}}}],"schema":"https://github.com/citation-style-language/schema/raw/master/csl-citation.json"} </w:instrText>
        </w:r>
        <w:r>
          <w:fldChar w:fldCharType="separate"/>
        </w:r>
        <w:r w:rsidRPr="00533630">
          <w:rPr>
            <w:rFonts w:ascii="Times New Roman" w:hAnsi="Times New Roman" w:cs="Times New Roman"/>
          </w:rPr>
          <w:t>(Brainard, 1997)</w:t>
        </w:r>
        <w:r>
          <w:fldChar w:fldCharType="end"/>
        </w:r>
        <w:r w:rsidRPr="007846C7">
          <w:t xml:space="preserve">. The monitor </w:t>
        </w:r>
        <w:r>
          <w:t xml:space="preserve">was </w:t>
        </w:r>
        <w:r w:rsidRPr="007846C7">
          <w:t xml:space="preserve">set to full brightness at a resolution of 1920 x 1080 and refresh rate of 100Hz with VPIXX's "Scanning backlight" feature turned on, which synchronizes the stimulus display to the screen's refresh rate. A Perspex cover </w:t>
        </w:r>
        <w:r>
          <w:t>was</w:t>
        </w:r>
        <w:r w:rsidRPr="007846C7">
          <w:t xml:space="preserve"> placed over the screen to protect it. The cover </w:t>
        </w:r>
        <w:r>
          <w:t xml:space="preserve">was </w:t>
        </w:r>
        <w:r w:rsidRPr="007846C7">
          <w:t xml:space="preserve">spray painted with a light layer of transparent matte lacquer to avoid reflections. The participants </w:t>
        </w:r>
        <w:r>
          <w:t xml:space="preserve">sat </w:t>
        </w:r>
        <w:r w:rsidRPr="007846C7">
          <w:t>approximately 60cm away from the screen and place</w:t>
        </w:r>
        <w:r>
          <w:t>d</w:t>
        </w:r>
        <w:r w:rsidRPr="007846C7">
          <w:t xml:space="preserve"> their index finger on a marked starting point located on the table </w:t>
        </w:r>
        <w:del w:id="653" w:author="Chen Heller" w:date="2023-01-03T16:32:00Z">
          <w:r w:rsidDel="00F770D9">
            <w:delText>40</w:delText>
          </w:r>
        </w:del>
      </w:moveTo>
      <w:ins w:id="654" w:author="Chen Heller" w:date="2023-01-03T16:32:00Z">
        <w:r w:rsidR="00F770D9">
          <w:t>35</w:t>
        </w:r>
      </w:ins>
      <w:moveTo w:id="655" w:author="Chen Heller" w:date="2023-01-03T16:18:00Z">
        <w:r w:rsidRPr="007846C7">
          <w:t xml:space="preserve">cm away from the screen, in line with its center. The stimulus </w:t>
        </w:r>
        <w:r>
          <w:t xml:space="preserve">was </w:t>
        </w:r>
        <w:r w:rsidRPr="007846C7">
          <w:t xml:space="preserve">displayed 24cm above the table and the classification answers </w:t>
        </w:r>
        <w:r>
          <w:t xml:space="preserve">were </w:t>
        </w:r>
        <w:r w:rsidRPr="007846C7">
          <w:t>displayed on each side of it, 20cm apart (</w:t>
        </w:r>
        <w:del w:id="656" w:author="Chen Heller" w:date="2023-01-17T10:14:00Z">
          <w:r w:rsidDel="008F540B">
            <w:fldChar w:fldCharType="begin"/>
          </w:r>
          <w:r w:rsidDel="008F540B">
            <w:delInstrText xml:space="preserve"> REF _Ref113902132 \h </w:delInstrText>
          </w:r>
        </w:del>
      </w:moveTo>
      <w:del w:id="657" w:author="Chen Heller" w:date="2023-01-17T10:14:00Z"/>
      <w:moveTo w:id="658" w:author="Chen Heller" w:date="2023-01-03T16:18:00Z">
        <w:del w:id="659" w:author="Chen Heller" w:date="2023-01-17T10:14:00Z">
          <w:r w:rsidDel="008F540B">
            <w:fldChar w:fldCharType="separate"/>
          </w:r>
        </w:del>
        <w:del w:id="660" w:author="Chen Heller" w:date="2023-01-04T14:57:00Z">
          <w:r w:rsidDel="00C56E28">
            <w:delText xml:space="preserve">Figure </w:delText>
          </w:r>
        </w:del>
        <w:del w:id="661" w:author="Chen Heller" w:date="2023-01-03T16:33:00Z">
          <w:r w:rsidDel="00F770D9">
            <w:rPr>
              <w:noProof/>
            </w:rPr>
            <w:delText>1</w:delText>
          </w:r>
        </w:del>
        <w:del w:id="662" w:author="Chen Heller" w:date="2023-01-17T10:14:00Z">
          <w:r w:rsidDel="008F540B">
            <w:fldChar w:fldCharType="end"/>
          </w:r>
        </w:del>
      </w:moveTo>
      <w:ins w:id="663" w:author="Chen Heller" w:date="2023-01-17T10:14:00Z">
        <w:r w:rsidR="008F540B">
          <w:t>Figure [ref]</w:t>
        </w:r>
      </w:ins>
      <w:moveTo w:id="664" w:author="Chen Heller" w:date="2023-01-03T16:18:00Z">
        <w:r w:rsidRPr="007846C7">
          <w:t>). Participants w</w:t>
        </w:r>
        <w:r>
          <w:t>ore</w:t>
        </w:r>
        <w:r w:rsidRPr="007846C7">
          <w:t xml:space="preserve"> a Velcro ring with a marker at the tip of their index finger. A touch </w:t>
        </w:r>
        <w:r>
          <w:t xml:space="preserve">was </w:t>
        </w:r>
        <w:r w:rsidRPr="007846C7">
          <w:t xml:space="preserve">registered when the marker </w:t>
        </w:r>
        <w:r>
          <w:t xml:space="preserve">was </w:t>
        </w:r>
        <w:del w:id="665" w:author="Chen Heller" w:date="2023-01-03T16:33:00Z">
          <w:r w:rsidDel="0054169C">
            <w:delText>3</w:delText>
          </w:r>
        </w:del>
      </w:moveTo>
      <w:ins w:id="666" w:author="Chen Heller" w:date="2023-01-03T16:33:00Z">
        <w:r w:rsidR="0054169C">
          <w:t>0.7</w:t>
        </w:r>
      </w:ins>
      <w:moveTo w:id="667" w:author="Chen Heller" w:date="2023-01-03T16:18:00Z">
        <w:r w:rsidRPr="007846C7">
          <w:t>cm</w:t>
        </w:r>
        <w:r>
          <w:t xml:space="preserve"> </w:t>
        </w:r>
        <w:r w:rsidRPr="007846C7">
          <w:t>away from the screen or closer. A system of 6 OptiTrack Flex 13 cameras by NaturalPoint, Inc. track</w:t>
        </w:r>
        <w:r>
          <w:t>ed</w:t>
        </w:r>
        <w:r w:rsidRPr="007846C7">
          <w:t xml:space="preserve"> the marker's location using Motive 2.3.0 software</w:t>
        </w:r>
        <w:r>
          <w:t xml:space="preserve"> </w:t>
        </w:r>
        <w:r>
          <w:fldChar w:fldCharType="begin"/>
        </w:r>
        <w:r>
          <w:instrText xml:space="preserve"> ADDIN ZOTERO_ITEM CSL_CITATION {"citationID":"k7ohdw9E","properties":{"formattedCitation":"({\\i{}Motive}, 2021)","plainCitation":"(Motive, 2021)","noteIndex":0},"citationItems":[{"id":516,"uris":["http://zotero.org/users/8275165/items/LBUE3CH5"],"itemData":{"id":516,"type":"software","event-place":"Corvallis","license":"NaturalPoint, Inc.","publisher":"NaturalPoint, Inc.","publisher-place":"Corvallis","title":"Motive","URL":"https://optitrack.com/software/motive/","version":"2.3.0","issued":{"date-parts":[["2021"]]}}}],"schema":"https://github.com/citation-style-language/schema/raw/master/csl-citation.json"} </w:instrText>
        </w:r>
        <w:r>
          <w:fldChar w:fldCharType="separate"/>
        </w:r>
        <w:r w:rsidRPr="00533630">
          <w:rPr>
            <w:rFonts w:ascii="Times New Roman" w:hAnsi="Times New Roman" w:cs="Times New Roman"/>
          </w:rPr>
          <w:t>(</w:t>
        </w:r>
        <w:r w:rsidRPr="00533630">
          <w:rPr>
            <w:rFonts w:ascii="Times New Roman" w:hAnsi="Times New Roman" w:cs="Times New Roman"/>
            <w:i/>
            <w:iCs/>
          </w:rPr>
          <w:t>Motive</w:t>
        </w:r>
        <w:r w:rsidRPr="00533630">
          <w:rPr>
            <w:rFonts w:ascii="Times New Roman" w:hAnsi="Times New Roman" w:cs="Times New Roman"/>
          </w:rPr>
          <w:t>, 2021)</w:t>
        </w:r>
        <w:r>
          <w:fldChar w:fldCharType="end"/>
        </w:r>
        <w:r w:rsidRPr="007846C7">
          <w:t xml:space="preserve"> at a sampling rate of 120Hz. The coordinates </w:t>
        </w:r>
        <w:r>
          <w:t xml:space="preserve">were </w:t>
        </w:r>
        <w:r w:rsidRPr="007846C7">
          <w:t xml:space="preserve">broadcasted online to a NatNet client </w:t>
        </w:r>
        <w:r>
          <w:fldChar w:fldCharType="begin"/>
        </w:r>
        <w:r>
          <w:instrText xml:space="preserve"> ADDIN ZOTERO_ITEM CSL_CITATION {"citationID":"9zqUTUNJ","properties":{"formattedCitation":"({\\i{}NatNet SDK}, 2021)","plainCitation":"(NatNet SDK, 2021)","noteIndex":0},"citationItems":[{"id":517,"uris":["http://zotero.org/users/8275165/items/4VI3HA94"],"itemData":{"id":517,"type":"software","event-place":"Corvallis","license":"NaturalPoint, Inc.","publisher":"NaturalPoint, Inc.","publisher-place":"Corvallis","title":"NatNet SDK","URL":"https://optitrack.com/software/motive/","version":"4.0.0","issued":{"date-parts":[["2021"]]}}}],"schema":"https://github.com/citation-style-language/schema/raw/master/csl-citation.json"} </w:instrText>
        </w:r>
        <w:r>
          <w:fldChar w:fldCharType="separate"/>
        </w:r>
        <w:r w:rsidRPr="006D3EC2">
          <w:rPr>
            <w:rFonts w:ascii="Times New Roman" w:hAnsi="Times New Roman" w:cs="Times New Roman"/>
          </w:rPr>
          <w:t>(</w:t>
        </w:r>
        <w:r w:rsidRPr="006D3EC2">
          <w:rPr>
            <w:rFonts w:ascii="Times New Roman" w:hAnsi="Times New Roman" w:cs="Times New Roman"/>
            <w:i/>
            <w:iCs/>
          </w:rPr>
          <w:t>NatNet SDK</w:t>
        </w:r>
        <w:r w:rsidRPr="006D3EC2">
          <w:rPr>
            <w:rFonts w:ascii="Times New Roman" w:hAnsi="Times New Roman" w:cs="Times New Roman"/>
          </w:rPr>
          <w:t>, 2021)</w:t>
        </w:r>
        <w:r>
          <w:fldChar w:fldCharType="end"/>
        </w:r>
        <w:r>
          <w:t xml:space="preserve"> </w:t>
        </w:r>
        <w:r w:rsidRPr="007846C7">
          <w:t>and recorded with Matlab.</w:t>
        </w:r>
      </w:moveTo>
      <w:moveToRangeEnd w:id="644"/>
    </w:p>
    <w:p w14:paraId="142171C9" w14:textId="34ECD165" w:rsidR="00854D68" w:rsidRDefault="009A6E21" w:rsidP="00854D68">
      <w:pPr>
        <w:pStyle w:val="NoSpacing"/>
        <w:keepNext/>
        <w:bidi w:val="0"/>
        <w:jc w:val="center"/>
        <w:rPr>
          <w:moveTo w:id="668" w:author="Chen Heller" w:date="2023-01-03T16:48:00Z"/>
        </w:rPr>
      </w:pPr>
      <w:r w:rsidRPr="009A6E21">
        <w:rPr>
          <w:noProof/>
        </w:rPr>
        <w:lastRenderedPageBreak/>
        <w:drawing>
          <wp:inline distT="0" distB="0" distL="0" distR="0" wp14:anchorId="7C29D55F" wp14:editId="0C4ED6CA">
            <wp:extent cx="3440169" cy="2982582"/>
            <wp:effectExtent l="0" t="0" r="8255" b="8890"/>
            <wp:docPr id="9" name="Picture 9"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diagram&#10;&#10;Description automatically generated"/>
                    <pic:cNvPicPr/>
                  </pic:nvPicPr>
                  <pic:blipFill>
                    <a:blip r:embed="rId17"/>
                    <a:stretch>
                      <a:fillRect/>
                    </a:stretch>
                  </pic:blipFill>
                  <pic:spPr>
                    <a:xfrm>
                      <a:off x="0" y="0"/>
                      <a:ext cx="3456941" cy="2997123"/>
                    </a:xfrm>
                    <a:prstGeom prst="rect">
                      <a:avLst/>
                    </a:prstGeom>
                  </pic:spPr>
                </pic:pic>
              </a:graphicData>
            </a:graphic>
          </wp:inline>
        </w:drawing>
      </w:r>
      <w:moveToRangeStart w:id="669" w:author="Chen Heller" w:date="2023-01-03T16:48:00Z" w:name="move123656900"/>
    </w:p>
    <w:p w14:paraId="6216D8AD" w14:textId="605BAC26" w:rsidR="00854D68" w:rsidRPr="00F630C9" w:rsidDel="00854D68" w:rsidRDefault="00854D68" w:rsidP="00854D68">
      <w:pPr>
        <w:pStyle w:val="Caption"/>
        <w:jc w:val="left"/>
        <w:rPr>
          <w:del w:id="670" w:author="Chen Heller" w:date="2023-01-03T16:48:00Z"/>
          <w:moveTo w:id="671" w:author="Chen Heller" w:date="2023-01-03T16:48:00Z"/>
        </w:rPr>
      </w:pPr>
      <w:bookmarkStart w:id="672" w:name="_Ref113902132"/>
      <w:moveTo w:id="673" w:author="Chen Heller" w:date="2023-01-03T16:48:00Z">
        <w:r>
          <w:t xml:space="preserve">Figure </w:t>
        </w:r>
        <w:r>
          <w:rPr>
            <w:i w:val="0"/>
            <w:iCs w:val="0"/>
          </w:rPr>
          <w:fldChar w:fldCharType="begin"/>
        </w:r>
        <w:r>
          <w:instrText xml:space="preserve"> SEQ Figure \* ARABIC </w:instrText>
        </w:r>
        <w:r>
          <w:rPr>
            <w:i w:val="0"/>
            <w:iCs w:val="0"/>
          </w:rPr>
          <w:fldChar w:fldCharType="separate"/>
        </w:r>
      </w:moveTo>
      <w:ins w:id="674" w:author="Chen Heller" w:date="2023-01-04T14:57:00Z">
        <w:r w:rsidR="00C56E28">
          <w:rPr>
            <w:noProof/>
          </w:rPr>
          <w:t>1</w:t>
        </w:r>
      </w:ins>
      <w:moveTo w:id="675" w:author="Chen Heller" w:date="2023-01-03T16:48:00Z">
        <w:r>
          <w:rPr>
            <w:i w:val="0"/>
            <w:iCs w:val="0"/>
            <w:noProof/>
          </w:rPr>
          <w:fldChar w:fldCharType="end"/>
        </w:r>
        <w:bookmarkEnd w:id="672"/>
        <w:r>
          <w:t xml:space="preserve">. </w:t>
        </w:r>
        <w:r w:rsidRPr="00F630C9">
          <w:t xml:space="preserve">Setup. A participant placing his finger on the starting point which is located </w:t>
        </w:r>
        <w:del w:id="676" w:author="Chen Heller" w:date="2023-01-09T12:11:00Z">
          <w:r w:rsidRPr="00F630C9" w:rsidDel="004907D7">
            <w:delText>40</w:delText>
          </w:r>
        </w:del>
      </w:moveTo>
      <w:ins w:id="677" w:author="Chen Heller" w:date="2023-01-09T12:11:00Z">
        <w:r w:rsidR="004907D7">
          <w:t>35</w:t>
        </w:r>
      </w:ins>
      <w:moveTo w:id="678" w:author="Chen Heller" w:date="2023-01-03T16:48:00Z">
        <w:r w:rsidRPr="00F630C9">
          <w:t xml:space="preserve">cm away from the screen. The target is positioned 24cm above the starting point and the answers are placed on each of its sides, 20cm apart. Z axis maps the path to and from the screen. X axis maps the left and right directions. Y axis maps the up </w:t>
        </w:r>
        <w:r w:rsidRPr="001F2731">
          <w:t>and</w:t>
        </w:r>
        <w:r w:rsidRPr="00F630C9">
          <w:t xml:space="preserve"> down directions.</w:t>
        </w:r>
      </w:moveTo>
    </w:p>
    <w:moveToRangeEnd w:id="669"/>
    <w:p w14:paraId="10298409" w14:textId="77777777" w:rsidR="00854D68" w:rsidRDefault="00854D68">
      <w:pPr>
        <w:pStyle w:val="Caption"/>
        <w:jc w:val="left"/>
        <w:rPr>
          <w:ins w:id="679" w:author="Chen Heller" w:date="2023-01-03T16:18:00Z"/>
        </w:rPr>
        <w:pPrChange w:id="680" w:author="Chen Heller" w:date="2023-01-03T16:48:00Z">
          <w:pPr>
            <w:pStyle w:val="Heading4"/>
          </w:pPr>
        </w:pPrChange>
      </w:pPr>
    </w:p>
    <w:p w14:paraId="5FC1E55D" w14:textId="485669D9" w:rsidR="00D826D9" w:rsidRDefault="00D826D9">
      <w:pPr>
        <w:pStyle w:val="Heading4"/>
        <w:pPrChange w:id="681" w:author="Chen Heller" w:date="2023-01-03T16:16:00Z">
          <w:pPr>
            <w:pStyle w:val="Heading3"/>
          </w:pPr>
        </w:pPrChange>
      </w:pPr>
      <w:del w:id="682" w:author="Chen Heller" w:date="2023-01-03T16:49:00Z">
        <w:r w:rsidDel="00E65EFB">
          <w:delText>Stimuli</w:delText>
        </w:r>
        <w:r w:rsidR="00521037" w:rsidDel="00E65EFB">
          <w:delText xml:space="preserve">, Apparatus and </w:delText>
        </w:r>
      </w:del>
      <w:r>
        <w:t>Procedure</w:t>
      </w:r>
      <w:bookmarkEnd w:id="643"/>
    </w:p>
    <w:p w14:paraId="50606ED1" w14:textId="0854A284" w:rsidR="0018190B" w:rsidRDefault="00521037" w:rsidP="00D966CD">
      <w:pPr>
        <w:ind w:firstLine="0"/>
        <w:rPr>
          <w:ins w:id="683" w:author="Chen Heller" w:date="2023-01-31T13:01:00Z"/>
        </w:rPr>
      </w:pPr>
      <w:del w:id="684" w:author="Chen Heller" w:date="2023-01-03T16:52:00Z">
        <w:r w:rsidDel="00612121">
          <w:delText xml:space="preserve">The methods were identical to those used in Experiment 3, besides the following changes: first, </w:delText>
        </w:r>
        <w:r w:rsidR="000A4571" w:rsidDel="00612121">
          <w:delText xml:space="preserve">the separate practice day was omitted and instead </w:delText>
        </w:r>
      </w:del>
      <w:del w:id="685" w:author="Chen Heller" w:date="2023-01-03T16:51:00Z">
        <w:r w:rsidR="00D826D9" w:rsidDel="007156FD">
          <w:delText>two</w:delText>
        </w:r>
        <w:r w:rsidDel="007156FD">
          <w:delText xml:space="preserve"> </w:delText>
        </w:r>
      </w:del>
      <w:ins w:id="686" w:author="Chen Heller" w:date="2023-01-03T16:51:00Z">
        <w:r w:rsidR="007156FD">
          <w:t xml:space="preserve">Two </w:t>
        </w:r>
      </w:ins>
      <w:r>
        <w:t>main</w:t>
      </w:r>
      <w:r w:rsidR="00D826D9">
        <w:t xml:space="preserve"> </w:t>
      </w:r>
      <w:r w:rsidR="00D826D9" w:rsidRPr="00400416">
        <w:t>session</w:t>
      </w:r>
      <w:r w:rsidR="00D826D9">
        <w:t>s</w:t>
      </w:r>
      <w:r w:rsidR="00560506">
        <w:t xml:space="preserve"> </w:t>
      </w:r>
      <w:r w:rsidR="000A4571">
        <w:t xml:space="preserve">were </w:t>
      </w:r>
      <w:r w:rsidR="00560506">
        <w:t>conducted on the same day</w:t>
      </w:r>
      <w:ins w:id="687" w:author="Chen Heller" w:date="2023-01-17T10:00:00Z">
        <w:r w:rsidR="00E94313" w:rsidRPr="00E94313">
          <w:t xml:space="preserve"> </w:t>
        </w:r>
        <w:r w:rsidR="00E94313">
          <w:t>with their order counterbalanced between participants</w:t>
        </w:r>
      </w:ins>
      <w:del w:id="688" w:author="Chen Heller" w:date="2023-01-17T10:01:00Z">
        <w:r w:rsidDel="00E94313">
          <w:delText xml:space="preserve">, </w:delText>
        </w:r>
      </w:del>
      <w:ins w:id="689" w:author="Chen Heller" w:date="2023-01-17T10:01:00Z">
        <w:r w:rsidR="00E94313">
          <w:t xml:space="preserve">. </w:t>
        </w:r>
      </w:ins>
      <w:del w:id="690" w:author="Chen Heller" w:date="2023-01-17T10:01:00Z">
        <w:r w:rsidDel="00CD3FA4">
          <w:delText xml:space="preserve">one </w:delText>
        </w:r>
      </w:del>
      <w:ins w:id="691" w:author="Chen Heller" w:date="2023-01-17T10:01:00Z">
        <w:r w:rsidR="00CD3FA4">
          <w:t xml:space="preserve">One session </w:t>
        </w:r>
      </w:ins>
      <w:r>
        <w:t>for keyboard response and the other for motion tracking</w:t>
      </w:r>
      <w:del w:id="692" w:author="Chen Heller" w:date="2023-01-17T10:01:00Z">
        <w:r w:rsidDel="00CD3FA4">
          <w:delText>.</w:delText>
        </w:r>
        <w:r w:rsidR="00D826D9" w:rsidRPr="00400416" w:rsidDel="00CD3FA4">
          <w:delText xml:space="preserve"> </w:delText>
        </w:r>
        <w:r w:rsidDel="00CD3FA4">
          <w:delText>E</w:delText>
        </w:r>
      </w:del>
      <w:ins w:id="693" w:author="Chen Heller" w:date="2023-01-17T10:01:00Z">
        <w:r w:rsidR="00CD3FA4">
          <w:t>, e</w:t>
        </w:r>
      </w:ins>
      <w:r>
        <w:t xml:space="preserve">ach </w:t>
      </w:r>
      <w:r w:rsidR="00D826D9" w:rsidRPr="00400416">
        <w:t>include</w:t>
      </w:r>
      <w:r w:rsidR="00D826D9">
        <w:t>d</w:t>
      </w:r>
      <w:r w:rsidR="00D826D9" w:rsidRPr="00400416">
        <w:t xml:space="preserve"> a practice block and </w:t>
      </w:r>
      <w:r w:rsidR="00D826D9">
        <w:t xml:space="preserve">six </w:t>
      </w:r>
      <w:r w:rsidR="00D826D9" w:rsidRPr="00400416">
        <w:t xml:space="preserve">test blocks (i.e., 40 practice trials and </w:t>
      </w:r>
      <w:r w:rsidR="00D826D9">
        <w:t xml:space="preserve">240 </w:t>
      </w:r>
      <w:r w:rsidR="00D826D9" w:rsidRPr="00400416">
        <w:t>test trials)</w:t>
      </w:r>
      <w:r w:rsidR="00D442AA">
        <w:t xml:space="preserve">. </w:t>
      </w:r>
      <w:del w:id="694" w:author="Chen Heller" w:date="2023-01-17T10:00:00Z">
        <w:r w:rsidR="00D442AA" w:rsidDel="00E94313">
          <w:delText>They</w:delText>
        </w:r>
        <w:r w:rsidR="00D826D9" w:rsidDel="00E94313">
          <w:delText xml:space="preserve"> were run consecutively, </w:delText>
        </w:r>
        <w:r w:rsidR="00E326FF" w:rsidDel="00E94313">
          <w:delText xml:space="preserve">with </w:delText>
        </w:r>
        <w:r w:rsidR="00D826D9" w:rsidDel="00E94313">
          <w:delText xml:space="preserve">the order counterbalanced between </w:delText>
        </w:r>
        <w:r w:rsidR="00135A50" w:rsidDel="00E94313">
          <w:delText>participants</w:delText>
        </w:r>
        <w:r w:rsidR="00D826D9" w:rsidRPr="00400416" w:rsidDel="00E94313">
          <w:delText xml:space="preserve">. </w:delText>
        </w:r>
      </w:del>
      <w:ins w:id="695" w:author="Chen Heller" w:date="2023-01-03T16:52:00Z">
        <w:r w:rsidR="00612121" w:rsidRPr="00400416">
          <w:t xml:space="preserve">Breaks </w:t>
        </w:r>
        <w:r w:rsidR="00612121">
          <w:t>were given</w:t>
        </w:r>
        <w:r w:rsidR="00612121" w:rsidRPr="00400416">
          <w:t xml:space="preserve"> between blocks</w:t>
        </w:r>
        <w:r w:rsidR="00612121">
          <w:t>.</w:t>
        </w:r>
        <w:r w:rsidR="00612121" w:rsidRPr="00400416">
          <w:t xml:space="preserve"> </w:t>
        </w:r>
      </w:ins>
      <w:del w:id="696" w:author="Chen Heller" w:date="2023-01-31T12:58:00Z">
        <w:r w:rsidR="00D826D9" w:rsidRPr="00400416" w:rsidDel="003A469D">
          <w:delText xml:space="preserve">Stimuli order </w:delText>
        </w:r>
      </w:del>
      <w:del w:id="697" w:author="Chen Heller" w:date="2023-01-03T16:56:00Z">
        <w:r w:rsidR="00D826D9" w:rsidDel="009F7DBA">
          <w:delText xml:space="preserve">in the experimental blocks </w:delText>
        </w:r>
      </w:del>
      <w:del w:id="698" w:author="Chen Heller" w:date="2023-01-31T12:58:00Z">
        <w:r w:rsidR="00D826D9" w:rsidDel="003A469D">
          <w:delText xml:space="preserve">was </w:delText>
        </w:r>
        <w:r w:rsidR="00D826D9" w:rsidRPr="00400416" w:rsidDel="003A469D">
          <w:delText xml:space="preserve">dictated by </w:delText>
        </w:r>
        <w:r w:rsidR="00D826D9" w:rsidDel="003A469D">
          <w:delText xml:space="preserve">a </w:delText>
        </w:r>
        <w:r w:rsidR="00D826D9" w:rsidRPr="00400416" w:rsidDel="003A469D">
          <w:delText xml:space="preserve">list that </w:delText>
        </w:r>
        <w:r w:rsidR="00D826D9" w:rsidDel="003A469D">
          <w:delText xml:space="preserve">was </w:delText>
        </w:r>
        <w:r w:rsidR="00D826D9" w:rsidRPr="00400416" w:rsidDel="003A469D">
          <w:delText xml:space="preserve">randomly sampled (without replacement) out of </w:delText>
        </w:r>
        <w:r w:rsidR="00D826D9" w:rsidDel="003A469D">
          <w:delText xml:space="preserve">twenty </w:delText>
        </w:r>
        <w:r w:rsidR="00D826D9" w:rsidRPr="00400416" w:rsidDel="003A469D">
          <w:delText xml:space="preserve">pre-composed lists of trial condition and stimulus. </w:delText>
        </w:r>
      </w:del>
      <w:del w:id="699" w:author="Chen Heller" w:date="2023-01-03T17:01:00Z">
        <w:r w:rsidR="00D826D9" w:rsidDel="00927E7D">
          <w:delText xml:space="preserve">Reaching responses were bound to the same movement onset and duration constraints as in </w:delText>
        </w:r>
        <w:r w:rsidR="002176EE" w:rsidDel="00927E7D">
          <w:delText>E</w:delText>
        </w:r>
        <w:r w:rsidR="00D826D9" w:rsidDel="00927E7D">
          <w:delText xml:space="preserve">xperiment </w:delText>
        </w:r>
        <w:r w:rsidR="002176EE" w:rsidDel="00927E7D">
          <w:delText>3</w:delText>
        </w:r>
        <w:r w:rsidR="00D826D9" w:rsidDel="00927E7D">
          <w:delText xml:space="preserve">. However, here </w:delText>
        </w:r>
        <w:r w:rsidR="00450658" w:rsidDel="00927E7D">
          <w:delText>to make sure participants touch the screen</w:delText>
        </w:r>
        <w:r w:rsidR="00497833" w:rsidDel="00927E7D">
          <w:delText>,</w:delText>
        </w:r>
        <w:r w:rsidR="00450658" w:rsidDel="00927E7D">
          <w:delText xml:space="preserve"> </w:delText>
        </w:r>
        <w:r w:rsidR="00D826D9" w:rsidDel="00927E7D">
          <w:delText xml:space="preserve">movement ended when the finger was 0.7cm away from the </w:delText>
        </w:r>
        <w:r w:rsidR="00D826D9" w:rsidDel="00927E7D">
          <w:lastRenderedPageBreak/>
          <w:delText>screen (on the Z axis)</w:delText>
        </w:r>
        <w:r w:rsidR="0032042D" w:rsidDel="00927E7D">
          <w:delText xml:space="preserve">, </w:delText>
        </w:r>
        <w:r w:rsidR="00D826D9" w:rsidDel="00927E7D">
          <w:delText>and</w:delText>
        </w:r>
      </w:del>
      <w:r w:rsidR="00D826D9">
        <w:t xml:space="preserve"> </w:t>
      </w:r>
      <w:ins w:id="700" w:author="Chen Heller" w:date="2023-01-03T17:02:00Z">
        <w:r w:rsidR="00927E7D" w:rsidRPr="00400416">
          <w:t>The procedure</w:t>
        </w:r>
      </w:ins>
      <w:ins w:id="701" w:author="Chen Heller" w:date="2023-01-31T13:02:00Z">
        <w:r w:rsidR="00AF2593">
          <w:t xml:space="preserve"> wi</w:t>
        </w:r>
      </w:ins>
      <w:ins w:id="702" w:author="Chen Heller" w:date="2023-01-31T13:03:00Z">
        <w:r w:rsidR="00AF2593">
          <w:t>thin each block</w:t>
        </w:r>
      </w:ins>
      <w:ins w:id="703" w:author="Chen Heller" w:date="2023-01-03T17:02:00Z">
        <w:r w:rsidR="00927E7D" w:rsidRPr="00400416">
          <w:t xml:space="preserve"> closely follow</w:t>
        </w:r>
        <w:r w:rsidR="00927E7D">
          <w:t>ed</w:t>
        </w:r>
        <w:r w:rsidR="00927E7D" w:rsidRPr="00400416">
          <w:t xml:space="preserve"> the one used in</w:t>
        </w:r>
        <w:r w:rsidR="00927E7D">
          <w:t xml:space="preserve"> </w:t>
        </w:r>
        <w:r w:rsidR="00927E7D">
          <w:fldChar w:fldCharType="begin"/>
        </w:r>
        <w:r w:rsidR="00927E7D">
          <w:instrText xml:space="preserve"> ADDIN ZOTERO_ITEM CSL_CITATION {"citationID":"sTxPZBiV","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927E7D">
          <w:fldChar w:fldCharType="separate"/>
        </w:r>
        <w:r w:rsidR="00927E7D" w:rsidRPr="008D13A3">
          <w:rPr>
            <w:rFonts w:ascii="Times New Roman" w:hAnsi="Times New Roman" w:cs="Times New Roman"/>
          </w:rPr>
          <w:t xml:space="preserve">Dehaene et al. </w:t>
        </w:r>
        <w:r w:rsidR="00927E7D">
          <w:rPr>
            <w:rFonts w:ascii="Times New Roman" w:hAnsi="Times New Roman" w:cs="Times New Roman"/>
          </w:rPr>
          <w:t>(</w:t>
        </w:r>
        <w:r w:rsidR="00927E7D" w:rsidRPr="008D13A3">
          <w:rPr>
            <w:rFonts w:ascii="Times New Roman" w:hAnsi="Times New Roman" w:cs="Times New Roman"/>
          </w:rPr>
          <w:t>2001)</w:t>
        </w:r>
        <w:r w:rsidR="00927E7D">
          <w:fldChar w:fldCharType="end"/>
        </w:r>
        <w:r w:rsidR="00927E7D">
          <w:t xml:space="preserve">. </w:t>
        </w:r>
        <w:r w:rsidR="00927E7D" w:rsidRPr="00400416">
          <w:t>Every trial consist</w:t>
        </w:r>
        <w:r w:rsidR="00927E7D">
          <w:t>ed</w:t>
        </w:r>
        <w:r w:rsidR="00927E7D" w:rsidRPr="00400416">
          <w:t xml:space="preserve"> of a fixation cross (1000ms), a first mask (270ms), a second mask (30ms), a prime word (30ms), a third mask (30ms) and a target (500ms). Once the target </w:t>
        </w:r>
        <w:r w:rsidR="00927E7D">
          <w:t xml:space="preserve">was </w:t>
        </w:r>
        <w:r w:rsidR="00927E7D" w:rsidRPr="00400416">
          <w:t>displayed, participants classif</w:t>
        </w:r>
        <w:r w:rsidR="00927E7D">
          <w:t>ied</w:t>
        </w:r>
        <w:r w:rsidR="00927E7D" w:rsidRPr="00400416">
          <w:t xml:space="preserve"> the target word as describing a natural / artificial item by </w:t>
        </w:r>
      </w:ins>
      <w:ins w:id="704" w:author="Chen Heller" w:date="2023-01-03T17:03:00Z">
        <w:r w:rsidR="007D52A6">
          <w:t xml:space="preserve">selecting the </w:t>
        </w:r>
      </w:ins>
      <w:ins w:id="705" w:author="Chen Heller" w:date="2023-01-03T17:02:00Z">
        <w:r w:rsidR="00927E7D" w:rsidRPr="00400416">
          <w:t>side of the screen that contain</w:t>
        </w:r>
      </w:ins>
      <w:ins w:id="706" w:author="Chen Heller" w:date="2023-01-03T17:03:00Z">
        <w:r w:rsidR="008918D3">
          <w:t>s</w:t>
        </w:r>
      </w:ins>
      <w:ins w:id="707" w:author="Chen Heller" w:date="2023-01-03T17:02:00Z">
        <w:r w:rsidR="00927E7D" w:rsidRPr="00400416">
          <w:t xml:space="preserve"> the appropriate category </w:t>
        </w:r>
        <w:r w:rsidR="00927E7D">
          <w:t>(</w:t>
        </w:r>
      </w:ins>
      <w:ins w:id="708" w:author="Chen Heller" w:date="2023-01-17T10:14:00Z">
        <w:r w:rsidR="008F540B">
          <w:t>Figure [ref]</w:t>
        </w:r>
      </w:ins>
      <w:ins w:id="709" w:author="Chen Heller" w:date="2023-01-03T17:02:00Z">
        <w:r w:rsidR="00927E7D" w:rsidRPr="00400416">
          <w:t>).</w:t>
        </w:r>
      </w:ins>
      <w:ins w:id="710" w:author="Chen Heller" w:date="2023-01-03T17:04:00Z">
        <w:r w:rsidR="00F0246E">
          <w:t xml:space="preserve"> </w:t>
        </w:r>
      </w:ins>
      <w:ins w:id="711" w:author="Chen Heller" w:date="2023-01-17T10:15:00Z">
        <w:r w:rsidR="001946E1">
          <w:t xml:space="preserve">Following the guidelines set up in </w:t>
        </w:r>
      </w:ins>
      <w:ins w:id="712" w:author="Chen Heller" w:date="2023-01-03T17:19:00Z">
        <w:r w:rsidR="00621802" w:rsidRPr="00C65950">
          <w:t>Gallivan &amp; Chapman</w:t>
        </w:r>
        <w:r w:rsidR="00621802">
          <w:t xml:space="preserve"> </w:t>
        </w:r>
        <w:r w:rsidR="00621802">
          <w:fldChar w:fldCharType="begin"/>
        </w:r>
        <w:r w:rsidR="00621802">
          <w:instrText xml:space="preserve"> ADDIN ZOTERO_ITEM CSL_CITATION {"citationID":"V41mvUQG","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621802">
          <w:fldChar w:fldCharType="separate"/>
        </w:r>
        <w:r w:rsidR="00621802" w:rsidRPr="001E0D76">
          <w:rPr>
            <w:rFonts w:ascii="Times New Roman" w:hAnsi="Times New Roman" w:cs="Times New Roman"/>
          </w:rPr>
          <w:t>(2014)</w:t>
        </w:r>
        <w:r w:rsidR="00621802">
          <w:fldChar w:fldCharType="end"/>
        </w:r>
      </w:ins>
      <w:ins w:id="713" w:author="Chen Heller" w:date="2023-01-17T10:14:00Z">
        <w:r w:rsidR="00FE196C">
          <w:t>,</w:t>
        </w:r>
      </w:ins>
      <w:ins w:id="714" w:author="Chen Heller" w:date="2023-01-03T17:19:00Z">
        <w:r w:rsidR="00621802">
          <w:t xml:space="preserve"> </w:t>
        </w:r>
      </w:ins>
      <w:moveToRangeStart w:id="715" w:author="Chen Heller" w:date="2023-01-03T17:14:00Z" w:name="move123658468"/>
      <w:moveTo w:id="716" w:author="Chen Heller" w:date="2023-01-03T17:14:00Z">
        <w:del w:id="717" w:author="Chen Heller" w:date="2023-01-03T17:14:00Z">
          <w:r w:rsidR="00067907" w:rsidDel="00067907">
            <w:delText xml:space="preserve">timing was adjusted so that </w:delText>
          </w:r>
        </w:del>
      </w:moveTo>
      <w:ins w:id="718" w:author="Chen Heller" w:date="2023-01-31T13:04:00Z">
        <w:r w:rsidR="00620B0A">
          <w:t xml:space="preserve">in the reaching session </w:t>
        </w:r>
      </w:ins>
      <w:ins w:id="719" w:author="Chen Heller" w:date="2023-01-04T13:15:00Z">
        <w:r w:rsidR="00E23537">
          <w:t xml:space="preserve">the finger had to leave the starting point </w:t>
        </w:r>
      </w:ins>
      <w:ins w:id="720" w:author="Chen Heller" w:date="2023-01-04T13:18:00Z">
        <w:r w:rsidR="0053116D">
          <w:t>within</w:t>
        </w:r>
      </w:ins>
      <w:ins w:id="721" w:author="Chen Heller" w:date="2023-01-04T13:17:00Z">
        <w:r w:rsidR="00F032C8">
          <w:t xml:space="preserve"> </w:t>
        </w:r>
      </w:ins>
      <w:ins w:id="722" w:author="Chen Heller" w:date="2023-01-04T13:15:00Z">
        <w:r w:rsidR="00E23537">
          <w:t>100ms</w:t>
        </w:r>
      </w:ins>
      <w:ins w:id="723" w:author="Chen Heller" w:date="2023-01-04T13:18:00Z">
        <w:r w:rsidR="0053116D">
          <w:t>-</w:t>
        </w:r>
      </w:ins>
      <w:ins w:id="724" w:author="Chen Heller" w:date="2023-01-04T13:16:00Z">
        <w:r w:rsidR="00E23537">
          <w:t xml:space="preserve">320ms </w:t>
        </w:r>
      </w:ins>
      <w:ins w:id="725" w:author="Chen Heller" w:date="2023-01-04T13:18:00Z">
        <w:r w:rsidR="0053116D">
          <w:t>after target presentation</w:t>
        </w:r>
      </w:ins>
      <w:ins w:id="726" w:author="Chen Heller" w:date="2023-01-04T13:19:00Z">
        <w:r w:rsidR="00472EEB">
          <w:t xml:space="preserve"> and then reach the screen within 420ms</w:t>
        </w:r>
      </w:ins>
      <w:moveTo w:id="727" w:author="Chen Heller" w:date="2023-01-03T17:14:00Z">
        <w:del w:id="728" w:author="Chen Heller" w:date="2023-01-04T13:19:00Z">
          <w:r w:rsidR="00067907" w:rsidDel="00472EEB">
            <w:delText>movements had to start before 3</w:delText>
          </w:r>
        </w:del>
        <w:del w:id="729" w:author="Chen Heller" w:date="2023-01-03T17:14:00Z">
          <w:r w:rsidR="00067907" w:rsidDel="008C05C0">
            <w:delText>3</w:delText>
          </w:r>
        </w:del>
        <w:del w:id="730" w:author="Chen Heller" w:date="2023-01-04T13:19:00Z">
          <w:r w:rsidR="00067907" w:rsidDel="00472EEB">
            <w:delText>0ms had passedand last no longer than 4</w:delText>
          </w:r>
        </w:del>
        <w:del w:id="731" w:author="Chen Heller" w:date="2023-01-03T17:14:00Z">
          <w:r w:rsidR="00067907" w:rsidDel="008C05C0">
            <w:delText>3</w:delText>
          </w:r>
        </w:del>
        <w:del w:id="732" w:author="Chen Heller" w:date="2023-01-04T13:19:00Z">
          <w:r w:rsidR="00067907" w:rsidDel="00472EEB">
            <w:delText>0ms</w:delText>
          </w:r>
        </w:del>
        <w:r w:rsidR="00067907">
          <w:t xml:space="preserve">. </w:t>
        </w:r>
      </w:moveTo>
      <w:ins w:id="733" w:author="Chen Heller" w:date="2023-01-04T13:19:00Z">
        <w:r w:rsidR="00472EEB">
          <w:t>The finger left the starting point when it</w:t>
        </w:r>
      </w:ins>
      <w:moveTo w:id="734" w:author="Chen Heller" w:date="2023-01-03T17:14:00Z">
        <w:del w:id="735" w:author="Chen Heller" w:date="2023-01-04T13:20:00Z">
          <w:r w:rsidR="00067907" w:rsidDel="00472EEB">
            <w:delText>Movement started when the finger</w:delText>
          </w:r>
        </w:del>
        <w:r w:rsidR="00067907">
          <w:t xml:space="preserve"> was </w:t>
        </w:r>
        <w:del w:id="736" w:author="Chen Heller" w:date="2023-01-03T17:20:00Z">
          <w:r w:rsidR="00067907" w:rsidDel="00343602">
            <w:delText>2</w:delText>
          </w:r>
        </w:del>
      </w:moveTo>
      <w:ins w:id="737" w:author="Chen Heller" w:date="2023-01-03T17:20:00Z">
        <w:r w:rsidR="00343602">
          <w:t>1</w:t>
        </w:r>
      </w:ins>
      <w:moveTo w:id="738" w:author="Chen Heller" w:date="2023-01-03T17:14:00Z">
        <w:r w:rsidR="00067907">
          <w:t xml:space="preserve">cm away from </w:t>
        </w:r>
        <w:del w:id="739" w:author="Chen Heller" w:date="2023-01-04T13:20:00Z">
          <w:r w:rsidR="00067907" w:rsidDel="00472EEB">
            <w:delText xml:space="preserve">the starting point </w:delText>
          </w:r>
        </w:del>
      </w:moveTo>
      <w:ins w:id="740" w:author="Chen Heller" w:date="2023-01-04T13:20:00Z">
        <w:r w:rsidR="00472EEB">
          <w:t xml:space="preserve">it </w:t>
        </w:r>
      </w:ins>
      <w:moveTo w:id="741" w:author="Chen Heller" w:date="2023-01-03T17:14:00Z">
        <w:r w:rsidR="00067907">
          <w:t xml:space="preserve">(Euclidean distance) and </w:t>
        </w:r>
        <w:del w:id="742" w:author="Chen Heller" w:date="2023-01-04T13:20:00Z">
          <w:r w:rsidR="00067907" w:rsidDel="003338F6">
            <w:delText xml:space="preserve">ended </w:delText>
          </w:r>
        </w:del>
      </w:moveTo>
      <w:ins w:id="743" w:author="Chen Heller" w:date="2023-01-04T13:20:00Z">
        <w:r w:rsidR="003338F6">
          <w:t xml:space="preserve">reached the screen </w:t>
        </w:r>
      </w:ins>
      <w:moveTo w:id="744" w:author="Chen Heller" w:date="2023-01-03T17:14:00Z">
        <w:r w:rsidR="00067907">
          <w:t xml:space="preserve">when it was </w:t>
        </w:r>
        <w:del w:id="745" w:author="Chen Heller" w:date="2023-01-03T17:15:00Z">
          <w:r w:rsidR="00067907" w:rsidDel="008C05C0">
            <w:delText>3</w:delText>
          </w:r>
        </w:del>
      </w:moveTo>
      <w:ins w:id="746" w:author="Chen Heller" w:date="2023-01-03T17:15:00Z">
        <w:r w:rsidR="008C05C0">
          <w:t>0.7</w:t>
        </w:r>
      </w:ins>
      <w:moveTo w:id="747" w:author="Chen Heller" w:date="2023-01-03T17:14:00Z">
        <w:r w:rsidR="00067907">
          <w:t xml:space="preserve">cm </w:t>
        </w:r>
        <w:del w:id="748" w:author="Chen Heller" w:date="2023-01-04T13:20:00Z">
          <w:r w:rsidR="00067907" w:rsidDel="003338F6">
            <w:delText xml:space="preserve">away </w:delText>
          </w:r>
        </w:del>
        <w:r w:rsidR="00067907">
          <w:t xml:space="preserve">from </w:t>
        </w:r>
        <w:del w:id="749" w:author="Chen Heller" w:date="2023-01-04T13:20:00Z">
          <w:r w:rsidR="00067907" w:rsidDel="003338F6">
            <w:delText>the screen</w:delText>
          </w:r>
        </w:del>
      </w:moveTo>
      <w:ins w:id="750" w:author="Chen Heller" w:date="2023-01-17T10:19:00Z">
        <w:r w:rsidR="004802F2">
          <w:t>the screen</w:t>
        </w:r>
      </w:ins>
      <w:moveTo w:id="751" w:author="Chen Heller" w:date="2023-01-03T17:14:00Z">
        <w:r w:rsidR="00067907">
          <w:t xml:space="preserve"> (on the Z axis). </w:t>
        </w:r>
      </w:moveTo>
      <w:ins w:id="752" w:author="Chen Heller" w:date="2023-01-03T17:24:00Z">
        <w:r w:rsidR="007546C5">
          <w:t xml:space="preserve">Early or </w:t>
        </w:r>
      </w:ins>
      <w:moveTo w:id="753" w:author="Chen Heller" w:date="2023-01-03T17:14:00Z">
        <w:del w:id="754" w:author="Chen Heller" w:date="2023-01-03T17:24:00Z">
          <w:r w:rsidR="00067907" w:rsidDel="007546C5">
            <w:delText>L</w:delText>
          </w:r>
        </w:del>
      </w:moveTo>
      <w:ins w:id="755" w:author="Chen Heller" w:date="2023-01-03T17:24:00Z">
        <w:r w:rsidR="007546C5">
          <w:t>l</w:t>
        </w:r>
      </w:ins>
      <w:moveTo w:id="756" w:author="Chen Heller" w:date="2023-01-03T17:14:00Z">
        <w:r w:rsidR="00067907">
          <w:t xml:space="preserve">ate initiations </w:t>
        </w:r>
      </w:moveTo>
      <w:ins w:id="757" w:author="Chen Heller" w:date="2023-01-03T17:24:00Z">
        <w:r w:rsidR="007546C5">
          <w:t>as well as</w:t>
        </w:r>
      </w:ins>
      <w:moveTo w:id="758" w:author="Chen Heller" w:date="2023-01-03T17:14:00Z">
        <w:del w:id="759" w:author="Chen Heller" w:date="2023-01-03T17:24:00Z">
          <w:r w:rsidR="00067907" w:rsidDel="007546C5">
            <w:delText>and</w:delText>
          </w:r>
        </w:del>
        <w:r w:rsidR="00067907">
          <w:t xml:space="preserve"> long durations were followed by a </w:t>
        </w:r>
      </w:moveTo>
      <w:ins w:id="760" w:author="Chen Heller" w:date="2023-01-03T17:24:00Z">
        <w:r w:rsidR="007546C5">
          <w:t xml:space="preserve">"Too Early", </w:t>
        </w:r>
      </w:ins>
      <w:moveTo w:id="761" w:author="Chen Heller" w:date="2023-01-03T17:14:00Z">
        <w:r w:rsidR="00067907">
          <w:t>"Too late" and "Too slow" feedbacks, respectively.</w:t>
        </w:r>
      </w:moveTo>
      <w:moveToRangeEnd w:id="715"/>
      <w:r w:rsidR="00A03C3E">
        <w:t xml:space="preserve"> </w:t>
      </w:r>
      <w:ins w:id="762" w:author="Chen Heller" w:date="2023-01-03T17:24:00Z">
        <w:r w:rsidR="007546C5">
          <w:t xml:space="preserve">The purpose of the "Too early" feedback was to prevent predictive responses, which are planned before the stimulus is displayed and are therefore less affected by it. </w:t>
        </w:r>
      </w:ins>
      <w:del w:id="763" w:author="Chen Heller" w:date="2023-01-03T17:43:00Z">
        <w:r w:rsidR="00450658" w:rsidDel="004C41F7">
          <w:delText xml:space="preserve">to </w:delText>
        </w:r>
      </w:del>
      <w:ins w:id="764" w:author="Chen Heller" w:date="2023-01-03T17:43:00Z">
        <w:r w:rsidR="004C41F7">
          <w:t xml:space="preserve">To </w:t>
        </w:r>
      </w:ins>
      <w:r w:rsidR="00450658">
        <w:t>avoid interrupting the participant's movement</w:t>
      </w:r>
      <w:r w:rsidR="00497833">
        <w:t>,</w:t>
      </w:r>
      <w:r w:rsidR="00450658">
        <w:t xml:space="preserve"> </w:t>
      </w:r>
      <w:r w:rsidR="00D826D9">
        <w:t xml:space="preserve">the "Too slow" feedback was given after </w:t>
      </w:r>
      <w:r w:rsidR="00450658">
        <w:t xml:space="preserve">the </w:t>
      </w:r>
      <w:r w:rsidR="00D826D9">
        <w:t>movement was completed. In the k</w:t>
      </w:r>
      <w:r w:rsidR="00D826D9" w:rsidRPr="007C1188">
        <w:t xml:space="preserve">eyboard </w:t>
      </w:r>
      <w:r w:rsidR="00D826D9">
        <w:t xml:space="preserve">task participants pressed </w:t>
      </w:r>
      <w:r w:rsidR="00D826D9" w:rsidRPr="007C1188">
        <w:t>"</w:t>
      </w:r>
      <w:r w:rsidR="00D826D9">
        <w:t>E</w:t>
      </w:r>
      <w:r w:rsidR="00D826D9" w:rsidRPr="007C1188">
        <w:t>"/"</w:t>
      </w:r>
      <w:r w:rsidR="00D826D9">
        <w:t>Y</w:t>
      </w:r>
      <w:r w:rsidR="00D826D9" w:rsidRPr="007C1188">
        <w:t>" keys</w:t>
      </w:r>
      <w:r w:rsidR="00D826D9">
        <w:t xml:space="preserve"> with the left/right hand to select the left/right side accordingly. Response had to be given within a time window of 100-740ms from target display, otherwise "Too Early"/ "Too Late" feedback was given.</w:t>
      </w:r>
      <w:del w:id="765" w:author="Chen Heller" w:date="2023-01-31T13:00:00Z">
        <w:r w:rsidR="00D826D9" w:rsidDel="0081292B">
          <w:delText xml:space="preserve"> </w:delText>
        </w:r>
      </w:del>
      <w:ins w:id="766" w:author="Chen Heller" w:date="2023-01-17T10:47:00Z">
        <w:r w:rsidR="007B4B60" w:rsidDel="00A6338E">
          <w:t xml:space="preserve"> </w:t>
        </w:r>
      </w:ins>
      <w:ins w:id="767" w:author="Chen Heller" w:date="2023-01-03T17:10:00Z">
        <w:r w:rsidR="009A7DF2" w:rsidRPr="00400416">
          <w:t xml:space="preserve">After </w:t>
        </w:r>
      </w:ins>
      <w:ins w:id="768" w:author="Chen Heller" w:date="2023-01-31T13:00:00Z">
        <w:r w:rsidR="0081292B">
          <w:t>c</w:t>
        </w:r>
      </w:ins>
      <w:ins w:id="769" w:author="Chen Heller" w:date="2023-01-03T17:10:00Z">
        <w:r w:rsidR="009A7DF2" w:rsidRPr="00400416">
          <w:t>lassifying the targets, the participant</w:t>
        </w:r>
        <w:r w:rsidR="009A7DF2">
          <w:t xml:space="preserve">s were </w:t>
        </w:r>
        <w:r w:rsidR="009A7DF2" w:rsidRPr="00400416">
          <w:t xml:space="preserve">asked to recognize the prime as an objective measure of prime awareness. Participants </w:t>
        </w:r>
        <w:r w:rsidR="009A7DF2">
          <w:t xml:space="preserve">were </w:t>
        </w:r>
        <w:r w:rsidR="009A7DF2" w:rsidRPr="00400416">
          <w:t xml:space="preserve">presented with two words – the prime and another word from the same category. Response </w:t>
        </w:r>
        <w:r w:rsidR="009A7DF2">
          <w:t xml:space="preserve">was </w:t>
        </w:r>
        <w:r w:rsidR="009A7DF2" w:rsidRPr="00400416">
          <w:t xml:space="preserve">given in an identical fashion to the target classification task, within a </w:t>
        </w:r>
        <w:r w:rsidR="009A7DF2">
          <w:t xml:space="preserve">7 </w:t>
        </w:r>
        <w:r w:rsidR="009A7DF2" w:rsidRPr="00400416">
          <w:t xml:space="preserve">seconds response window. </w:t>
        </w:r>
        <w:r w:rsidR="009A7DF2">
          <w:t>Then</w:t>
        </w:r>
        <w:r w:rsidR="009A7DF2" w:rsidRPr="00400416">
          <w:t xml:space="preserve">, a subjective measure of prime awareness </w:t>
        </w:r>
        <w:r w:rsidR="009A7DF2">
          <w:t xml:space="preserve">was </w:t>
        </w:r>
        <w:r w:rsidR="009A7DF2" w:rsidRPr="00400416">
          <w:t>taken, using the Perceptual Awareness Scale (PAS</w:t>
        </w:r>
        <w:r w:rsidR="009A7DF2">
          <w:t xml:space="preserve">; </w:t>
        </w:r>
        <w:r w:rsidR="009A7DF2">
          <w:fldChar w:fldCharType="begin"/>
        </w:r>
        <w:r w:rsidR="009A7DF2">
          <w:instrText xml:space="preserve"> ADDIN ZOTERO_ITEM CSL_CITATION {"citationID":"99KDmncN","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9A7DF2">
          <w:fldChar w:fldCharType="separate"/>
        </w:r>
        <w:r w:rsidR="009A7DF2" w:rsidRPr="00941B2F">
          <w:rPr>
            <w:rFonts w:ascii="Times New Roman" w:hAnsi="Times New Roman" w:cs="Times New Roman"/>
          </w:rPr>
          <w:t>Sandberg &amp; Overgaard, 2015)</w:t>
        </w:r>
        <w:r w:rsidR="009A7DF2">
          <w:fldChar w:fldCharType="end"/>
        </w:r>
        <w:r w:rsidR="009A7DF2" w:rsidRPr="00400416">
          <w:t>. Participants use</w:t>
        </w:r>
        <w:r w:rsidR="009A7DF2">
          <w:t>d</w:t>
        </w:r>
        <w:r w:rsidR="009A7DF2" w:rsidRPr="00400416">
          <w:t xml:space="preserve"> the</w:t>
        </w:r>
        <w:r w:rsidR="009A7DF2">
          <w:t xml:space="preserve"> </w:t>
        </w:r>
        <w:r w:rsidR="009A7DF2" w:rsidRPr="00400416">
          <w:lastRenderedPageBreak/>
          <w:t>keyboard numbers</w:t>
        </w:r>
        <w:r w:rsidR="009A7DF2">
          <w:t xml:space="preserve"> </w:t>
        </w:r>
        <w:r w:rsidR="009A7DF2" w:rsidRPr="00400416">
          <w:t xml:space="preserve">1-4 to rate how well did they see the prime (1 – "Didn't see anything", 2 – "Saw something vaguely, but can't say what it is", 3 – "Saw part of the prime clearly", 4 – "Saw the whole prime clearly"). Finally, participants </w:t>
        </w:r>
        <w:r w:rsidR="009A7DF2">
          <w:t xml:space="preserve">were asked </w:t>
        </w:r>
        <w:r w:rsidR="009A7DF2" w:rsidRPr="00400416">
          <w:t>to return their finger to the starting point.</w:t>
        </w:r>
      </w:ins>
      <w:ins w:id="770" w:author="Chen Heller" w:date="2023-01-31T12:59:00Z">
        <w:r w:rsidR="0081292B">
          <w:t xml:space="preserve"> </w:t>
        </w:r>
      </w:ins>
    </w:p>
    <w:p w14:paraId="47D0B8F3" w14:textId="2BE41C1F" w:rsidR="00931AFD" w:rsidRDefault="00931AFD" w:rsidP="00931AFD">
      <w:pPr>
        <w:rPr>
          <w:ins w:id="771" w:author="Chen Heller" w:date="2023-01-31T13:00:00Z"/>
        </w:rPr>
        <w:pPrChange w:id="772" w:author="Chen Heller" w:date="2023-01-31T13:01:00Z">
          <w:pPr>
            <w:ind w:firstLine="0"/>
          </w:pPr>
        </w:pPrChange>
      </w:pPr>
      <w:commentRangeStart w:id="773"/>
      <w:ins w:id="774" w:author="Chen Heller" w:date="2023-01-31T13:01:00Z">
        <w:r>
          <w:t>H</w:t>
        </w:r>
        <w:r w:rsidRPr="00400416">
          <w:t xml:space="preserve">alf the targets </w:t>
        </w:r>
        <w:r>
          <w:t xml:space="preserve">described </w:t>
        </w:r>
        <w:r w:rsidRPr="00400416">
          <w:t xml:space="preserve">natural </w:t>
        </w:r>
        <w:r>
          <w:t xml:space="preserve">items </w:t>
        </w:r>
        <w:r w:rsidRPr="00400416">
          <w:t>and half artificial</w:t>
        </w:r>
        <w:r>
          <w:t xml:space="preserve"> items, and half </w:t>
        </w:r>
        <w:r w:rsidRPr="00400416">
          <w:t xml:space="preserve">the trials </w:t>
        </w:r>
        <w:r>
          <w:t xml:space="preserve">were </w:t>
        </w:r>
        <w:r w:rsidRPr="00400416">
          <w:t>congruent</w:t>
        </w:r>
        <w:r>
          <w:t xml:space="preserve"> (i.e., prime and target are the same word)</w:t>
        </w:r>
        <w:r w:rsidRPr="00400416">
          <w:t xml:space="preserve"> and half incongruent</w:t>
        </w:r>
        <w:r>
          <w:t xml:space="preserve"> (i.e., prime and target belong to different semantic categories).</w:t>
        </w:r>
        <w:commentRangeEnd w:id="773"/>
        <w:r>
          <w:rPr>
            <w:rStyle w:val="CommentReference"/>
          </w:rPr>
          <w:commentReference w:id="773"/>
        </w:r>
        <w:r w:rsidRPr="00400416">
          <w:t xml:space="preserve"> Stimuli order </w:t>
        </w:r>
        <w:r>
          <w:t xml:space="preserve">was </w:t>
        </w:r>
        <w:r w:rsidRPr="00400416">
          <w:t xml:space="preserve">dictated by </w:t>
        </w:r>
        <w:r>
          <w:t xml:space="preserve">a </w:t>
        </w:r>
        <w:r w:rsidRPr="00400416">
          <w:t xml:space="preserve">list that </w:t>
        </w:r>
        <w:r>
          <w:t xml:space="preserve">was </w:t>
        </w:r>
        <w:r w:rsidRPr="00400416">
          <w:t xml:space="preserve">randomly sampled (without replacement) out of </w:t>
        </w:r>
        <w:r>
          <w:t xml:space="preserve">twenty </w:t>
        </w:r>
        <w:r w:rsidRPr="00400416">
          <w:t>pre-composed lists of trial condition and stimulus</w:t>
        </w:r>
        <w:r>
          <w:t xml:space="preserve"> in the experimental blocks and ten precomposed lists in the practice blocks</w:t>
        </w:r>
        <w:r w:rsidRPr="00400416">
          <w:t xml:space="preserve">. In each list, the order of words </w:t>
        </w:r>
        <w:r>
          <w:t>wa</w:t>
        </w:r>
        <w:r w:rsidRPr="00400416">
          <w:t xml:space="preserve">s pseudorandom, with the following constraints: (a) Each word </w:t>
        </w:r>
        <w:r>
          <w:t>was</w:t>
        </w:r>
        <w:r w:rsidRPr="00400416">
          <w:t xml:space="preserve"> equally frequent as a target at the congruent and incongruent conditions; (b) All words </w:t>
        </w:r>
        <w:r>
          <w:t xml:space="preserve">were </w:t>
        </w:r>
        <w:r w:rsidRPr="00400416">
          <w:t>used as targets the same number of times; (c) A target never repeat</w:t>
        </w:r>
        <w:r>
          <w:t>ed</w:t>
        </w:r>
        <w:r w:rsidRPr="00400416">
          <w:t xml:space="preserve"> in the same block; (d) In the congruent condition the prime </w:t>
        </w:r>
        <w:r>
          <w:t xml:space="preserve">was </w:t>
        </w:r>
        <w:r w:rsidRPr="00400416">
          <w:t xml:space="preserve">identical to the target word; (e) In the incongruent condition, a prime which doesn't share letters in common locations with the target </w:t>
        </w:r>
        <w:r>
          <w:t xml:space="preserve">was </w:t>
        </w:r>
        <w:r w:rsidRPr="00400416">
          <w:t>selected from the alternative category (artificial/natural). For example, in the congruent condition</w:t>
        </w:r>
        <w:r>
          <w:t>, the word</w:t>
        </w:r>
        <w:r w:rsidRPr="00400416">
          <w:t xml:space="preserve"> "phone" </w:t>
        </w:r>
        <w:r>
          <w:t xml:space="preserve">would </w:t>
        </w:r>
        <w:r w:rsidRPr="00400416">
          <w:t xml:space="preserve">be preceded by "PHONE", while in the incongruent condition it </w:t>
        </w:r>
        <w:r>
          <w:t xml:space="preserve">could </w:t>
        </w:r>
        <w:r w:rsidRPr="00400416">
          <w:t xml:space="preserve">be preceded by "GRASS". Each prime </w:t>
        </w:r>
        <w:r>
          <w:t xml:space="preserve">was </w:t>
        </w:r>
        <w:r w:rsidRPr="00400416">
          <w:t>further paired with a random distractor from the same category (artificial/natural) to be used in the prime recognition task. The distractor share</w:t>
        </w:r>
        <w:r>
          <w:t xml:space="preserve">d </w:t>
        </w:r>
        <w:r w:rsidRPr="00400416">
          <w:t>no letters in common locations with the prime, so seeing one letter only suffice</w:t>
        </w:r>
        <w:r>
          <w:t>d</w:t>
        </w:r>
        <w:r w:rsidRPr="00400416">
          <w:t xml:space="preserve"> for correct discrimination.</w:t>
        </w:r>
      </w:ins>
    </w:p>
    <w:p w14:paraId="61394F61" w14:textId="77777777" w:rsidR="0018190B" w:rsidRDefault="0018190B" w:rsidP="0018190B">
      <w:pPr>
        <w:rPr>
          <w:ins w:id="775" w:author="Chen Heller" w:date="2023-01-31T13:00:00Z"/>
        </w:rPr>
        <w:pPrChange w:id="776" w:author="Chen Heller" w:date="2023-01-31T13:01:00Z">
          <w:pPr>
            <w:ind w:firstLine="0"/>
          </w:pPr>
        </w:pPrChange>
      </w:pPr>
      <w:ins w:id="777" w:author="Chen Heller" w:date="2023-01-31T13:00:00Z">
        <w:r>
          <w:t xml:space="preserve">Trials in which either a technical malfunction occurred, or a problematic response was given, as well as trials that had a visibility rating that is higher than one, were excluded from the analysis. A technical malfunction alludes to trajectories that had less than 100ms of existing data or more than 100ms of missing data, or trials in which the stimuli duration was incorrect. Problematic responses include incorrect answers and trajectories that missed the target by more </w:t>
        </w:r>
        <w:r>
          <w:lastRenderedPageBreak/>
          <w:t xml:space="preserve">than 12cm, as well as reaching movements that were shorter – when measured along the z axis – than the distance between the starting point and the screen, minus a three-centimeter allowance that accounts for small variations in reaching onset. Additional problematic responses were </w:t>
        </w:r>
        <w:commentRangeStart w:id="778"/>
        <w:r>
          <w:t xml:space="preserve">"Too Early" and "Too Late" </w:t>
        </w:r>
        <w:commentRangeEnd w:id="778"/>
        <w:r>
          <w:rPr>
            <w:rStyle w:val="CommentReference"/>
          </w:rPr>
          <w:commentReference w:id="778"/>
        </w:r>
        <w:r>
          <w:t xml:space="preserve">trials. "Too Slow" trials on the other hand, were excluded only if they were located more than 3 SD from the participant's average reaching duration among correct trials that were not too short, had no missing data and were completed in time (i.e., started between 100ms and 320ms after target display and lasted no longer than 420ms). </w:t>
        </w:r>
        <w:commentRangeStart w:id="779"/>
        <w:r>
          <w:rPr>
            <w:i/>
            <w:iCs/>
          </w:rPr>
          <w:t>Valid trials</w:t>
        </w:r>
        <w:r>
          <w:t xml:space="preserve"> </w:t>
        </w:r>
        <w:commentRangeEnd w:id="779"/>
        <w:r>
          <w:rPr>
            <w:rStyle w:val="CommentReference"/>
          </w:rPr>
          <w:commentReference w:id="779"/>
        </w:r>
        <w:r>
          <w:t>were those that were not excluded due to any exclusion criteria.</w:t>
        </w:r>
      </w:ins>
    </w:p>
    <w:p w14:paraId="2C88FD2C" w14:textId="057784CE" w:rsidR="00D826D9" w:rsidRDefault="00D826D9" w:rsidP="0018190B">
      <w:pPr>
        <w:pPrChange w:id="780" w:author="Chen Heller" w:date="2023-01-31T13:01:00Z">
          <w:pPr>
            <w:ind w:firstLine="0"/>
          </w:pPr>
        </w:pPrChange>
      </w:pPr>
      <w:del w:id="781" w:author="Chen Heller" w:date="2023-01-03T17:10:00Z">
        <w:r w:rsidDel="009A7DF2">
          <w:delText xml:space="preserve">Response </w:delText>
        </w:r>
        <w:r w:rsidR="00EF5E42" w:rsidDel="009A7DF2">
          <w:delText xml:space="preserve">in the prime recognition task </w:delText>
        </w:r>
        <w:r w:rsidDel="009A7DF2">
          <w:delText>was given in an identical fashion to the target classification task, within a seven second response window.</w:delText>
        </w:r>
      </w:del>
    </w:p>
    <w:p w14:paraId="704238B2" w14:textId="4CB0B319" w:rsidR="00E65EFB" w:rsidRDefault="00441E16" w:rsidP="00E65EFB">
      <w:pPr>
        <w:pStyle w:val="NoSpacing"/>
        <w:keepNext/>
        <w:bidi w:val="0"/>
        <w:rPr>
          <w:moveTo w:id="782" w:author="Chen Heller" w:date="2023-01-03T16:50:00Z"/>
        </w:rPr>
      </w:pPr>
      <w:r w:rsidRPr="00441E16">
        <w:rPr>
          <w:noProof/>
        </w:rPr>
        <w:drawing>
          <wp:inline distT="0" distB="0" distL="0" distR="0" wp14:anchorId="31D39907" wp14:editId="09509CDB">
            <wp:extent cx="5621922" cy="337435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661833" cy="3398309"/>
                    </a:xfrm>
                    <a:prstGeom prst="rect">
                      <a:avLst/>
                    </a:prstGeom>
                  </pic:spPr>
                </pic:pic>
              </a:graphicData>
            </a:graphic>
          </wp:inline>
        </w:drawing>
      </w:r>
      <w:moveToRangeStart w:id="783" w:author="Chen Heller" w:date="2023-01-03T16:50:00Z" w:name="move123657044"/>
    </w:p>
    <w:p w14:paraId="3785E79C" w14:textId="3F8ED720" w:rsidR="00E65EFB" w:rsidRDefault="00E65EFB" w:rsidP="00E65EFB">
      <w:pPr>
        <w:pStyle w:val="Caption"/>
        <w:jc w:val="left"/>
        <w:rPr>
          <w:moveTo w:id="784" w:author="Chen Heller" w:date="2023-01-03T16:50:00Z"/>
        </w:rPr>
      </w:pPr>
      <w:bookmarkStart w:id="785" w:name="_Ref114472325"/>
      <w:moveTo w:id="786" w:author="Chen Heller" w:date="2023-01-03T16:50:00Z">
        <w:r>
          <w:t xml:space="preserve">Figure </w:t>
        </w:r>
        <w:r>
          <w:fldChar w:fldCharType="begin"/>
        </w:r>
        <w:r>
          <w:instrText xml:space="preserve"> SEQ Figure \* ARABIC </w:instrText>
        </w:r>
        <w:r>
          <w:fldChar w:fldCharType="separate"/>
        </w:r>
      </w:moveTo>
      <w:ins w:id="787" w:author="Chen Heller" w:date="2023-01-04T14:57:00Z">
        <w:r w:rsidR="00C56E28">
          <w:rPr>
            <w:noProof/>
          </w:rPr>
          <w:t>2</w:t>
        </w:r>
      </w:ins>
      <w:moveTo w:id="788" w:author="Chen Heller" w:date="2023-01-03T16:50:00Z">
        <w:r>
          <w:rPr>
            <w:noProof/>
          </w:rPr>
          <w:fldChar w:fldCharType="end"/>
        </w:r>
        <w:bookmarkEnd w:id="785"/>
        <w:r>
          <w:t xml:space="preserve">. </w:t>
        </w:r>
        <w:r w:rsidRPr="00400416">
          <w:t>Stimuli presentation order</w:t>
        </w:r>
        <w:r>
          <w:t xml:space="preserve"> in experiment 1</w:t>
        </w:r>
        <w:r w:rsidRPr="00400416">
          <w:t xml:space="preserve">. Each trial </w:t>
        </w:r>
        <w:r>
          <w:t>was</w:t>
        </w:r>
        <w:r w:rsidRPr="00400416">
          <w:t xml:space="preserve"> composed of a fixation cross (1000ms), a first mask (270ms), a second mask (30ms), a prime word (30ms), a third mask (30ms), a classification task (</w:t>
        </w:r>
      </w:moveTo>
      <w:ins w:id="789" w:author="Chen Heller" w:date="2023-01-09T12:19:00Z">
        <w:r w:rsidR="00441E16">
          <w:t>100</w:t>
        </w:r>
      </w:ins>
      <w:moveTo w:id="790" w:author="Chen Heller" w:date="2023-01-03T16:50:00Z">
        <w:del w:id="791" w:author="Chen Heller" w:date="2023-01-09T12:19:00Z">
          <w:r w:rsidDel="00441E16">
            <w:delText>0</w:delText>
          </w:r>
        </w:del>
        <w:r>
          <w:t>-</w:t>
        </w:r>
        <w:del w:id="792" w:author="Chen Heller" w:date="2023-01-09T12:19:00Z">
          <w:r w:rsidDel="00441E16">
            <w:delText>1500</w:delText>
          </w:r>
        </w:del>
      </w:moveTo>
      <w:ins w:id="793" w:author="Chen Heller" w:date="2023-01-09T12:19:00Z">
        <w:r w:rsidR="00441E16">
          <w:t>740</w:t>
        </w:r>
      </w:ins>
      <w:moveTo w:id="794" w:author="Chen Heller" w:date="2023-01-03T16:50:00Z">
        <w:r w:rsidRPr="00400416">
          <w:t xml:space="preserve">ms, out of which the target </w:t>
        </w:r>
        <w:r>
          <w:t xml:space="preserve">was </w:t>
        </w:r>
        <w:r w:rsidRPr="00400416">
          <w:t>displayed for 500ms), a recognition task (</w:t>
        </w:r>
        <w:r>
          <w:t>0</w:t>
        </w:r>
        <w:r w:rsidRPr="00400416">
          <w:t>-</w:t>
        </w:r>
        <w:del w:id="795" w:author="Chen Heller" w:date="2023-01-09T12:19:00Z">
          <w:r w:rsidDel="00734F8E">
            <w:delText>5</w:delText>
          </w:r>
        </w:del>
      </w:moveTo>
      <w:ins w:id="796" w:author="Chen Heller" w:date="2023-01-09T12:19:00Z">
        <w:r w:rsidR="00734F8E">
          <w:t>7</w:t>
        </w:r>
      </w:ins>
      <w:moveTo w:id="797" w:author="Chen Heller" w:date="2023-01-03T16:50:00Z">
        <w:r>
          <w:t>,</w:t>
        </w:r>
        <w:r w:rsidRPr="00400416">
          <w:t xml:space="preserve">000ms) and a PAS task (no time limit). The blue circles appearing on the screen are presented as markers for the </w:t>
        </w:r>
        <w:r>
          <w:t>participants</w:t>
        </w:r>
        <w:r w:rsidRPr="00400416">
          <w:t xml:space="preserve"> to know where they should touch in order to make their response.</w:t>
        </w:r>
      </w:moveTo>
      <w:ins w:id="798" w:author="Chen Heller" w:date="2023-01-09T12:20:00Z">
        <w:r w:rsidR="004449CE">
          <w:t xml:space="preserve"> </w:t>
        </w:r>
      </w:ins>
      <w:ins w:id="799" w:author="Chen Heller" w:date="2023-01-09T12:21:00Z">
        <w:r w:rsidR="004449CE">
          <w:t>In practice, t</w:t>
        </w:r>
      </w:ins>
      <w:ins w:id="800" w:author="Chen Heller" w:date="2023-01-09T12:20:00Z">
        <w:r w:rsidR="004449CE">
          <w:t xml:space="preserve">he blue circle </w:t>
        </w:r>
      </w:ins>
      <w:ins w:id="801" w:author="Chen Heller" w:date="2023-01-09T12:22:00Z">
        <w:r w:rsidR="00790904">
          <w:t>and</w:t>
        </w:r>
      </w:ins>
      <w:ins w:id="802" w:author="Chen Heller" w:date="2023-01-09T12:20:00Z">
        <w:r w:rsidR="004449CE">
          <w:t xml:space="preserve"> the </w:t>
        </w:r>
      </w:ins>
      <w:ins w:id="803" w:author="Chen Heller" w:date="2023-01-09T12:21:00Z">
        <w:r w:rsidR="004449CE">
          <w:t>A</w:t>
        </w:r>
      </w:ins>
      <w:ins w:id="804" w:author="Chen Heller" w:date="2023-01-09T12:20:00Z">
        <w:r w:rsidR="004449CE">
          <w:t>rt</w:t>
        </w:r>
      </w:ins>
      <w:ins w:id="805" w:author="Chen Heller" w:date="2023-01-09T12:21:00Z">
        <w:r w:rsidR="004449CE">
          <w:t>ificial/Natural category names were present</w:t>
        </w:r>
      </w:ins>
      <w:ins w:id="806" w:author="Chen Heller" w:date="2023-01-09T12:22:00Z">
        <w:r w:rsidR="00790904">
          <w:t xml:space="preserve"> on the screen</w:t>
        </w:r>
      </w:ins>
      <w:ins w:id="807" w:author="Chen Heller" w:date="2023-01-09T12:21:00Z">
        <w:r w:rsidR="00790904">
          <w:t xml:space="preserve"> from the </w:t>
        </w:r>
      </w:ins>
      <w:ins w:id="808" w:author="Chen Heller" w:date="2023-01-09T12:23:00Z">
        <w:r w:rsidR="002347CB">
          <w:t>beginning of the trial</w:t>
        </w:r>
      </w:ins>
      <w:ins w:id="809" w:author="Chen Heller" w:date="2023-01-09T12:22:00Z">
        <w:r w:rsidR="00790904">
          <w:t xml:space="preserve">, but </w:t>
        </w:r>
      </w:ins>
      <w:ins w:id="810" w:author="Chen Heller" w:date="2023-01-09T12:23:00Z">
        <w:r w:rsidR="002347CB">
          <w:t>are</w:t>
        </w:r>
      </w:ins>
      <w:ins w:id="811" w:author="Chen Heller" w:date="2023-01-17T10:23:00Z">
        <w:r w:rsidR="00F06AB6">
          <w:t xml:space="preserve"> presented only later here</w:t>
        </w:r>
      </w:ins>
      <w:ins w:id="812" w:author="Chen Heller" w:date="2023-01-09T12:23:00Z">
        <w:r w:rsidR="002347CB">
          <w:t xml:space="preserve"> </w:t>
        </w:r>
      </w:ins>
      <w:ins w:id="813" w:author="Chen Heller" w:date="2023-01-09T12:25:00Z">
        <w:r w:rsidR="00EE09D5">
          <w:t xml:space="preserve">to make the figure more </w:t>
        </w:r>
      </w:ins>
      <w:ins w:id="814" w:author="Chen Heller" w:date="2023-01-17T10:23:00Z">
        <w:r w:rsidR="00F06AB6">
          <w:t>comprehensible</w:t>
        </w:r>
      </w:ins>
      <w:ins w:id="815" w:author="Chen Heller" w:date="2023-01-09T12:25:00Z">
        <w:r w:rsidR="00EE09D5">
          <w:t>.</w:t>
        </w:r>
      </w:ins>
    </w:p>
    <w:p w14:paraId="4375C930" w14:textId="77777777" w:rsidR="001F1330" w:rsidRDefault="001F1330">
      <w:pPr>
        <w:pStyle w:val="Heading4"/>
        <w:rPr>
          <w:moveTo w:id="816" w:author="Chen Heller" w:date="2023-01-03T17:26:00Z"/>
        </w:rPr>
        <w:pPrChange w:id="817" w:author="Chen Heller" w:date="2023-01-03T17:27:00Z">
          <w:pPr>
            <w:pStyle w:val="Heading3"/>
          </w:pPr>
        </w:pPrChange>
      </w:pPr>
      <w:moveToRangeStart w:id="818" w:author="Chen Heller" w:date="2023-01-03T17:26:00Z" w:name="move123659235"/>
      <w:moveToRangeEnd w:id="783"/>
      <w:moveTo w:id="819" w:author="Chen Heller" w:date="2023-01-03T17:26:00Z">
        <w:r>
          <w:lastRenderedPageBreak/>
          <w:t>Trajectory preprocessing</w:t>
        </w:r>
      </w:moveTo>
    </w:p>
    <w:p w14:paraId="38AFA958" w14:textId="2D9EED42" w:rsidR="001C0104" w:rsidRPr="00892F96" w:rsidRDefault="001F1330" w:rsidP="001F1330">
      <w:moveTo w:id="820" w:author="Chen Heller" w:date="2023-01-03T17:26:00Z">
        <w:r>
          <w:t>The p</w:t>
        </w:r>
        <w:r w:rsidRPr="002B6CA5">
          <w:t xml:space="preserve">reprocessing </w:t>
        </w:r>
        <w:r>
          <w:t xml:space="preserve">procedures followed those described in </w:t>
        </w:r>
        <w:r w:rsidRPr="00C65950">
          <w:t xml:space="preserve">Gallivan &amp; Chapman </w:t>
        </w:r>
        <w:r>
          <w:fldChar w:fldCharType="begin"/>
        </w:r>
        <w:r>
          <w:instrText xml:space="preserve"> ADDIN ZOTERO_ITEM CSL_CITATION {"citationID":"r1y5a6m5","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fldChar w:fldCharType="separate"/>
        </w:r>
        <w:r w:rsidRPr="00E46E50">
          <w:rPr>
            <w:rFonts w:ascii="Times New Roman" w:hAnsi="Times New Roman" w:cs="Times New Roman"/>
          </w:rPr>
          <w:t>(2014)</w:t>
        </w:r>
        <w:r>
          <w:fldChar w:fldCharType="end"/>
        </w:r>
        <w:r w:rsidRPr="00C65950">
          <w:t xml:space="preserve">. </w:t>
        </w:r>
        <w:r>
          <w:t xml:space="preserve">Missing values were interpolated with the inpaint_nans function </w:t>
        </w:r>
        <w:r>
          <w:fldChar w:fldCharType="begin"/>
        </w:r>
        <w:r>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fldChar w:fldCharType="separate"/>
        </w:r>
        <w:r w:rsidRPr="0086789F">
          <w:rPr>
            <w:rFonts w:ascii="Times New Roman" w:hAnsi="Times New Roman" w:cs="Times New Roman"/>
          </w:rPr>
          <w:t>(D’Errico, 2022)</w:t>
        </w:r>
        <w:r>
          <w:fldChar w:fldCharType="end"/>
        </w:r>
        <w:r>
          <w:t xml:space="preserve"> to fill gaps in the trajectory, which was then filtered with a </w:t>
        </w:r>
        <w:r w:rsidRPr="002B6CA5">
          <w:t xml:space="preserve">low pass butterworth filter </w:t>
        </w:r>
        <w:r>
          <w:t>(</w:t>
        </w:r>
        <w:r w:rsidRPr="002B6CA5">
          <w:t>2</w:t>
        </w:r>
        <w:r w:rsidRPr="002B6CA5">
          <w:rPr>
            <w:vertAlign w:val="superscript"/>
          </w:rPr>
          <w:t>nd</w:t>
        </w:r>
        <w:r w:rsidRPr="002B6CA5">
          <w:t xml:space="preserve"> order with cutoff at 8Hz</w:t>
        </w:r>
        <w:r>
          <w:t xml:space="preserve">) to reduce noise. The axis' origin was set at the first sample of each trial. To locate reaching </w:t>
        </w:r>
        <w:r w:rsidRPr="00E7320D">
          <w:t>onset</w:t>
        </w:r>
        <w:r>
          <w:t>, a low pass butterworth filter (2</w:t>
        </w:r>
        <w:r w:rsidRPr="00BD4213">
          <w:rPr>
            <w:vertAlign w:val="superscript"/>
          </w:rPr>
          <w:t>nd</w:t>
        </w:r>
        <w:r>
          <w:t xml:space="preserve"> order with a 10Hz cutoff) </w:t>
        </w:r>
        <w:r w:rsidRPr="00C95261">
          <w:t>was</w:t>
        </w:r>
        <w:r>
          <w:rPr>
            <w:u w:val="words"/>
          </w:rPr>
          <w:t xml:space="preserve"> </w:t>
        </w:r>
        <w:r>
          <w:t xml:space="preserve">applied to the 3D velocity. </w:t>
        </w:r>
        <w:r>
          <w:rPr>
            <w:i/>
            <w:iCs/>
          </w:rPr>
          <w:t>Reaching</w:t>
        </w:r>
        <w:r w:rsidRPr="008C0FF6">
          <w:rPr>
            <w:i/>
            <w:iCs/>
          </w:rPr>
          <w:t xml:space="preserve"> onset</w:t>
        </w:r>
        <w:r>
          <w:t xml:space="preserve"> was indicated by four consecutive samples having a velocity greater than 20mm/s and a total acceleration of at least 20mm/s</w:t>
        </w:r>
      </w:moveTo>
      <w:ins w:id="821" w:author="Chen Heller" w:date="2023-01-03T17:27:00Z">
        <w:r w:rsidR="001B0F21">
          <w:rPr>
            <w:vertAlign w:val="superscript"/>
          </w:rPr>
          <w:t>2</w:t>
        </w:r>
      </w:ins>
      <w:moveTo w:id="822" w:author="Chen Heller" w:date="2023-01-03T17:26:00Z">
        <w:del w:id="823" w:author="Chen Heller" w:date="2023-01-03T17:28:00Z">
          <w:r w:rsidDel="001B0F21">
            <w:delText>^2</w:delText>
          </w:r>
        </w:del>
        <w:r>
          <w:t xml:space="preserve">. </w:t>
        </w:r>
        <w:r w:rsidRPr="008C0FF6">
          <w:rPr>
            <w:i/>
            <w:iCs/>
          </w:rPr>
          <w:t>Reaching offset</w:t>
        </w:r>
        <w:r>
          <w:t xml:space="preserve"> was determined as the point along the trajectory that is closest to the screen. The trajectories were normalized to the distance traveled along the axis perpendicular to the screen (Z axis). To do so, a B-spline of the 6</w:t>
        </w:r>
        <w:r w:rsidRPr="00576F53">
          <w:rPr>
            <w:vertAlign w:val="superscript"/>
          </w:rPr>
          <w:t>th</w:t>
        </w:r>
        <w:r>
          <w:t xml:space="preserve"> order with a</w:t>
        </w:r>
        <w:r w:rsidRPr="00C83062">
          <w:t xml:space="preserve"> 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moveTo w:id="824" w:author="Chen Heller" w:date="2023-01-03T17:26:00Z">
          <w:r>
            <w:t xml:space="preserve"> on the 4</w:t>
          </w:r>
          <w:r w:rsidRPr="00C83062">
            <w:rPr>
              <w:vertAlign w:val="superscript"/>
            </w:rPr>
            <w:t>th</w:t>
          </w:r>
          <w:r>
            <w:t xml:space="preserve"> derivative was fitted to each axis with a spline at every data point. The fitted function was used to produce a high-resolution representation of the trajectory (1000 samples) from which 200 points equally spaced along the traveled distance on the Z axis were extracted (e.g., if the participant moved 2cm forward and 1cm backward, the distance that was traveled was 3cm). These points represented the proportion of path traveled until each point.</w:t>
          </w:r>
        </w:moveTo>
        <w:moveToRangeEnd w:id="818"/>
      </w:moveTo>
    </w:p>
    <w:p w14:paraId="4482F18E" w14:textId="77777777" w:rsidR="00D60972" w:rsidRDefault="00D60972">
      <w:pPr>
        <w:jc w:val="left"/>
        <w:rPr>
          <w:rFonts w:ascii="Times New Roman" w:eastAsia="SimSun" w:hAnsi="Times New Roman" w:cs="Times New Roman"/>
          <w:b/>
          <w:bCs/>
          <w:kern w:val="24"/>
          <w:lang w:eastAsia="ja-JP" w:bidi="ar-SA"/>
        </w:rPr>
      </w:pPr>
      <w:r>
        <w:br w:type="page"/>
      </w:r>
    </w:p>
    <w:p w14:paraId="1E655967" w14:textId="0038A882" w:rsidR="00D826D9" w:rsidDel="007B4B60" w:rsidRDefault="00D826D9">
      <w:pPr>
        <w:pStyle w:val="Heading4"/>
        <w:rPr>
          <w:del w:id="825" w:author="Chen Heller" w:date="2023-01-17T10:48:00Z"/>
        </w:rPr>
        <w:pPrChange w:id="826" w:author="Chen Heller" w:date="2023-01-03T16:16:00Z">
          <w:pPr>
            <w:pStyle w:val="Heading3"/>
          </w:pPr>
        </w:pPrChange>
      </w:pPr>
      <w:bookmarkStart w:id="827" w:name="_Toc114485392"/>
      <w:del w:id="828" w:author="Chen Heller" w:date="2023-01-17T10:48:00Z">
        <w:r w:rsidDel="007B4B60">
          <w:lastRenderedPageBreak/>
          <w:delText>Exclusion criteria</w:delText>
        </w:r>
        <w:bookmarkEnd w:id="827"/>
      </w:del>
    </w:p>
    <w:p w14:paraId="312384C8" w14:textId="35968B5A" w:rsidR="00D826D9" w:rsidRDefault="001A3B6D" w:rsidP="007D1A08">
      <w:pPr>
        <w:ind w:firstLine="0"/>
        <w:rPr>
          <w:ins w:id="829" w:author="Chen Heller" w:date="2023-01-09T17:17:00Z"/>
        </w:rPr>
      </w:pPr>
      <w:moveToRangeStart w:id="830" w:author="Chen Heller" w:date="2023-01-03T17:37:00Z" w:name="move123659894"/>
      <w:moveTo w:id="831" w:author="Chen Heller" w:date="2023-01-03T17:37:00Z">
        <w:del w:id="832" w:author="Chen Heller" w:date="2023-01-17T10:46:00Z">
          <w:r w:rsidDel="00041251">
            <w:delText xml:space="preserve">Trials in which either a technical malfunction occurred, or a problematic response was given, as well as trials that had a visibility rating that is higher than one, were excluded from the analysis. A technical malfunction alludes to trajectories that had less than 100ms of existing data or more than 100ms of missing data, or trials in which the stimuli duration was incorrect. Problematic responses include incorrect answers and trajectories that missed the target by more than 12cm, as well as reaching movements that were shorter – when measured along the z axis – than the distance between the starting point and the screen, minus a three-centimeter allowance that accounts for small variations in reaching onset. </w:delText>
          </w:r>
        </w:del>
        <w:del w:id="833" w:author="Chen Heller" w:date="2023-01-03T17:42:00Z">
          <w:r w:rsidDel="00A6338E">
            <w:delText>Finally, slow movements</w:delText>
          </w:r>
          <w:r w:rsidDel="00A6338E">
            <w:rPr>
              <w:rFonts w:hint="cs"/>
              <w:rtl/>
            </w:rPr>
            <w:delText xml:space="preserve"> </w:delText>
          </w:r>
          <w:r w:rsidDel="00A6338E">
            <w:delText>were disqualified if they were located more than 3 standard deviations (SD) from the average movement duration across the participant's correctly answered trials that did not have missing data.</w:delText>
          </w:r>
        </w:del>
      </w:moveTo>
      <w:moveToRangeEnd w:id="830"/>
      <w:del w:id="834" w:author="Chen Heller" w:date="2023-01-03T17:37:00Z">
        <w:r w:rsidR="00D826D9" w:rsidDel="001A3B6D">
          <w:delText xml:space="preserve">The exclusion criteria in the reaching session </w:delText>
        </w:r>
        <w:r w:rsidR="003B3AF4" w:rsidDel="001A3B6D">
          <w:delText xml:space="preserve">were </w:delText>
        </w:r>
        <w:r w:rsidR="00D826D9" w:rsidDel="001A3B6D">
          <w:delText xml:space="preserve">identical to </w:delText>
        </w:r>
        <w:r w:rsidR="00290E67" w:rsidDel="001A3B6D">
          <w:delText xml:space="preserve">those </w:delText>
        </w:r>
        <w:r w:rsidR="00D826D9" w:rsidDel="001A3B6D">
          <w:delText>used in experiment</w:delText>
        </w:r>
        <w:r w:rsidR="003B3AF4" w:rsidDel="001A3B6D">
          <w:delText>s</w:delText>
        </w:r>
        <w:r w:rsidR="00D826D9" w:rsidDel="001A3B6D">
          <w:delText xml:space="preserve"> </w:delText>
        </w:r>
        <w:r w:rsidR="003B3AF4" w:rsidDel="001A3B6D">
          <w:delText>2 and 3</w:delText>
        </w:r>
      </w:del>
      <w:del w:id="835" w:author="Chen Heller" w:date="2023-01-17T10:46:00Z">
        <w:r w:rsidR="00D826D9" w:rsidDel="00041251">
          <w:delText>. Additional exclusion criteria were used in the keyboard session</w:delText>
        </w:r>
        <w:r w:rsidR="003B3AF4" w:rsidDel="00041251">
          <w:delText>,</w:delText>
        </w:r>
        <w:r w:rsidR="00D826D9" w:rsidDel="00041251">
          <w:delText xml:space="preserve"> where trials were excluded if no response was given or if it was given less than 100ms or more than 740ms after target display.</w:delText>
        </w:r>
      </w:del>
    </w:p>
    <w:p w14:paraId="73317D39" w14:textId="5C40ABE3" w:rsidR="00904C49" w:rsidRDefault="00904C49">
      <w:pPr>
        <w:pStyle w:val="Heading4"/>
        <w:rPr>
          <w:ins w:id="836" w:author="Chen Heller" w:date="2023-01-09T17:17:00Z"/>
        </w:rPr>
        <w:pPrChange w:id="837" w:author="Chen Heller" w:date="2023-01-09T17:29:00Z">
          <w:pPr>
            <w:pStyle w:val="Heading3"/>
          </w:pPr>
        </w:pPrChange>
      </w:pPr>
      <w:ins w:id="838" w:author="Chen Heller" w:date="2023-01-09T17:17:00Z">
        <w:r>
          <w:t>Analysis</w:t>
        </w:r>
      </w:ins>
    </w:p>
    <w:p w14:paraId="672F29D2" w14:textId="59304A81" w:rsidR="008F4EDF" w:rsidRDefault="00CA397F" w:rsidP="00904C49">
      <w:pPr>
        <w:rPr>
          <w:ins w:id="839" w:author="Chen Heller" w:date="2023-01-10T10:52:00Z"/>
        </w:rPr>
      </w:pPr>
      <w:ins w:id="840" w:author="Chen Heller" w:date="2023-01-09T17:17:00Z">
        <w:r>
          <w:t xml:space="preserve">All the comparisons between the congruent and incongruent conditions were corrected for multiple comparisons using the Tree-BH method </w:t>
        </w:r>
      </w:ins>
      <w:ins w:id="841" w:author="Chen Heller" w:date="2023-01-17T10:53:00Z">
        <w:r w:rsidR="00F5543D">
          <w:t xml:space="preserve">(Supplementary </w:t>
        </w:r>
      </w:ins>
      <w:ins w:id="842" w:author="Chen Heller" w:date="2023-01-17T10:54:00Z">
        <w:r w:rsidR="003A5915">
          <w:t>F</w:t>
        </w:r>
      </w:ins>
      <w:ins w:id="843" w:author="Chen Heller" w:date="2023-01-17T10:53:00Z">
        <w:r w:rsidR="00F5543D">
          <w:t xml:space="preserve">igure [ref]) </w:t>
        </w:r>
      </w:ins>
      <w:ins w:id="844" w:author="Chen Heller" w:date="2023-01-09T17:17:00Z">
        <w:r>
          <w:t xml:space="preserve">suggested in </w:t>
        </w:r>
        <w:r>
          <w:fldChar w:fldCharType="begin"/>
        </w:r>
        <w:r>
          <w: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instrText>
        </w:r>
        <w:r>
          <w:fldChar w:fldCharType="separate"/>
        </w:r>
        <w:r w:rsidRPr="00283780">
          <w:rPr>
            <w:rFonts w:ascii="Times New Roman" w:hAnsi="Times New Roman" w:cs="Times New Roman"/>
          </w:rPr>
          <w:t xml:space="preserve">Bogomolov et al. </w:t>
        </w:r>
        <w:r>
          <w:rPr>
            <w:rFonts w:ascii="Times New Roman" w:hAnsi="Times New Roman" w:cs="Times New Roman"/>
          </w:rPr>
          <w:t>(</w:t>
        </w:r>
        <w:r w:rsidRPr="00283780">
          <w:rPr>
            <w:rFonts w:ascii="Times New Roman" w:hAnsi="Times New Roman" w:cs="Times New Roman"/>
          </w:rPr>
          <w:t>2021</w:t>
        </w:r>
        <w:r>
          <w:fldChar w:fldCharType="end"/>
        </w:r>
        <w:r>
          <w:t xml:space="preserve">). </w:t>
        </w:r>
      </w:ins>
      <w:ins w:id="845" w:author="Chen Heller" w:date="2023-01-17T10:54:00Z">
        <w:r w:rsidR="003A5915">
          <w:t>N</w:t>
        </w:r>
      </w:ins>
      <w:ins w:id="846" w:author="Chen Heller" w:date="2023-01-09T17:17:00Z">
        <w:r>
          <w:t>ormality of the residuals was tested with a QQ-plot, and a permutation test (</w:t>
        </w:r>
        <w:r>
          <w:fldChar w:fldCharType="begin"/>
        </w:r>
        <w:r>
          <w: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instrText>
        </w:r>
        <w:r>
          <w:fldChar w:fldCharType="separate"/>
        </w:r>
        <w:r w:rsidRPr="0046480E">
          <w:rPr>
            <w:rFonts w:ascii="Times New Roman" w:hAnsi="Times New Roman" w:cs="Times New Roman"/>
          </w:rPr>
          <w:t>Kohl, 2019</w:t>
        </w:r>
        <w:r>
          <w:fldChar w:fldCharType="end"/>
        </w:r>
        <w:r>
          <w:t>) was used to assess differences in variables that did not pass the normality test (for a list of such variables see</w:t>
        </w:r>
      </w:ins>
      <w:ins w:id="847" w:author="Chen Heller" w:date="2023-01-17T10:54:00Z">
        <w:r w:rsidR="003A5915">
          <w:t xml:space="preserve"> Supplementary Figure [ref]</w:t>
        </w:r>
      </w:ins>
      <w:ins w:id="848" w:author="Chen Heller" w:date="2023-01-09T17:17:00Z">
        <w:r>
          <w:t>).</w:t>
        </w:r>
      </w:ins>
    </w:p>
    <w:p w14:paraId="0B2AF24F" w14:textId="7DB1EDC5" w:rsidR="00CA397F" w:rsidRPr="00B7042B" w:rsidRDefault="003E480D">
      <w:pPr>
        <w:pPrChange w:id="849" w:author="Chen Heller" w:date="2023-01-10T11:02:00Z">
          <w:pPr>
            <w:ind w:firstLine="0"/>
          </w:pPr>
        </w:pPrChange>
      </w:pPr>
      <w:ins w:id="850" w:author="Chen Heller" w:date="2023-01-10T10:55:00Z">
        <w:r>
          <w:t>C</w:t>
        </w:r>
      </w:ins>
      <w:ins w:id="851" w:author="Chen Heller" w:date="2023-01-10T10:54:00Z">
        <w:r w:rsidR="001D24FE">
          <w:t>omments received from colleagues a</w:t>
        </w:r>
      </w:ins>
      <w:ins w:id="852" w:author="Chen Heller" w:date="2023-01-09T17:17:00Z">
        <w:r w:rsidR="00CA397F">
          <w:t xml:space="preserve">fter </w:t>
        </w:r>
      </w:ins>
      <w:ins w:id="853" w:author="Chen Heller" w:date="2023-01-10T10:54:00Z">
        <w:r w:rsidR="001D24FE">
          <w:t xml:space="preserve">the </w:t>
        </w:r>
      </w:ins>
      <w:ins w:id="854" w:author="Chen Heller" w:date="2023-01-09T17:17:00Z">
        <w:r w:rsidR="00CA397F">
          <w:t>submission of the pre-</w:t>
        </w:r>
      </w:ins>
      <w:ins w:id="855" w:author="Chen Heller" w:date="2023-01-09T17:18:00Z">
        <w:r w:rsidR="00CA397F">
          <w:t>registration</w:t>
        </w:r>
      </w:ins>
      <w:ins w:id="856" w:author="Chen Heller" w:date="2023-01-09T17:17:00Z">
        <w:r w:rsidR="00CA397F">
          <w:t xml:space="preserve"> document</w:t>
        </w:r>
      </w:ins>
      <w:ins w:id="857" w:author="Chen Heller" w:date="2023-01-10T10:54:00Z">
        <w:r w:rsidR="001D24FE">
          <w:t xml:space="preserve"> </w:t>
        </w:r>
      </w:ins>
      <w:ins w:id="858" w:author="Chen Heller" w:date="2023-01-10T10:55:00Z">
        <w:r>
          <w:t xml:space="preserve">prompted two </w:t>
        </w:r>
      </w:ins>
      <w:ins w:id="859" w:author="Chen Heller" w:date="2023-01-10T11:00:00Z">
        <w:r w:rsidR="00527E95">
          <w:t xml:space="preserve">additional </w:t>
        </w:r>
      </w:ins>
      <w:ins w:id="860" w:author="Chen Heller" w:date="2023-01-10T10:55:00Z">
        <w:r>
          <w:t>analyses.</w:t>
        </w:r>
      </w:ins>
      <w:ins w:id="861" w:author="Chen Heller" w:date="2023-01-10T10:59:00Z">
        <w:r w:rsidR="004C0A6C">
          <w:t xml:space="preserve"> </w:t>
        </w:r>
      </w:ins>
      <w:ins w:id="862" w:author="Chen Heller" w:date="2023-01-10T10:55:00Z">
        <w:r>
          <w:t xml:space="preserve">The first </w:t>
        </w:r>
      </w:ins>
      <w:ins w:id="863" w:author="Chen Heller" w:date="2023-01-10T10:57:00Z">
        <w:r w:rsidR="00E543B7">
          <w:t>addresses</w:t>
        </w:r>
      </w:ins>
      <w:ins w:id="864" w:author="Chen Heller" w:date="2023-01-10T10:56:00Z">
        <w:r w:rsidR="00E543B7">
          <w:t xml:space="preserve"> the high variability between participants</w:t>
        </w:r>
      </w:ins>
      <w:ins w:id="865" w:author="Chen Heller" w:date="2023-01-10T10:57:00Z">
        <w:r w:rsidR="005345F0">
          <w:t xml:space="preserve"> </w:t>
        </w:r>
      </w:ins>
      <w:ins w:id="866" w:author="Chen Heller" w:date="2023-01-10T11:01:00Z">
        <w:r w:rsidR="00781772">
          <w:t>which</w:t>
        </w:r>
      </w:ins>
      <w:ins w:id="867" w:author="Chen Heller" w:date="2023-01-10T10:57:00Z">
        <w:r w:rsidR="005345F0">
          <w:t xml:space="preserve"> can obscure smaller but highly consistent effects. </w:t>
        </w:r>
      </w:ins>
      <w:ins w:id="868" w:author="Chen Heller" w:date="2023-01-10T10:58:00Z">
        <w:r w:rsidR="005345F0">
          <w:t xml:space="preserve">To </w:t>
        </w:r>
      </w:ins>
      <w:ins w:id="869" w:author="Chen Heller" w:date="2023-01-17T10:56:00Z">
        <w:r w:rsidR="00C6487E">
          <w:t>tackle this issue</w:t>
        </w:r>
      </w:ins>
      <w:ins w:id="870" w:author="Chen Heller" w:date="2023-01-10T11:07:00Z">
        <w:r w:rsidR="0001355D">
          <w:t>,</w:t>
        </w:r>
      </w:ins>
      <w:ins w:id="871" w:author="Chen Heller" w:date="2023-01-10T10:58:00Z">
        <w:r w:rsidR="005345F0">
          <w:t xml:space="preserve"> </w:t>
        </w:r>
      </w:ins>
      <w:ins w:id="872" w:author="Chen Heller" w:date="2023-01-10T11:07:00Z">
        <w:r w:rsidR="0001355D">
          <w:t xml:space="preserve">the </w:t>
        </w:r>
      </w:ins>
      <w:ins w:id="873" w:author="Chen Heller" w:date="2023-01-10T10:58:00Z">
        <w:r w:rsidR="005345F0">
          <w:t xml:space="preserve">non-timeseries </w:t>
        </w:r>
        <w:r w:rsidR="005345F0">
          <w:lastRenderedPageBreak/>
          <w:t>variables were normalized within participant</w:t>
        </w:r>
      </w:ins>
      <w:ins w:id="874" w:author="Chen Heller" w:date="2023-01-10T10:59:00Z">
        <w:r w:rsidR="005345F0">
          <w:t>.</w:t>
        </w:r>
      </w:ins>
      <w:ins w:id="875" w:author="Chen Heller" w:date="2023-01-10T11:07:00Z">
        <w:r w:rsidR="00807DAB">
          <w:t xml:space="preserve"> </w:t>
        </w:r>
      </w:ins>
      <w:ins w:id="876" w:author="Chen Heller" w:date="2023-01-10T11:08:00Z">
        <w:r w:rsidR="00807DAB">
          <w:t>Both the original and the added analys</w:t>
        </w:r>
      </w:ins>
      <w:ins w:id="877" w:author="Chen Heller" w:date="2023-01-16T15:02:00Z">
        <w:r w:rsidR="00DB2938">
          <w:t>i</w:t>
        </w:r>
      </w:ins>
      <w:ins w:id="878" w:author="Chen Heller" w:date="2023-01-10T11:08:00Z">
        <w:r w:rsidR="00807DAB">
          <w:t>s r</w:t>
        </w:r>
      </w:ins>
      <w:ins w:id="879" w:author="Chen Heller" w:date="2023-01-10T11:07:00Z">
        <w:r w:rsidR="00807DAB">
          <w:t>esult</w:t>
        </w:r>
      </w:ins>
      <w:ins w:id="880" w:author="Chen Heller" w:date="2023-01-10T11:08:00Z">
        <w:r w:rsidR="00807DAB">
          <w:t xml:space="preserve">s are provided </w:t>
        </w:r>
      </w:ins>
      <w:ins w:id="881" w:author="Chen Heller" w:date="2023-01-10T11:09:00Z">
        <w:r w:rsidR="00CF4EE8">
          <w:t xml:space="preserve">in </w:t>
        </w:r>
      </w:ins>
      <w:ins w:id="882" w:author="Chen Heller" w:date="2023-01-17T10:56:00Z">
        <w:r w:rsidR="0090221B">
          <w:t>T</w:t>
        </w:r>
      </w:ins>
      <w:ins w:id="883" w:author="Chen Heller" w:date="2023-01-10T11:09:00Z">
        <w:r w:rsidR="00CF4EE8">
          <w:t>able [ref]</w:t>
        </w:r>
      </w:ins>
      <w:ins w:id="884" w:author="Chen Heller" w:date="2023-01-16T15:04:00Z">
        <w:r w:rsidR="00283B67">
          <w:t xml:space="preserve"> but only the normalized results are discussed in the results section below</w:t>
        </w:r>
      </w:ins>
      <w:ins w:id="885" w:author="Chen Heller" w:date="2023-01-10T11:08:00Z">
        <w:r w:rsidR="00807DAB">
          <w:t>.</w:t>
        </w:r>
      </w:ins>
      <w:ins w:id="886" w:author="Chen Heller" w:date="2023-01-10T11:02:00Z">
        <w:r w:rsidR="00B7042B">
          <w:t xml:space="preserve"> </w:t>
        </w:r>
      </w:ins>
      <w:ins w:id="887" w:author="Chen Heller" w:date="2023-01-10T11:03:00Z">
        <w:r w:rsidR="00B7042B">
          <w:t xml:space="preserve">The second </w:t>
        </w:r>
      </w:ins>
      <w:ins w:id="888" w:author="Chen Heller" w:date="2023-01-10T11:09:00Z">
        <w:r w:rsidR="007C1881">
          <w:t xml:space="preserve">analysis </w:t>
        </w:r>
      </w:ins>
      <w:ins w:id="889" w:author="Chen Heller" w:date="2023-01-17T10:57:00Z">
        <w:r w:rsidR="003037BC">
          <w:t>pertains to the</w:t>
        </w:r>
      </w:ins>
      <w:ins w:id="890" w:author="Chen Heller" w:date="2023-01-09T17:30:00Z">
        <w:r w:rsidR="00CC0F3F">
          <w:t xml:space="preserve"> significance of the </w:t>
        </w:r>
      </w:ins>
      <w:ins w:id="891" w:author="Chen Heller" w:date="2023-01-10T11:14:00Z">
        <w:r w:rsidR="00A3121A">
          <w:t xml:space="preserve">temporal aspect </w:t>
        </w:r>
      </w:ins>
      <w:ins w:id="892" w:author="Chen Heller" w:date="2023-01-10T11:15:00Z">
        <w:r w:rsidR="00A3121A">
          <w:t xml:space="preserve">of the congruency effect, which </w:t>
        </w:r>
      </w:ins>
      <w:ins w:id="893" w:author="Chen Heller" w:date="2023-01-10T11:18:00Z">
        <w:r w:rsidR="00336757">
          <w:t xml:space="preserve">can </w:t>
        </w:r>
      </w:ins>
      <w:ins w:id="894" w:author="Chen Heller" w:date="2023-01-10T11:15:00Z">
        <w:r w:rsidR="00A3121A">
          <w:t xml:space="preserve">be </w:t>
        </w:r>
      </w:ins>
      <w:ins w:id="895" w:author="Chen Heller" w:date="2023-01-17T10:57:00Z">
        <w:r w:rsidR="003037BC">
          <w:t xml:space="preserve">accessed </w:t>
        </w:r>
      </w:ins>
      <w:ins w:id="896" w:author="Chen Heller" w:date="2023-01-10T11:18:00Z">
        <w:r w:rsidR="00336757">
          <w:t xml:space="preserve">only </w:t>
        </w:r>
      </w:ins>
      <w:ins w:id="897" w:author="Chen Heller" w:date="2023-01-10T11:20:00Z">
        <w:r w:rsidR="00A637E9">
          <w:t xml:space="preserve">when </w:t>
        </w:r>
      </w:ins>
      <w:ins w:id="898" w:author="Chen Heller" w:date="2023-01-17T10:57:00Z">
        <w:r w:rsidR="003037BC">
          <w:t xml:space="preserve">skipping </w:t>
        </w:r>
      </w:ins>
      <w:ins w:id="899" w:author="Chen Heller" w:date="2023-01-10T11:15:00Z">
        <w:r w:rsidR="00DC14CE">
          <w:t>spatial normaliz</w:t>
        </w:r>
      </w:ins>
      <w:ins w:id="900" w:author="Chen Heller" w:date="2023-01-10T11:18:00Z">
        <w:r w:rsidR="00336757">
          <w:t>ation</w:t>
        </w:r>
      </w:ins>
      <w:ins w:id="901" w:author="Chen Heller" w:date="2023-01-09T17:31:00Z">
        <w:r w:rsidR="00CC0F3F">
          <w:t xml:space="preserve">. </w:t>
        </w:r>
      </w:ins>
      <w:ins w:id="902" w:author="Chen Heller" w:date="2023-01-17T10:58:00Z">
        <w:r w:rsidR="005D0E4D">
          <w:t>T</w:t>
        </w:r>
      </w:ins>
      <w:ins w:id="903" w:author="Chen Heller" w:date="2023-01-09T17:18:00Z">
        <w:r w:rsidR="00CA397F">
          <w:t xml:space="preserve">o </w:t>
        </w:r>
      </w:ins>
      <w:ins w:id="904" w:author="Chen Heller" w:date="2023-01-10T11:25:00Z">
        <w:r w:rsidR="000552C6">
          <w:t>average</w:t>
        </w:r>
      </w:ins>
      <w:ins w:id="905" w:author="Chen Heller" w:date="2023-01-10T11:24:00Z">
        <w:r w:rsidR="00722085">
          <w:t xml:space="preserve"> </w:t>
        </w:r>
      </w:ins>
      <w:ins w:id="906" w:author="Chen Heller" w:date="2023-01-09T17:18:00Z">
        <w:r w:rsidR="00CA397F">
          <w:t xml:space="preserve">the </w:t>
        </w:r>
      </w:ins>
      <w:ins w:id="907" w:author="Chen Heller" w:date="2023-01-10T11:22:00Z">
        <w:r w:rsidR="00751A94">
          <w:t xml:space="preserve">non-normalized </w:t>
        </w:r>
      </w:ins>
      <w:ins w:id="908" w:author="Chen Heller" w:date="2023-01-09T17:18:00Z">
        <w:r w:rsidR="00CA397F">
          <w:t xml:space="preserve">trajectories, all trials </w:t>
        </w:r>
      </w:ins>
      <w:ins w:id="909" w:author="Chen Heller" w:date="2023-01-17T10:58:00Z">
        <w:r w:rsidR="005D0E4D">
          <w:t xml:space="preserve">had to be </w:t>
        </w:r>
      </w:ins>
      <w:ins w:id="910" w:author="Chen Heller" w:date="2023-01-09T17:18:00Z">
        <w:r w:rsidR="00CA397F">
          <w:t xml:space="preserve">trimmed to </w:t>
        </w:r>
      </w:ins>
      <w:ins w:id="911" w:author="Chen Heller" w:date="2023-01-17T10:58:00Z">
        <w:r w:rsidR="007B7FF4">
          <w:t xml:space="preserve">an </w:t>
        </w:r>
      </w:ins>
      <w:ins w:id="912" w:author="Chen Heller" w:date="2023-01-09T17:18:00Z">
        <w:r w:rsidR="00CA397F">
          <w:t xml:space="preserve">identical </w:t>
        </w:r>
      </w:ins>
      <w:ins w:id="913" w:author="Chen Heller" w:date="2023-01-17T10:58:00Z">
        <w:r w:rsidR="007B7FF4">
          <w:t xml:space="preserve">time range </w:t>
        </w:r>
      </w:ins>
      <w:ins w:id="914" w:author="Chen Heller" w:date="2023-01-09T17:18:00Z">
        <w:r w:rsidR="00CA397F">
          <w:t xml:space="preserve">of </w:t>
        </w:r>
      </w:ins>
      <w:ins w:id="915" w:author="Chen Heller" w:date="2023-01-17T10:59:00Z">
        <w:r w:rsidR="007B7FF4">
          <w:t>0-</w:t>
        </w:r>
      </w:ins>
      <w:ins w:id="916" w:author="Chen Heller" w:date="2023-01-09T17:18:00Z">
        <w:r w:rsidR="00CA397F">
          <w:t>340ms</w:t>
        </w:r>
      </w:ins>
      <w:ins w:id="917" w:author="Chen Heller" w:date="2023-01-10T11:23:00Z">
        <w:r w:rsidR="001719E9">
          <w:t xml:space="preserve"> which </w:t>
        </w:r>
      </w:ins>
      <w:ins w:id="918" w:author="Chen Heller" w:date="2023-01-17T10:59:00Z">
        <w:r w:rsidR="007B7FF4">
          <w:t xml:space="preserve">is </w:t>
        </w:r>
      </w:ins>
      <w:ins w:id="919" w:author="Chen Heller" w:date="2023-01-09T17:18:00Z">
        <w:r w:rsidR="00CA397F">
          <w:t>encompasse</w:t>
        </w:r>
      </w:ins>
      <w:ins w:id="920" w:author="Chen Heller" w:date="2023-01-17T10:59:00Z">
        <w:r w:rsidR="007B7FF4">
          <w:t>d in</w:t>
        </w:r>
      </w:ins>
      <w:ins w:id="921" w:author="Chen Heller" w:date="2023-01-09T17:18:00Z">
        <w:r w:rsidR="00CA397F">
          <w:t xml:space="preserve"> 90% of the trials</w:t>
        </w:r>
      </w:ins>
      <w:ins w:id="922" w:author="Chen Heller" w:date="2023-01-10T11:23:00Z">
        <w:r w:rsidR="001719E9">
          <w:t xml:space="preserve">. The </w:t>
        </w:r>
      </w:ins>
      <w:ins w:id="923" w:author="Chen Heller" w:date="2023-01-09T17:18:00Z">
        <w:r w:rsidR="00CA397F">
          <w:t xml:space="preserve">other 10% </w:t>
        </w:r>
      </w:ins>
      <w:ins w:id="924" w:author="Chen Heller" w:date="2023-01-10T11:23:00Z">
        <w:r w:rsidR="001719E9">
          <w:t xml:space="preserve">were </w:t>
        </w:r>
      </w:ins>
      <w:ins w:id="925" w:author="Chen Heller" w:date="2023-01-09T17:18:00Z">
        <w:r w:rsidR="00CA397F">
          <w:t xml:space="preserve">excluded. </w:t>
        </w:r>
      </w:ins>
      <w:ins w:id="926" w:author="Chen Heller" w:date="2023-01-17T11:00:00Z">
        <w:r w:rsidR="00F10B87">
          <w:t>T</w:t>
        </w:r>
      </w:ins>
      <w:ins w:id="927" w:author="Chen Heller" w:date="2023-01-17T10:59:00Z">
        <w:r w:rsidR="00F10B87">
          <w:t xml:space="preserve">he </w:t>
        </w:r>
      </w:ins>
      <w:ins w:id="928" w:author="Chen Heller" w:date="2023-01-17T11:00:00Z">
        <w:r w:rsidR="00F10B87">
          <w:t>congruency effect was estimated by conducting a</w:t>
        </w:r>
      </w:ins>
      <w:ins w:id="929" w:author="Chen Heller" w:date="2023-01-09T17:18:00Z">
        <w:r w:rsidR="00CA397F">
          <w:t xml:space="preserve"> </w:t>
        </w:r>
        <w:commentRangeStart w:id="930"/>
        <w:r w:rsidR="00CA397F">
          <w:t>t-test at every timepoint</w:t>
        </w:r>
      </w:ins>
      <w:commentRangeEnd w:id="930"/>
      <w:ins w:id="931" w:author="Chen Heller" w:date="2023-01-10T11:05:00Z">
        <w:r w:rsidR="008566E6">
          <w:rPr>
            <w:rStyle w:val="CommentReference"/>
          </w:rPr>
          <w:commentReference w:id="930"/>
        </w:r>
      </w:ins>
      <w:ins w:id="932" w:author="Chen Heller" w:date="2023-01-09T17:18:00Z">
        <w:r w:rsidR="00CA397F">
          <w:t xml:space="preserve">, and </w:t>
        </w:r>
      </w:ins>
      <w:ins w:id="933" w:author="Chen Heller" w:date="2023-01-17T11:01:00Z">
        <w:r w:rsidR="00B9255F">
          <w:t xml:space="preserve">clustering together </w:t>
        </w:r>
      </w:ins>
      <w:ins w:id="934" w:author="Chen Heller" w:date="2023-01-09T17:18:00Z">
        <w:r w:rsidR="00CA397F">
          <w:t>adjacent significant values</w:t>
        </w:r>
      </w:ins>
      <w:ins w:id="935" w:author="Chen Heller" w:date="2023-01-10T11:27:00Z">
        <w:r w:rsidR="00B176EA">
          <w:t xml:space="preserve"> of similar sign</w:t>
        </w:r>
      </w:ins>
      <w:ins w:id="936" w:author="Chen Heller" w:date="2023-01-09T17:18:00Z">
        <w:r w:rsidR="00CA397F">
          <w:t>. Then a permutation and clustering procedure [</w:t>
        </w:r>
        <w:commentRangeStart w:id="937"/>
        <w:r w:rsidR="00CA397F">
          <w:t>ref</w:t>
        </w:r>
        <w:commentRangeEnd w:id="937"/>
        <w:r w:rsidR="00CA397F">
          <w:rPr>
            <w:rStyle w:val="CommentReference"/>
          </w:rPr>
          <w:commentReference w:id="937"/>
        </w:r>
        <w:r w:rsidR="00CA397F">
          <w:t xml:space="preserve">] was conducted to evaluate the clusters' significance and correct for multiple comparisons. Finally, </w:t>
        </w:r>
      </w:ins>
      <w:ins w:id="938" w:author="Chen Heller" w:date="2023-01-10T11:27:00Z">
        <w:r w:rsidR="00B176EA">
          <w:t xml:space="preserve">the </w:t>
        </w:r>
      </w:ins>
      <m:oMath>
        <m:r>
          <w:ins w:id="939" w:author="Chen Heller" w:date="2023-01-10T11:27:00Z">
            <w:rPr>
              <w:rFonts w:ascii="Cambria Math" w:hAnsi="Cambria Math"/>
            </w:rPr>
            <m:t>α</m:t>
          </w:ins>
        </m:r>
      </m:oMath>
      <w:ins w:id="940" w:author="Chen Heller" w:date="2023-01-10T11:27:00Z">
        <w:r w:rsidR="00B176EA">
          <w:t xml:space="preserve"> value was divided by </w:t>
        </w:r>
      </w:ins>
      <w:ins w:id="941" w:author="Chen Heller" w:date="2023-01-10T11:28:00Z">
        <w:r w:rsidR="00B176EA">
          <w:t xml:space="preserve">three </w:t>
        </w:r>
      </w:ins>
      <w:ins w:id="942" w:author="Chen Heller" w:date="2023-01-10T11:27:00Z">
        <w:r w:rsidR="00B176EA">
          <w:t xml:space="preserve">to correct for </w:t>
        </w:r>
      </w:ins>
      <w:ins w:id="943" w:author="Chen Heller" w:date="2023-01-10T11:28:00Z">
        <w:r w:rsidR="00B176EA">
          <w:t>the three permutation and clustering procedures performed (</w:t>
        </w:r>
        <w:r w:rsidR="00CC290A">
          <w:t xml:space="preserve">i.e., </w:t>
        </w:r>
      </w:ins>
      <w:ins w:id="944" w:author="Chen Heller" w:date="2023-01-10T11:29:00Z">
        <w:r w:rsidR="000E3FEB">
          <w:t xml:space="preserve">deviation from center, </w:t>
        </w:r>
      </w:ins>
      <w:ins w:id="945" w:author="Chen Heller" w:date="2023-01-10T11:28:00Z">
        <w:r w:rsidR="00B176EA">
          <w:t>velocity</w:t>
        </w:r>
      </w:ins>
      <w:ins w:id="946" w:author="Chen Heller" w:date="2023-01-10T11:29:00Z">
        <w:r w:rsidR="000E3FEB">
          <w:t>, and</w:t>
        </w:r>
      </w:ins>
      <w:ins w:id="947" w:author="Chen Heller" w:date="2023-01-10T11:28:00Z">
        <w:r w:rsidR="00B176EA">
          <w:t xml:space="preserve"> implied end point).</w:t>
        </w:r>
      </w:ins>
    </w:p>
    <w:p w14:paraId="3AA9C79F" w14:textId="69DF0122" w:rsidR="00D826D9" w:rsidRDefault="00D826D9" w:rsidP="006238E0">
      <w:pPr>
        <w:pStyle w:val="Heading3"/>
      </w:pPr>
      <w:bookmarkStart w:id="948" w:name="_Toc114485393"/>
      <w:r>
        <w:t>Results</w:t>
      </w:r>
      <w:bookmarkEnd w:id="948"/>
    </w:p>
    <w:p w14:paraId="438C6938" w14:textId="78E0F411" w:rsidR="00DB7DD5" w:rsidRDefault="00BA4221" w:rsidP="005436B9">
      <w:pPr>
        <w:ind w:firstLine="0"/>
        <w:rPr>
          <w:rtl/>
        </w:rPr>
      </w:pPr>
      <w:r>
        <w:t>Prime visibility:</w:t>
      </w:r>
      <w:r w:rsidR="00012635">
        <w:t xml:space="preserve"> </w:t>
      </w:r>
      <w:r w:rsidR="004731EE">
        <w:t>I</w:t>
      </w:r>
      <w:r w:rsidR="004F1986">
        <w:t>n the reaching session,</w:t>
      </w:r>
      <w:r w:rsidR="00BF4777">
        <w:t xml:space="preserve"> </w:t>
      </w:r>
      <w:r w:rsidR="001F6E52">
        <w:t>9</w:t>
      </w:r>
      <w:r w:rsidR="004E2179">
        <w:t>4</w:t>
      </w:r>
      <w:r w:rsidR="001F6E52">
        <w:t>.</w:t>
      </w:r>
      <w:r w:rsidR="004E2179">
        <w:t>41</w:t>
      </w:r>
      <w:r>
        <w:t xml:space="preserve">% of the trials </w:t>
      </w:r>
      <w:r w:rsidR="004F1986">
        <w:t xml:space="preserve">were given a </w:t>
      </w:r>
      <w:r>
        <w:t xml:space="preserve">visibility </w:t>
      </w:r>
      <w:r w:rsidR="004F1986">
        <w:t xml:space="preserve">rating of </w:t>
      </w:r>
      <w:r>
        <w:t xml:space="preserve">1, </w:t>
      </w:r>
      <w:r w:rsidR="004E2179">
        <w:t>4.79</w:t>
      </w:r>
      <w:r>
        <w:t xml:space="preserve">% a visibility </w:t>
      </w:r>
      <w:r w:rsidR="004731EE">
        <w:t xml:space="preserve">rating of </w:t>
      </w:r>
      <w:r>
        <w:t xml:space="preserve">2, </w:t>
      </w:r>
      <w:r w:rsidR="001F6E52">
        <w:t>0.</w:t>
      </w:r>
      <w:r w:rsidR="004E2179">
        <w:t>63</w:t>
      </w:r>
      <w:r>
        <w:t xml:space="preserve">% a visibility </w:t>
      </w:r>
      <w:r w:rsidR="004731EE">
        <w:t xml:space="preserve">rating of </w:t>
      </w:r>
      <w:r>
        <w:t xml:space="preserve">3 and </w:t>
      </w:r>
      <w:r w:rsidR="001F6E52">
        <w:t>0.1</w:t>
      </w:r>
      <w:r w:rsidR="004E2179">
        <w:t>5</w:t>
      </w:r>
      <w:r>
        <w:t xml:space="preserve">% a visibility </w:t>
      </w:r>
      <w:r w:rsidR="004731EE">
        <w:t xml:space="preserve">rating of </w:t>
      </w:r>
      <w:r>
        <w:t>4</w:t>
      </w:r>
      <w:r w:rsidR="00012635">
        <w:t xml:space="preserve">, while in the keyboard session </w:t>
      </w:r>
      <w:r w:rsidR="004E2179">
        <w:t>92.12</w:t>
      </w:r>
      <w:r w:rsidR="00012635">
        <w:t xml:space="preserve">% of </w:t>
      </w:r>
      <w:r w:rsidR="00EE5C8B">
        <w:t xml:space="preserve">them </w:t>
      </w:r>
      <w:r w:rsidR="00012635">
        <w:t xml:space="preserve">were </w:t>
      </w:r>
      <w:r w:rsidR="00835861">
        <w:t>given a visibility rating of</w:t>
      </w:r>
      <w:r w:rsidR="00012635">
        <w:t xml:space="preserve"> 1, 7.</w:t>
      </w:r>
      <w:r w:rsidR="004E2179">
        <w:t>04</w:t>
      </w:r>
      <w:r w:rsidR="00012635">
        <w:t xml:space="preserve">% a visibility </w:t>
      </w:r>
      <w:r w:rsidR="00835861">
        <w:t xml:space="preserve">rating of </w:t>
      </w:r>
      <w:r w:rsidR="00012635">
        <w:t>2, 0.</w:t>
      </w:r>
      <w:r w:rsidR="004733D7">
        <w:t>70</w:t>
      </w:r>
      <w:r w:rsidR="00012635">
        <w:t xml:space="preserve">% a visibility </w:t>
      </w:r>
      <w:r w:rsidR="00835861">
        <w:t xml:space="preserve">rating of </w:t>
      </w:r>
      <w:r w:rsidR="00012635">
        <w:t xml:space="preserve">3 and 0.12% a visibility </w:t>
      </w:r>
      <w:r w:rsidR="00835861">
        <w:t xml:space="preserve">rating of </w:t>
      </w:r>
      <w:r w:rsidR="00012635">
        <w:t>4.</w:t>
      </w:r>
      <w:r>
        <w:t xml:space="preserve"> </w:t>
      </w:r>
      <w:moveToRangeStart w:id="949" w:author="Chen Heller" w:date="2023-01-04T09:11:00Z" w:name="move123715935"/>
      <w:moveTo w:id="950" w:author="Chen Heller" w:date="2023-01-04T09:11:00Z">
        <w:r w:rsidR="00462D23">
          <w:t>Because using identical prime</w:t>
        </w:r>
        <w:del w:id="951" w:author="Chen Heller" w:date="2023-01-17T13:05:00Z">
          <w:r w:rsidR="00462D23" w:rsidDel="009C328A">
            <w:delText>s</w:delText>
          </w:r>
        </w:del>
        <w:r w:rsidR="00462D23">
          <w:t xml:space="preserve"> and target words in the congruent condition biases the responses towards the target, </w:t>
        </w:r>
        <w:del w:id="952" w:author="Chen Heller" w:date="2023-01-17T13:05:00Z">
          <w:r w:rsidR="00462D23" w:rsidDel="009C328A">
            <w:delText xml:space="preserve">I </w:delText>
          </w:r>
        </w:del>
        <w:r w:rsidR="00462D23">
          <w:t xml:space="preserve">only </w:t>
        </w:r>
      </w:moveTo>
      <w:ins w:id="953" w:author="Chen Heller" w:date="2023-01-17T13:06:00Z">
        <w:r w:rsidR="009C328A">
          <w:t xml:space="preserve">the incongruent trials </w:t>
        </w:r>
      </w:ins>
      <w:moveTo w:id="954" w:author="Chen Heller" w:date="2023-01-04T09:11:00Z">
        <w:del w:id="955" w:author="Chen Heller" w:date="2023-01-17T13:06:00Z">
          <w:r w:rsidR="00462D23" w:rsidDel="009C328A">
            <w:delText xml:space="preserve">analyzed the responses in the incongruent condition to </w:delText>
          </w:r>
        </w:del>
      </w:moveTo>
      <w:ins w:id="956" w:author="Chen Heller" w:date="2023-01-17T13:06:00Z">
        <w:r w:rsidR="009C328A">
          <w:t xml:space="preserve">were used to </w:t>
        </w:r>
      </w:ins>
      <w:moveTo w:id="957" w:author="Chen Heller" w:date="2023-01-04T09:11:00Z">
        <w:r w:rsidR="00462D23">
          <w:t>estimate prime visibility.</w:t>
        </w:r>
      </w:moveTo>
      <w:moveToRangeEnd w:id="949"/>
      <w:ins w:id="958" w:author="Chen Heller" w:date="2023-01-04T09:12:00Z">
        <w:r w:rsidR="00462D23">
          <w:t xml:space="preserve"> </w:t>
        </w:r>
      </w:ins>
      <w:r w:rsidR="00FD5D3D">
        <w:t xml:space="preserve">Objective recognition performance for the subjectively invisible stimuli was </w:t>
      </w:r>
      <w:ins w:id="959" w:author="Chen Heller" w:date="2023-01-17T13:07:00Z">
        <w:r w:rsidR="00412DCE">
          <w:t xml:space="preserve">not better than </w:t>
        </w:r>
      </w:ins>
      <w:del w:id="960" w:author="Chen Heller" w:date="2023-01-17T13:07:00Z">
        <w:r w:rsidR="00FD5D3D" w:rsidDel="00412DCE">
          <w:delText xml:space="preserve">at </w:delText>
        </w:r>
      </w:del>
      <w:r w:rsidR="00FD5D3D">
        <w:t>chance</w:t>
      </w:r>
      <w:del w:id="961" w:author="Chen Heller" w:date="2023-01-17T13:07:00Z">
        <w:r w:rsidR="00FD5D3D" w:rsidDel="00412DCE">
          <w:delText xml:space="preserve"> level</w:delText>
        </w:r>
      </w:del>
      <w:r w:rsidR="00FD5D3D">
        <w:t>,</w:t>
      </w:r>
      <w:r w:rsidR="00E4208B">
        <w:t xml:space="preserve"> both in the reaching session (</w:t>
      </w:r>
      <w:r w:rsidR="00F01249">
        <w:t>M = 50.</w:t>
      </w:r>
      <w:r w:rsidR="00830FF6">
        <w:t>82</w:t>
      </w:r>
      <w:r w:rsidR="00F01249">
        <w:t>%, SD = 4.3</w:t>
      </w:r>
      <w:r w:rsidR="00830FF6">
        <w:t>2</w:t>
      </w:r>
      <w:r w:rsidR="00F01249">
        <w:t>, t</w:t>
      </w:r>
      <w:r w:rsidR="00F01249" w:rsidRPr="005436B9">
        <w:t>(29)</w:t>
      </w:r>
      <w:r w:rsidR="00F01249">
        <w:t xml:space="preserve"> = 1.</w:t>
      </w:r>
      <w:r w:rsidR="00830FF6">
        <w:t>03</w:t>
      </w:r>
      <w:r w:rsidR="00F01249">
        <w:t>, p = 0.3</w:t>
      </w:r>
      <w:r w:rsidR="008059C1">
        <w:t>1</w:t>
      </w:r>
      <w:r w:rsidR="00F01249">
        <w:t>, 95% CI = [49.</w:t>
      </w:r>
      <w:r w:rsidR="008059C1">
        <w:t>20</w:t>
      </w:r>
      <w:r w:rsidR="00F01249">
        <w:t>, 52.</w:t>
      </w:r>
      <w:r w:rsidR="008059C1">
        <w:t>43</w:t>
      </w:r>
      <w:r w:rsidR="00F01249">
        <w:t>]</w:t>
      </w:r>
      <w:r w:rsidR="00E4208B">
        <w:t>) and the keyboard session (</w:t>
      </w:r>
      <w:r w:rsidR="00DB7DD5">
        <w:t>M = 50.</w:t>
      </w:r>
      <w:r w:rsidR="00B114F3">
        <w:t>22</w:t>
      </w:r>
      <w:r w:rsidR="00DB7DD5">
        <w:t>%, SD = 4.</w:t>
      </w:r>
      <w:r w:rsidR="00B114F3">
        <w:t>55</w:t>
      </w:r>
      <w:r w:rsidR="00DB7DD5">
        <w:t>, t</w:t>
      </w:r>
      <w:r w:rsidR="00DB7DD5" w:rsidRPr="00615A99">
        <w:t>(29)</w:t>
      </w:r>
      <w:r w:rsidR="00DB7DD5">
        <w:t xml:space="preserve"> = </w:t>
      </w:r>
      <w:r w:rsidR="00B114F3">
        <w:t>0.26</w:t>
      </w:r>
      <w:r w:rsidR="00DB7DD5">
        <w:t>, p = 0.</w:t>
      </w:r>
      <w:r w:rsidR="00830FF6">
        <w:t>790</w:t>
      </w:r>
      <w:r w:rsidR="00DB7DD5">
        <w:t>, 95% CI = [</w:t>
      </w:r>
      <w:r w:rsidR="00830FF6">
        <w:t>48.52</w:t>
      </w:r>
      <w:r w:rsidR="00DB7DD5">
        <w:t>, 5</w:t>
      </w:r>
      <w:r w:rsidR="00830FF6">
        <w:t>1</w:t>
      </w:r>
      <w:r w:rsidR="00DB7DD5">
        <w:t>.</w:t>
      </w:r>
      <w:r w:rsidR="00830FF6">
        <w:t>92</w:t>
      </w:r>
      <w:r w:rsidR="00DB7DD5">
        <w:t>]</w:t>
      </w:r>
      <w:r w:rsidR="00E4208B">
        <w:t>)</w:t>
      </w:r>
      <w:r w:rsidR="00DB7DD5">
        <w:t>.</w:t>
      </w:r>
      <w:r w:rsidR="008116EA" w:rsidRPr="008116EA">
        <w:t xml:space="preserve"> </w:t>
      </w:r>
      <w:r w:rsidR="008116EA">
        <w:t xml:space="preserve">Thus, both </w:t>
      </w:r>
      <w:r w:rsidR="00467225">
        <w:t xml:space="preserve">awareness </w:t>
      </w:r>
      <w:r w:rsidR="008116EA">
        <w:t xml:space="preserve">measures </w:t>
      </w:r>
      <w:r w:rsidR="00467225">
        <w:t xml:space="preserve">indicate </w:t>
      </w:r>
      <w:r w:rsidR="008116EA">
        <w:t xml:space="preserve">that </w:t>
      </w:r>
      <w:r w:rsidR="00467225">
        <w:t>the subjectively invisible stimuli w</w:t>
      </w:r>
      <w:r w:rsidR="00A50171">
        <w:t>ere</w:t>
      </w:r>
      <w:r w:rsidR="00467225">
        <w:t xml:space="preserve"> not consciously </w:t>
      </w:r>
      <w:r w:rsidR="00635792">
        <w:t>p</w:t>
      </w:r>
      <w:r w:rsidR="00E47313">
        <w:t>erceived</w:t>
      </w:r>
      <w:r w:rsidR="008116EA">
        <w:t>.</w:t>
      </w:r>
    </w:p>
    <w:p w14:paraId="193DC314" w14:textId="4A1683F2" w:rsidR="00453F6C" w:rsidRDefault="00652B7D" w:rsidP="00741F3D">
      <w:pPr>
        <w:rPr>
          <w:ins w:id="962" w:author="Chen Heller" w:date="2023-01-17T13:53:00Z"/>
        </w:rPr>
      </w:pPr>
      <w:r>
        <w:lastRenderedPageBreak/>
        <w:t xml:space="preserve">Congruency effect: </w:t>
      </w:r>
      <w:moveToRangeStart w:id="963" w:author="Chen Heller" w:date="2023-01-04T09:14:00Z" w:name="move123716079"/>
      <w:moveTo w:id="964" w:author="Chen Heller" w:date="2023-01-04T09:14:00Z">
        <w:del w:id="965" w:author="Chen Heller" w:date="2023-01-09T17:17:00Z">
          <w:r w:rsidR="00A7794D" w:rsidDel="00CA397F">
            <w:delText xml:space="preserve">All the comparisons between the congruent and incongruent conditions </w:delText>
          </w:r>
        </w:del>
        <w:del w:id="966" w:author="Chen Heller" w:date="2023-01-04T09:14:00Z">
          <w:r w:rsidR="00A7794D" w:rsidDel="00A7794D">
            <w:delText xml:space="preserve">in all four experiments </w:delText>
          </w:r>
        </w:del>
        <w:del w:id="967" w:author="Chen Heller" w:date="2023-01-09T17:17:00Z">
          <w:r w:rsidR="00A7794D" w:rsidDel="00CA397F">
            <w:delText>were corrected for multiple comparisons using the Tree-BH (</w:delText>
          </w:r>
          <w:r w:rsidR="00A7794D" w:rsidDel="00CA397F">
            <w:fldChar w:fldCharType="begin"/>
          </w:r>
          <w:r w:rsidR="00A7794D" w:rsidDel="00CA397F">
            <w:delInstrText xml:space="preserve"> REF _Ref114050197 \h </w:delInstrText>
          </w:r>
        </w:del>
      </w:moveTo>
      <w:del w:id="968" w:author="Chen Heller" w:date="2023-01-09T17:17:00Z"/>
      <w:moveTo w:id="969" w:author="Chen Heller" w:date="2023-01-04T09:14:00Z">
        <w:del w:id="970" w:author="Chen Heller" w:date="2023-01-09T17:17:00Z">
          <w:r w:rsidR="00000000">
            <w:fldChar w:fldCharType="separate"/>
          </w:r>
          <w:r w:rsidR="00A7794D" w:rsidDel="00CA397F">
            <w:fldChar w:fldCharType="end"/>
          </w:r>
          <w:r w:rsidR="00A7794D" w:rsidDel="00CA397F">
            <w:delText xml:space="preserve">) method suggested in </w:delText>
          </w:r>
          <w:r w:rsidR="00A7794D" w:rsidDel="00CA397F">
            <w:fldChar w:fldCharType="begin"/>
          </w:r>
          <w:r w:rsidR="00A7794D" w:rsidDel="00CA397F">
            <w:del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delInstrText>
          </w:r>
          <w:r w:rsidR="00A7794D" w:rsidDel="00CA397F">
            <w:fldChar w:fldCharType="separate"/>
          </w:r>
          <w:r w:rsidR="00A7794D" w:rsidRPr="00283780" w:rsidDel="00CA397F">
            <w:rPr>
              <w:rFonts w:ascii="Times New Roman" w:hAnsi="Times New Roman" w:cs="Times New Roman"/>
            </w:rPr>
            <w:delText xml:space="preserve">Bogomolov et al. </w:delText>
          </w:r>
          <w:r w:rsidR="00A7794D" w:rsidDel="00CA397F">
            <w:rPr>
              <w:rFonts w:ascii="Times New Roman" w:hAnsi="Times New Roman" w:cs="Times New Roman"/>
            </w:rPr>
            <w:delText>(</w:delText>
          </w:r>
          <w:r w:rsidR="00A7794D" w:rsidRPr="00283780" w:rsidDel="00CA397F">
            <w:rPr>
              <w:rFonts w:ascii="Times New Roman" w:hAnsi="Times New Roman" w:cs="Times New Roman"/>
            </w:rPr>
            <w:delText>2021</w:delText>
          </w:r>
          <w:r w:rsidR="00A7794D" w:rsidDel="00CA397F">
            <w:fldChar w:fldCharType="end"/>
          </w:r>
          <w:r w:rsidR="00A7794D" w:rsidDel="00CA397F">
            <w:delText>). In addition, normality of the residuals was tested with a QQ-plot, and a permutation test (</w:delText>
          </w:r>
          <w:r w:rsidR="00A7794D" w:rsidDel="00CA397F">
            <w:fldChar w:fldCharType="begin"/>
          </w:r>
          <w:r w:rsidR="00A7794D" w:rsidDel="00CA397F">
            <w:del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delInstrText>
          </w:r>
          <w:r w:rsidR="00A7794D" w:rsidDel="00CA397F">
            <w:fldChar w:fldCharType="separate"/>
          </w:r>
          <w:r w:rsidR="00A7794D" w:rsidRPr="0046480E" w:rsidDel="00CA397F">
            <w:rPr>
              <w:rFonts w:ascii="Times New Roman" w:hAnsi="Times New Roman" w:cs="Times New Roman"/>
            </w:rPr>
            <w:delText>Kohl, 2019</w:delText>
          </w:r>
          <w:r w:rsidR="00A7794D" w:rsidDel="00CA397F">
            <w:fldChar w:fldCharType="end"/>
          </w:r>
          <w:r w:rsidR="00A7794D" w:rsidDel="00CA397F">
            <w:delText xml:space="preserve">) was used to assess differences in variables that did not pass the normality test (for a list of such variables see </w:delText>
          </w:r>
          <w:r w:rsidR="00A7794D" w:rsidDel="00CA397F">
            <w:fldChar w:fldCharType="begin"/>
          </w:r>
          <w:r w:rsidR="00A7794D" w:rsidDel="00CA397F">
            <w:delInstrText xml:space="preserve"> REF _Ref114128122 \h </w:delInstrText>
          </w:r>
        </w:del>
      </w:moveTo>
      <w:del w:id="971" w:author="Chen Heller" w:date="2023-01-09T17:17:00Z"/>
      <w:moveTo w:id="972" w:author="Chen Heller" w:date="2023-01-04T09:14:00Z">
        <w:del w:id="973" w:author="Chen Heller" w:date="2023-01-09T17:17:00Z">
          <w:r w:rsidR="00000000">
            <w:fldChar w:fldCharType="separate"/>
          </w:r>
          <w:r w:rsidR="00A7794D" w:rsidDel="00CA397F">
            <w:fldChar w:fldCharType="end"/>
          </w:r>
          <w:r w:rsidR="00A7794D" w:rsidDel="00CA397F">
            <w:delText>).</w:delText>
          </w:r>
        </w:del>
      </w:moveTo>
      <w:moveToRangeEnd w:id="963"/>
      <w:r w:rsidR="00F01249">
        <w:t>A congruency effect was found in both measures</w:t>
      </w:r>
      <w:del w:id="974" w:author="Chen Heller" w:date="2023-01-04T11:08:00Z">
        <w:r w:rsidR="00F01249" w:rsidDel="00CB2CC7">
          <w:delText xml:space="preserve">, </w:delText>
        </w:r>
      </w:del>
      <w:ins w:id="975" w:author="Chen Heller" w:date="2023-01-04T11:08:00Z">
        <w:r w:rsidR="00CB2CC7">
          <w:t xml:space="preserve">. In the reaching task, </w:t>
        </w:r>
      </w:ins>
      <w:del w:id="976" w:author="Chen Heller" w:date="2023-01-04T11:08:00Z">
        <w:r w:rsidR="00F01249" w:rsidDel="007B2D69">
          <w:delText xml:space="preserve">as was evident by </w:delText>
        </w:r>
      </w:del>
      <w:r w:rsidR="00F01249">
        <w:t xml:space="preserve">the </w:t>
      </w:r>
      <w:del w:id="977" w:author="Chen Heller" w:date="2023-01-04T11:08:00Z">
        <w:r w:rsidR="00F01249" w:rsidDel="007B2D69">
          <w:delText xml:space="preserve">smaller </w:delText>
        </w:r>
      </w:del>
      <w:r w:rsidR="00F01249">
        <w:t>reach area</w:t>
      </w:r>
      <w:ins w:id="978" w:author="Chen Heller" w:date="2023-01-04T11:08:00Z">
        <w:r w:rsidR="007B2D69">
          <w:t xml:space="preserve">, which is </w:t>
        </w:r>
        <w:r w:rsidR="007B2D69" w:rsidRPr="007B2D69">
          <w:t>the area confined between the average trajectory to the left side when the correct answer is on the left and the average trajectory to the right when the correct answer is on the right</w:t>
        </w:r>
      </w:ins>
      <w:ins w:id="979" w:author="Chen Heller" w:date="2023-01-04T11:09:00Z">
        <w:r w:rsidR="007B2D69">
          <w:t>, was smaller in the incongruent condition. In the keyboard task,</w:t>
        </w:r>
      </w:ins>
      <w:r w:rsidR="00F01249">
        <w:t xml:space="preserve"> </w:t>
      </w:r>
      <w:del w:id="980" w:author="Chen Heller" w:date="2023-01-04T11:09:00Z">
        <w:r w:rsidR="00F01249" w:rsidDel="007B2D69">
          <w:delText xml:space="preserve">and </w:delText>
        </w:r>
      </w:del>
      <w:r w:rsidR="00F01249">
        <w:t xml:space="preserve">slower </w:t>
      </w:r>
      <w:del w:id="981" w:author="Chen Heller" w:date="2023-01-04T11:10:00Z">
        <w:r w:rsidR="00F01249" w:rsidDel="0082689E">
          <w:delText>keyboard-</w:delText>
        </w:r>
      </w:del>
      <w:r w:rsidR="00F01249">
        <w:t xml:space="preserve">RT </w:t>
      </w:r>
      <w:ins w:id="982" w:author="Chen Heller" w:date="2023-01-04T11:10:00Z">
        <w:r w:rsidR="0082689E">
          <w:t xml:space="preserve">was observed </w:t>
        </w:r>
      </w:ins>
      <w:r w:rsidR="00F01249">
        <w:t>in the incongruent condition</w:t>
      </w:r>
      <w:r w:rsidR="00EC38FA">
        <w:t xml:space="preserve"> (</w:t>
      </w:r>
      <w:del w:id="983" w:author="Chen Heller" w:date="2023-01-17T13:39:00Z">
        <w:r w:rsidR="00EC38FA" w:rsidDel="002722EE">
          <w:fldChar w:fldCharType="begin"/>
        </w:r>
        <w:r w:rsidR="00EC38FA" w:rsidDel="002722EE">
          <w:delInstrText xml:space="preserve"> REF _Ref114068072 \h </w:delInstrText>
        </w:r>
        <w:r w:rsidR="00EC38FA" w:rsidDel="002722EE">
          <w:fldChar w:fldCharType="separate"/>
        </w:r>
      </w:del>
      <w:del w:id="984" w:author="Chen Heller" w:date="2023-01-04T14:57:00Z">
        <w:r w:rsidR="003251EA" w:rsidDel="00C56E28">
          <w:delText xml:space="preserve">Table </w:delText>
        </w:r>
        <w:r w:rsidR="003251EA" w:rsidDel="00C56E28">
          <w:rPr>
            <w:noProof/>
          </w:rPr>
          <w:delText>4</w:delText>
        </w:r>
      </w:del>
      <w:del w:id="985" w:author="Chen Heller" w:date="2023-01-17T13:39:00Z">
        <w:r w:rsidR="00EC38FA" w:rsidDel="002722EE">
          <w:fldChar w:fldCharType="end"/>
        </w:r>
      </w:del>
      <w:ins w:id="986" w:author="Chen Heller" w:date="2023-01-17T13:39:00Z">
        <w:r w:rsidR="002722EE">
          <w:t>Table [ref]</w:t>
        </w:r>
      </w:ins>
      <w:r w:rsidR="00EC38FA">
        <w:t>)</w:t>
      </w:r>
      <w:r w:rsidR="00F01249">
        <w:t>.</w:t>
      </w:r>
      <w:r w:rsidR="000C177A">
        <w:t xml:space="preserve"> </w:t>
      </w:r>
      <w:r w:rsidR="00CB5A32">
        <w:t>Comparison of the effect sizes revealed t</w:t>
      </w:r>
      <w:r w:rsidR="00E74CD9">
        <w:t>hat t</w:t>
      </w:r>
      <w:r w:rsidR="00CB5A32">
        <w:t xml:space="preserve">he keyboard-RT effect (Cohen's d = </w:t>
      </w:r>
      <w:del w:id="987" w:author="Chen Heller" w:date="2023-01-16T14:56:00Z">
        <w:r w:rsidR="00E74CD9" w:rsidDel="007464CD">
          <w:delText>-</w:delText>
        </w:r>
      </w:del>
      <w:r w:rsidR="00E74CD9">
        <w:t>1.17</w:t>
      </w:r>
      <w:r w:rsidR="00CB5A32">
        <w:t xml:space="preserve">) </w:t>
      </w:r>
      <w:r w:rsidR="00346BB1">
        <w:t>was</w:t>
      </w:r>
      <w:r w:rsidR="00E74CD9">
        <w:t xml:space="preserve"> </w:t>
      </w:r>
      <w:r w:rsidR="00CB5A32">
        <w:t xml:space="preserve">larger than the reach area effect (Cohen's d = </w:t>
      </w:r>
      <w:r w:rsidR="00E74CD9">
        <w:t>0.</w:t>
      </w:r>
      <w:del w:id="988" w:author="Chen Heller" w:date="2023-01-16T14:58:00Z">
        <w:r w:rsidR="00E74CD9" w:rsidDel="00E075E9">
          <w:delText>69</w:delText>
        </w:r>
      </w:del>
      <w:ins w:id="989" w:author="Chen Heller" w:date="2023-01-16T14:58:00Z">
        <w:r w:rsidR="00E075E9">
          <w:t>68</w:t>
        </w:r>
      </w:ins>
      <w:r w:rsidR="00CB5A32">
        <w:t>)</w:t>
      </w:r>
      <w:ins w:id="990" w:author="Chen Heller" w:date="2023-01-17T13:39:00Z">
        <w:r w:rsidR="002722EE">
          <w:t xml:space="preserve">, </w:t>
        </w:r>
      </w:ins>
      <w:del w:id="991" w:author="Chen Heller" w:date="2023-01-17T13:39:00Z">
        <w:r w:rsidR="00CB5A32" w:rsidDel="002722EE">
          <w:delText xml:space="preserve">. </w:delText>
        </w:r>
      </w:del>
      <w:ins w:id="992" w:author="Chen Heller" w:date="2023-01-17T13:39:00Z">
        <w:r w:rsidR="002722EE">
          <w:t>h</w:t>
        </w:r>
      </w:ins>
      <w:ins w:id="993" w:author="Chen Heller" w:date="2023-01-16T15:00:00Z">
        <w:r w:rsidR="008347B1">
          <w:t xml:space="preserve">owever, reaching duration which was longer for incongruent trials produced </w:t>
        </w:r>
      </w:ins>
      <w:ins w:id="994" w:author="Chen Heller" w:date="2023-01-17T13:39:00Z">
        <w:r w:rsidR="002722EE">
          <w:t xml:space="preserve">the </w:t>
        </w:r>
      </w:ins>
      <w:ins w:id="995" w:author="Chen Heller" w:date="2023-01-16T15:00:00Z">
        <w:r w:rsidR="008347B1">
          <w:t>large</w:t>
        </w:r>
      </w:ins>
      <w:ins w:id="996" w:author="Chen Heller" w:date="2023-01-17T13:39:00Z">
        <w:r w:rsidR="002722EE">
          <w:t>st</w:t>
        </w:r>
      </w:ins>
      <w:ins w:id="997" w:author="Chen Heller" w:date="2023-01-16T15:00:00Z">
        <w:r w:rsidR="008347B1">
          <w:t xml:space="preserve"> effect </w:t>
        </w:r>
      </w:ins>
      <w:ins w:id="998" w:author="Chen Heller" w:date="2023-01-16T15:02:00Z">
        <w:r w:rsidR="007156D0">
          <w:t xml:space="preserve">(Cohen's d = </w:t>
        </w:r>
        <w:r w:rsidR="002E0DD6">
          <w:t>1.25)</w:t>
        </w:r>
      </w:ins>
      <w:ins w:id="999" w:author="Chen Heller" w:date="2023-01-16T15:01:00Z">
        <w:r w:rsidR="007156D0">
          <w:t xml:space="preserve">. </w:t>
        </w:r>
      </w:ins>
      <w:moveFromRangeStart w:id="1000" w:author="Chen Heller" w:date="2023-01-04T11:14:00Z" w:name="move123723265"/>
      <w:moveFrom w:id="1001" w:author="Chen Heller" w:date="2023-01-04T11:14:00Z">
        <w:r w:rsidR="00F01249" w:rsidDel="00094981">
          <w:t>A bias towards the incorrect answer in incongruent trials was evident in the trajectory from 1</w:t>
        </w:r>
        <w:r w:rsidR="00B26836" w:rsidDel="00094981">
          <w:t>7</w:t>
        </w:r>
        <w:r w:rsidR="00F01249" w:rsidDel="00094981">
          <w:t>5</w:t>
        </w:r>
        <w:r w:rsidR="0085100F" w:rsidDel="00094981">
          <w:t>.</w:t>
        </w:r>
        <w:r w:rsidR="00B26836" w:rsidDel="00094981">
          <w:t>66</w:t>
        </w:r>
        <w:r w:rsidR="00F01249" w:rsidDel="00094981">
          <w:t>ms to 39</w:t>
        </w:r>
        <w:r w:rsidR="00B26836" w:rsidDel="00094981">
          <w:t>0</w:t>
        </w:r>
        <w:r w:rsidR="0085100F" w:rsidDel="00094981">
          <w:t>.</w:t>
        </w:r>
        <w:r w:rsidR="00B26836" w:rsidDel="00094981">
          <w:t>88</w:t>
        </w:r>
        <w:r w:rsidR="00F01249" w:rsidDel="00094981">
          <w:t>ms post target onset (</w:t>
        </w:r>
        <w:r w:rsidR="00B26836" w:rsidDel="00094981">
          <w:t>24</w:t>
        </w:r>
        <w:r w:rsidR="00F01249" w:rsidDel="00094981">
          <w:t>-</w:t>
        </w:r>
        <w:r w:rsidR="00B26836" w:rsidDel="00094981">
          <w:t>94% path</w:t>
        </w:r>
        <w:r w:rsidR="00F01249" w:rsidDel="00094981">
          <w:t xml:space="preserve">) as was found using a permutation and clustering procedure </w:t>
        </w:r>
        <w:r w:rsidR="007131CE" w:rsidDel="00094981">
          <w:t>(</w:t>
        </w:r>
        <w:r w:rsidR="007131CE" w:rsidDel="00094981">
          <w:fldChar w:fldCharType="begin"/>
        </w:r>
        <w:r w:rsidR="007131CE" w:rsidDel="00094981">
          <w:instrText xml:space="preserve"> REF _Ref113906821 \h </w:instrText>
        </w:r>
      </w:moveFrom>
      <w:del w:id="1002" w:author="Chen Heller" w:date="2023-01-04T11:14:00Z"/>
      <w:moveFrom w:id="1003" w:author="Chen Heller" w:date="2023-01-04T11:14:00Z">
        <w:r w:rsidR="007131CE" w:rsidDel="00094981">
          <w:fldChar w:fldCharType="separate"/>
        </w:r>
        <w:r w:rsidR="003251EA" w:rsidDel="00094981">
          <w:t xml:space="preserve">Figure </w:t>
        </w:r>
        <w:r w:rsidR="003251EA" w:rsidDel="00094981">
          <w:rPr>
            <w:noProof/>
          </w:rPr>
          <w:t>6</w:t>
        </w:r>
        <w:r w:rsidR="007131CE" w:rsidDel="00094981">
          <w:fldChar w:fldCharType="end"/>
        </w:r>
        <w:r w:rsidR="007131CE" w:rsidDel="00094981">
          <w:t>, (a))</w:t>
        </w:r>
        <w:r w:rsidR="00F01249" w:rsidDel="00094981">
          <w:t>.</w:t>
        </w:r>
        <w:r w:rsidR="008C13FB" w:rsidDel="00094981">
          <w:t xml:space="preserve"> </w:t>
        </w:r>
      </w:moveFrom>
      <w:moveFromRangeEnd w:id="1000"/>
      <w:ins w:id="1004" w:author="Chen Heller" w:date="2023-01-04T12:14:00Z">
        <w:r w:rsidR="00116E2B">
          <w:t xml:space="preserve">Additionally, </w:t>
        </w:r>
      </w:ins>
      <w:ins w:id="1005" w:author="Chen Heller" w:date="2023-01-17T13:41:00Z">
        <w:r w:rsidR="004D2319">
          <w:t xml:space="preserve">the </w:t>
        </w:r>
      </w:ins>
      <w:ins w:id="1006" w:author="Chen Heller" w:date="2023-01-17T13:49:00Z">
        <w:r w:rsidR="0087650F">
          <w:t>traveled distance</w:t>
        </w:r>
      </w:ins>
      <w:ins w:id="1007" w:author="Chen Heller" w:date="2023-01-17T13:41:00Z">
        <w:r w:rsidR="00CF7681">
          <w:t xml:space="preserve">, which is measured as </w:t>
        </w:r>
        <w:r w:rsidR="00CF7681" w:rsidRPr="000428C9">
          <w:t xml:space="preserve">the sum of Euclidean distances between </w:t>
        </w:r>
        <w:r w:rsidR="00CF7681">
          <w:t xml:space="preserve">all adjacent </w:t>
        </w:r>
        <w:r w:rsidR="00CF7681" w:rsidRPr="000428C9">
          <w:t>samples of a single trial</w:t>
        </w:r>
        <w:r w:rsidR="00CF7681">
          <w:t>, was l</w:t>
        </w:r>
      </w:ins>
      <w:ins w:id="1008" w:author="Chen Heller" w:date="2023-01-17T13:42:00Z">
        <w:r w:rsidR="00CF7681">
          <w:t>onger in incongruent trials</w:t>
        </w:r>
      </w:ins>
      <w:del w:id="1009" w:author="Chen Heller" w:date="2023-01-04T12:14:00Z">
        <w:r w:rsidR="00F01249" w:rsidDel="00116E2B">
          <w:delText xml:space="preserve">The bias resulted in </w:delText>
        </w:r>
        <w:r w:rsidR="00285F78" w:rsidDel="00116E2B">
          <w:delText>an</w:delText>
        </w:r>
      </w:del>
      <w:del w:id="1010" w:author="Chen Heller" w:date="2023-01-17T13:42:00Z">
        <w:r w:rsidR="00285F78" w:rsidDel="00CF7681">
          <w:delText xml:space="preserve"> </w:delText>
        </w:r>
        <w:r w:rsidR="00F01249" w:rsidDel="00CF7681">
          <w:delText>extended traveled distance</w:delText>
        </w:r>
      </w:del>
      <w:ins w:id="1011" w:author="Chen Heller" w:date="2023-01-04T12:15:00Z">
        <w:r w:rsidR="00116E2B">
          <w:t>.</w:t>
        </w:r>
      </w:ins>
      <w:r w:rsidR="00F01249">
        <w:t xml:space="preserve"> </w:t>
      </w:r>
      <w:ins w:id="1012" w:author="Chen Heller" w:date="2023-01-17T13:50:00Z">
        <w:r w:rsidR="0087650F">
          <w:t>On the other hand</w:t>
        </w:r>
      </w:ins>
      <w:ins w:id="1013" w:author="Chen Heller" w:date="2023-01-17T13:42:00Z">
        <w:r w:rsidR="00836D3F">
          <w:t xml:space="preserve">, reaction time, </w:t>
        </w:r>
      </w:ins>
      <w:ins w:id="1014" w:author="Chen Heller" w:date="2023-01-04T12:17:00Z">
        <w:r w:rsidR="000452AB" w:rsidRPr="000452AB">
          <w:t>defined as the time from stimulus presentation up to movement onset</w:t>
        </w:r>
      </w:ins>
      <w:ins w:id="1015" w:author="Chen Heller" w:date="2023-01-09T17:33:00Z">
        <w:r w:rsidR="00A40EA5">
          <w:t>,</w:t>
        </w:r>
      </w:ins>
      <w:ins w:id="1016" w:author="Chen Heller" w:date="2023-01-04T12:17:00Z">
        <w:r w:rsidR="000452AB" w:rsidRPr="000452AB">
          <w:t xml:space="preserve"> </w:t>
        </w:r>
      </w:ins>
      <w:ins w:id="1017" w:author="Chen Heller" w:date="2023-01-17T13:43:00Z">
        <w:r w:rsidR="00055809">
          <w:t xml:space="preserve">did not differ between the conditions. </w:t>
        </w:r>
      </w:ins>
      <w:ins w:id="1018" w:author="Chen Heller" w:date="2023-01-17T13:53:00Z">
        <w:r w:rsidR="00453F6C">
          <w:t xml:space="preserve">Analysis of the </w:t>
        </w:r>
      </w:ins>
      <w:ins w:id="1019" w:author="Chen Heller" w:date="2023-01-17T13:54:00Z">
        <w:r w:rsidR="00453F6C">
          <w:t xml:space="preserve">implied endpoint did not </w:t>
        </w:r>
      </w:ins>
      <w:ins w:id="1020" w:author="Chen Heller" w:date="2023-01-17T13:55:00Z">
        <w:r w:rsidR="00507C86">
          <w:t>reveal</w:t>
        </w:r>
      </w:ins>
      <w:ins w:id="1021" w:author="Chen Heller" w:date="2023-01-17T13:54:00Z">
        <w:r w:rsidR="00453F6C">
          <w:t xml:space="preserve"> any </w:t>
        </w:r>
      </w:ins>
      <w:ins w:id="1022" w:author="Chen Heller" w:date="2023-01-17T13:58:00Z">
        <w:r w:rsidR="00914B1D">
          <w:t xml:space="preserve">changes </w:t>
        </w:r>
      </w:ins>
      <w:ins w:id="1023" w:author="Chen Heller" w:date="2023-01-17T13:59:00Z">
        <w:r w:rsidR="00914B1D">
          <w:t xml:space="preserve">of mind </w:t>
        </w:r>
      </w:ins>
      <w:ins w:id="1024" w:author="Chen Heller" w:date="2023-01-17T13:54:00Z">
        <w:r w:rsidR="00453F6C">
          <w:t xml:space="preserve">during movement. </w:t>
        </w:r>
      </w:ins>
      <w:ins w:id="1025" w:author="Chen Heller" w:date="2023-01-17T13:55:00Z">
        <w:r w:rsidR="00507C86">
          <w:t>The i</w:t>
        </w:r>
      </w:ins>
      <w:ins w:id="1026" w:author="Chen Heller" w:date="2023-01-17T13:56:00Z">
        <w:r w:rsidR="00507C86">
          <w:t xml:space="preserve">mplied end point was </w:t>
        </w:r>
        <w:r w:rsidR="004E6D7B">
          <w:t>marked as the point where the curre</w:t>
        </w:r>
      </w:ins>
      <w:ins w:id="1027" w:author="Chen Heller" w:date="2023-01-17T13:57:00Z">
        <w:r w:rsidR="00794FB0">
          <w:t>n</w:t>
        </w:r>
      </w:ins>
      <w:ins w:id="1028" w:author="Chen Heller" w:date="2023-01-17T13:56:00Z">
        <w:r w:rsidR="004E6D7B">
          <w:t xml:space="preserve">t tangent to the trajectory meets the screen, and a </w:t>
        </w:r>
      </w:ins>
      <w:ins w:id="1029" w:author="Chen Heller" w:date="2023-01-17T13:59:00Z">
        <w:r w:rsidR="00914B1D">
          <w:t xml:space="preserve">change of mind </w:t>
        </w:r>
      </w:ins>
      <w:ins w:id="1030" w:author="Chen Heller" w:date="2023-01-17T13:56:00Z">
        <w:r w:rsidR="004E6D7B">
          <w:t xml:space="preserve">was </w:t>
        </w:r>
      </w:ins>
      <w:ins w:id="1031" w:author="Chen Heller" w:date="2023-01-17T13:57:00Z">
        <w:r w:rsidR="00794FB0">
          <w:t>implied</w:t>
        </w:r>
      </w:ins>
      <w:ins w:id="1032" w:author="Chen Heller" w:date="2023-01-17T13:56:00Z">
        <w:r w:rsidR="004E6D7B">
          <w:t xml:space="preserve"> </w:t>
        </w:r>
      </w:ins>
      <w:ins w:id="1033" w:author="Chen Heller" w:date="2023-01-17T13:57:00Z">
        <w:r w:rsidR="00794FB0">
          <w:t xml:space="preserve">if </w:t>
        </w:r>
      </w:ins>
      <w:ins w:id="1034" w:author="Chen Heller" w:date="2023-01-17T13:56:00Z">
        <w:r w:rsidR="004E6D7B">
          <w:t>it crossed from one side of the screen to the other.</w:t>
        </w:r>
      </w:ins>
    </w:p>
    <w:p w14:paraId="11D57144" w14:textId="77777777" w:rsidR="007B776C" w:rsidRDefault="00F01249" w:rsidP="00695D3D">
      <w:pPr>
        <w:rPr>
          <w:ins w:id="1035" w:author="Chen Heller" w:date="2023-01-17T14:00:00Z"/>
        </w:rPr>
      </w:pPr>
      <w:del w:id="1036" w:author="Chen Heller" w:date="2023-01-17T13:59:00Z">
        <w:r w:rsidDel="00914B1D">
          <w:lastRenderedPageBreak/>
          <w:delText xml:space="preserve">and </w:delText>
        </w:r>
        <w:r w:rsidR="00285F78" w:rsidDel="00914B1D">
          <w:delText xml:space="preserve">a </w:delText>
        </w:r>
        <w:r w:rsidDel="00914B1D">
          <w:delText xml:space="preserve">prolonged </w:delText>
        </w:r>
      </w:del>
      <w:del w:id="1037" w:author="Chen Heller" w:date="2023-01-04T13:28:00Z">
        <w:r w:rsidDel="000128A2">
          <w:delText xml:space="preserve">movement </w:delText>
        </w:r>
      </w:del>
      <w:del w:id="1038" w:author="Chen Heller" w:date="2023-01-17T13:59:00Z">
        <w:r w:rsidDel="00914B1D">
          <w:delText xml:space="preserve">duration in incongruent trials. </w:delText>
        </w:r>
        <w:r w:rsidR="00CB785E" w:rsidDel="00914B1D">
          <w:delText>In contrast</w:delText>
        </w:r>
        <w:r w:rsidDel="00914B1D">
          <w:delText xml:space="preserve">, reaction time and the number of changes of </w:delText>
        </w:r>
        <w:r w:rsidR="00C0785D" w:rsidDel="00914B1D">
          <w:delText xml:space="preserve">mind </w:delText>
        </w:r>
        <w:r w:rsidR="00404743" w:rsidDel="00914B1D">
          <w:delText xml:space="preserve">in the reaching session </w:delText>
        </w:r>
        <w:r w:rsidDel="00914B1D">
          <w:delText>did not differ between the conditions.</w:delText>
        </w:r>
      </w:del>
      <w:del w:id="1039" w:author="Chen Heller" w:date="2023-01-17T14:00:00Z">
        <w:r w:rsidR="00594DA5" w:rsidDel="007B776C">
          <w:delText xml:space="preserve"> </w:delText>
        </w:r>
      </w:del>
    </w:p>
    <w:p w14:paraId="493CD208" w14:textId="249292C2" w:rsidR="007309FB" w:rsidRDefault="007309FB" w:rsidP="00695D3D">
      <w:moveToRangeStart w:id="1040" w:author="Chen Heller" w:date="2023-01-04T11:14:00Z" w:name="move123723265"/>
      <w:moveTo w:id="1041" w:author="Chen Heller" w:date="2023-01-04T11:14:00Z">
        <w:del w:id="1042" w:author="Chen Heller" w:date="2023-01-10T10:06:00Z">
          <w:r w:rsidDel="00CB497F">
            <w:delText>A</w:delText>
          </w:r>
        </w:del>
      </w:moveTo>
      <w:ins w:id="1043" w:author="Chen Heller" w:date="2023-01-17T14:01:00Z">
        <w:r w:rsidR="007B776C">
          <w:t>A</w:t>
        </w:r>
      </w:ins>
      <w:moveTo w:id="1044" w:author="Chen Heller" w:date="2023-01-04T11:14:00Z">
        <w:r>
          <w:t xml:space="preserve"> bias towards the incorrect answer in incongruent trials was </w:t>
        </w:r>
      </w:moveTo>
      <w:ins w:id="1045" w:author="Chen Heller" w:date="2023-01-10T10:06:00Z">
        <w:r w:rsidR="00CB497F">
          <w:t xml:space="preserve">visually </w:t>
        </w:r>
      </w:ins>
      <w:moveTo w:id="1046" w:author="Chen Heller" w:date="2023-01-04T11:14:00Z">
        <w:r>
          <w:t>evident</w:t>
        </w:r>
      </w:moveTo>
      <w:ins w:id="1047" w:author="Chen Heller" w:date="2023-01-16T15:17:00Z">
        <w:r w:rsidR="00932458">
          <w:t xml:space="preserve"> in the </w:t>
        </w:r>
      </w:ins>
      <w:ins w:id="1048" w:author="Chen Heller" w:date="2023-01-17T14:15:00Z">
        <w:r w:rsidR="00727E1E">
          <w:t xml:space="preserve">average </w:t>
        </w:r>
      </w:ins>
      <w:ins w:id="1049" w:author="Chen Heller" w:date="2023-01-16T15:17:00Z">
        <w:r w:rsidR="00932458">
          <w:t>time dependent trajectories</w:t>
        </w:r>
      </w:ins>
      <w:ins w:id="1050" w:author="Chen Heller" w:date="2023-01-10T10:50:00Z">
        <w:r w:rsidR="002105AC">
          <w:t>, but not statistically</w:t>
        </w:r>
      </w:ins>
      <w:ins w:id="1051" w:author="Chen Heller" w:date="2023-01-16T15:08:00Z">
        <w:r w:rsidR="00080A06">
          <w:t xml:space="preserve"> significant</w:t>
        </w:r>
      </w:ins>
      <w:moveTo w:id="1052" w:author="Chen Heller" w:date="2023-01-04T11:14:00Z">
        <w:del w:id="1053" w:author="Chen Heller" w:date="2023-01-16T15:17:00Z">
          <w:r w:rsidDel="00932458">
            <w:delText xml:space="preserve"> in the trajector</w:delText>
          </w:r>
        </w:del>
        <w:del w:id="1054" w:author="Chen Heller" w:date="2023-01-10T10:06:00Z">
          <w:r w:rsidDel="00CB497F">
            <w:delText>y</w:delText>
          </w:r>
        </w:del>
      </w:moveTo>
      <w:ins w:id="1055" w:author="Chen Heller" w:date="2023-01-10T10:50:00Z">
        <w:r w:rsidR="002105AC">
          <w:t xml:space="preserve"> </w:t>
        </w:r>
      </w:ins>
      <w:ins w:id="1056" w:author="Chen Heller" w:date="2023-01-10T10:08:00Z">
        <w:r w:rsidR="001B3B76">
          <w:t>[</w:t>
        </w:r>
        <w:commentRangeStart w:id="1057"/>
        <w:r w:rsidR="001B3B76">
          <w:t>ref</w:t>
        </w:r>
      </w:ins>
      <w:commentRangeEnd w:id="1057"/>
      <w:ins w:id="1058" w:author="Chen Heller" w:date="2023-01-10T10:09:00Z">
        <w:r w:rsidR="005956B2">
          <w:rPr>
            <w:rStyle w:val="CommentReference"/>
          </w:rPr>
          <w:commentReference w:id="1057"/>
        </w:r>
      </w:ins>
      <w:ins w:id="1059" w:author="Chen Heller" w:date="2023-01-10T10:08:00Z">
        <w:r w:rsidR="001B3B76">
          <w:t>]</w:t>
        </w:r>
      </w:ins>
      <w:ins w:id="1060" w:author="Chen Heller" w:date="2023-01-10T10:07:00Z">
        <w:r w:rsidR="001B3B76">
          <w:t>.</w:t>
        </w:r>
      </w:ins>
      <w:ins w:id="1061" w:author="Chen Heller" w:date="2023-01-16T16:46:00Z">
        <w:r w:rsidR="0072366B">
          <w:t xml:space="preserve"> </w:t>
        </w:r>
      </w:ins>
      <w:ins w:id="1062" w:author="Chen Heller" w:date="2023-01-17T14:15:00Z">
        <w:r w:rsidR="00BA0B5B">
          <w:t>Since average</w:t>
        </w:r>
      </w:ins>
      <w:ins w:id="1063" w:author="Chen Heller" w:date="2023-01-17T14:16:00Z">
        <w:r w:rsidR="00727E1E">
          <w:t>d</w:t>
        </w:r>
      </w:ins>
      <w:ins w:id="1064" w:author="Chen Heller" w:date="2023-01-17T14:15:00Z">
        <w:r w:rsidR="00BA0B5B">
          <w:t xml:space="preserve"> trajectories do not provide a veridical representation of</w:t>
        </w:r>
      </w:ins>
      <w:ins w:id="1065" w:author="Chen Heller" w:date="2023-01-17T14:16:00Z">
        <w:r w:rsidR="00727E1E">
          <w:t xml:space="preserve"> single reaching movement</w:t>
        </w:r>
      </w:ins>
      <w:ins w:id="1066" w:author="Chen Heller" w:date="2023-01-17T14:17:00Z">
        <w:r w:rsidR="00310313">
          <w:t>s</w:t>
        </w:r>
      </w:ins>
      <w:ins w:id="1067" w:author="Chen Heller" w:date="2023-01-17T14:16:00Z">
        <w:r w:rsidR="00727E1E">
          <w:t xml:space="preserve">, </w:t>
        </w:r>
      </w:ins>
      <w:ins w:id="1068" w:author="Chen Heller" w:date="2023-01-17T14:17:00Z">
        <w:r w:rsidR="00310313">
          <w:t xml:space="preserve">a </w:t>
        </w:r>
      </w:ins>
      <w:ins w:id="1069" w:author="Chen Heller" w:date="2023-01-17T14:16:00Z">
        <w:r w:rsidR="00727E1E">
          <w:t xml:space="preserve">sample </w:t>
        </w:r>
      </w:ins>
      <w:ins w:id="1070" w:author="Chen Heller" w:date="2023-01-17T14:17:00Z">
        <w:r w:rsidR="00310313">
          <w:t xml:space="preserve">of </w:t>
        </w:r>
      </w:ins>
      <w:ins w:id="1071" w:author="Chen Heller" w:date="2023-01-17T14:15:00Z">
        <w:r w:rsidR="00BA0B5B">
          <w:t xml:space="preserve">single trial data </w:t>
        </w:r>
      </w:ins>
      <w:ins w:id="1072" w:author="Chen Heller" w:date="2023-01-17T14:16:00Z">
        <w:r w:rsidR="00727E1E">
          <w:t xml:space="preserve">is </w:t>
        </w:r>
      </w:ins>
      <w:ins w:id="1073" w:author="Chen Heller" w:date="2023-01-17T14:15:00Z">
        <w:r w:rsidR="00BA0B5B">
          <w:t xml:space="preserve">presented in </w:t>
        </w:r>
      </w:ins>
      <w:ins w:id="1074" w:author="Chen Heller" w:date="2023-01-17T14:28:00Z">
        <w:r w:rsidR="001578CB">
          <w:t>F</w:t>
        </w:r>
      </w:ins>
      <w:ins w:id="1075" w:author="Chen Heller" w:date="2023-01-17T14:15:00Z">
        <w:r w:rsidR="00BA0B5B">
          <w:t xml:space="preserve">igure [ref]. </w:t>
        </w:r>
      </w:ins>
      <w:ins w:id="1076" w:author="Chen Heller" w:date="2023-01-16T16:49:00Z">
        <w:r w:rsidR="00764059">
          <w:t xml:space="preserve">A </w:t>
        </w:r>
      </w:ins>
      <w:ins w:id="1077" w:author="Chen Heller" w:date="2023-01-17T14:01:00Z">
        <w:r w:rsidR="007B776C">
          <w:t xml:space="preserve">comment by a </w:t>
        </w:r>
      </w:ins>
      <w:ins w:id="1078" w:author="Chen Heller" w:date="2023-01-16T16:51:00Z">
        <w:r w:rsidR="004E28B9">
          <w:t>reviewer</w:t>
        </w:r>
      </w:ins>
      <w:ins w:id="1079" w:author="Chen Heller" w:date="2023-01-17T14:14:00Z">
        <w:r w:rsidR="00BA0B5B">
          <w:t xml:space="preserve">, received after submitting the preregistration document, </w:t>
        </w:r>
      </w:ins>
      <w:ins w:id="1080" w:author="Chen Heller" w:date="2023-01-17T14:21:00Z">
        <w:r w:rsidR="00B47417">
          <w:t>recommended the analysis o</w:t>
        </w:r>
      </w:ins>
      <w:ins w:id="1081" w:author="Chen Heller" w:date="2023-01-17T14:22:00Z">
        <w:r w:rsidR="00B47417">
          <w:t xml:space="preserve">f </w:t>
        </w:r>
      </w:ins>
      <w:ins w:id="1082" w:author="Chen Heller" w:date="2023-01-16T16:46:00Z">
        <w:r w:rsidR="0072366B">
          <w:t>implied endpoint and horizontal velocity.</w:t>
        </w:r>
      </w:ins>
      <w:ins w:id="1083" w:author="Chen Heller" w:date="2023-01-16T16:47:00Z">
        <w:r w:rsidR="000C2E01">
          <w:t xml:space="preserve"> Both measures are sensitive to changes in </w:t>
        </w:r>
      </w:ins>
      <w:ins w:id="1084" w:author="Chen Heller" w:date="2023-01-16T16:50:00Z">
        <w:r w:rsidR="00953299">
          <w:t xml:space="preserve">direction and should therefor </w:t>
        </w:r>
      </w:ins>
      <w:ins w:id="1085" w:author="Chen Heller" w:date="2023-01-16T16:47:00Z">
        <w:r w:rsidR="000C2E01">
          <w:t xml:space="preserve">reflect the </w:t>
        </w:r>
      </w:ins>
      <w:ins w:id="1086" w:author="Chen Heller" w:date="2023-01-16T16:48:00Z">
        <w:r w:rsidR="00695D3D">
          <w:t>participant</w:t>
        </w:r>
      </w:ins>
      <w:ins w:id="1087" w:author="Chen Heller" w:date="2023-01-17T14:29:00Z">
        <w:r w:rsidR="001578CB">
          <w:t>'</w:t>
        </w:r>
      </w:ins>
      <w:ins w:id="1088" w:author="Chen Heller" w:date="2023-01-16T16:48:00Z">
        <w:r w:rsidR="00695D3D">
          <w:t>s intentions earlier than the trajectory</w:t>
        </w:r>
      </w:ins>
      <w:ins w:id="1089" w:author="Chen Heller" w:date="2023-01-16T16:50:00Z">
        <w:r w:rsidR="00953299">
          <w:t xml:space="preserve"> </w:t>
        </w:r>
      </w:ins>
      <w:ins w:id="1090" w:author="Chen Heller" w:date="2023-01-16T15:25:00Z">
        <w:r w:rsidR="00440750">
          <w:t>[</w:t>
        </w:r>
        <w:commentRangeStart w:id="1091"/>
        <w:r w:rsidR="00440750">
          <w:t>ref</w:t>
        </w:r>
        <w:commentRangeEnd w:id="1091"/>
        <w:r w:rsidR="00440750">
          <w:rPr>
            <w:rStyle w:val="CommentReference"/>
          </w:rPr>
          <w:commentReference w:id="1091"/>
        </w:r>
        <w:r w:rsidR="00440750">
          <w:t>]</w:t>
        </w:r>
      </w:ins>
      <w:ins w:id="1092" w:author="Chen Heller" w:date="2023-01-10T10:10:00Z">
        <w:r w:rsidR="005956B2">
          <w:t xml:space="preserve">. </w:t>
        </w:r>
      </w:ins>
      <w:ins w:id="1093" w:author="Chen Heller" w:date="2023-01-10T10:13:00Z">
        <w:r w:rsidR="00097547">
          <w:t xml:space="preserve">Horizontal velocity </w:t>
        </w:r>
      </w:ins>
      <w:ins w:id="1094" w:author="Chen Heller" w:date="2023-01-17T14:23:00Z">
        <w:r w:rsidR="009E648C">
          <w:t xml:space="preserve">was </w:t>
        </w:r>
      </w:ins>
      <w:ins w:id="1095" w:author="Chen Heller" w:date="2023-01-17T14:25:00Z">
        <w:r w:rsidR="00F023E2">
          <w:t>derived</w:t>
        </w:r>
      </w:ins>
      <w:ins w:id="1096" w:author="Chen Heller" w:date="2023-01-17T14:23:00Z">
        <w:r w:rsidR="009E648C">
          <w:t xml:space="preserve"> </w:t>
        </w:r>
      </w:ins>
      <w:ins w:id="1097" w:author="Chen Heller" w:date="2023-01-10T10:14:00Z">
        <w:r w:rsidR="00097547">
          <w:t xml:space="preserve">by dividing the </w:t>
        </w:r>
      </w:ins>
      <w:ins w:id="1098" w:author="Chen Heller" w:date="2023-01-10T10:15:00Z">
        <w:r w:rsidR="00520DBC">
          <w:t xml:space="preserve">distance along the X axis between each two points, by the </w:t>
        </w:r>
        <w:r w:rsidR="00DF171D">
          <w:t>sampling rate</w:t>
        </w:r>
      </w:ins>
      <w:ins w:id="1099" w:author="Chen Heller" w:date="2023-01-17T14:24:00Z">
        <w:r w:rsidR="00D0194C">
          <w:t xml:space="preserve">. </w:t>
        </w:r>
      </w:ins>
      <w:ins w:id="1100" w:author="Chen Heller" w:date="2023-01-17T14:26:00Z">
        <w:r w:rsidR="00F023E2">
          <w:t>A significant congruency effect was found between</w:t>
        </w:r>
      </w:ins>
      <w:ins w:id="1101" w:author="Chen Heller" w:date="2023-01-10T10:21:00Z">
        <w:r w:rsidR="00F077AD">
          <w:t xml:space="preserve"> 170-300ms </w:t>
        </w:r>
      </w:ins>
      <w:ins w:id="1102" w:author="Chen Heller" w:date="2023-01-17T14:26:00Z">
        <w:r w:rsidR="00F023E2">
          <w:t xml:space="preserve">after </w:t>
        </w:r>
      </w:ins>
      <w:ins w:id="1103" w:author="Chen Heller" w:date="2023-01-10T10:21:00Z">
        <w:r w:rsidR="00F077AD">
          <w:t>reaching onset (</w:t>
        </w:r>
      </w:ins>
      <w:ins w:id="1104" w:author="Chen Heller" w:date="2023-01-10T10:23:00Z">
        <w:r w:rsidR="00CA6C1D">
          <w:t>Cohen's d</w:t>
        </w:r>
        <w:r w:rsidR="00CA6C1D">
          <w:rPr>
            <w:vertAlign w:val="subscript"/>
          </w:rPr>
          <w:t>z</w:t>
        </w:r>
        <w:r w:rsidR="00CA6C1D">
          <w:t xml:space="preserve"> = 0.79</w:t>
        </w:r>
      </w:ins>
      <w:ins w:id="1105" w:author="Chen Heller" w:date="2023-01-10T10:21:00Z">
        <w:r w:rsidR="00F077AD">
          <w:t>)</w:t>
        </w:r>
      </w:ins>
      <w:ins w:id="1106" w:author="Chen Heller" w:date="2023-01-17T14:30:00Z">
        <w:r w:rsidR="00490E46">
          <w:t xml:space="preserve">, and similarly in the implied end point measure it was found </w:t>
        </w:r>
      </w:ins>
      <w:ins w:id="1107" w:author="Chen Heller" w:date="2023-01-17T14:26:00Z">
        <w:r w:rsidR="00F023E2">
          <w:t xml:space="preserve">between </w:t>
        </w:r>
      </w:ins>
      <w:ins w:id="1108" w:author="Chen Heller" w:date="2023-01-10T10:24:00Z">
        <w:r w:rsidR="00333FFD">
          <w:t>160-300ms (Cohen's d</w:t>
        </w:r>
        <w:r w:rsidR="00333FFD">
          <w:rPr>
            <w:vertAlign w:val="subscript"/>
          </w:rPr>
          <w:t>z</w:t>
        </w:r>
        <w:r w:rsidR="00333FFD">
          <w:t xml:space="preserve"> = 0.76)</w:t>
        </w:r>
      </w:ins>
      <w:ins w:id="1109" w:author="Chen Heller" w:date="2023-01-10T10:11:00Z">
        <w:r w:rsidR="00A74725">
          <w:t>.</w:t>
        </w:r>
      </w:ins>
      <w:moveTo w:id="1110" w:author="Chen Heller" w:date="2023-01-04T11:14:00Z">
        <w:del w:id="1111" w:author="Chen Heller" w:date="2023-01-10T10:08:00Z">
          <w:r w:rsidDel="001B3B76">
            <w:delText>from 175.66ms to 390.88ms post target onset (24-94% path) as was found using a permutation and clustering procedure (</w:delText>
          </w:r>
          <w:r w:rsidDel="001B3B76">
            <w:fldChar w:fldCharType="begin"/>
          </w:r>
          <w:r w:rsidDel="001B3B76">
            <w:delInstrText xml:space="preserve"> REF _Ref113906821 \h </w:delInstrText>
          </w:r>
        </w:del>
      </w:moveTo>
      <w:del w:id="1112" w:author="Chen Heller" w:date="2023-01-10T10:08:00Z"/>
      <w:moveTo w:id="1113" w:author="Chen Heller" w:date="2023-01-04T11:14:00Z">
        <w:del w:id="1114" w:author="Chen Heller" w:date="2023-01-10T10:08:00Z">
          <w:r w:rsidDel="001B3B76">
            <w:fldChar w:fldCharType="separate"/>
          </w:r>
        </w:del>
        <w:del w:id="1115" w:author="Chen Heller" w:date="2023-01-04T14:57:00Z">
          <w:r w:rsidDel="00C56E28">
            <w:delText xml:space="preserve">Figure </w:delText>
          </w:r>
          <w:r w:rsidDel="00C56E28">
            <w:rPr>
              <w:noProof/>
            </w:rPr>
            <w:delText>6</w:delText>
          </w:r>
        </w:del>
        <w:del w:id="1116" w:author="Chen Heller" w:date="2023-01-10T10:08:00Z">
          <w:r w:rsidDel="001B3B76">
            <w:fldChar w:fldCharType="end"/>
          </w:r>
          <w:r w:rsidDel="001B3B76">
            <w:delText>, (a)).</w:delText>
          </w:r>
        </w:del>
      </w:moveTo>
      <w:moveToRangeEnd w:id="1040"/>
    </w:p>
    <w:p w14:paraId="1C709955" w14:textId="5861FE99" w:rsidR="006119BA" w:rsidRDefault="00F01249" w:rsidP="00FE0AE9">
      <w:del w:id="1117" w:author="Chen Heller" w:date="2023-01-04T16:27:00Z">
        <w:r w:rsidDel="00D77F8D">
          <w:delText xml:space="preserve">As predicted by </w:delText>
        </w:r>
        <w:r w:rsidR="002F313C" w:rsidRPr="002F313C" w:rsidDel="00D77F8D">
          <w:delText>Experiment 2</w:delText>
        </w:r>
        <w:r w:rsidR="00EB57B5" w:rsidDel="00D77F8D">
          <w:delText xml:space="preserve"> </w:delText>
        </w:r>
        <w:r w:rsidR="00C0785D" w:rsidDel="00D77F8D">
          <w:delText>a</w:delText>
        </w:r>
        <w:r w:rsidR="00EB57B5" w:rsidDel="00D77F8D">
          <w:delText xml:space="preserve">nd </w:delText>
        </w:r>
        <w:r w:rsidR="002F313C" w:rsidRPr="002F313C" w:rsidDel="00D77F8D">
          <w:delText>Experiment 3</w:delText>
        </w:r>
        <w:r w:rsidR="00133122" w:rsidDel="00D77F8D">
          <w:delText>,</w:delText>
        </w:r>
        <w:r w:rsidR="00EB57B5" w:rsidDel="00D77F8D">
          <w:delText xml:space="preserve"> </w:delText>
        </w:r>
        <w:r w:rsidR="00133122" w:rsidDel="00D77F8D">
          <w:delText>t</w:delText>
        </w:r>
      </w:del>
      <w:ins w:id="1118" w:author="Chen Heller" w:date="2023-01-04T16:27:00Z">
        <w:r w:rsidR="00D77F8D">
          <w:t>T</w:t>
        </w:r>
      </w:ins>
      <w:r>
        <w:t>he number of excluded trials</w:t>
      </w:r>
      <w:r w:rsidR="001F3AF5">
        <w:t xml:space="preserve"> </w:t>
      </w:r>
      <w:r>
        <w:t>in the reaching task was high and</w:t>
      </w:r>
      <w:r w:rsidR="00367B60">
        <w:t xml:space="preserve"> in fact</w:t>
      </w:r>
      <w:r>
        <w:t xml:space="preserve"> exceeded that of the keyboard task (M</w:t>
      </w:r>
      <w:r>
        <w:rPr>
          <w:vertAlign w:val="subscript"/>
        </w:rPr>
        <w:t>reach</w:t>
      </w:r>
      <w:r>
        <w:t xml:space="preserve"> = </w:t>
      </w:r>
      <w:r w:rsidR="00E24AF9">
        <w:t>128.76</w:t>
      </w:r>
      <w:r>
        <w:t>, SD</w:t>
      </w:r>
      <w:r>
        <w:rPr>
          <w:vertAlign w:val="subscript"/>
        </w:rPr>
        <w:t>reach</w:t>
      </w:r>
      <w:r>
        <w:t xml:space="preserve"> = </w:t>
      </w:r>
      <w:r w:rsidR="00E24AF9">
        <w:t>35.52</w:t>
      </w:r>
      <w:r>
        <w:t>, M</w:t>
      </w:r>
      <w:r>
        <w:rPr>
          <w:vertAlign w:val="subscript"/>
        </w:rPr>
        <w:t>keyboard</w:t>
      </w:r>
      <w:r>
        <w:t xml:space="preserve"> = 5</w:t>
      </w:r>
      <w:r w:rsidR="00E24AF9">
        <w:t>0</w:t>
      </w:r>
      <w:r>
        <w:t>.2, SD</w:t>
      </w:r>
      <w:r>
        <w:rPr>
          <w:vertAlign w:val="subscript"/>
        </w:rPr>
        <w:t>keyboard</w:t>
      </w:r>
      <w:r>
        <w:t xml:space="preserve"> = </w:t>
      </w:r>
      <w:r w:rsidR="00E24AF9">
        <w:t>14.47</w:t>
      </w:r>
      <w:r>
        <w:t>, t</w:t>
      </w:r>
      <w:r w:rsidRPr="005436B9">
        <w:t>(</w:t>
      </w:r>
      <w:r w:rsidR="00FC47E3">
        <w:t>29</w:t>
      </w:r>
      <w:r w:rsidRPr="005436B9">
        <w:t>)</w:t>
      </w:r>
      <w:r>
        <w:t xml:space="preserve"> = </w:t>
      </w:r>
      <w:r w:rsidR="00FC47E3">
        <w:t>12.70</w:t>
      </w:r>
      <w:r>
        <w:t xml:space="preserve">, p </w:t>
      </w:r>
      <w:r w:rsidR="00FC47E3">
        <w:t>&lt;</w:t>
      </w:r>
      <w:r>
        <w:t xml:space="preserve"> 0</w:t>
      </w:r>
      <w:r w:rsidR="00FC47E3">
        <w:t>.001</w:t>
      </w:r>
      <w:r>
        <w:t>, 95% CI [6</w:t>
      </w:r>
      <w:r w:rsidR="00FC47E3">
        <w:t>5</w:t>
      </w:r>
      <w:r>
        <w:t>.</w:t>
      </w:r>
      <w:r w:rsidR="00FC47E3">
        <w:t>91</w:t>
      </w:r>
      <w:r>
        <w:t xml:space="preserve">, </w:t>
      </w:r>
      <w:r w:rsidR="00FC47E3">
        <w:t>91.21</w:t>
      </w:r>
      <w:r>
        <w:t>], Cohen's d</w:t>
      </w:r>
      <w:r>
        <w:rPr>
          <w:vertAlign w:val="subscript"/>
        </w:rPr>
        <w:t>z</w:t>
      </w:r>
      <w:r>
        <w:t xml:space="preserve"> = 2.3</w:t>
      </w:r>
      <w:r w:rsidR="00FC47E3">
        <w:t>1</w:t>
      </w:r>
      <w:r>
        <w:t>)</w:t>
      </w:r>
      <w:r w:rsidR="00EB57B5">
        <w:t>.</w:t>
      </w:r>
      <w:r>
        <w:t xml:space="preserve"> </w:t>
      </w:r>
      <w:r w:rsidR="00EB57B5">
        <w:t>F</w:t>
      </w:r>
      <w:r>
        <w:t xml:space="preserve">urther inspection </w:t>
      </w:r>
      <w:r w:rsidR="00EB57B5">
        <w:t xml:space="preserve">however </w:t>
      </w:r>
      <w:r>
        <w:t>reveal</w:t>
      </w:r>
      <w:r w:rsidR="00EB57B5">
        <w:t>ed</w:t>
      </w:r>
      <w:r>
        <w:t xml:space="preserve"> this was true for late responses </w:t>
      </w:r>
      <w:r w:rsidR="003A5BBB">
        <w:t>and</w:t>
      </w:r>
      <w:r>
        <w:t xml:space="preserve"> early responses </w:t>
      </w:r>
      <w:r w:rsidR="003A5BBB">
        <w:t>b</w:t>
      </w:r>
      <w:r>
        <w:t xml:space="preserve">ut not for incorrect answers </w:t>
      </w:r>
      <w:r w:rsidR="00531D8F">
        <w:t>which were less common in the reaching</w:t>
      </w:r>
      <w:r w:rsidR="00753D9C">
        <w:t xml:space="preserve"> task</w:t>
      </w:r>
      <w:r w:rsidR="007C13FD">
        <w:t xml:space="preserve"> (for an elaborative description of the excluded trials see</w:t>
      </w:r>
      <w:ins w:id="1119" w:author="Chen Heller" w:date="2023-01-17T14:31:00Z">
        <w:r w:rsidR="005766DD">
          <w:t xml:space="preserve"> </w:t>
        </w:r>
      </w:ins>
      <w:del w:id="1120" w:author="Chen Heller" w:date="2023-01-17T14:31:00Z">
        <w:r w:rsidR="007C13FD" w:rsidDel="005766DD">
          <w:delText xml:space="preserve"> </w:delText>
        </w:r>
      </w:del>
      <w:ins w:id="1121" w:author="Chen Heller" w:date="2023-01-17T14:31:00Z">
        <w:r w:rsidR="005766DD">
          <w:t>Supplementary Table [ref]</w:t>
        </w:r>
      </w:ins>
      <w:del w:id="1122" w:author="Chen Heller" w:date="2023-01-17T14:31:00Z">
        <w:r w:rsidR="006A1DF9" w:rsidDel="005766DD">
          <w:fldChar w:fldCharType="begin"/>
        </w:r>
        <w:r w:rsidR="006A1DF9" w:rsidDel="005766DD">
          <w:delInstrText xml:space="preserve"> REF _Ref114130105 \h </w:delInstrText>
        </w:r>
        <w:r w:rsidR="006A1DF9" w:rsidDel="005766DD">
          <w:fldChar w:fldCharType="separate"/>
        </w:r>
        <w:r w:rsidR="00C56E28" w:rsidDel="005766DD">
          <w:delText xml:space="preserve">Supplementary Table </w:delText>
        </w:r>
        <w:r w:rsidR="00C56E28" w:rsidDel="005766DD">
          <w:rPr>
            <w:noProof/>
          </w:rPr>
          <w:delText>2</w:delText>
        </w:r>
        <w:r w:rsidR="006A1DF9" w:rsidDel="005766DD">
          <w:fldChar w:fldCharType="end"/>
        </w:r>
      </w:del>
      <w:r w:rsidR="007C13FD">
        <w:t>)</w:t>
      </w:r>
      <w:r>
        <w:t>.</w:t>
      </w:r>
    </w:p>
    <w:p w14:paraId="4CE0605F" w14:textId="5C75BE7B" w:rsidR="00774E47" w:rsidRDefault="00D60972" w:rsidP="008A0F94">
      <w:pPr>
        <w:jc w:val="left"/>
      </w:pPr>
      <w:r>
        <w:br w:type="page"/>
      </w:r>
    </w:p>
    <w:p w14:paraId="53CA5193" w14:textId="214C4E2C" w:rsidR="002436A8" w:rsidRDefault="002436A8" w:rsidP="005436B9">
      <w:pPr>
        <w:pStyle w:val="Caption"/>
      </w:pPr>
      <w:bookmarkStart w:id="1123" w:name="_Ref114068072"/>
      <w:commentRangeStart w:id="1124"/>
      <w:r>
        <w:lastRenderedPageBreak/>
        <w:t xml:space="preserve">Table </w:t>
      </w:r>
      <w:fldSimple w:instr=" SEQ Table \* ARABIC ">
        <w:ins w:id="1125" w:author="Chen Heller" w:date="2023-01-04T14:57:00Z">
          <w:r w:rsidR="00C56E28">
            <w:rPr>
              <w:noProof/>
            </w:rPr>
            <w:t>1</w:t>
          </w:r>
        </w:ins>
        <w:del w:id="1126" w:author="Chen Heller" w:date="2023-01-04T14:57:00Z">
          <w:r w:rsidR="003251EA" w:rsidDel="00C56E28">
            <w:rPr>
              <w:noProof/>
            </w:rPr>
            <w:delText>4</w:delText>
          </w:r>
        </w:del>
      </w:fldSimple>
      <w:bookmarkEnd w:id="1123"/>
      <w:r>
        <w:t>. Results of Experiment 4</w:t>
      </w:r>
      <w:commentRangeEnd w:id="1124"/>
      <w:r w:rsidR="00851859">
        <w:rPr>
          <w:rStyle w:val="CommentReference"/>
          <w:i w:val="0"/>
          <w:iCs w:val="0"/>
          <w:color w:val="auto"/>
        </w:rPr>
        <w:commentReference w:id="1124"/>
      </w:r>
    </w:p>
    <w:tbl>
      <w:tblPr>
        <w:tblStyle w:val="TableGrid"/>
        <w:tblW w:w="1020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1127" w:author="Chen Heller" w:date="2023-01-09T11:22:00Z">
          <w:tblPr>
            <w:tblStyle w:val="TableGrid"/>
            <w:tblW w:w="1020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284"/>
        <w:gridCol w:w="2269"/>
        <w:gridCol w:w="1701"/>
        <w:gridCol w:w="1701"/>
        <w:gridCol w:w="708"/>
        <w:gridCol w:w="1134"/>
        <w:gridCol w:w="1701"/>
        <w:gridCol w:w="709"/>
        <w:tblGridChange w:id="1128">
          <w:tblGrid>
            <w:gridCol w:w="284"/>
            <w:gridCol w:w="2269"/>
            <w:gridCol w:w="1701"/>
            <w:gridCol w:w="1701"/>
            <w:gridCol w:w="708"/>
            <w:gridCol w:w="1134"/>
            <w:gridCol w:w="1701"/>
            <w:gridCol w:w="709"/>
          </w:tblGrid>
        </w:tblGridChange>
      </w:tblGrid>
      <w:tr w:rsidR="001D2361" w14:paraId="010F9CD6" w14:textId="77777777" w:rsidTr="00E875AF">
        <w:trPr>
          <w:trHeight w:val="510"/>
          <w:trPrChange w:id="1129" w:author="Chen Heller" w:date="2023-01-09T11:22:00Z">
            <w:trPr>
              <w:trHeight w:val="510"/>
            </w:trPr>
          </w:trPrChange>
        </w:trPr>
        <w:tc>
          <w:tcPr>
            <w:tcW w:w="284" w:type="dxa"/>
            <w:tcBorders>
              <w:top w:val="single" w:sz="12" w:space="0" w:color="auto"/>
            </w:tcBorders>
            <w:tcPrChange w:id="1130" w:author="Chen Heller" w:date="2023-01-09T11:22:00Z">
              <w:tcPr>
                <w:tcW w:w="284" w:type="dxa"/>
                <w:tcBorders>
                  <w:top w:val="single" w:sz="12" w:space="0" w:color="auto"/>
                </w:tcBorders>
              </w:tcPr>
            </w:tcPrChange>
          </w:tcPr>
          <w:p w14:paraId="140CFCFF" w14:textId="77777777" w:rsidR="001D2361" w:rsidRDefault="001D2361" w:rsidP="001D2361">
            <w:pPr>
              <w:ind w:firstLine="0"/>
            </w:pPr>
          </w:p>
        </w:tc>
        <w:tc>
          <w:tcPr>
            <w:tcW w:w="2269" w:type="dxa"/>
            <w:tcBorders>
              <w:top w:val="single" w:sz="12" w:space="0" w:color="auto"/>
            </w:tcBorders>
            <w:tcPrChange w:id="1131" w:author="Chen Heller" w:date="2023-01-09T11:22:00Z">
              <w:tcPr>
                <w:tcW w:w="2269" w:type="dxa"/>
                <w:tcBorders>
                  <w:top w:val="single" w:sz="12" w:space="0" w:color="auto"/>
                </w:tcBorders>
              </w:tcPr>
            </w:tcPrChange>
          </w:tcPr>
          <w:p w14:paraId="51526E05" w14:textId="77777777" w:rsidR="001D2361" w:rsidRDefault="001D2361" w:rsidP="001D2361">
            <w:pPr>
              <w:ind w:firstLine="0"/>
            </w:pPr>
          </w:p>
        </w:tc>
        <w:tc>
          <w:tcPr>
            <w:tcW w:w="1701" w:type="dxa"/>
            <w:tcBorders>
              <w:top w:val="single" w:sz="12" w:space="0" w:color="auto"/>
              <w:bottom w:val="single" w:sz="12" w:space="0" w:color="auto"/>
            </w:tcBorders>
            <w:tcPrChange w:id="1132" w:author="Chen Heller" w:date="2023-01-09T11:22:00Z">
              <w:tcPr>
                <w:tcW w:w="1701" w:type="dxa"/>
                <w:tcBorders>
                  <w:top w:val="single" w:sz="12" w:space="0" w:color="auto"/>
                  <w:bottom w:val="single" w:sz="12" w:space="0" w:color="auto"/>
                </w:tcBorders>
              </w:tcPr>
            </w:tcPrChange>
          </w:tcPr>
          <w:p w14:paraId="6253962C" w14:textId="77777777" w:rsidR="001D2361" w:rsidRPr="00EA2CED" w:rsidRDefault="001D2361" w:rsidP="001D2361">
            <w:pPr>
              <w:ind w:firstLine="0"/>
              <w:jc w:val="center"/>
              <w:rPr>
                <w:b/>
                <w:bCs/>
              </w:rPr>
            </w:pPr>
            <w:r w:rsidRPr="00EA2CED">
              <w:rPr>
                <w:b/>
                <w:bCs/>
              </w:rPr>
              <w:t>Congruent</w:t>
            </w:r>
          </w:p>
        </w:tc>
        <w:tc>
          <w:tcPr>
            <w:tcW w:w="1701" w:type="dxa"/>
            <w:tcBorders>
              <w:top w:val="single" w:sz="12" w:space="0" w:color="auto"/>
              <w:bottom w:val="single" w:sz="12" w:space="0" w:color="auto"/>
            </w:tcBorders>
            <w:tcPrChange w:id="1133" w:author="Chen Heller" w:date="2023-01-09T11:22:00Z">
              <w:tcPr>
                <w:tcW w:w="1701" w:type="dxa"/>
                <w:tcBorders>
                  <w:top w:val="single" w:sz="12" w:space="0" w:color="auto"/>
                  <w:bottom w:val="single" w:sz="12" w:space="0" w:color="auto"/>
                </w:tcBorders>
              </w:tcPr>
            </w:tcPrChange>
          </w:tcPr>
          <w:p w14:paraId="3BB50674" w14:textId="77777777" w:rsidR="001D2361" w:rsidRPr="00EA2CED" w:rsidRDefault="001D2361" w:rsidP="005436B9">
            <w:pPr>
              <w:ind w:firstLine="0"/>
              <w:jc w:val="center"/>
              <w:rPr>
                <w:b/>
                <w:bCs/>
              </w:rPr>
            </w:pPr>
            <w:r w:rsidRPr="00EA2CED">
              <w:rPr>
                <w:b/>
                <w:bCs/>
              </w:rPr>
              <w:t>Incongruent</w:t>
            </w:r>
          </w:p>
        </w:tc>
        <w:tc>
          <w:tcPr>
            <w:tcW w:w="708" w:type="dxa"/>
            <w:tcBorders>
              <w:top w:val="single" w:sz="12" w:space="0" w:color="auto"/>
            </w:tcBorders>
            <w:tcPrChange w:id="1134" w:author="Chen Heller" w:date="2023-01-09T11:22:00Z">
              <w:tcPr>
                <w:tcW w:w="708" w:type="dxa"/>
                <w:tcBorders>
                  <w:top w:val="single" w:sz="12" w:space="0" w:color="auto"/>
                </w:tcBorders>
              </w:tcPr>
            </w:tcPrChange>
          </w:tcPr>
          <w:p w14:paraId="2AC55C45" w14:textId="77777777" w:rsidR="001D2361" w:rsidRPr="00EA2CED" w:rsidRDefault="001D2361" w:rsidP="001D2361">
            <w:pPr>
              <w:ind w:firstLine="0"/>
              <w:jc w:val="center"/>
              <w:rPr>
                <w:b/>
                <w:bCs/>
              </w:rPr>
            </w:pPr>
          </w:p>
        </w:tc>
        <w:tc>
          <w:tcPr>
            <w:tcW w:w="1134" w:type="dxa"/>
            <w:tcBorders>
              <w:top w:val="single" w:sz="12" w:space="0" w:color="auto"/>
            </w:tcBorders>
            <w:tcPrChange w:id="1135" w:author="Chen Heller" w:date="2023-01-09T11:22:00Z">
              <w:tcPr>
                <w:tcW w:w="1134" w:type="dxa"/>
                <w:tcBorders>
                  <w:top w:val="single" w:sz="12" w:space="0" w:color="auto"/>
                </w:tcBorders>
              </w:tcPr>
            </w:tcPrChange>
          </w:tcPr>
          <w:p w14:paraId="70718B85" w14:textId="77777777" w:rsidR="001D2361" w:rsidRPr="00EA2CED" w:rsidRDefault="001D2361" w:rsidP="001D2361">
            <w:pPr>
              <w:ind w:firstLine="0"/>
              <w:jc w:val="center"/>
              <w:rPr>
                <w:b/>
                <w:bCs/>
              </w:rPr>
            </w:pPr>
          </w:p>
        </w:tc>
        <w:tc>
          <w:tcPr>
            <w:tcW w:w="1701" w:type="dxa"/>
            <w:tcBorders>
              <w:top w:val="single" w:sz="12" w:space="0" w:color="auto"/>
            </w:tcBorders>
            <w:tcPrChange w:id="1136" w:author="Chen Heller" w:date="2023-01-09T11:22:00Z">
              <w:tcPr>
                <w:tcW w:w="1701" w:type="dxa"/>
                <w:tcBorders>
                  <w:top w:val="single" w:sz="12" w:space="0" w:color="auto"/>
                </w:tcBorders>
              </w:tcPr>
            </w:tcPrChange>
          </w:tcPr>
          <w:p w14:paraId="4F025FF5" w14:textId="77777777" w:rsidR="001D2361" w:rsidRDefault="001D2361" w:rsidP="001D2361">
            <w:pPr>
              <w:ind w:firstLine="0"/>
            </w:pPr>
          </w:p>
        </w:tc>
        <w:tc>
          <w:tcPr>
            <w:tcW w:w="709" w:type="dxa"/>
            <w:tcBorders>
              <w:top w:val="single" w:sz="12" w:space="0" w:color="auto"/>
            </w:tcBorders>
            <w:tcPrChange w:id="1137" w:author="Chen Heller" w:date="2023-01-09T11:22:00Z">
              <w:tcPr>
                <w:tcW w:w="709" w:type="dxa"/>
                <w:tcBorders>
                  <w:top w:val="single" w:sz="12" w:space="0" w:color="auto"/>
                </w:tcBorders>
              </w:tcPr>
            </w:tcPrChange>
          </w:tcPr>
          <w:p w14:paraId="2928108C" w14:textId="77777777" w:rsidR="001D2361" w:rsidRDefault="001D2361" w:rsidP="001D2361">
            <w:pPr>
              <w:ind w:firstLine="0"/>
            </w:pPr>
          </w:p>
        </w:tc>
      </w:tr>
      <w:tr w:rsidR="001D2361" w14:paraId="3A036BAF" w14:textId="77777777" w:rsidTr="00E875AF">
        <w:trPr>
          <w:trHeight w:val="254"/>
          <w:trPrChange w:id="1138" w:author="Chen Heller" w:date="2023-01-09T11:22:00Z">
            <w:trPr>
              <w:trHeight w:val="254"/>
            </w:trPr>
          </w:trPrChange>
        </w:trPr>
        <w:tc>
          <w:tcPr>
            <w:tcW w:w="284" w:type="dxa"/>
            <w:tcBorders>
              <w:bottom w:val="single" w:sz="12" w:space="0" w:color="auto"/>
            </w:tcBorders>
            <w:tcPrChange w:id="1139" w:author="Chen Heller" w:date="2023-01-09T11:22:00Z">
              <w:tcPr>
                <w:tcW w:w="284" w:type="dxa"/>
                <w:tcBorders>
                  <w:bottom w:val="single" w:sz="12" w:space="0" w:color="auto"/>
                </w:tcBorders>
              </w:tcPr>
            </w:tcPrChange>
          </w:tcPr>
          <w:p w14:paraId="4F006647" w14:textId="77777777" w:rsidR="001D2361" w:rsidRPr="00EA2CED" w:rsidRDefault="001D2361" w:rsidP="001D2361">
            <w:pPr>
              <w:ind w:firstLine="0"/>
              <w:rPr>
                <w:b/>
                <w:bCs/>
              </w:rPr>
            </w:pPr>
          </w:p>
        </w:tc>
        <w:tc>
          <w:tcPr>
            <w:tcW w:w="2269" w:type="dxa"/>
            <w:tcBorders>
              <w:bottom w:val="single" w:sz="12" w:space="0" w:color="auto"/>
            </w:tcBorders>
            <w:tcPrChange w:id="1140" w:author="Chen Heller" w:date="2023-01-09T11:22:00Z">
              <w:tcPr>
                <w:tcW w:w="2269" w:type="dxa"/>
                <w:tcBorders>
                  <w:bottom w:val="single" w:sz="12" w:space="0" w:color="auto"/>
                </w:tcBorders>
              </w:tcPr>
            </w:tcPrChange>
          </w:tcPr>
          <w:p w14:paraId="5D6095E6" w14:textId="77777777" w:rsidR="001D2361" w:rsidRPr="00EA2CED" w:rsidRDefault="001D2361" w:rsidP="001D2361">
            <w:pPr>
              <w:ind w:firstLine="0"/>
              <w:rPr>
                <w:b/>
                <w:bCs/>
              </w:rPr>
            </w:pPr>
          </w:p>
        </w:tc>
        <w:tc>
          <w:tcPr>
            <w:tcW w:w="1701" w:type="dxa"/>
            <w:tcBorders>
              <w:top w:val="single" w:sz="12" w:space="0" w:color="auto"/>
              <w:bottom w:val="single" w:sz="12" w:space="0" w:color="auto"/>
            </w:tcBorders>
            <w:tcPrChange w:id="1141" w:author="Chen Heller" w:date="2023-01-09T11:22:00Z">
              <w:tcPr>
                <w:tcW w:w="1701" w:type="dxa"/>
                <w:tcBorders>
                  <w:top w:val="single" w:sz="12" w:space="0" w:color="auto"/>
                  <w:bottom w:val="single" w:sz="12" w:space="0" w:color="auto"/>
                </w:tcBorders>
              </w:tcPr>
            </w:tcPrChange>
          </w:tcPr>
          <w:p w14:paraId="5D637145" w14:textId="77777777" w:rsidR="001D2361" w:rsidRPr="00EA2CED" w:rsidRDefault="001D2361" w:rsidP="001D2361">
            <w:pPr>
              <w:ind w:firstLine="0"/>
              <w:rPr>
                <w:b/>
                <w:bCs/>
              </w:rPr>
            </w:pPr>
            <w:r>
              <w:rPr>
                <w:b/>
                <w:bCs/>
              </w:rPr>
              <w:t>M (SD)</w:t>
            </w:r>
          </w:p>
        </w:tc>
        <w:tc>
          <w:tcPr>
            <w:tcW w:w="1701" w:type="dxa"/>
            <w:tcBorders>
              <w:top w:val="single" w:sz="12" w:space="0" w:color="auto"/>
              <w:bottom w:val="single" w:sz="12" w:space="0" w:color="auto"/>
            </w:tcBorders>
            <w:tcPrChange w:id="1142" w:author="Chen Heller" w:date="2023-01-09T11:22:00Z">
              <w:tcPr>
                <w:tcW w:w="1701" w:type="dxa"/>
                <w:tcBorders>
                  <w:top w:val="single" w:sz="12" w:space="0" w:color="auto"/>
                  <w:bottom w:val="single" w:sz="12" w:space="0" w:color="auto"/>
                </w:tcBorders>
              </w:tcPr>
            </w:tcPrChange>
          </w:tcPr>
          <w:p w14:paraId="4AFD404E" w14:textId="77777777" w:rsidR="001D2361" w:rsidRPr="00EA2CED" w:rsidRDefault="001D2361" w:rsidP="001D2361">
            <w:pPr>
              <w:ind w:firstLine="0"/>
              <w:rPr>
                <w:b/>
                <w:bCs/>
              </w:rPr>
            </w:pPr>
            <w:r>
              <w:rPr>
                <w:b/>
                <w:bCs/>
              </w:rPr>
              <w:t>M (SD)</w:t>
            </w:r>
          </w:p>
        </w:tc>
        <w:tc>
          <w:tcPr>
            <w:tcW w:w="708" w:type="dxa"/>
            <w:tcBorders>
              <w:bottom w:val="single" w:sz="12" w:space="0" w:color="auto"/>
            </w:tcBorders>
            <w:tcPrChange w:id="1143" w:author="Chen Heller" w:date="2023-01-09T11:22:00Z">
              <w:tcPr>
                <w:tcW w:w="708" w:type="dxa"/>
                <w:tcBorders>
                  <w:bottom w:val="single" w:sz="12" w:space="0" w:color="auto"/>
                </w:tcBorders>
              </w:tcPr>
            </w:tcPrChange>
          </w:tcPr>
          <w:p w14:paraId="7098BAD0" w14:textId="77777777" w:rsidR="001D2361" w:rsidRPr="00EA2CED" w:rsidRDefault="001D2361" w:rsidP="001D2361">
            <w:pPr>
              <w:ind w:firstLine="0"/>
              <w:rPr>
                <w:b/>
                <w:bCs/>
              </w:rPr>
            </w:pPr>
            <w:r>
              <w:rPr>
                <w:b/>
                <w:bCs/>
              </w:rPr>
              <w:t>t(29)</w:t>
            </w:r>
          </w:p>
        </w:tc>
        <w:tc>
          <w:tcPr>
            <w:tcW w:w="1134" w:type="dxa"/>
            <w:tcBorders>
              <w:bottom w:val="single" w:sz="12" w:space="0" w:color="auto"/>
            </w:tcBorders>
            <w:tcPrChange w:id="1144" w:author="Chen Heller" w:date="2023-01-09T11:22:00Z">
              <w:tcPr>
                <w:tcW w:w="1134" w:type="dxa"/>
                <w:tcBorders>
                  <w:bottom w:val="single" w:sz="12" w:space="0" w:color="auto"/>
                </w:tcBorders>
              </w:tcPr>
            </w:tcPrChange>
          </w:tcPr>
          <w:p w14:paraId="2E43AC88" w14:textId="77777777" w:rsidR="001D2361" w:rsidRPr="00EA2CED" w:rsidRDefault="001D2361" w:rsidP="001D2361">
            <w:pPr>
              <w:ind w:firstLine="0"/>
              <w:rPr>
                <w:b/>
                <w:bCs/>
              </w:rPr>
            </w:pPr>
            <w:r>
              <w:rPr>
                <w:b/>
                <w:bCs/>
              </w:rPr>
              <w:t>p</w:t>
            </w:r>
          </w:p>
        </w:tc>
        <w:tc>
          <w:tcPr>
            <w:tcW w:w="1701" w:type="dxa"/>
            <w:tcBorders>
              <w:bottom w:val="single" w:sz="12" w:space="0" w:color="auto"/>
            </w:tcBorders>
            <w:tcPrChange w:id="1145" w:author="Chen Heller" w:date="2023-01-09T11:22:00Z">
              <w:tcPr>
                <w:tcW w:w="1701" w:type="dxa"/>
                <w:tcBorders>
                  <w:bottom w:val="single" w:sz="12" w:space="0" w:color="auto"/>
                </w:tcBorders>
              </w:tcPr>
            </w:tcPrChange>
          </w:tcPr>
          <w:p w14:paraId="753EB7B1" w14:textId="77777777" w:rsidR="001D2361" w:rsidRPr="00EA2CED" w:rsidRDefault="001D2361" w:rsidP="001D2361">
            <w:pPr>
              <w:ind w:firstLine="0"/>
              <w:rPr>
                <w:b/>
                <w:bCs/>
              </w:rPr>
            </w:pPr>
            <w:r>
              <w:rPr>
                <w:b/>
                <w:bCs/>
              </w:rPr>
              <w:t>CI</w:t>
            </w:r>
          </w:p>
        </w:tc>
        <w:tc>
          <w:tcPr>
            <w:tcW w:w="709" w:type="dxa"/>
            <w:tcBorders>
              <w:bottom w:val="single" w:sz="12" w:space="0" w:color="auto"/>
            </w:tcBorders>
            <w:tcPrChange w:id="1146" w:author="Chen Heller" w:date="2023-01-09T11:22:00Z">
              <w:tcPr>
                <w:tcW w:w="709" w:type="dxa"/>
                <w:tcBorders>
                  <w:bottom w:val="single" w:sz="12" w:space="0" w:color="auto"/>
                </w:tcBorders>
              </w:tcPr>
            </w:tcPrChange>
          </w:tcPr>
          <w:p w14:paraId="0219FCC9" w14:textId="77777777" w:rsidR="001D2361" w:rsidRPr="00EA2CED" w:rsidRDefault="001D2361" w:rsidP="001D2361">
            <w:pPr>
              <w:ind w:firstLine="0"/>
              <w:rPr>
                <w:b/>
                <w:bCs/>
              </w:rPr>
            </w:pPr>
            <w:r>
              <w:rPr>
                <w:b/>
                <w:bCs/>
              </w:rPr>
              <w:t>d</w:t>
            </w:r>
          </w:p>
        </w:tc>
      </w:tr>
      <w:tr w:rsidR="001D2361" w14:paraId="2B67655A" w14:textId="77777777" w:rsidTr="00E875AF">
        <w:trPr>
          <w:trHeight w:val="313"/>
          <w:trPrChange w:id="1147" w:author="Chen Heller" w:date="2023-01-09T11:22:00Z">
            <w:trPr>
              <w:trHeight w:val="313"/>
            </w:trPr>
          </w:trPrChange>
        </w:trPr>
        <w:tc>
          <w:tcPr>
            <w:tcW w:w="10207" w:type="dxa"/>
            <w:gridSpan w:val="8"/>
            <w:tcBorders>
              <w:top w:val="single" w:sz="12" w:space="0" w:color="auto"/>
            </w:tcBorders>
            <w:tcPrChange w:id="1148" w:author="Chen Heller" w:date="2023-01-09T11:22:00Z">
              <w:tcPr>
                <w:tcW w:w="10207" w:type="dxa"/>
                <w:gridSpan w:val="8"/>
                <w:tcBorders>
                  <w:top w:val="single" w:sz="12" w:space="0" w:color="auto"/>
                </w:tcBorders>
              </w:tcPr>
            </w:tcPrChange>
          </w:tcPr>
          <w:p w14:paraId="3046E90D" w14:textId="77777777" w:rsidR="001D2361" w:rsidRDefault="001D2361" w:rsidP="001D2361">
            <w:pPr>
              <w:ind w:firstLine="0"/>
            </w:pPr>
            <w:r>
              <w:rPr>
                <w:b/>
                <w:bCs/>
              </w:rPr>
              <w:t>Reaching</w:t>
            </w:r>
          </w:p>
        </w:tc>
      </w:tr>
      <w:tr w:rsidR="001D2361" w14:paraId="169766B4" w14:textId="77777777" w:rsidTr="00E875AF">
        <w:trPr>
          <w:trHeight w:val="490"/>
          <w:trPrChange w:id="1149" w:author="Chen Heller" w:date="2023-01-09T11:22:00Z">
            <w:trPr>
              <w:trHeight w:val="490"/>
            </w:trPr>
          </w:trPrChange>
        </w:trPr>
        <w:tc>
          <w:tcPr>
            <w:tcW w:w="284" w:type="dxa"/>
            <w:vMerge w:val="restart"/>
            <w:tcBorders>
              <w:bottom w:val="single" w:sz="12" w:space="0" w:color="auto"/>
            </w:tcBorders>
            <w:tcPrChange w:id="1150" w:author="Chen Heller" w:date="2023-01-09T11:22:00Z">
              <w:tcPr>
                <w:tcW w:w="284" w:type="dxa"/>
                <w:vMerge w:val="restart"/>
                <w:tcBorders>
                  <w:bottom w:val="single" w:sz="12" w:space="0" w:color="auto"/>
                </w:tcBorders>
              </w:tcPr>
            </w:tcPrChange>
          </w:tcPr>
          <w:p w14:paraId="38A7E811" w14:textId="77777777" w:rsidR="001D2361" w:rsidRPr="00EA2CED" w:rsidRDefault="001D2361" w:rsidP="001D2361">
            <w:pPr>
              <w:ind w:firstLine="0"/>
              <w:rPr>
                <w:b/>
                <w:bCs/>
              </w:rPr>
            </w:pPr>
          </w:p>
        </w:tc>
        <w:tc>
          <w:tcPr>
            <w:tcW w:w="2269" w:type="dxa"/>
            <w:tcPrChange w:id="1151" w:author="Chen Heller" w:date="2023-01-09T11:22:00Z">
              <w:tcPr>
                <w:tcW w:w="2269" w:type="dxa"/>
              </w:tcPr>
            </w:tcPrChange>
          </w:tcPr>
          <w:p w14:paraId="1C7E9AC3" w14:textId="77777777" w:rsidR="001D2361" w:rsidRPr="00EA2CED" w:rsidRDefault="001D2361" w:rsidP="001D2361">
            <w:pPr>
              <w:ind w:firstLine="0"/>
              <w:rPr>
                <w:b/>
                <w:bCs/>
              </w:rPr>
            </w:pPr>
            <w:r w:rsidRPr="00EA2CED">
              <w:rPr>
                <w:b/>
                <w:bCs/>
              </w:rPr>
              <w:t>Reach area</w:t>
            </w:r>
          </w:p>
        </w:tc>
        <w:tc>
          <w:tcPr>
            <w:tcW w:w="1701" w:type="dxa"/>
            <w:tcPrChange w:id="1152" w:author="Chen Heller" w:date="2023-01-09T11:22:00Z">
              <w:tcPr>
                <w:tcW w:w="1701" w:type="dxa"/>
              </w:tcPr>
            </w:tcPrChange>
          </w:tcPr>
          <w:p w14:paraId="4003E25D" w14:textId="77777777" w:rsidR="001D2361" w:rsidRDefault="001D2361" w:rsidP="001D2361">
            <w:pPr>
              <w:ind w:firstLine="0"/>
            </w:pPr>
            <w:r>
              <w:t>2.09 (0.51)</w:t>
            </w:r>
          </w:p>
        </w:tc>
        <w:tc>
          <w:tcPr>
            <w:tcW w:w="1701" w:type="dxa"/>
            <w:tcPrChange w:id="1153" w:author="Chen Heller" w:date="2023-01-09T11:22:00Z">
              <w:tcPr>
                <w:tcW w:w="1701" w:type="dxa"/>
              </w:tcPr>
            </w:tcPrChange>
          </w:tcPr>
          <w:p w14:paraId="700FD41D" w14:textId="77777777" w:rsidR="001D2361" w:rsidRDefault="001D2361" w:rsidP="001D2361">
            <w:pPr>
              <w:ind w:firstLine="0"/>
            </w:pPr>
            <w:r>
              <w:t>1.74 (0.49)</w:t>
            </w:r>
          </w:p>
        </w:tc>
        <w:tc>
          <w:tcPr>
            <w:tcW w:w="708" w:type="dxa"/>
            <w:tcPrChange w:id="1154" w:author="Chen Heller" w:date="2023-01-09T11:22:00Z">
              <w:tcPr>
                <w:tcW w:w="708" w:type="dxa"/>
              </w:tcPr>
            </w:tcPrChange>
          </w:tcPr>
          <w:p w14:paraId="2A493D92" w14:textId="4C72C7C0" w:rsidR="001D2361" w:rsidRDefault="00C67208" w:rsidP="001D2361">
            <w:pPr>
              <w:ind w:firstLine="0"/>
            </w:pPr>
            <w:ins w:id="1155" w:author="Chen Heller" w:date="2023-01-16T11:46:00Z">
              <w:r>
                <w:t>3.75</w:t>
              </w:r>
            </w:ins>
          </w:p>
        </w:tc>
        <w:tc>
          <w:tcPr>
            <w:tcW w:w="1134" w:type="dxa"/>
            <w:tcPrChange w:id="1156" w:author="Chen Heller" w:date="2023-01-09T11:22:00Z">
              <w:tcPr>
                <w:tcW w:w="1134" w:type="dxa"/>
              </w:tcPr>
            </w:tcPrChange>
          </w:tcPr>
          <w:p w14:paraId="56CBC635" w14:textId="4E90E834" w:rsidR="001D2361" w:rsidRDefault="00C67208" w:rsidP="001D2361">
            <w:pPr>
              <w:ind w:firstLine="0"/>
            </w:pPr>
            <w:ins w:id="1157" w:author="Chen Heller" w:date="2023-01-16T11:46:00Z">
              <w:r>
                <w:t>&lt;</w:t>
              </w:r>
            </w:ins>
            <w:r w:rsidR="001D2361">
              <w:t>0.001*</w:t>
            </w:r>
          </w:p>
        </w:tc>
        <w:tc>
          <w:tcPr>
            <w:tcW w:w="1701" w:type="dxa"/>
            <w:tcPrChange w:id="1158" w:author="Chen Heller" w:date="2023-01-09T11:22:00Z">
              <w:tcPr>
                <w:tcW w:w="1701" w:type="dxa"/>
              </w:tcPr>
            </w:tcPrChange>
          </w:tcPr>
          <w:p w14:paraId="627FB39F" w14:textId="22FC44AE" w:rsidR="001D2361" w:rsidRDefault="001D2361" w:rsidP="001D2361">
            <w:pPr>
              <w:ind w:firstLine="0"/>
            </w:pPr>
            <w:r>
              <w:t>0.</w:t>
            </w:r>
            <w:del w:id="1159" w:author="Chen Heller" w:date="2023-01-16T11:46:00Z">
              <w:r w:rsidDel="001D39A8">
                <w:delText>16</w:delText>
              </w:r>
            </w:del>
            <w:ins w:id="1160" w:author="Chen Heller" w:date="2023-01-16T11:46:00Z">
              <w:r w:rsidR="001D39A8">
                <w:t>15</w:t>
              </w:r>
            </w:ins>
            <w:r>
              <w:t>, 0.</w:t>
            </w:r>
            <w:del w:id="1161" w:author="Chen Heller" w:date="2023-01-16T11:46:00Z">
              <w:r w:rsidDel="001D39A8">
                <w:delText>52</w:delText>
              </w:r>
            </w:del>
            <w:ins w:id="1162" w:author="Chen Heller" w:date="2023-01-16T11:46:00Z">
              <w:r w:rsidR="001D39A8">
                <w:t>53</w:t>
              </w:r>
            </w:ins>
          </w:p>
        </w:tc>
        <w:tc>
          <w:tcPr>
            <w:tcW w:w="709" w:type="dxa"/>
            <w:tcPrChange w:id="1163" w:author="Chen Heller" w:date="2023-01-09T11:22:00Z">
              <w:tcPr>
                <w:tcW w:w="709" w:type="dxa"/>
              </w:tcPr>
            </w:tcPrChange>
          </w:tcPr>
          <w:p w14:paraId="581AC8D5" w14:textId="72C4894C" w:rsidR="001D2361" w:rsidRDefault="001D2361" w:rsidP="001D2361">
            <w:pPr>
              <w:ind w:firstLine="0"/>
            </w:pPr>
            <w:r>
              <w:t>0.</w:t>
            </w:r>
            <w:del w:id="1164" w:author="Chen Heller" w:date="2023-01-16T11:46:00Z">
              <w:r w:rsidDel="001D39A8">
                <w:delText>69</w:delText>
              </w:r>
            </w:del>
            <w:ins w:id="1165" w:author="Chen Heller" w:date="2023-01-16T11:46:00Z">
              <w:r w:rsidR="001D39A8">
                <w:t>68</w:t>
              </w:r>
            </w:ins>
          </w:p>
        </w:tc>
      </w:tr>
      <w:tr w:rsidR="001D2361" w14:paraId="4B03AE91" w14:textId="77777777" w:rsidTr="00E875AF">
        <w:trPr>
          <w:trHeight w:val="490"/>
          <w:trPrChange w:id="1166" w:author="Chen Heller" w:date="2023-01-09T11:22:00Z">
            <w:trPr>
              <w:trHeight w:val="490"/>
            </w:trPr>
          </w:trPrChange>
        </w:trPr>
        <w:tc>
          <w:tcPr>
            <w:tcW w:w="284" w:type="dxa"/>
            <w:vMerge/>
            <w:tcBorders>
              <w:top w:val="single" w:sz="12" w:space="0" w:color="auto"/>
              <w:bottom w:val="single" w:sz="12" w:space="0" w:color="auto"/>
            </w:tcBorders>
            <w:tcPrChange w:id="1167" w:author="Chen Heller" w:date="2023-01-09T11:22:00Z">
              <w:tcPr>
                <w:tcW w:w="284" w:type="dxa"/>
                <w:vMerge/>
                <w:tcBorders>
                  <w:top w:val="single" w:sz="12" w:space="0" w:color="auto"/>
                  <w:bottom w:val="single" w:sz="12" w:space="0" w:color="auto"/>
                </w:tcBorders>
              </w:tcPr>
            </w:tcPrChange>
          </w:tcPr>
          <w:p w14:paraId="494BBA44" w14:textId="77777777" w:rsidR="001D2361" w:rsidRPr="00EA2CED" w:rsidRDefault="001D2361" w:rsidP="001D2361">
            <w:pPr>
              <w:ind w:firstLine="0"/>
              <w:rPr>
                <w:b/>
                <w:bCs/>
              </w:rPr>
            </w:pPr>
          </w:p>
        </w:tc>
        <w:tc>
          <w:tcPr>
            <w:tcW w:w="2269" w:type="dxa"/>
            <w:tcPrChange w:id="1168" w:author="Chen Heller" w:date="2023-01-09T11:22:00Z">
              <w:tcPr>
                <w:tcW w:w="2269" w:type="dxa"/>
              </w:tcPr>
            </w:tcPrChange>
          </w:tcPr>
          <w:p w14:paraId="7935A95A" w14:textId="77777777" w:rsidR="001D2361" w:rsidRPr="00EA2CED" w:rsidRDefault="001D2361" w:rsidP="001D2361">
            <w:pPr>
              <w:ind w:firstLine="0"/>
              <w:rPr>
                <w:b/>
                <w:bCs/>
              </w:rPr>
            </w:pPr>
            <w:r w:rsidRPr="00EA2CED">
              <w:rPr>
                <w:b/>
                <w:bCs/>
              </w:rPr>
              <w:t>Traveled distance</w:t>
            </w:r>
          </w:p>
        </w:tc>
        <w:tc>
          <w:tcPr>
            <w:tcW w:w="1701" w:type="dxa"/>
            <w:tcPrChange w:id="1169" w:author="Chen Heller" w:date="2023-01-09T11:22:00Z">
              <w:tcPr>
                <w:tcW w:w="1701" w:type="dxa"/>
              </w:tcPr>
            </w:tcPrChange>
          </w:tcPr>
          <w:p w14:paraId="1AAEDC0E" w14:textId="77777777" w:rsidR="001D2361" w:rsidRDefault="001D2361" w:rsidP="001D2361">
            <w:pPr>
              <w:ind w:firstLine="0"/>
            </w:pPr>
            <w:r>
              <w:t>38.20 (1.44)</w:t>
            </w:r>
          </w:p>
        </w:tc>
        <w:tc>
          <w:tcPr>
            <w:tcW w:w="1701" w:type="dxa"/>
            <w:tcPrChange w:id="1170" w:author="Chen Heller" w:date="2023-01-09T11:22:00Z">
              <w:tcPr>
                <w:tcW w:w="1701" w:type="dxa"/>
              </w:tcPr>
            </w:tcPrChange>
          </w:tcPr>
          <w:p w14:paraId="413CD064" w14:textId="77777777" w:rsidR="001D2361" w:rsidRDefault="001D2361" w:rsidP="001D2361">
            <w:pPr>
              <w:ind w:firstLine="0"/>
            </w:pPr>
            <w:r>
              <w:t>39.09 (1.67)</w:t>
            </w:r>
          </w:p>
        </w:tc>
        <w:tc>
          <w:tcPr>
            <w:tcW w:w="708" w:type="dxa"/>
            <w:tcPrChange w:id="1171" w:author="Chen Heller" w:date="2023-01-09T11:22:00Z">
              <w:tcPr>
                <w:tcW w:w="708" w:type="dxa"/>
              </w:tcPr>
            </w:tcPrChange>
          </w:tcPr>
          <w:p w14:paraId="551354DC" w14:textId="3E18EF68" w:rsidR="001D2361" w:rsidRDefault="00051116" w:rsidP="001D2361">
            <w:pPr>
              <w:ind w:firstLine="0"/>
            </w:pPr>
            <w:ins w:id="1172" w:author="Chen Heller" w:date="2023-01-16T11:42:00Z">
              <w:r>
                <w:t>5.19</w:t>
              </w:r>
            </w:ins>
          </w:p>
        </w:tc>
        <w:tc>
          <w:tcPr>
            <w:tcW w:w="1134" w:type="dxa"/>
            <w:tcPrChange w:id="1173" w:author="Chen Heller" w:date="2023-01-09T11:22:00Z">
              <w:tcPr>
                <w:tcW w:w="1134" w:type="dxa"/>
              </w:tcPr>
            </w:tcPrChange>
          </w:tcPr>
          <w:p w14:paraId="61AB4F2A" w14:textId="77777777" w:rsidR="001D2361" w:rsidRDefault="001D2361" w:rsidP="001D2361">
            <w:pPr>
              <w:ind w:firstLine="0"/>
            </w:pPr>
            <w:r>
              <w:t>&lt;0.001*</w:t>
            </w:r>
          </w:p>
        </w:tc>
        <w:tc>
          <w:tcPr>
            <w:tcW w:w="1701" w:type="dxa"/>
            <w:tcPrChange w:id="1174" w:author="Chen Heller" w:date="2023-01-09T11:22:00Z">
              <w:tcPr>
                <w:tcW w:w="1701" w:type="dxa"/>
              </w:tcPr>
            </w:tcPrChange>
          </w:tcPr>
          <w:p w14:paraId="0408F6E5" w14:textId="296CDE9A" w:rsidR="001D2361" w:rsidRDefault="001D2361" w:rsidP="001D2361">
            <w:pPr>
              <w:ind w:firstLine="0"/>
            </w:pPr>
            <w:r>
              <w:t>-1.25, -0.</w:t>
            </w:r>
            <w:del w:id="1175" w:author="Chen Heller" w:date="2023-01-16T11:42:00Z">
              <w:r w:rsidDel="00051116">
                <w:delText>56</w:delText>
              </w:r>
            </w:del>
            <w:ins w:id="1176" w:author="Chen Heller" w:date="2023-01-16T11:42:00Z">
              <w:r w:rsidR="00051116">
                <w:t>54</w:t>
              </w:r>
            </w:ins>
          </w:p>
        </w:tc>
        <w:tc>
          <w:tcPr>
            <w:tcW w:w="709" w:type="dxa"/>
            <w:tcPrChange w:id="1177" w:author="Chen Heller" w:date="2023-01-09T11:22:00Z">
              <w:tcPr>
                <w:tcW w:w="709" w:type="dxa"/>
              </w:tcPr>
            </w:tcPrChange>
          </w:tcPr>
          <w:p w14:paraId="66F47399" w14:textId="1FD1BCAB" w:rsidR="001D2361" w:rsidRDefault="001D2361" w:rsidP="001D2361">
            <w:pPr>
              <w:ind w:firstLine="0"/>
            </w:pPr>
            <w:r>
              <w:t>0.</w:t>
            </w:r>
            <w:del w:id="1178" w:author="Chen Heller" w:date="2023-01-16T11:42:00Z">
              <w:r w:rsidDel="00051116">
                <w:delText>95</w:delText>
              </w:r>
            </w:del>
            <w:ins w:id="1179" w:author="Chen Heller" w:date="2023-01-16T11:42:00Z">
              <w:r w:rsidR="00051116">
                <w:t>94</w:t>
              </w:r>
            </w:ins>
          </w:p>
        </w:tc>
      </w:tr>
      <w:tr w:rsidR="001D2361" w14:paraId="5AF17B24" w14:textId="77777777" w:rsidTr="00E875AF">
        <w:trPr>
          <w:trHeight w:val="490"/>
          <w:trPrChange w:id="1180" w:author="Chen Heller" w:date="2023-01-09T11:22:00Z">
            <w:trPr>
              <w:trHeight w:val="490"/>
            </w:trPr>
          </w:trPrChange>
        </w:trPr>
        <w:tc>
          <w:tcPr>
            <w:tcW w:w="284" w:type="dxa"/>
            <w:vMerge/>
            <w:tcBorders>
              <w:top w:val="single" w:sz="12" w:space="0" w:color="auto"/>
              <w:bottom w:val="single" w:sz="12" w:space="0" w:color="auto"/>
            </w:tcBorders>
            <w:tcPrChange w:id="1181" w:author="Chen Heller" w:date="2023-01-09T11:22:00Z">
              <w:tcPr>
                <w:tcW w:w="284" w:type="dxa"/>
                <w:vMerge/>
                <w:tcBorders>
                  <w:top w:val="single" w:sz="12" w:space="0" w:color="auto"/>
                  <w:bottom w:val="single" w:sz="12" w:space="0" w:color="auto"/>
                </w:tcBorders>
              </w:tcPr>
            </w:tcPrChange>
          </w:tcPr>
          <w:p w14:paraId="674CBF6C" w14:textId="77777777" w:rsidR="001D2361" w:rsidRPr="00EA2CED" w:rsidRDefault="001D2361" w:rsidP="001D2361">
            <w:pPr>
              <w:ind w:firstLine="0"/>
              <w:rPr>
                <w:b/>
                <w:bCs/>
              </w:rPr>
            </w:pPr>
          </w:p>
        </w:tc>
        <w:tc>
          <w:tcPr>
            <w:tcW w:w="2269" w:type="dxa"/>
            <w:tcPrChange w:id="1182" w:author="Chen Heller" w:date="2023-01-09T11:22:00Z">
              <w:tcPr>
                <w:tcW w:w="2269" w:type="dxa"/>
              </w:tcPr>
            </w:tcPrChange>
          </w:tcPr>
          <w:p w14:paraId="06588EC5" w14:textId="77777777" w:rsidR="001D2361" w:rsidRPr="002B41E9" w:rsidRDefault="001D2361" w:rsidP="001D2361">
            <w:pPr>
              <w:ind w:firstLine="0"/>
              <w:rPr>
                <w:b/>
                <w:bCs/>
                <w:highlight w:val="yellow"/>
                <w:rPrChange w:id="1183" w:author="Chen Heller" w:date="2023-01-09T11:40:00Z">
                  <w:rPr>
                    <w:b/>
                    <w:bCs/>
                  </w:rPr>
                </w:rPrChange>
              </w:rPr>
            </w:pPr>
            <w:commentRangeStart w:id="1184"/>
            <w:r w:rsidRPr="002B41E9">
              <w:rPr>
                <w:b/>
                <w:bCs/>
                <w:highlight w:val="yellow"/>
                <w:rPrChange w:id="1185" w:author="Chen Heller" w:date="2023-01-09T11:40:00Z">
                  <w:rPr>
                    <w:b/>
                    <w:bCs/>
                  </w:rPr>
                </w:rPrChange>
              </w:rPr>
              <w:t>Reaction time</w:t>
            </w:r>
            <w:commentRangeEnd w:id="1184"/>
            <w:r w:rsidR="00405902">
              <w:rPr>
                <w:rStyle w:val="CommentReference"/>
              </w:rPr>
              <w:commentReference w:id="1184"/>
            </w:r>
          </w:p>
        </w:tc>
        <w:tc>
          <w:tcPr>
            <w:tcW w:w="1701" w:type="dxa"/>
            <w:tcPrChange w:id="1186" w:author="Chen Heller" w:date="2023-01-09T11:22:00Z">
              <w:tcPr>
                <w:tcW w:w="1701" w:type="dxa"/>
              </w:tcPr>
            </w:tcPrChange>
          </w:tcPr>
          <w:p w14:paraId="0E69CAB3" w14:textId="77777777" w:rsidR="001D2361" w:rsidRDefault="001D2361" w:rsidP="001D2361">
            <w:pPr>
              <w:ind w:firstLine="0"/>
            </w:pPr>
            <w:r>
              <w:t>171.29 (22.42)</w:t>
            </w:r>
          </w:p>
        </w:tc>
        <w:tc>
          <w:tcPr>
            <w:tcW w:w="1701" w:type="dxa"/>
            <w:tcPrChange w:id="1187" w:author="Chen Heller" w:date="2023-01-09T11:22:00Z">
              <w:tcPr>
                <w:tcW w:w="1701" w:type="dxa"/>
              </w:tcPr>
            </w:tcPrChange>
          </w:tcPr>
          <w:p w14:paraId="0B91F22C" w14:textId="77777777" w:rsidR="001D2361" w:rsidRDefault="001D2361" w:rsidP="001D2361">
            <w:pPr>
              <w:ind w:firstLine="0"/>
            </w:pPr>
            <w:r>
              <w:t>173.06 (23.95)</w:t>
            </w:r>
          </w:p>
        </w:tc>
        <w:tc>
          <w:tcPr>
            <w:tcW w:w="708" w:type="dxa"/>
            <w:tcPrChange w:id="1188" w:author="Chen Heller" w:date="2023-01-09T11:22:00Z">
              <w:tcPr>
                <w:tcW w:w="708" w:type="dxa"/>
              </w:tcPr>
            </w:tcPrChange>
          </w:tcPr>
          <w:p w14:paraId="79043DD9" w14:textId="7FE4A116" w:rsidR="001D2361" w:rsidRDefault="001D2361" w:rsidP="001D2361">
            <w:pPr>
              <w:ind w:firstLine="0"/>
            </w:pPr>
            <w:del w:id="1189" w:author="Chen Heller" w:date="2023-01-16T11:28:00Z">
              <w:r w:rsidDel="00523E01">
                <w:delText>1.01</w:delText>
              </w:r>
            </w:del>
          </w:p>
        </w:tc>
        <w:tc>
          <w:tcPr>
            <w:tcW w:w="1134" w:type="dxa"/>
            <w:tcPrChange w:id="1190" w:author="Chen Heller" w:date="2023-01-09T11:22:00Z">
              <w:tcPr>
                <w:tcW w:w="1134" w:type="dxa"/>
              </w:tcPr>
            </w:tcPrChange>
          </w:tcPr>
          <w:p w14:paraId="32C5B30E" w14:textId="732101E4" w:rsidR="001D2361" w:rsidRDefault="001D2361" w:rsidP="001D2361">
            <w:pPr>
              <w:ind w:firstLine="0"/>
            </w:pPr>
            <w:r>
              <w:t>0.</w:t>
            </w:r>
            <w:del w:id="1191" w:author="Chen Heller" w:date="2023-01-16T11:17:00Z">
              <w:r w:rsidDel="00726F04">
                <w:delText>318</w:delText>
              </w:r>
            </w:del>
            <w:ins w:id="1192" w:author="Chen Heller" w:date="2023-01-16T11:17:00Z">
              <w:r w:rsidR="00726F04">
                <w:t>314</w:t>
              </w:r>
            </w:ins>
          </w:p>
        </w:tc>
        <w:tc>
          <w:tcPr>
            <w:tcW w:w="1701" w:type="dxa"/>
            <w:tcPrChange w:id="1193" w:author="Chen Heller" w:date="2023-01-09T11:22:00Z">
              <w:tcPr>
                <w:tcW w:w="1701" w:type="dxa"/>
              </w:tcPr>
            </w:tcPrChange>
          </w:tcPr>
          <w:p w14:paraId="6572F86D" w14:textId="41FEBFFD" w:rsidR="001D2361" w:rsidRDefault="001D2361" w:rsidP="001D2361">
            <w:pPr>
              <w:ind w:firstLine="0"/>
            </w:pPr>
            <w:r>
              <w:t>-5.</w:t>
            </w:r>
            <w:del w:id="1194" w:author="Chen Heller" w:date="2023-01-16T11:17:00Z">
              <w:r w:rsidDel="00726F04">
                <w:delText>31</w:delText>
              </w:r>
            </w:del>
            <w:ins w:id="1195" w:author="Chen Heller" w:date="2023-01-16T11:17:00Z">
              <w:r w:rsidR="00726F04">
                <w:t>12</w:t>
              </w:r>
            </w:ins>
            <w:r>
              <w:t>, 1.</w:t>
            </w:r>
            <w:del w:id="1196" w:author="Chen Heller" w:date="2023-01-16T11:17:00Z">
              <w:r w:rsidDel="00726F04">
                <w:delText>79</w:delText>
              </w:r>
            </w:del>
            <w:ins w:id="1197" w:author="Chen Heller" w:date="2023-01-16T11:17:00Z">
              <w:r w:rsidR="00726F04">
                <w:t>58</w:t>
              </w:r>
            </w:ins>
          </w:p>
        </w:tc>
        <w:tc>
          <w:tcPr>
            <w:tcW w:w="709" w:type="dxa"/>
            <w:tcPrChange w:id="1198" w:author="Chen Heller" w:date="2023-01-09T11:22:00Z">
              <w:tcPr>
                <w:tcW w:w="709" w:type="dxa"/>
              </w:tcPr>
            </w:tcPrChange>
          </w:tcPr>
          <w:p w14:paraId="06B14D5C" w14:textId="77777777" w:rsidR="001D2361" w:rsidRDefault="001D2361" w:rsidP="001D2361">
            <w:pPr>
              <w:ind w:firstLine="0"/>
            </w:pPr>
            <w:r>
              <w:t>0.19</w:t>
            </w:r>
          </w:p>
        </w:tc>
      </w:tr>
      <w:tr w:rsidR="001D2361" w14:paraId="7098FF48" w14:textId="77777777" w:rsidTr="00E875AF">
        <w:trPr>
          <w:trHeight w:val="490"/>
          <w:trPrChange w:id="1199" w:author="Chen Heller" w:date="2023-01-09T11:22:00Z">
            <w:trPr>
              <w:trHeight w:val="490"/>
            </w:trPr>
          </w:trPrChange>
        </w:trPr>
        <w:tc>
          <w:tcPr>
            <w:tcW w:w="284" w:type="dxa"/>
            <w:vMerge/>
            <w:tcBorders>
              <w:top w:val="single" w:sz="12" w:space="0" w:color="auto"/>
              <w:bottom w:val="single" w:sz="12" w:space="0" w:color="auto"/>
            </w:tcBorders>
            <w:tcPrChange w:id="1200" w:author="Chen Heller" w:date="2023-01-09T11:22:00Z">
              <w:tcPr>
                <w:tcW w:w="284" w:type="dxa"/>
                <w:vMerge/>
                <w:tcBorders>
                  <w:top w:val="single" w:sz="12" w:space="0" w:color="auto"/>
                  <w:bottom w:val="single" w:sz="12" w:space="0" w:color="auto"/>
                </w:tcBorders>
              </w:tcPr>
            </w:tcPrChange>
          </w:tcPr>
          <w:p w14:paraId="7D0E012C" w14:textId="77777777" w:rsidR="001D2361" w:rsidRPr="00EA2CED" w:rsidRDefault="001D2361" w:rsidP="001D2361">
            <w:pPr>
              <w:ind w:firstLine="0"/>
              <w:rPr>
                <w:b/>
                <w:bCs/>
              </w:rPr>
            </w:pPr>
          </w:p>
        </w:tc>
        <w:tc>
          <w:tcPr>
            <w:tcW w:w="2269" w:type="dxa"/>
            <w:tcPrChange w:id="1201" w:author="Chen Heller" w:date="2023-01-09T11:22:00Z">
              <w:tcPr>
                <w:tcW w:w="2269" w:type="dxa"/>
              </w:tcPr>
            </w:tcPrChange>
          </w:tcPr>
          <w:p w14:paraId="1D4FE0CF" w14:textId="3F467C3B" w:rsidR="001D2361" w:rsidRPr="002B41E9" w:rsidRDefault="001D2361" w:rsidP="001D2361">
            <w:pPr>
              <w:ind w:firstLine="0"/>
              <w:rPr>
                <w:b/>
                <w:bCs/>
                <w:highlight w:val="yellow"/>
                <w:rPrChange w:id="1202" w:author="Chen Heller" w:date="2023-01-09T11:40:00Z">
                  <w:rPr>
                    <w:b/>
                    <w:bCs/>
                  </w:rPr>
                </w:rPrChange>
              </w:rPr>
            </w:pPr>
            <w:del w:id="1203" w:author="Chen Heller" w:date="2023-01-04T13:30:00Z">
              <w:r w:rsidRPr="00B26FEC" w:rsidDel="00977059">
                <w:rPr>
                  <w:b/>
                  <w:bCs/>
                </w:rPr>
                <w:delText xml:space="preserve">Movement </w:delText>
              </w:r>
            </w:del>
            <w:ins w:id="1204" w:author="Chen Heller" w:date="2023-01-04T13:30:00Z">
              <w:r w:rsidR="00977059" w:rsidRPr="00B26FEC">
                <w:rPr>
                  <w:b/>
                  <w:bCs/>
                </w:rPr>
                <w:t xml:space="preserve">Reaching </w:t>
              </w:r>
            </w:ins>
            <w:r w:rsidR="003538C4" w:rsidRPr="00B26FEC">
              <w:rPr>
                <w:b/>
                <w:bCs/>
              </w:rPr>
              <w:t>duration</w:t>
            </w:r>
          </w:p>
        </w:tc>
        <w:tc>
          <w:tcPr>
            <w:tcW w:w="1701" w:type="dxa"/>
            <w:tcPrChange w:id="1205" w:author="Chen Heller" w:date="2023-01-09T11:22:00Z">
              <w:tcPr>
                <w:tcW w:w="1701" w:type="dxa"/>
              </w:tcPr>
            </w:tcPrChange>
          </w:tcPr>
          <w:p w14:paraId="1C70275D" w14:textId="77777777" w:rsidR="001D2361" w:rsidRDefault="001D2361" w:rsidP="001D2361">
            <w:pPr>
              <w:ind w:firstLine="0"/>
            </w:pPr>
            <w:r>
              <w:t>415.88 (29.76)</w:t>
            </w:r>
          </w:p>
        </w:tc>
        <w:tc>
          <w:tcPr>
            <w:tcW w:w="1701" w:type="dxa"/>
            <w:tcPrChange w:id="1206" w:author="Chen Heller" w:date="2023-01-09T11:22:00Z">
              <w:tcPr>
                <w:tcW w:w="1701" w:type="dxa"/>
              </w:tcPr>
            </w:tcPrChange>
          </w:tcPr>
          <w:p w14:paraId="15A2DD2D" w14:textId="77777777" w:rsidR="001D2361" w:rsidRDefault="001D2361" w:rsidP="001D2361">
            <w:pPr>
              <w:ind w:firstLine="0"/>
            </w:pPr>
            <w:r>
              <w:t>429 (28.32)</w:t>
            </w:r>
          </w:p>
        </w:tc>
        <w:tc>
          <w:tcPr>
            <w:tcW w:w="708" w:type="dxa"/>
            <w:tcPrChange w:id="1207" w:author="Chen Heller" w:date="2023-01-09T11:22:00Z">
              <w:tcPr>
                <w:tcW w:w="708" w:type="dxa"/>
              </w:tcPr>
            </w:tcPrChange>
          </w:tcPr>
          <w:p w14:paraId="240BB847" w14:textId="39E0D470" w:rsidR="001D2361" w:rsidRDefault="001D2361" w:rsidP="001D2361">
            <w:pPr>
              <w:ind w:firstLine="0"/>
            </w:pPr>
            <w:del w:id="1208" w:author="Chen Heller" w:date="2023-01-16T11:25:00Z">
              <w:r w:rsidDel="00D76147">
                <w:delText>6.40</w:delText>
              </w:r>
            </w:del>
          </w:p>
        </w:tc>
        <w:tc>
          <w:tcPr>
            <w:tcW w:w="1134" w:type="dxa"/>
            <w:tcPrChange w:id="1209" w:author="Chen Heller" w:date="2023-01-09T11:22:00Z">
              <w:tcPr>
                <w:tcW w:w="1134" w:type="dxa"/>
              </w:tcPr>
            </w:tcPrChange>
          </w:tcPr>
          <w:p w14:paraId="70A946B8" w14:textId="77777777" w:rsidR="001D2361" w:rsidRDefault="001D2361" w:rsidP="001D2361">
            <w:pPr>
              <w:ind w:firstLine="0"/>
            </w:pPr>
            <w:r>
              <w:t>&lt;0.001*</w:t>
            </w:r>
          </w:p>
        </w:tc>
        <w:tc>
          <w:tcPr>
            <w:tcW w:w="1701" w:type="dxa"/>
            <w:tcPrChange w:id="1210" w:author="Chen Heller" w:date="2023-01-09T11:22:00Z">
              <w:tcPr>
                <w:tcW w:w="1701" w:type="dxa"/>
              </w:tcPr>
            </w:tcPrChange>
          </w:tcPr>
          <w:p w14:paraId="290AF343" w14:textId="028710BF" w:rsidR="001D2361" w:rsidRDefault="001D2361" w:rsidP="001D2361">
            <w:pPr>
              <w:ind w:firstLine="0"/>
            </w:pPr>
            <w:r>
              <w:t>-17.</w:t>
            </w:r>
            <w:del w:id="1211" w:author="Chen Heller" w:date="2023-01-16T11:26:00Z">
              <w:r w:rsidDel="00D76147">
                <w:delText>32</w:delText>
              </w:r>
            </w:del>
            <w:ins w:id="1212" w:author="Chen Heller" w:date="2023-01-16T11:26:00Z">
              <w:r w:rsidR="00D76147">
                <w:t>08</w:t>
              </w:r>
            </w:ins>
            <w:r>
              <w:t>, -</w:t>
            </w:r>
            <w:del w:id="1213" w:author="Chen Heller" w:date="2023-01-16T11:26:00Z">
              <w:r w:rsidDel="00D76147">
                <w:delText>8.93</w:delText>
              </w:r>
            </w:del>
            <w:ins w:id="1214" w:author="Chen Heller" w:date="2023-01-16T11:26:00Z">
              <w:r w:rsidR="00D76147">
                <w:t>9.17</w:t>
              </w:r>
            </w:ins>
          </w:p>
        </w:tc>
        <w:tc>
          <w:tcPr>
            <w:tcW w:w="709" w:type="dxa"/>
            <w:tcPrChange w:id="1215" w:author="Chen Heller" w:date="2023-01-09T11:22:00Z">
              <w:tcPr>
                <w:tcW w:w="709" w:type="dxa"/>
              </w:tcPr>
            </w:tcPrChange>
          </w:tcPr>
          <w:p w14:paraId="242312E7" w14:textId="77777777" w:rsidR="001D2361" w:rsidRDefault="001D2361" w:rsidP="001D2361">
            <w:pPr>
              <w:ind w:firstLine="0"/>
            </w:pPr>
            <w:r>
              <w:t>1.17</w:t>
            </w:r>
          </w:p>
        </w:tc>
      </w:tr>
      <w:tr w:rsidR="001D2361" w14:paraId="4B08520B" w14:textId="77777777" w:rsidTr="00E875AF">
        <w:trPr>
          <w:trHeight w:val="490"/>
          <w:trPrChange w:id="1216" w:author="Chen Heller" w:date="2023-01-09T11:22:00Z">
            <w:trPr>
              <w:trHeight w:val="490"/>
            </w:trPr>
          </w:trPrChange>
        </w:trPr>
        <w:tc>
          <w:tcPr>
            <w:tcW w:w="284" w:type="dxa"/>
            <w:vMerge/>
            <w:tcBorders>
              <w:top w:val="single" w:sz="12" w:space="0" w:color="auto"/>
              <w:bottom w:val="single" w:sz="12" w:space="0" w:color="auto"/>
            </w:tcBorders>
            <w:tcPrChange w:id="1217" w:author="Chen Heller" w:date="2023-01-09T11:22:00Z">
              <w:tcPr>
                <w:tcW w:w="284" w:type="dxa"/>
                <w:vMerge/>
                <w:tcBorders>
                  <w:top w:val="single" w:sz="12" w:space="0" w:color="auto"/>
                  <w:bottom w:val="single" w:sz="12" w:space="0" w:color="auto"/>
                </w:tcBorders>
              </w:tcPr>
            </w:tcPrChange>
          </w:tcPr>
          <w:p w14:paraId="3886656B" w14:textId="77777777" w:rsidR="001D2361" w:rsidRPr="00EA2CED" w:rsidRDefault="001D2361" w:rsidP="001D2361">
            <w:pPr>
              <w:ind w:firstLine="0"/>
              <w:rPr>
                <w:b/>
                <w:bCs/>
              </w:rPr>
            </w:pPr>
          </w:p>
        </w:tc>
        <w:tc>
          <w:tcPr>
            <w:tcW w:w="2269" w:type="dxa"/>
            <w:tcBorders>
              <w:bottom w:val="single" w:sz="12" w:space="0" w:color="auto"/>
            </w:tcBorders>
            <w:tcPrChange w:id="1218" w:author="Chen Heller" w:date="2023-01-09T11:22:00Z">
              <w:tcPr>
                <w:tcW w:w="2269" w:type="dxa"/>
                <w:tcBorders>
                  <w:bottom w:val="single" w:sz="12" w:space="0" w:color="auto"/>
                </w:tcBorders>
              </w:tcPr>
            </w:tcPrChange>
          </w:tcPr>
          <w:p w14:paraId="16ED81E1" w14:textId="15F37E80" w:rsidR="001D2361" w:rsidRPr="00EA2CED" w:rsidRDefault="001D2361" w:rsidP="001D2361">
            <w:pPr>
              <w:ind w:firstLine="0"/>
              <w:rPr>
                <w:b/>
                <w:bCs/>
              </w:rPr>
            </w:pPr>
            <w:commentRangeStart w:id="1219"/>
            <w:del w:id="1220" w:author="Chen Heller" w:date="2023-01-16T11:43:00Z">
              <w:r w:rsidRPr="00EA2CED" w:rsidDel="00E07CA8">
                <w:rPr>
                  <w:b/>
                  <w:bCs/>
                </w:rPr>
                <w:delText>COM</w:delText>
              </w:r>
            </w:del>
          </w:p>
        </w:tc>
        <w:tc>
          <w:tcPr>
            <w:tcW w:w="1701" w:type="dxa"/>
            <w:tcBorders>
              <w:bottom w:val="single" w:sz="12" w:space="0" w:color="auto"/>
            </w:tcBorders>
            <w:tcPrChange w:id="1221" w:author="Chen Heller" w:date="2023-01-09T11:22:00Z">
              <w:tcPr>
                <w:tcW w:w="1701" w:type="dxa"/>
                <w:tcBorders>
                  <w:bottom w:val="single" w:sz="12" w:space="0" w:color="auto"/>
                </w:tcBorders>
              </w:tcPr>
            </w:tcPrChange>
          </w:tcPr>
          <w:p w14:paraId="309C5D92" w14:textId="694FB348" w:rsidR="001D2361" w:rsidRDefault="001D2361" w:rsidP="001D2361">
            <w:pPr>
              <w:ind w:firstLine="0"/>
            </w:pPr>
            <w:del w:id="1222" w:author="Chen Heller" w:date="2023-01-16T11:43:00Z">
              <w:r w:rsidDel="00E07CA8">
                <w:delText>0.24 (0.12)</w:delText>
              </w:r>
            </w:del>
          </w:p>
        </w:tc>
        <w:tc>
          <w:tcPr>
            <w:tcW w:w="1701" w:type="dxa"/>
            <w:tcBorders>
              <w:bottom w:val="single" w:sz="12" w:space="0" w:color="auto"/>
            </w:tcBorders>
            <w:tcPrChange w:id="1223" w:author="Chen Heller" w:date="2023-01-09T11:22:00Z">
              <w:tcPr>
                <w:tcW w:w="1701" w:type="dxa"/>
                <w:tcBorders>
                  <w:bottom w:val="single" w:sz="12" w:space="0" w:color="auto"/>
                </w:tcBorders>
              </w:tcPr>
            </w:tcPrChange>
          </w:tcPr>
          <w:p w14:paraId="79BE72CB" w14:textId="2427CECA" w:rsidR="001D2361" w:rsidRDefault="001D2361" w:rsidP="001D2361">
            <w:pPr>
              <w:ind w:firstLine="0"/>
            </w:pPr>
            <w:del w:id="1224" w:author="Chen Heller" w:date="2023-01-16T11:43:00Z">
              <w:r w:rsidDel="00E07CA8">
                <w:delText>0.22 (0.11)</w:delText>
              </w:r>
            </w:del>
          </w:p>
        </w:tc>
        <w:tc>
          <w:tcPr>
            <w:tcW w:w="708" w:type="dxa"/>
            <w:tcBorders>
              <w:bottom w:val="single" w:sz="12" w:space="0" w:color="auto"/>
            </w:tcBorders>
            <w:tcPrChange w:id="1225" w:author="Chen Heller" w:date="2023-01-09T11:22:00Z">
              <w:tcPr>
                <w:tcW w:w="708" w:type="dxa"/>
                <w:tcBorders>
                  <w:bottom w:val="single" w:sz="12" w:space="0" w:color="auto"/>
                </w:tcBorders>
              </w:tcPr>
            </w:tcPrChange>
          </w:tcPr>
          <w:p w14:paraId="1A46BDE6" w14:textId="0225B851" w:rsidR="001D2361" w:rsidRDefault="001D2361" w:rsidP="001D2361">
            <w:pPr>
              <w:ind w:firstLine="0"/>
            </w:pPr>
            <w:del w:id="1226" w:author="Chen Heller" w:date="2023-01-16T11:43:00Z">
              <w:r w:rsidDel="00E07CA8">
                <w:delText>1.06</w:delText>
              </w:r>
            </w:del>
          </w:p>
        </w:tc>
        <w:tc>
          <w:tcPr>
            <w:tcW w:w="1134" w:type="dxa"/>
            <w:tcBorders>
              <w:bottom w:val="single" w:sz="12" w:space="0" w:color="auto"/>
            </w:tcBorders>
            <w:tcPrChange w:id="1227" w:author="Chen Heller" w:date="2023-01-09T11:22:00Z">
              <w:tcPr>
                <w:tcW w:w="1134" w:type="dxa"/>
                <w:tcBorders>
                  <w:bottom w:val="single" w:sz="12" w:space="0" w:color="auto"/>
                </w:tcBorders>
              </w:tcPr>
            </w:tcPrChange>
          </w:tcPr>
          <w:p w14:paraId="26EFE69D" w14:textId="15A355F0" w:rsidR="001D2361" w:rsidRDefault="001D2361" w:rsidP="001D2361">
            <w:pPr>
              <w:ind w:firstLine="0"/>
            </w:pPr>
            <w:del w:id="1228" w:author="Chen Heller" w:date="2023-01-16T11:43:00Z">
              <w:r w:rsidDel="00E07CA8">
                <w:delText>0.318</w:delText>
              </w:r>
            </w:del>
          </w:p>
        </w:tc>
        <w:tc>
          <w:tcPr>
            <w:tcW w:w="1701" w:type="dxa"/>
            <w:tcBorders>
              <w:bottom w:val="single" w:sz="12" w:space="0" w:color="auto"/>
            </w:tcBorders>
            <w:tcPrChange w:id="1229" w:author="Chen Heller" w:date="2023-01-09T11:22:00Z">
              <w:tcPr>
                <w:tcW w:w="1701" w:type="dxa"/>
                <w:tcBorders>
                  <w:bottom w:val="single" w:sz="12" w:space="0" w:color="auto"/>
                </w:tcBorders>
              </w:tcPr>
            </w:tcPrChange>
          </w:tcPr>
          <w:p w14:paraId="5C6EE881" w14:textId="6E77AADA" w:rsidR="001D2361" w:rsidRDefault="001D2361" w:rsidP="001D2361">
            <w:pPr>
              <w:ind w:firstLine="0"/>
            </w:pPr>
            <w:del w:id="1230" w:author="Chen Heller" w:date="2023-01-16T11:43:00Z">
              <w:r w:rsidDel="00E07CA8">
                <w:delText>-0.02, 0.06</w:delText>
              </w:r>
            </w:del>
          </w:p>
        </w:tc>
        <w:tc>
          <w:tcPr>
            <w:tcW w:w="709" w:type="dxa"/>
            <w:tcBorders>
              <w:bottom w:val="single" w:sz="12" w:space="0" w:color="auto"/>
            </w:tcBorders>
            <w:tcPrChange w:id="1231" w:author="Chen Heller" w:date="2023-01-09T11:22:00Z">
              <w:tcPr>
                <w:tcW w:w="709" w:type="dxa"/>
                <w:tcBorders>
                  <w:bottom w:val="single" w:sz="12" w:space="0" w:color="auto"/>
                </w:tcBorders>
              </w:tcPr>
            </w:tcPrChange>
          </w:tcPr>
          <w:p w14:paraId="25DA840B" w14:textId="14F6F2B7" w:rsidR="001D2361" w:rsidRDefault="001D2361" w:rsidP="001D2361">
            <w:pPr>
              <w:ind w:firstLine="0"/>
            </w:pPr>
            <w:del w:id="1232" w:author="Chen Heller" w:date="2023-01-16T11:43:00Z">
              <w:r w:rsidDel="00E07CA8">
                <w:delText>0.19</w:delText>
              </w:r>
            </w:del>
            <w:commentRangeEnd w:id="1219"/>
            <w:r w:rsidR="00BA1FA9">
              <w:rPr>
                <w:rStyle w:val="CommentReference"/>
              </w:rPr>
              <w:commentReference w:id="1219"/>
            </w:r>
          </w:p>
        </w:tc>
      </w:tr>
      <w:tr w:rsidR="001D2361" w14:paraId="5199F135" w14:textId="77777777" w:rsidTr="00E875AF">
        <w:trPr>
          <w:trHeight w:val="285"/>
          <w:trPrChange w:id="1233" w:author="Chen Heller" w:date="2023-01-09T11:22:00Z">
            <w:trPr>
              <w:trHeight w:val="285"/>
            </w:trPr>
          </w:trPrChange>
        </w:trPr>
        <w:tc>
          <w:tcPr>
            <w:tcW w:w="10207" w:type="dxa"/>
            <w:gridSpan w:val="8"/>
            <w:tcPrChange w:id="1234" w:author="Chen Heller" w:date="2023-01-09T11:22:00Z">
              <w:tcPr>
                <w:tcW w:w="10207" w:type="dxa"/>
                <w:gridSpan w:val="8"/>
              </w:tcPr>
            </w:tcPrChange>
          </w:tcPr>
          <w:p w14:paraId="194044BE" w14:textId="77777777" w:rsidR="001D2361" w:rsidRDefault="001D2361" w:rsidP="001D2361">
            <w:pPr>
              <w:ind w:firstLine="0"/>
            </w:pPr>
            <w:r>
              <w:rPr>
                <w:b/>
                <w:bCs/>
              </w:rPr>
              <w:t>Keyboard</w:t>
            </w:r>
          </w:p>
        </w:tc>
      </w:tr>
      <w:tr w:rsidR="001D2361" w14:paraId="25841132" w14:textId="77777777" w:rsidTr="00EE7036">
        <w:trPr>
          <w:trHeight w:val="490"/>
          <w:trPrChange w:id="1235" w:author="Chen Heller" w:date="2023-01-09T11:37:00Z">
            <w:trPr>
              <w:trHeight w:val="490"/>
            </w:trPr>
          </w:trPrChange>
        </w:trPr>
        <w:tc>
          <w:tcPr>
            <w:tcW w:w="284" w:type="dxa"/>
            <w:tcBorders>
              <w:bottom w:val="single" w:sz="12" w:space="0" w:color="000000"/>
            </w:tcBorders>
            <w:tcPrChange w:id="1236" w:author="Chen Heller" w:date="2023-01-09T11:37:00Z">
              <w:tcPr>
                <w:tcW w:w="284" w:type="dxa"/>
                <w:tcBorders>
                  <w:bottom w:val="single" w:sz="12" w:space="0" w:color="auto"/>
                </w:tcBorders>
              </w:tcPr>
            </w:tcPrChange>
          </w:tcPr>
          <w:p w14:paraId="19C76356" w14:textId="77777777" w:rsidR="001D2361" w:rsidRPr="00EA2CED" w:rsidRDefault="001D2361" w:rsidP="001D2361">
            <w:pPr>
              <w:ind w:firstLine="0"/>
              <w:rPr>
                <w:b/>
                <w:bCs/>
              </w:rPr>
            </w:pPr>
          </w:p>
        </w:tc>
        <w:tc>
          <w:tcPr>
            <w:tcW w:w="2269" w:type="dxa"/>
            <w:tcBorders>
              <w:bottom w:val="single" w:sz="12" w:space="0" w:color="000000"/>
            </w:tcBorders>
            <w:tcPrChange w:id="1237" w:author="Chen Heller" w:date="2023-01-09T11:37:00Z">
              <w:tcPr>
                <w:tcW w:w="2269" w:type="dxa"/>
                <w:tcBorders>
                  <w:bottom w:val="single" w:sz="12" w:space="0" w:color="auto"/>
                </w:tcBorders>
              </w:tcPr>
            </w:tcPrChange>
          </w:tcPr>
          <w:p w14:paraId="113A8EFF" w14:textId="77777777" w:rsidR="001D2361" w:rsidRPr="00EA2CED" w:rsidRDefault="001D2361" w:rsidP="001D2361">
            <w:pPr>
              <w:ind w:firstLine="0"/>
              <w:rPr>
                <w:b/>
                <w:bCs/>
              </w:rPr>
            </w:pPr>
            <w:r>
              <w:rPr>
                <w:b/>
                <w:bCs/>
              </w:rPr>
              <w:t>Response Time</w:t>
            </w:r>
          </w:p>
        </w:tc>
        <w:tc>
          <w:tcPr>
            <w:tcW w:w="1701" w:type="dxa"/>
            <w:tcBorders>
              <w:bottom w:val="single" w:sz="12" w:space="0" w:color="000000"/>
            </w:tcBorders>
            <w:tcPrChange w:id="1238" w:author="Chen Heller" w:date="2023-01-09T11:37:00Z">
              <w:tcPr>
                <w:tcW w:w="1701" w:type="dxa"/>
                <w:tcBorders>
                  <w:bottom w:val="single" w:sz="12" w:space="0" w:color="auto"/>
                </w:tcBorders>
              </w:tcPr>
            </w:tcPrChange>
          </w:tcPr>
          <w:p w14:paraId="0E8C7B52" w14:textId="77777777" w:rsidR="001D2361" w:rsidRDefault="001D2361" w:rsidP="001D2361">
            <w:pPr>
              <w:ind w:firstLine="0"/>
            </w:pPr>
            <w:r>
              <w:t>525.53 (35.76)</w:t>
            </w:r>
          </w:p>
        </w:tc>
        <w:tc>
          <w:tcPr>
            <w:tcW w:w="1701" w:type="dxa"/>
            <w:tcBorders>
              <w:bottom w:val="single" w:sz="12" w:space="0" w:color="000000"/>
            </w:tcBorders>
            <w:tcPrChange w:id="1239" w:author="Chen Heller" w:date="2023-01-09T11:37:00Z">
              <w:tcPr>
                <w:tcW w:w="1701" w:type="dxa"/>
                <w:tcBorders>
                  <w:bottom w:val="single" w:sz="12" w:space="0" w:color="auto"/>
                </w:tcBorders>
              </w:tcPr>
            </w:tcPrChange>
          </w:tcPr>
          <w:p w14:paraId="3E63B27C" w14:textId="77777777" w:rsidR="001D2361" w:rsidRDefault="001D2361" w:rsidP="001D2361">
            <w:pPr>
              <w:ind w:firstLine="0"/>
            </w:pPr>
            <w:r>
              <w:t>545.46 (32.87)</w:t>
            </w:r>
          </w:p>
        </w:tc>
        <w:tc>
          <w:tcPr>
            <w:tcW w:w="708" w:type="dxa"/>
            <w:tcBorders>
              <w:bottom w:val="single" w:sz="12" w:space="0" w:color="000000"/>
            </w:tcBorders>
            <w:tcPrChange w:id="1240" w:author="Chen Heller" w:date="2023-01-09T11:37:00Z">
              <w:tcPr>
                <w:tcW w:w="708" w:type="dxa"/>
                <w:tcBorders>
                  <w:bottom w:val="single" w:sz="12" w:space="0" w:color="auto"/>
                </w:tcBorders>
              </w:tcPr>
            </w:tcPrChange>
          </w:tcPr>
          <w:p w14:paraId="11C313A5" w14:textId="77777777" w:rsidR="001D2361" w:rsidRDefault="001D2361" w:rsidP="001D2361">
            <w:pPr>
              <w:ind w:firstLine="0"/>
            </w:pPr>
            <w:r>
              <w:t>6.42</w:t>
            </w:r>
          </w:p>
        </w:tc>
        <w:tc>
          <w:tcPr>
            <w:tcW w:w="1134" w:type="dxa"/>
            <w:tcBorders>
              <w:bottom w:val="single" w:sz="12" w:space="0" w:color="000000"/>
            </w:tcBorders>
            <w:tcPrChange w:id="1241" w:author="Chen Heller" w:date="2023-01-09T11:37:00Z">
              <w:tcPr>
                <w:tcW w:w="1134" w:type="dxa"/>
                <w:tcBorders>
                  <w:bottom w:val="single" w:sz="12" w:space="0" w:color="auto"/>
                </w:tcBorders>
              </w:tcPr>
            </w:tcPrChange>
          </w:tcPr>
          <w:p w14:paraId="03D55732" w14:textId="77777777" w:rsidR="001D2361" w:rsidRDefault="001D2361" w:rsidP="001D2361">
            <w:pPr>
              <w:ind w:firstLine="0"/>
            </w:pPr>
            <w:r>
              <w:t>&lt;0.001*</w:t>
            </w:r>
          </w:p>
        </w:tc>
        <w:tc>
          <w:tcPr>
            <w:tcW w:w="1701" w:type="dxa"/>
            <w:tcBorders>
              <w:bottom w:val="single" w:sz="12" w:space="0" w:color="000000"/>
            </w:tcBorders>
            <w:tcPrChange w:id="1242" w:author="Chen Heller" w:date="2023-01-09T11:37:00Z">
              <w:tcPr>
                <w:tcW w:w="1701" w:type="dxa"/>
                <w:tcBorders>
                  <w:bottom w:val="single" w:sz="12" w:space="0" w:color="auto"/>
                </w:tcBorders>
              </w:tcPr>
            </w:tcPrChange>
          </w:tcPr>
          <w:p w14:paraId="2A7EB9C2" w14:textId="77777777" w:rsidR="001D2361" w:rsidRDefault="001D2361" w:rsidP="001D2361">
            <w:pPr>
              <w:ind w:firstLine="0"/>
            </w:pPr>
            <w:r>
              <w:t>-26.27, -13.58</w:t>
            </w:r>
          </w:p>
        </w:tc>
        <w:tc>
          <w:tcPr>
            <w:tcW w:w="709" w:type="dxa"/>
            <w:tcPrChange w:id="1243" w:author="Chen Heller" w:date="2023-01-09T11:37:00Z">
              <w:tcPr>
                <w:tcW w:w="709" w:type="dxa"/>
                <w:tcBorders>
                  <w:bottom w:val="single" w:sz="12" w:space="0" w:color="auto"/>
                </w:tcBorders>
              </w:tcPr>
            </w:tcPrChange>
          </w:tcPr>
          <w:p w14:paraId="5AA921D7" w14:textId="77777777" w:rsidR="001D2361" w:rsidRDefault="001D2361" w:rsidP="001D2361">
            <w:pPr>
              <w:ind w:firstLine="0"/>
            </w:pPr>
            <w:r>
              <w:t>1.17</w:t>
            </w:r>
          </w:p>
        </w:tc>
      </w:tr>
      <w:tr w:rsidR="00EE7036" w14:paraId="4EE05E08" w14:textId="77777777" w:rsidTr="00EE7036">
        <w:trPr>
          <w:trHeight w:val="283"/>
          <w:ins w:id="1244" w:author="Chen Heller" w:date="2023-01-09T11:35:00Z"/>
          <w:trPrChange w:id="1245" w:author="Chen Heller" w:date="2023-01-09T11:37:00Z">
            <w:trPr>
              <w:trHeight w:val="490"/>
            </w:trPr>
          </w:trPrChange>
        </w:trPr>
        <w:tc>
          <w:tcPr>
            <w:tcW w:w="10207" w:type="dxa"/>
            <w:gridSpan w:val="8"/>
            <w:tcBorders>
              <w:top w:val="single" w:sz="12" w:space="0" w:color="000000"/>
            </w:tcBorders>
            <w:tcPrChange w:id="1246" w:author="Chen Heller" w:date="2023-01-09T11:37:00Z">
              <w:tcPr>
                <w:tcW w:w="10207" w:type="dxa"/>
                <w:gridSpan w:val="8"/>
                <w:tcBorders>
                  <w:bottom w:val="single" w:sz="12" w:space="0" w:color="auto"/>
                </w:tcBorders>
              </w:tcPr>
            </w:tcPrChange>
          </w:tcPr>
          <w:p w14:paraId="3BD754E3" w14:textId="1B62CD08" w:rsidR="00EE7036" w:rsidRDefault="00EE7036" w:rsidP="00EE7036">
            <w:pPr>
              <w:ind w:firstLine="0"/>
              <w:rPr>
                <w:ins w:id="1247" w:author="Chen Heller" w:date="2023-01-09T11:35:00Z"/>
              </w:rPr>
            </w:pPr>
            <w:ins w:id="1248" w:author="Chen Heller" w:date="2023-01-09T11:36:00Z">
              <w:r>
                <w:rPr>
                  <w:b/>
                  <w:bCs/>
                </w:rPr>
                <w:t>Reaching</w:t>
              </w:r>
            </w:ins>
            <w:ins w:id="1249" w:author="Chen Heller" w:date="2023-01-09T11:38:00Z">
              <w:r>
                <w:rPr>
                  <w:b/>
                  <w:bCs/>
                </w:rPr>
                <w:t xml:space="preserve"> </w:t>
              </w:r>
            </w:ins>
            <w:ins w:id="1250" w:author="Chen Heller" w:date="2023-01-16T09:56:00Z">
              <w:r w:rsidR="008108F6">
                <w:rPr>
                  <w:b/>
                  <w:bCs/>
                </w:rPr>
                <w:t>–</w:t>
              </w:r>
            </w:ins>
            <w:ins w:id="1251" w:author="Chen Heller" w:date="2023-01-09T11:38:00Z">
              <w:r>
                <w:rPr>
                  <w:b/>
                  <w:bCs/>
                </w:rPr>
                <w:t xml:space="preserve"> Normalized</w:t>
              </w:r>
            </w:ins>
          </w:p>
        </w:tc>
      </w:tr>
      <w:tr w:rsidR="00EE7036" w14:paraId="1D374BAA" w14:textId="77777777" w:rsidTr="00EE7036">
        <w:trPr>
          <w:trHeight w:val="490"/>
          <w:ins w:id="1252" w:author="Chen Heller" w:date="2023-01-09T11:35:00Z"/>
          <w:trPrChange w:id="1253" w:author="Chen Heller" w:date="2023-01-09T11:37:00Z">
            <w:trPr>
              <w:trHeight w:val="490"/>
            </w:trPr>
          </w:trPrChange>
        </w:trPr>
        <w:tc>
          <w:tcPr>
            <w:tcW w:w="284" w:type="dxa"/>
            <w:tcPrChange w:id="1254" w:author="Chen Heller" w:date="2023-01-09T11:37:00Z">
              <w:tcPr>
                <w:tcW w:w="284" w:type="dxa"/>
                <w:tcBorders>
                  <w:bottom w:val="single" w:sz="12" w:space="0" w:color="auto"/>
                </w:tcBorders>
              </w:tcPr>
            </w:tcPrChange>
          </w:tcPr>
          <w:p w14:paraId="02F45D7B" w14:textId="77777777" w:rsidR="00EE7036" w:rsidRPr="00EA2CED" w:rsidRDefault="00EE7036" w:rsidP="00EE7036">
            <w:pPr>
              <w:ind w:firstLine="0"/>
              <w:rPr>
                <w:ins w:id="1255" w:author="Chen Heller" w:date="2023-01-09T11:35:00Z"/>
                <w:b/>
                <w:bCs/>
              </w:rPr>
            </w:pPr>
          </w:p>
        </w:tc>
        <w:tc>
          <w:tcPr>
            <w:tcW w:w="2269" w:type="dxa"/>
            <w:tcPrChange w:id="1256" w:author="Chen Heller" w:date="2023-01-09T11:37:00Z">
              <w:tcPr>
                <w:tcW w:w="2269" w:type="dxa"/>
                <w:tcBorders>
                  <w:bottom w:val="single" w:sz="12" w:space="0" w:color="auto"/>
                </w:tcBorders>
              </w:tcPr>
            </w:tcPrChange>
          </w:tcPr>
          <w:p w14:paraId="73B2ED7B" w14:textId="39EE332F" w:rsidR="00EE7036" w:rsidRDefault="00EE7036" w:rsidP="00EE7036">
            <w:pPr>
              <w:ind w:firstLine="0"/>
              <w:rPr>
                <w:ins w:id="1257" w:author="Chen Heller" w:date="2023-01-09T11:35:00Z"/>
                <w:b/>
                <w:bCs/>
              </w:rPr>
            </w:pPr>
            <w:ins w:id="1258" w:author="Chen Heller" w:date="2023-01-09T11:36:00Z">
              <w:r w:rsidRPr="00EA2CED">
                <w:rPr>
                  <w:b/>
                  <w:bCs/>
                </w:rPr>
                <w:t>Traveled distance</w:t>
              </w:r>
            </w:ins>
          </w:p>
        </w:tc>
        <w:tc>
          <w:tcPr>
            <w:tcW w:w="1701" w:type="dxa"/>
            <w:tcPrChange w:id="1259" w:author="Chen Heller" w:date="2023-01-09T11:37:00Z">
              <w:tcPr>
                <w:tcW w:w="1701" w:type="dxa"/>
                <w:tcBorders>
                  <w:bottom w:val="single" w:sz="12" w:space="0" w:color="auto"/>
                </w:tcBorders>
              </w:tcPr>
            </w:tcPrChange>
          </w:tcPr>
          <w:p w14:paraId="324D7190" w14:textId="52FAE569" w:rsidR="00EE7036" w:rsidRDefault="00827E2E" w:rsidP="00EE7036">
            <w:pPr>
              <w:ind w:firstLine="0"/>
              <w:rPr>
                <w:ins w:id="1260" w:author="Chen Heller" w:date="2023-01-09T11:35:00Z"/>
              </w:rPr>
            </w:pPr>
            <w:ins w:id="1261" w:author="Chen Heller" w:date="2023-01-16T09:45:00Z">
              <w:r>
                <w:t>-8.79 (15.55)</w:t>
              </w:r>
            </w:ins>
          </w:p>
        </w:tc>
        <w:tc>
          <w:tcPr>
            <w:tcW w:w="1701" w:type="dxa"/>
            <w:tcPrChange w:id="1262" w:author="Chen Heller" w:date="2023-01-09T11:37:00Z">
              <w:tcPr>
                <w:tcW w:w="1701" w:type="dxa"/>
                <w:tcBorders>
                  <w:bottom w:val="single" w:sz="12" w:space="0" w:color="auto"/>
                </w:tcBorders>
              </w:tcPr>
            </w:tcPrChange>
          </w:tcPr>
          <w:p w14:paraId="600A5EAD" w14:textId="5ED57454" w:rsidR="00EE7036" w:rsidRDefault="00827E2E" w:rsidP="00EE7036">
            <w:pPr>
              <w:ind w:firstLine="0"/>
              <w:rPr>
                <w:ins w:id="1263" w:author="Chen Heller" w:date="2023-01-09T11:35:00Z"/>
              </w:rPr>
            </w:pPr>
            <w:ins w:id="1264" w:author="Chen Heller" w:date="2023-01-16T09:45:00Z">
              <w:r>
                <w:t>16.13 (17.</w:t>
              </w:r>
            </w:ins>
            <w:ins w:id="1265" w:author="Chen Heller" w:date="2023-01-16T09:46:00Z">
              <w:r>
                <w:t>06)</w:t>
              </w:r>
            </w:ins>
          </w:p>
        </w:tc>
        <w:tc>
          <w:tcPr>
            <w:tcW w:w="708" w:type="dxa"/>
            <w:tcPrChange w:id="1266" w:author="Chen Heller" w:date="2023-01-09T11:37:00Z">
              <w:tcPr>
                <w:tcW w:w="708" w:type="dxa"/>
                <w:tcBorders>
                  <w:bottom w:val="single" w:sz="12" w:space="0" w:color="auto"/>
                </w:tcBorders>
              </w:tcPr>
            </w:tcPrChange>
          </w:tcPr>
          <w:p w14:paraId="08DF09FD" w14:textId="14655C45" w:rsidR="00EE7036" w:rsidRDefault="004E2A04" w:rsidP="00EE7036">
            <w:pPr>
              <w:ind w:firstLine="0"/>
              <w:rPr>
                <w:ins w:id="1267" w:author="Chen Heller" w:date="2023-01-09T11:35:00Z"/>
              </w:rPr>
            </w:pPr>
            <w:ins w:id="1268" w:author="Chen Heller" w:date="2023-01-16T09:46:00Z">
              <w:r>
                <w:t>4.82</w:t>
              </w:r>
            </w:ins>
          </w:p>
        </w:tc>
        <w:tc>
          <w:tcPr>
            <w:tcW w:w="1134" w:type="dxa"/>
            <w:tcPrChange w:id="1269" w:author="Chen Heller" w:date="2023-01-09T11:37:00Z">
              <w:tcPr>
                <w:tcW w:w="1134" w:type="dxa"/>
                <w:tcBorders>
                  <w:bottom w:val="single" w:sz="12" w:space="0" w:color="auto"/>
                </w:tcBorders>
              </w:tcPr>
            </w:tcPrChange>
          </w:tcPr>
          <w:p w14:paraId="6F8EDB0A" w14:textId="458CCAA7" w:rsidR="00EE7036" w:rsidRDefault="004E2A04" w:rsidP="00EE7036">
            <w:pPr>
              <w:ind w:firstLine="0"/>
              <w:rPr>
                <w:ins w:id="1270" w:author="Chen Heller" w:date="2023-01-09T11:35:00Z"/>
              </w:rPr>
            </w:pPr>
            <w:ins w:id="1271" w:author="Chen Heller" w:date="2023-01-16T09:46:00Z">
              <w:r>
                <w:t>&lt;0.001</w:t>
              </w:r>
            </w:ins>
            <w:ins w:id="1272" w:author="Chen Heller" w:date="2023-01-16T09:56:00Z">
              <w:r w:rsidR="008108F6">
                <w:t>*</w:t>
              </w:r>
            </w:ins>
          </w:p>
        </w:tc>
        <w:tc>
          <w:tcPr>
            <w:tcW w:w="1701" w:type="dxa"/>
            <w:tcPrChange w:id="1273" w:author="Chen Heller" w:date="2023-01-09T11:37:00Z">
              <w:tcPr>
                <w:tcW w:w="1701" w:type="dxa"/>
                <w:tcBorders>
                  <w:bottom w:val="single" w:sz="12" w:space="0" w:color="auto"/>
                </w:tcBorders>
              </w:tcPr>
            </w:tcPrChange>
          </w:tcPr>
          <w:p w14:paraId="56760E4F" w14:textId="46082EE8" w:rsidR="00EE7036" w:rsidRDefault="004E2A04" w:rsidP="00EE7036">
            <w:pPr>
              <w:ind w:firstLine="0"/>
              <w:rPr>
                <w:ins w:id="1274" w:author="Chen Heller" w:date="2023-01-09T11:35:00Z"/>
              </w:rPr>
            </w:pPr>
            <w:ins w:id="1275" w:author="Chen Heller" w:date="2023-01-16T09:46:00Z">
              <w:r>
                <w:t>-35.49, -14.36</w:t>
              </w:r>
            </w:ins>
          </w:p>
        </w:tc>
        <w:tc>
          <w:tcPr>
            <w:tcW w:w="709" w:type="dxa"/>
            <w:tcPrChange w:id="1276" w:author="Chen Heller" w:date="2023-01-09T11:37:00Z">
              <w:tcPr>
                <w:tcW w:w="709" w:type="dxa"/>
                <w:tcBorders>
                  <w:bottom w:val="single" w:sz="12" w:space="0" w:color="auto"/>
                </w:tcBorders>
              </w:tcPr>
            </w:tcPrChange>
          </w:tcPr>
          <w:p w14:paraId="0A0FDA53" w14:textId="4758BDA9" w:rsidR="00EE7036" w:rsidRDefault="004E2A04" w:rsidP="00EE7036">
            <w:pPr>
              <w:ind w:firstLine="0"/>
              <w:rPr>
                <w:ins w:id="1277" w:author="Chen Heller" w:date="2023-01-09T11:35:00Z"/>
              </w:rPr>
            </w:pPr>
            <w:ins w:id="1278" w:author="Chen Heller" w:date="2023-01-16T09:46:00Z">
              <w:r>
                <w:t>0.88</w:t>
              </w:r>
            </w:ins>
          </w:p>
        </w:tc>
      </w:tr>
      <w:tr w:rsidR="00EE7036" w14:paraId="54643829" w14:textId="77777777" w:rsidTr="00EE7036">
        <w:trPr>
          <w:trHeight w:val="490"/>
          <w:ins w:id="1279" w:author="Chen Heller" w:date="2023-01-09T11:35:00Z"/>
          <w:trPrChange w:id="1280" w:author="Chen Heller" w:date="2023-01-09T11:37:00Z">
            <w:trPr>
              <w:trHeight w:val="490"/>
            </w:trPr>
          </w:trPrChange>
        </w:trPr>
        <w:tc>
          <w:tcPr>
            <w:tcW w:w="284" w:type="dxa"/>
            <w:tcPrChange w:id="1281" w:author="Chen Heller" w:date="2023-01-09T11:37:00Z">
              <w:tcPr>
                <w:tcW w:w="284" w:type="dxa"/>
                <w:tcBorders>
                  <w:bottom w:val="single" w:sz="12" w:space="0" w:color="auto"/>
                </w:tcBorders>
              </w:tcPr>
            </w:tcPrChange>
          </w:tcPr>
          <w:p w14:paraId="29210983" w14:textId="77777777" w:rsidR="00EE7036" w:rsidRPr="00EA2CED" w:rsidRDefault="00EE7036" w:rsidP="00EE7036">
            <w:pPr>
              <w:ind w:firstLine="0"/>
              <w:rPr>
                <w:ins w:id="1282" w:author="Chen Heller" w:date="2023-01-09T11:35:00Z"/>
                <w:b/>
                <w:bCs/>
              </w:rPr>
            </w:pPr>
          </w:p>
        </w:tc>
        <w:tc>
          <w:tcPr>
            <w:tcW w:w="2269" w:type="dxa"/>
            <w:tcPrChange w:id="1283" w:author="Chen Heller" w:date="2023-01-09T11:37:00Z">
              <w:tcPr>
                <w:tcW w:w="2269" w:type="dxa"/>
                <w:tcBorders>
                  <w:bottom w:val="single" w:sz="12" w:space="0" w:color="auto"/>
                </w:tcBorders>
              </w:tcPr>
            </w:tcPrChange>
          </w:tcPr>
          <w:p w14:paraId="7376BEA1" w14:textId="022E6B9E" w:rsidR="00EE7036" w:rsidRDefault="00EE7036" w:rsidP="00EE7036">
            <w:pPr>
              <w:ind w:firstLine="0"/>
              <w:rPr>
                <w:ins w:id="1284" w:author="Chen Heller" w:date="2023-01-09T11:35:00Z"/>
                <w:b/>
                <w:bCs/>
              </w:rPr>
            </w:pPr>
            <w:ins w:id="1285" w:author="Chen Heller" w:date="2023-01-09T11:36:00Z">
              <w:r w:rsidRPr="00EA2CED">
                <w:rPr>
                  <w:b/>
                  <w:bCs/>
                </w:rPr>
                <w:t>Reaction time</w:t>
              </w:r>
            </w:ins>
          </w:p>
        </w:tc>
        <w:tc>
          <w:tcPr>
            <w:tcW w:w="1701" w:type="dxa"/>
            <w:tcPrChange w:id="1286" w:author="Chen Heller" w:date="2023-01-09T11:37:00Z">
              <w:tcPr>
                <w:tcW w:w="1701" w:type="dxa"/>
                <w:tcBorders>
                  <w:bottom w:val="single" w:sz="12" w:space="0" w:color="auto"/>
                </w:tcBorders>
              </w:tcPr>
            </w:tcPrChange>
          </w:tcPr>
          <w:p w14:paraId="2D7C10BD" w14:textId="7F44AB39" w:rsidR="00EE7036" w:rsidRDefault="00A043C9" w:rsidP="00EE7036">
            <w:pPr>
              <w:ind w:firstLine="0"/>
              <w:rPr>
                <w:ins w:id="1287" w:author="Chen Heller" w:date="2023-01-09T11:35:00Z"/>
              </w:rPr>
            </w:pPr>
            <w:ins w:id="1288" w:author="Chen Heller" w:date="2023-01-16T09:41:00Z">
              <w:r>
                <w:t>-7.23 (</w:t>
              </w:r>
            </w:ins>
            <w:ins w:id="1289" w:author="Chen Heller" w:date="2023-01-16T09:42:00Z">
              <w:r>
                <w:t>96.02)</w:t>
              </w:r>
            </w:ins>
          </w:p>
        </w:tc>
        <w:tc>
          <w:tcPr>
            <w:tcW w:w="1701" w:type="dxa"/>
            <w:tcPrChange w:id="1290" w:author="Chen Heller" w:date="2023-01-09T11:37:00Z">
              <w:tcPr>
                <w:tcW w:w="1701" w:type="dxa"/>
                <w:tcBorders>
                  <w:bottom w:val="single" w:sz="12" w:space="0" w:color="auto"/>
                </w:tcBorders>
              </w:tcPr>
            </w:tcPrChange>
          </w:tcPr>
          <w:p w14:paraId="0B9AEC05" w14:textId="2E8522D7" w:rsidR="00EE7036" w:rsidRDefault="00A043C9" w:rsidP="00EE7036">
            <w:pPr>
              <w:ind w:firstLine="0"/>
              <w:rPr>
                <w:ins w:id="1291" w:author="Chen Heller" w:date="2023-01-09T11:35:00Z"/>
              </w:rPr>
            </w:pPr>
            <w:ins w:id="1292" w:author="Chen Heller" w:date="2023-01-16T09:42:00Z">
              <w:r>
                <w:t>43.09 (107.69)</w:t>
              </w:r>
            </w:ins>
          </w:p>
        </w:tc>
        <w:tc>
          <w:tcPr>
            <w:tcW w:w="708" w:type="dxa"/>
            <w:tcPrChange w:id="1293" w:author="Chen Heller" w:date="2023-01-09T11:37:00Z">
              <w:tcPr>
                <w:tcW w:w="708" w:type="dxa"/>
                <w:tcBorders>
                  <w:bottom w:val="single" w:sz="12" w:space="0" w:color="auto"/>
                </w:tcBorders>
              </w:tcPr>
            </w:tcPrChange>
          </w:tcPr>
          <w:p w14:paraId="515D289F" w14:textId="42817E0F" w:rsidR="00EE7036" w:rsidRDefault="00EE7036" w:rsidP="00EE7036">
            <w:pPr>
              <w:ind w:firstLine="0"/>
              <w:rPr>
                <w:ins w:id="1294" w:author="Chen Heller" w:date="2023-01-09T11:35:00Z"/>
              </w:rPr>
            </w:pPr>
          </w:p>
        </w:tc>
        <w:tc>
          <w:tcPr>
            <w:tcW w:w="1134" w:type="dxa"/>
            <w:tcPrChange w:id="1295" w:author="Chen Heller" w:date="2023-01-09T11:37:00Z">
              <w:tcPr>
                <w:tcW w:w="1134" w:type="dxa"/>
                <w:tcBorders>
                  <w:bottom w:val="single" w:sz="12" w:space="0" w:color="auto"/>
                </w:tcBorders>
              </w:tcPr>
            </w:tcPrChange>
          </w:tcPr>
          <w:p w14:paraId="7DEC4D6D" w14:textId="1701ED24" w:rsidR="00EE7036" w:rsidRDefault="00A043C9" w:rsidP="00EE7036">
            <w:pPr>
              <w:ind w:firstLine="0"/>
              <w:rPr>
                <w:ins w:id="1296" w:author="Chen Heller" w:date="2023-01-09T11:35:00Z"/>
              </w:rPr>
            </w:pPr>
            <w:ins w:id="1297" w:author="Chen Heller" w:date="2023-01-16T09:42:00Z">
              <w:r>
                <w:t>0.1</w:t>
              </w:r>
            </w:ins>
            <w:ins w:id="1298" w:author="Chen Heller" w:date="2023-01-16T12:13:00Z">
              <w:r w:rsidR="003E0AD5">
                <w:t>58</w:t>
              </w:r>
            </w:ins>
          </w:p>
        </w:tc>
        <w:tc>
          <w:tcPr>
            <w:tcW w:w="1701" w:type="dxa"/>
            <w:tcPrChange w:id="1299" w:author="Chen Heller" w:date="2023-01-09T11:37:00Z">
              <w:tcPr>
                <w:tcW w:w="1701" w:type="dxa"/>
                <w:tcBorders>
                  <w:bottom w:val="single" w:sz="12" w:space="0" w:color="auto"/>
                </w:tcBorders>
              </w:tcPr>
            </w:tcPrChange>
          </w:tcPr>
          <w:p w14:paraId="6D633D7D" w14:textId="01F51519" w:rsidR="00EE7036" w:rsidRDefault="005A7C38" w:rsidP="00EE7036">
            <w:pPr>
              <w:ind w:firstLine="0"/>
              <w:rPr>
                <w:ins w:id="1300" w:author="Chen Heller" w:date="2023-01-09T11:35:00Z"/>
              </w:rPr>
            </w:pPr>
            <w:ins w:id="1301" w:author="Chen Heller" w:date="2023-01-16T09:42:00Z">
              <w:r>
                <w:t>-</w:t>
              </w:r>
            </w:ins>
            <w:ins w:id="1302" w:author="Chen Heller" w:date="2023-01-16T12:13:00Z">
              <w:r w:rsidR="003E0AD5">
                <w:t>117.68</w:t>
              </w:r>
            </w:ins>
            <w:ins w:id="1303" w:author="Chen Heller" w:date="2023-01-16T09:43:00Z">
              <w:r>
                <w:t xml:space="preserve">, </w:t>
              </w:r>
            </w:ins>
            <w:ins w:id="1304" w:author="Chen Heller" w:date="2023-01-16T12:13:00Z">
              <w:r w:rsidR="003E0AD5">
                <w:t>17.56</w:t>
              </w:r>
            </w:ins>
          </w:p>
        </w:tc>
        <w:tc>
          <w:tcPr>
            <w:tcW w:w="709" w:type="dxa"/>
            <w:tcPrChange w:id="1305" w:author="Chen Heller" w:date="2023-01-09T11:37:00Z">
              <w:tcPr>
                <w:tcW w:w="709" w:type="dxa"/>
                <w:tcBorders>
                  <w:bottom w:val="single" w:sz="12" w:space="0" w:color="auto"/>
                </w:tcBorders>
              </w:tcPr>
            </w:tcPrChange>
          </w:tcPr>
          <w:p w14:paraId="133ADE06" w14:textId="6C1EECDF" w:rsidR="00EE7036" w:rsidRDefault="005A7C38" w:rsidP="00EE7036">
            <w:pPr>
              <w:ind w:firstLine="0"/>
              <w:rPr>
                <w:ins w:id="1306" w:author="Chen Heller" w:date="2023-01-09T11:35:00Z"/>
              </w:rPr>
            </w:pPr>
            <w:ins w:id="1307" w:author="Chen Heller" w:date="2023-01-16T09:43:00Z">
              <w:r>
                <w:t>0.26</w:t>
              </w:r>
            </w:ins>
          </w:p>
        </w:tc>
      </w:tr>
      <w:tr w:rsidR="00EE7036" w14:paraId="2242644A" w14:textId="77777777" w:rsidTr="00EE7036">
        <w:trPr>
          <w:trHeight w:val="490"/>
          <w:ins w:id="1308" w:author="Chen Heller" w:date="2023-01-09T11:35:00Z"/>
          <w:trPrChange w:id="1309" w:author="Chen Heller" w:date="2023-01-09T11:37:00Z">
            <w:trPr>
              <w:trHeight w:val="490"/>
            </w:trPr>
          </w:trPrChange>
        </w:trPr>
        <w:tc>
          <w:tcPr>
            <w:tcW w:w="284" w:type="dxa"/>
            <w:tcPrChange w:id="1310" w:author="Chen Heller" w:date="2023-01-09T11:37:00Z">
              <w:tcPr>
                <w:tcW w:w="284" w:type="dxa"/>
                <w:tcBorders>
                  <w:bottom w:val="single" w:sz="12" w:space="0" w:color="auto"/>
                </w:tcBorders>
              </w:tcPr>
            </w:tcPrChange>
          </w:tcPr>
          <w:p w14:paraId="55EBF3B1" w14:textId="77777777" w:rsidR="00EE7036" w:rsidRPr="00EA2CED" w:rsidRDefault="00EE7036" w:rsidP="00EE7036">
            <w:pPr>
              <w:ind w:firstLine="0"/>
              <w:rPr>
                <w:ins w:id="1311" w:author="Chen Heller" w:date="2023-01-09T11:35:00Z"/>
                <w:b/>
                <w:bCs/>
              </w:rPr>
            </w:pPr>
          </w:p>
        </w:tc>
        <w:tc>
          <w:tcPr>
            <w:tcW w:w="2269" w:type="dxa"/>
            <w:tcPrChange w:id="1312" w:author="Chen Heller" w:date="2023-01-09T11:37:00Z">
              <w:tcPr>
                <w:tcW w:w="2269" w:type="dxa"/>
                <w:tcBorders>
                  <w:bottom w:val="single" w:sz="12" w:space="0" w:color="auto"/>
                </w:tcBorders>
              </w:tcPr>
            </w:tcPrChange>
          </w:tcPr>
          <w:p w14:paraId="57F0B5D3" w14:textId="49E34232" w:rsidR="00EE7036" w:rsidRDefault="00EE7036" w:rsidP="00EE7036">
            <w:pPr>
              <w:ind w:firstLine="0"/>
              <w:rPr>
                <w:ins w:id="1313" w:author="Chen Heller" w:date="2023-01-09T11:35:00Z"/>
                <w:b/>
                <w:bCs/>
              </w:rPr>
            </w:pPr>
            <w:ins w:id="1314" w:author="Chen Heller" w:date="2023-01-09T11:36:00Z">
              <w:r>
                <w:rPr>
                  <w:b/>
                  <w:bCs/>
                </w:rPr>
                <w:t>Reaching</w:t>
              </w:r>
              <w:r w:rsidRPr="00EA2CED">
                <w:rPr>
                  <w:b/>
                  <w:bCs/>
                </w:rPr>
                <w:t xml:space="preserve"> </w:t>
              </w:r>
              <w:r>
                <w:rPr>
                  <w:b/>
                  <w:bCs/>
                </w:rPr>
                <w:t>duration</w:t>
              </w:r>
            </w:ins>
          </w:p>
        </w:tc>
        <w:tc>
          <w:tcPr>
            <w:tcW w:w="1701" w:type="dxa"/>
            <w:tcPrChange w:id="1315" w:author="Chen Heller" w:date="2023-01-09T11:37:00Z">
              <w:tcPr>
                <w:tcW w:w="1701" w:type="dxa"/>
                <w:tcBorders>
                  <w:bottom w:val="single" w:sz="12" w:space="0" w:color="auto"/>
                </w:tcBorders>
              </w:tcPr>
            </w:tcPrChange>
          </w:tcPr>
          <w:p w14:paraId="487C4867" w14:textId="3580AEDC" w:rsidR="00EE7036" w:rsidRDefault="005A7C38" w:rsidP="00EE7036">
            <w:pPr>
              <w:ind w:firstLine="0"/>
              <w:rPr>
                <w:ins w:id="1316" w:author="Chen Heller" w:date="2023-01-09T11:35:00Z"/>
              </w:rPr>
            </w:pPr>
            <w:ins w:id="1317" w:author="Chen Heller" w:date="2023-01-16T09:43:00Z">
              <w:r>
                <w:t>-76.53 (132.92)</w:t>
              </w:r>
            </w:ins>
          </w:p>
        </w:tc>
        <w:tc>
          <w:tcPr>
            <w:tcW w:w="1701" w:type="dxa"/>
            <w:tcPrChange w:id="1318" w:author="Chen Heller" w:date="2023-01-09T11:37:00Z">
              <w:tcPr>
                <w:tcW w:w="1701" w:type="dxa"/>
                <w:tcBorders>
                  <w:bottom w:val="single" w:sz="12" w:space="0" w:color="auto"/>
                </w:tcBorders>
              </w:tcPr>
            </w:tcPrChange>
          </w:tcPr>
          <w:p w14:paraId="62F26EB5" w14:textId="6B026F56" w:rsidR="00EE7036" w:rsidRDefault="005A7C38" w:rsidP="00EE7036">
            <w:pPr>
              <w:ind w:firstLine="0"/>
              <w:rPr>
                <w:ins w:id="1319" w:author="Chen Heller" w:date="2023-01-09T11:35:00Z"/>
              </w:rPr>
            </w:pPr>
            <w:ins w:id="1320" w:author="Chen Heller" w:date="2023-01-16T09:43:00Z">
              <w:r>
                <w:t>185.76 (108.72)</w:t>
              </w:r>
            </w:ins>
          </w:p>
        </w:tc>
        <w:tc>
          <w:tcPr>
            <w:tcW w:w="708" w:type="dxa"/>
            <w:tcPrChange w:id="1321" w:author="Chen Heller" w:date="2023-01-09T11:37:00Z">
              <w:tcPr>
                <w:tcW w:w="708" w:type="dxa"/>
                <w:tcBorders>
                  <w:bottom w:val="single" w:sz="12" w:space="0" w:color="auto"/>
                </w:tcBorders>
              </w:tcPr>
            </w:tcPrChange>
          </w:tcPr>
          <w:p w14:paraId="098E070D" w14:textId="2C028B6E" w:rsidR="00EE7036" w:rsidRDefault="00EE7036" w:rsidP="00EE7036">
            <w:pPr>
              <w:ind w:firstLine="0"/>
              <w:rPr>
                <w:ins w:id="1322" w:author="Chen Heller" w:date="2023-01-09T11:35:00Z"/>
              </w:rPr>
            </w:pPr>
          </w:p>
        </w:tc>
        <w:tc>
          <w:tcPr>
            <w:tcW w:w="1134" w:type="dxa"/>
            <w:tcPrChange w:id="1323" w:author="Chen Heller" w:date="2023-01-09T11:37:00Z">
              <w:tcPr>
                <w:tcW w:w="1134" w:type="dxa"/>
                <w:tcBorders>
                  <w:bottom w:val="single" w:sz="12" w:space="0" w:color="auto"/>
                </w:tcBorders>
              </w:tcPr>
            </w:tcPrChange>
          </w:tcPr>
          <w:p w14:paraId="28B1236A" w14:textId="15A42446" w:rsidR="00EE7036" w:rsidRDefault="00A14CF2" w:rsidP="00EE7036">
            <w:pPr>
              <w:ind w:firstLine="0"/>
              <w:rPr>
                <w:ins w:id="1324" w:author="Chen Heller" w:date="2023-01-09T11:35:00Z"/>
              </w:rPr>
            </w:pPr>
            <w:ins w:id="1325" w:author="Chen Heller" w:date="2023-01-16T09:44:00Z">
              <w:r>
                <w:t>&lt;0.001</w:t>
              </w:r>
            </w:ins>
            <w:ins w:id="1326" w:author="Chen Heller" w:date="2023-01-16T09:56:00Z">
              <w:r w:rsidR="008108F6">
                <w:t>*</w:t>
              </w:r>
            </w:ins>
          </w:p>
        </w:tc>
        <w:tc>
          <w:tcPr>
            <w:tcW w:w="1701" w:type="dxa"/>
            <w:tcPrChange w:id="1327" w:author="Chen Heller" w:date="2023-01-09T11:37:00Z">
              <w:tcPr>
                <w:tcW w:w="1701" w:type="dxa"/>
                <w:tcBorders>
                  <w:bottom w:val="single" w:sz="12" w:space="0" w:color="auto"/>
                </w:tcBorders>
              </w:tcPr>
            </w:tcPrChange>
          </w:tcPr>
          <w:p w14:paraId="2EA85AFF" w14:textId="3F1CDF3E" w:rsidR="00EE7036" w:rsidRDefault="00A14CF2" w:rsidP="00EE7036">
            <w:pPr>
              <w:ind w:firstLine="0"/>
              <w:rPr>
                <w:ins w:id="1328" w:author="Chen Heller" w:date="2023-01-09T11:35:00Z"/>
              </w:rPr>
            </w:pPr>
            <w:ins w:id="1329" w:author="Chen Heller" w:date="2023-01-16T09:44:00Z">
              <w:r>
                <w:t>-</w:t>
              </w:r>
            </w:ins>
            <w:ins w:id="1330" w:author="Chen Heller" w:date="2023-01-16T12:14:00Z">
              <w:r w:rsidR="00EF1C4F">
                <w:t>335.79,</w:t>
              </w:r>
            </w:ins>
            <w:ins w:id="1331" w:author="Chen Heller" w:date="2023-01-16T09:44:00Z">
              <w:r>
                <w:t xml:space="preserve"> -18</w:t>
              </w:r>
            </w:ins>
            <w:ins w:id="1332" w:author="Chen Heller" w:date="2023-01-16T12:15:00Z">
              <w:r w:rsidR="00EF1C4F">
                <w:t>8</w:t>
              </w:r>
            </w:ins>
            <w:ins w:id="1333" w:author="Chen Heller" w:date="2023-01-16T09:44:00Z">
              <w:r>
                <w:t>.</w:t>
              </w:r>
            </w:ins>
            <w:ins w:id="1334" w:author="Chen Heller" w:date="2023-01-16T12:15:00Z">
              <w:r w:rsidR="00EF1C4F">
                <w:t>56</w:t>
              </w:r>
            </w:ins>
          </w:p>
        </w:tc>
        <w:tc>
          <w:tcPr>
            <w:tcW w:w="709" w:type="dxa"/>
            <w:tcPrChange w:id="1335" w:author="Chen Heller" w:date="2023-01-09T11:37:00Z">
              <w:tcPr>
                <w:tcW w:w="709" w:type="dxa"/>
                <w:tcBorders>
                  <w:bottom w:val="single" w:sz="12" w:space="0" w:color="auto"/>
                </w:tcBorders>
              </w:tcPr>
            </w:tcPrChange>
          </w:tcPr>
          <w:p w14:paraId="0BB7B90A" w14:textId="4D4B456C" w:rsidR="00EE7036" w:rsidRDefault="00A14CF2" w:rsidP="00EE7036">
            <w:pPr>
              <w:ind w:firstLine="0"/>
              <w:rPr>
                <w:ins w:id="1336" w:author="Chen Heller" w:date="2023-01-09T11:35:00Z"/>
              </w:rPr>
            </w:pPr>
            <w:ins w:id="1337" w:author="Chen Heller" w:date="2023-01-16T09:44:00Z">
              <w:r>
                <w:t>1.25</w:t>
              </w:r>
            </w:ins>
          </w:p>
        </w:tc>
      </w:tr>
      <w:tr w:rsidR="00EE7036" w14:paraId="73B84F63" w14:textId="77777777" w:rsidTr="00C46903">
        <w:trPr>
          <w:trHeight w:val="351"/>
          <w:ins w:id="1338" w:author="Chen Heller" w:date="2023-01-09T11:35:00Z"/>
          <w:trPrChange w:id="1339" w:author="Chen Heller" w:date="2023-01-09T11:38:00Z">
            <w:trPr>
              <w:trHeight w:val="490"/>
            </w:trPr>
          </w:trPrChange>
        </w:trPr>
        <w:tc>
          <w:tcPr>
            <w:tcW w:w="10207" w:type="dxa"/>
            <w:gridSpan w:val="8"/>
            <w:tcBorders>
              <w:top w:val="single" w:sz="12" w:space="0" w:color="000000"/>
            </w:tcBorders>
            <w:tcPrChange w:id="1340" w:author="Chen Heller" w:date="2023-01-09T11:38:00Z">
              <w:tcPr>
                <w:tcW w:w="10207" w:type="dxa"/>
                <w:gridSpan w:val="8"/>
                <w:tcBorders>
                  <w:bottom w:val="single" w:sz="12" w:space="0" w:color="auto"/>
                </w:tcBorders>
              </w:tcPr>
            </w:tcPrChange>
          </w:tcPr>
          <w:p w14:paraId="6E02926D" w14:textId="28E9378F" w:rsidR="00EE7036" w:rsidRPr="00EE7036" w:rsidRDefault="00EE7036" w:rsidP="00EE7036">
            <w:pPr>
              <w:ind w:firstLine="0"/>
              <w:rPr>
                <w:ins w:id="1341" w:author="Chen Heller" w:date="2023-01-09T11:35:00Z"/>
                <w:b/>
                <w:bCs/>
                <w:rPrChange w:id="1342" w:author="Chen Heller" w:date="2023-01-09T11:37:00Z">
                  <w:rPr>
                    <w:ins w:id="1343" w:author="Chen Heller" w:date="2023-01-09T11:35:00Z"/>
                  </w:rPr>
                </w:rPrChange>
              </w:rPr>
            </w:pPr>
            <w:ins w:id="1344" w:author="Chen Heller" w:date="2023-01-09T11:37:00Z">
              <w:r w:rsidRPr="00EE7036">
                <w:rPr>
                  <w:b/>
                  <w:bCs/>
                  <w:rPrChange w:id="1345" w:author="Chen Heller" w:date="2023-01-09T11:37:00Z">
                    <w:rPr/>
                  </w:rPrChange>
                </w:rPr>
                <w:t>Keyboard</w:t>
              </w:r>
            </w:ins>
            <w:ins w:id="1346" w:author="Chen Heller" w:date="2023-01-09T11:38:00Z">
              <w:r w:rsidR="00C46903">
                <w:rPr>
                  <w:b/>
                  <w:bCs/>
                </w:rPr>
                <w:t xml:space="preserve"> </w:t>
              </w:r>
            </w:ins>
            <w:ins w:id="1347" w:author="Chen Heller" w:date="2023-01-16T09:48:00Z">
              <w:r w:rsidR="002E2E57">
                <w:rPr>
                  <w:b/>
                  <w:bCs/>
                </w:rPr>
                <w:t>–</w:t>
              </w:r>
            </w:ins>
            <w:ins w:id="1348" w:author="Chen Heller" w:date="2023-01-09T11:38:00Z">
              <w:r w:rsidR="00C46903">
                <w:rPr>
                  <w:b/>
                  <w:bCs/>
                </w:rPr>
                <w:t xml:space="preserve"> Normalized</w:t>
              </w:r>
            </w:ins>
          </w:p>
        </w:tc>
      </w:tr>
      <w:tr w:rsidR="00EE7036" w14:paraId="71BCF61A" w14:textId="77777777" w:rsidTr="00EE7036">
        <w:trPr>
          <w:trHeight w:val="490"/>
          <w:ins w:id="1349" w:author="Chen Heller" w:date="2023-01-09T11:35:00Z"/>
          <w:trPrChange w:id="1350" w:author="Chen Heller" w:date="2023-01-09T11:37:00Z">
            <w:trPr>
              <w:trHeight w:val="490"/>
            </w:trPr>
          </w:trPrChange>
        </w:trPr>
        <w:tc>
          <w:tcPr>
            <w:tcW w:w="284" w:type="dxa"/>
            <w:tcBorders>
              <w:bottom w:val="single" w:sz="12" w:space="0" w:color="auto"/>
            </w:tcBorders>
            <w:tcPrChange w:id="1351" w:author="Chen Heller" w:date="2023-01-09T11:37:00Z">
              <w:tcPr>
                <w:tcW w:w="284" w:type="dxa"/>
                <w:tcBorders>
                  <w:bottom w:val="single" w:sz="12" w:space="0" w:color="auto"/>
                </w:tcBorders>
              </w:tcPr>
            </w:tcPrChange>
          </w:tcPr>
          <w:p w14:paraId="7021D42C" w14:textId="77777777" w:rsidR="00EE7036" w:rsidRPr="00EA2CED" w:rsidRDefault="00EE7036" w:rsidP="00EE7036">
            <w:pPr>
              <w:ind w:firstLine="0"/>
              <w:rPr>
                <w:ins w:id="1352" w:author="Chen Heller" w:date="2023-01-09T11:35:00Z"/>
                <w:b/>
                <w:bCs/>
              </w:rPr>
            </w:pPr>
          </w:p>
        </w:tc>
        <w:tc>
          <w:tcPr>
            <w:tcW w:w="2269" w:type="dxa"/>
            <w:tcBorders>
              <w:bottom w:val="single" w:sz="12" w:space="0" w:color="auto"/>
            </w:tcBorders>
            <w:tcPrChange w:id="1353" w:author="Chen Heller" w:date="2023-01-09T11:37:00Z">
              <w:tcPr>
                <w:tcW w:w="2269" w:type="dxa"/>
                <w:tcBorders>
                  <w:bottom w:val="single" w:sz="12" w:space="0" w:color="auto"/>
                </w:tcBorders>
              </w:tcPr>
            </w:tcPrChange>
          </w:tcPr>
          <w:p w14:paraId="5CD58628" w14:textId="4C6D4A84" w:rsidR="00EE7036" w:rsidRDefault="00EE7036" w:rsidP="00EE7036">
            <w:pPr>
              <w:ind w:firstLine="0"/>
              <w:rPr>
                <w:ins w:id="1354" w:author="Chen Heller" w:date="2023-01-09T11:35:00Z"/>
                <w:b/>
                <w:bCs/>
              </w:rPr>
            </w:pPr>
            <w:ins w:id="1355" w:author="Chen Heller" w:date="2023-01-09T11:36:00Z">
              <w:r>
                <w:rPr>
                  <w:b/>
                  <w:bCs/>
                </w:rPr>
                <w:t>Response Time</w:t>
              </w:r>
            </w:ins>
          </w:p>
        </w:tc>
        <w:tc>
          <w:tcPr>
            <w:tcW w:w="1701" w:type="dxa"/>
            <w:tcBorders>
              <w:bottom w:val="single" w:sz="12" w:space="0" w:color="auto"/>
            </w:tcBorders>
            <w:tcPrChange w:id="1356" w:author="Chen Heller" w:date="2023-01-09T11:37:00Z">
              <w:tcPr>
                <w:tcW w:w="1701" w:type="dxa"/>
                <w:tcBorders>
                  <w:bottom w:val="single" w:sz="12" w:space="0" w:color="auto"/>
                </w:tcBorders>
              </w:tcPr>
            </w:tcPrChange>
          </w:tcPr>
          <w:p w14:paraId="06889536" w14:textId="7431E56A" w:rsidR="00EE7036" w:rsidRDefault="00B164E2" w:rsidP="00EE7036">
            <w:pPr>
              <w:ind w:firstLine="0"/>
              <w:rPr>
                <w:ins w:id="1357" w:author="Chen Heller" w:date="2023-01-09T11:35:00Z"/>
              </w:rPr>
            </w:pPr>
            <w:ins w:id="1358" w:author="Chen Heller" w:date="2023-01-16T12:16:00Z">
              <w:r>
                <w:t>-</w:t>
              </w:r>
            </w:ins>
            <w:ins w:id="1359" w:author="Chen Heller" w:date="2023-01-16T09:48:00Z">
              <w:r w:rsidR="002E2E57">
                <w:t>121.72 (115.81)</w:t>
              </w:r>
            </w:ins>
          </w:p>
        </w:tc>
        <w:tc>
          <w:tcPr>
            <w:tcW w:w="1701" w:type="dxa"/>
            <w:tcBorders>
              <w:bottom w:val="single" w:sz="12" w:space="0" w:color="auto"/>
            </w:tcBorders>
            <w:tcPrChange w:id="1360" w:author="Chen Heller" w:date="2023-01-09T11:37:00Z">
              <w:tcPr>
                <w:tcW w:w="1701" w:type="dxa"/>
                <w:tcBorders>
                  <w:bottom w:val="single" w:sz="12" w:space="0" w:color="auto"/>
                </w:tcBorders>
              </w:tcPr>
            </w:tcPrChange>
          </w:tcPr>
          <w:p w14:paraId="40D0E294" w14:textId="0B56D773" w:rsidR="00EE7036" w:rsidRDefault="002E2E57" w:rsidP="00EE7036">
            <w:pPr>
              <w:ind w:firstLine="0"/>
              <w:rPr>
                <w:ins w:id="1361" w:author="Chen Heller" w:date="2023-01-09T11:35:00Z"/>
              </w:rPr>
            </w:pPr>
            <w:ins w:id="1362" w:author="Chen Heller" w:date="2023-01-16T09:48:00Z">
              <w:r>
                <w:t>151.84 (121.60)</w:t>
              </w:r>
            </w:ins>
          </w:p>
        </w:tc>
        <w:tc>
          <w:tcPr>
            <w:tcW w:w="708" w:type="dxa"/>
            <w:tcBorders>
              <w:bottom w:val="single" w:sz="12" w:space="0" w:color="auto"/>
            </w:tcBorders>
            <w:tcPrChange w:id="1363" w:author="Chen Heller" w:date="2023-01-09T11:37:00Z">
              <w:tcPr>
                <w:tcW w:w="708" w:type="dxa"/>
                <w:tcBorders>
                  <w:bottom w:val="single" w:sz="12" w:space="0" w:color="auto"/>
                </w:tcBorders>
              </w:tcPr>
            </w:tcPrChange>
          </w:tcPr>
          <w:p w14:paraId="289116D1" w14:textId="5D0A6330" w:rsidR="00EE7036" w:rsidRDefault="002E2E57" w:rsidP="00EE7036">
            <w:pPr>
              <w:ind w:firstLine="0"/>
              <w:rPr>
                <w:ins w:id="1364" w:author="Chen Heller" w:date="2023-01-09T11:35:00Z"/>
              </w:rPr>
            </w:pPr>
            <w:ins w:id="1365" w:author="Chen Heller" w:date="2023-01-16T09:48:00Z">
              <w:r>
                <w:t>6.49</w:t>
              </w:r>
            </w:ins>
          </w:p>
        </w:tc>
        <w:tc>
          <w:tcPr>
            <w:tcW w:w="1134" w:type="dxa"/>
            <w:tcBorders>
              <w:bottom w:val="single" w:sz="12" w:space="0" w:color="auto"/>
            </w:tcBorders>
            <w:tcPrChange w:id="1366" w:author="Chen Heller" w:date="2023-01-09T11:37:00Z">
              <w:tcPr>
                <w:tcW w:w="1134" w:type="dxa"/>
                <w:tcBorders>
                  <w:bottom w:val="single" w:sz="12" w:space="0" w:color="auto"/>
                </w:tcBorders>
              </w:tcPr>
            </w:tcPrChange>
          </w:tcPr>
          <w:p w14:paraId="61251B9A" w14:textId="31F13C0A" w:rsidR="00EE7036" w:rsidRDefault="002E2E57" w:rsidP="00EE7036">
            <w:pPr>
              <w:ind w:firstLine="0"/>
              <w:rPr>
                <w:ins w:id="1367" w:author="Chen Heller" w:date="2023-01-09T11:35:00Z"/>
              </w:rPr>
            </w:pPr>
            <w:ins w:id="1368" w:author="Chen Heller" w:date="2023-01-16T09:48:00Z">
              <w:r>
                <w:t>&lt;0.001</w:t>
              </w:r>
            </w:ins>
            <w:ins w:id="1369" w:author="Chen Heller" w:date="2023-01-16T09:56:00Z">
              <w:r w:rsidR="008108F6">
                <w:t>*</w:t>
              </w:r>
            </w:ins>
          </w:p>
        </w:tc>
        <w:tc>
          <w:tcPr>
            <w:tcW w:w="1701" w:type="dxa"/>
            <w:tcBorders>
              <w:bottom w:val="single" w:sz="12" w:space="0" w:color="auto"/>
            </w:tcBorders>
            <w:tcPrChange w:id="1370" w:author="Chen Heller" w:date="2023-01-09T11:37:00Z">
              <w:tcPr>
                <w:tcW w:w="1701" w:type="dxa"/>
                <w:tcBorders>
                  <w:bottom w:val="single" w:sz="12" w:space="0" w:color="auto"/>
                </w:tcBorders>
              </w:tcPr>
            </w:tcPrChange>
          </w:tcPr>
          <w:p w14:paraId="67A0CE51" w14:textId="7ADE2B41" w:rsidR="00EE7036" w:rsidRDefault="002E2E57" w:rsidP="00EE7036">
            <w:pPr>
              <w:ind w:firstLine="0"/>
              <w:rPr>
                <w:ins w:id="1371" w:author="Chen Heller" w:date="2023-01-09T11:35:00Z"/>
              </w:rPr>
            </w:pPr>
            <w:ins w:id="1372" w:author="Chen Heller" w:date="2023-01-16T09:48:00Z">
              <w:r>
                <w:t>-359.66, -187.48</w:t>
              </w:r>
            </w:ins>
          </w:p>
        </w:tc>
        <w:tc>
          <w:tcPr>
            <w:tcW w:w="709" w:type="dxa"/>
            <w:tcBorders>
              <w:bottom w:val="single" w:sz="12" w:space="0" w:color="auto"/>
            </w:tcBorders>
            <w:tcPrChange w:id="1373" w:author="Chen Heller" w:date="2023-01-09T11:37:00Z">
              <w:tcPr>
                <w:tcW w:w="709" w:type="dxa"/>
                <w:tcBorders>
                  <w:bottom w:val="single" w:sz="12" w:space="0" w:color="auto"/>
                </w:tcBorders>
              </w:tcPr>
            </w:tcPrChange>
          </w:tcPr>
          <w:p w14:paraId="1F17DE6E" w14:textId="0FC171FF" w:rsidR="00EE7036" w:rsidRDefault="002E2E57" w:rsidP="00EE7036">
            <w:pPr>
              <w:ind w:firstLine="0"/>
              <w:rPr>
                <w:ins w:id="1374" w:author="Chen Heller" w:date="2023-01-09T11:35:00Z"/>
              </w:rPr>
            </w:pPr>
            <w:ins w:id="1375" w:author="Chen Heller" w:date="2023-01-16T09:48:00Z">
              <w:r>
                <w:t>1.18</w:t>
              </w:r>
            </w:ins>
          </w:p>
        </w:tc>
      </w:tr>
      <w:tr w:rsidR="00EE7036" w14:paraId="49D5FC69" w14:textId="77777777" w:rsidTr="00E875AF">
        <w:trPr>
          <w:trHeight w:val="490"/>
          <w:trPrChange w:id="1376" w:author="Chen Heller" w:date="2023-01-09T11:22:00Z">
            <w:trPr>
              <w:trHeight w:val="490"/>
            </w:trPr>
          </w:trPrChange>
        </w:trPr>
        <w:tc>
          <w:tcPr>
            <w:tcW w:w="10207" w:type="dxa"/>
            <w:gridSpan w:val="8"/>
            <w:tcBorders>
              <w:top w:val="single" w:sz="12" w:space="0" w:color="auto"/>
            </w:tcBorders>
            <w:tcPrChange w:id="1377" w:author="Chen Heller" w:date="2023-01-09T11:22:00Z">
              <w:tcPr>
                <w:tcW w:w="10207" w:type="dxa"/>
                <w:gridSpan w:val="8"/>
                <w:tcBorders>
                  <w:top w:val="single" w:sz="12" w:space="0" w:color="auto"/>
                </w:tcBorders>
              </w:tcPr>
            </w:tcPrChange>
          </w:tcPr>
          <w:p w14:paraId="569467B4" w14:textId="34ADB385" w:rsidR="00EE7036" w:rsidRPr="00EA2CED" w:rsidRDefault="00EE7036" w:rsidP="00EE7036">
            <w:pPr>
              <w:ind w:firstLine="0"/>
              <w:rPr>
                <w:sz w:val="22"/>
                <w:szCs w:val="22"/>
              </w:rPr>
            </w:pPr>
            <w:r w:rsidRPr="00EA2CED">
              <w:rPr>
                <w:i/>
                <w:iCs/>
                <w:sz w:val="22"/>
                <w:szCs w:val="22"/>
              </w:rPr>
              <w:t xml:space="preserve">Note. </w:t>
            </w:r>
            <w:del w:id="1378" w:author="Chen Heller" w:date="2023-01-17T14:32:00Z">
              <w:r w:rsidR="00A34CE5" w:rsidRPr="00EA2CED" w:rsidDel="003D5244">
                <w:rPr>
                  <w:sz w:val="22"/>
                  <w:szCs w:val="22"/>
                </w:rPr>
                <w:delText>T</w:delText>
              </w:r>
            </w:del>
            <w:ins w:id="1379" w:author="Chen Heller" w:date="2023-01-17T14:32:00Z">
              <w:r w:rsidR="003D5244">
                <w:rPr>
                  <w:sz w:val="22"/>
                  <w:szCs w:val="22"/>
                </w:rPr>
                <w:t>t</w:t>
              </w:r>
            </w:ins>
            <w:r>
              <w:rPr>
                <w:sz w:val="22"/>
                <w:szCs w:val="22"/>
              </w:rPr>
              <w:t>(df)</w:t>
            </w:r>
            <w:r w:rsidRPr="00EA2CED">
              <w:rPr>
                <w:sz w:val="22"/>
                <w:szCs w:val="22"/>
              </w:rPr>
              <w:t xml:space="preserve"> = t-test score, </w:t>
            </w:r>
            <w:r>
              <w:rPr>
                <w:sz w:val="22"/>
                <w:szCs w:val="22"/>
              </w:rPr>
              <w:t>only for variables whose residuals distributed normally. D</w:t>
            </w:r>
            <w:r w:rsidRPr="00EA2CED">
              <w:rPr>
                <w:sz w:val="22"/>
                <w:szCs w:val="22"/>
              </w:rPr>
              <w:t xml:space="preserve">egrees of freedom are in parenthesis; p = </w:t>
            </w:r>
            <w:r>
              <w:rPr>
                <w:sz w:val="22"/>
                <w:szCs w:val="22"/>
              </w:rPr>
              <w:t xml:space="preserve">Tree-BH </w:t>
            </w:r>
            <w:del w:id="1380" w:author="Chen Heller" w:date="2023-01-17T14:32:00Z">
              <w:r w:rsidDel="003D5244">
                <w:rPr>
                  <w:sz w:val="22"/>
                  <w:szCs w:val="22"/>
                </w:rPr>
                <w:delText xml:space="preserve">corrected </w:delText>
              </w:r>
            </w:del>
            <w:r>
              <w:rPr>
                <w:sz w:val="22"/>
                <w:szCs w:val="22"/>
              </w:rPr>
              <w:t xml:space="preserve">p-value </w:t>
            </w:r>
            <w:ins w:id="1381" w:author="Chen Heller" w:date="2023-01-17T14:32:00Z">
              <w:r w:rsidR="003D5244">
                <w:rPr>
                  <w:sz w:val="22"/>
                  <w:szCs w:val="22"/>
                </w:rPr>
                <w:t xml:space="preserve">corrected </w:t>
              </w:r>
            </w:ins>
            <w:r>
              <w:rPr>
                <w:sz w:val="22"/>
                <w:szCs w:val="22"/>
              </w:rPr>
              <w:t xml:space="preserve">for multiple comparisons; </w:t>
            </w:r>
            <w:r w:rsidRPr="00EA2CED">
              <w:rPr>
                <w:sz w:val="22"/>
                <w:szCs w:val="22"/>
              </w:rPr>
              <w:t>CI = 95% confidence interval</w:t>
            </w:r>
            <w:r>
              <w:rPr>
                <w:sz w:val="22"/>
                <w:szCs w:val="22"/>
              </w:rPr>
              <w:t>s</w:t>
            </w:r>
            <w:r w:rsidRPr="00EA2CED">
              <w:rPr>
                <w:sz w:val="22"/>
                <w:szCs w:val="22"/>
              </w:rPr>
              <w:t>; d = Cohen's d.</w:t>
            </w:r>
          </w:p>
          <w:p w14:paraId="165B5B9B" w14:textId="0E32EC8C" w:rsidR="00EE7036" w:rsidRDefault="00EE7036" w:rsidP="00EE7036">
            <w:pPr>
              <w:ind w:firstLine="0"/>
            </w:pPr>
            <w:r w:rsidRPr="00EA2CED">
              <w:rPr>
                <w:sz w:val="22"/>
                <w:szCs w:val="22"/>
              </w:rPr>
              <w:t xml:space="preserve">* p &lt; </w:t>
            </w:r>
            <w:r>
              <w:rPr>
                <w:sz w:val="22"/>
                <w:szCs w:val="22"/>
              </w:rPr>
              <w:t xml:space="preserve">p value for </w:t>
            </w:r>
            <m:oMath>
              <m:r>
                <w:rPr>
                  <w:rFonts w:ascii="Cambria Math" w:hAnsi="Cambria Math"/>
                  <w:sz w:val="22"/>
                  <w:szCs w:val="22"/>
                </w:rPr>
                <m:t>α=0.05</m:t>
              </m:r>
            </m:oMath>
            <w:r>
              <w:rPr>
                <w:sz w:val="22"/>
                <w:szCs w:val="22"/>
              </w:rPr>
              <w:t xml:space="preserve"> after adjustment according to </w:t>
            </w:r>
            <w:r w:rsidRPr="00EA2CED">
              <w:rPr>
                <w:sz w:val="22"/>
                <w:szCs w:val="22"/>
              </w:rPr>
              <w:t xml:space="preserve">Tree-BH </w:t>
            </w:r>
            <w:r>
              <w:rPr>
                <w:sz w:val="22"/>
                <w:szCs w:val="22"/>
              </w:rPr>
              <w:t>method.</w:t>
            </w:r>
          </w:p>
        </w:tc>
      </w:tr>
    </w:tbl>
    <w:p w14:paraId="7923858F" w14:textId="77777777" w:rsidR="00AF0B67" w:rsidRDefault="00AF0B67" w:rsidP="00E47313">
      <w:pPr>
        <w:ind w:firstLine="0"/>
      </w:pPr>
    </w:p>
    <w:p w14:paraId="698FF9E6" w14:textId="1C60D99B" w:rsidR="004251C4" w:rsidRDefault="004251C4" w:rsidP="004251C4">
      <w:pPr>
        <w:keepNext/>
        <w:ind w:firstLine="0"/>
      </w:pPr>
      <w:commentRangeStart w:id="1382"/>
      <w:r w:rsidRPr="004251C4">
        <w:rPr>
          <w:noProof/>
        </w:rPr>
        <w:lastRenderedPageBreak/>
        <w:drawing>
          <wp:inline distT="0" distB="0" distL="0" distR="0" wp14:anchorId="695C64FD" wp14:editId="13C81FD7">
            <wp:extent cx="5967413" cy="402419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8975" t="2063" r="25073" b="9889"/>
                    <a:stretch/>
                  </pic:blipFill>
                  <pic:spPr bwMode="auto">
                    <a:xfrm>
                      <a:off x="0" y="0"/>
                      <a:ext cx="5972253" cy="4027461"/>
                    </a:xfrm>
                    <a:prstGeom prst="rect">
                      <a:avLst/>
                    </a:prstGeom>
                    <a:noFill/>
                    <a:ln>
                      <a:noFill/>
                    </a:ln>
                    <a:extLst>
                      <a:ext uri="{53640926-AAD7-44D8-BBD7-CCE9431645EC}">
                        <a14:shadowObscured xmlns:a14="http://schemas.microsoft.com/office/drawing/2010/main"/>
                      </a:ext>
                    </a:extLst>
                  </pic:spPr>
                </pic:pic>
              </a:graphicData>
            </a:graphic>
          </wp:inline>
        </w:drawing>
      </w:r>
      <w:commentRangeEnd w:id="1382"/>
      <w:r w:rsidR="007700AC">
        <w:rPr>
          <w:rStyle w:val="CommentReference"/>
        </w:rPr>
        <w:commentReference w:id="1382"/>
      </w:r>
    </w:p>
    <w:p w14:paraId="2104970E" w14:textId="5ABCD3E5" w:rsidR="009F050A" w:rsidRDefault="007E2512" w:rsidP="005436B9">
      <w:pPr>
        <w:pStyle w:val="Caption"/>
        <w:rPr>
          <w:ins w:id="1383" w:author="Chen Heller" w:date="2023-01-16T15:39:00Z"/>
        </w:rPr>
      </w:pPr>
      <w:bookmarkStart w:id="1384" w:name="_Ref113906821"/>
      <w:r>
        <w:t xml:space="preserve">Figure </w:t>
      </w:r>
      <w:fldSimple w:instr=" SEQ Figure \* ARABIC ">
        <w:ins w:id="1385" w:author="Chen Heller" w:date="2023-01-04T14:57:00Z">
          <w:r w:rsidR="00C56E28">
            <w:rPr>
              <w:noProof/>
            </w:rPr>
            <w:t>3</w:t>
          </w:r>
        </w:ins>
        <w:del w:id="1386" w:author="Chen Heller" w:date="2023-01-04T14:57:00Z">
          <w:r w:rsidR="0095479C" w:rsidDel="00C56E28">
            <w:rPr>
              <w:noProof/>
            </w:rPr>
            <w:delText>6</w:delText>
          </w:r>
        </w:del>
      </w:fldSimple>
      <w:bookmarkEnd w:id="1384"/>
      <w:r>
        <w:t xml:space="preserve">. </w:t>
      </w:r>
      <w:r w:rsidRPr="00F3771A">
        <w:t xml:space="preserve">Results of Experiment </w:t>
      </w:r>
      <w:r>
        <w:t>4</w:t>
      </w:r>
      <w:r w:rsidRPr="00F3771A">
        <w:t xml:space="preserve">. </w:t>
      </w:r>
      <w:r w:rsidR="001F33A0">
        <w:t xml:space="preserve">(a) Reaching trajectories in trials where a correct answer was given by choosing the left and right targets, averaged across all participants. Shaded areas are the </w:t>
      </w:r>
      <w:r w:rsidR="006C7DF8">
        <w:t>SE</w:t>
      </w:r>
      <w:r w:rsidR="001F33A0">
        <w:t xml:space="preserve">. Grey shade marks where the difference between the trajectories was found to be significant according to a permutation and clustering procedure. (b-f) Dots are single participant averages while the red/blue horizontal lines are the average of all participants. </w:t>
      </w:r>
      <w:commentRangeStart w:id="1387"/>
      <w:r w:rsidR="001F33A0">
        <w:t xml:space="preserve">Black error bars symbol the </w:t>
      </w:r>
      <w:r w:rsidR="000B1947">
        <w:t>SE</w:t>
      </w:r>
      <w:commentRangeEnd w:id="1387"/>
      <w:r w:rsidR="0080343A">
        <w:rPr>
          <w:rStyle w:val="CommentReference"/>
          <w:i w:val="0"/>
          <w:iCs w:val="0"/>
          <w:color w:val="auto"/>
        </w:rPr>
        <w:commentReference w:id="1387"/>
      </w:r>
      <w:r w:rsidR="001F33A0">
        <w:t>. Full/dashed grey lines represent a numerical incline/decline (respectively) between the congruent and incongruent conditions</w:t>
      </w:r>
      <w:r w:rsidRPr="00F3771A">
        <w:t>.</w:t>
      </w:r>
    </w:p>
    <w:p w14:paraId="1919DF25" w14:textId="01C76623" w:rsidR="00085C60" w:rsidRPr="00085C60" w:rsidDel="00085C60" w:rsidRDefault="00085C60">
      <w:pPr>
        <w:ind w:firstLine="0"/>
        <w:rPr>
          <w:del w:id="1388" w:author="Chen Heller" w:date="2023-01-16T15:39:00Z"/>
        </w:rPr>
        <w:pPrChange w:id="1389" w:author="Chen Heller" w:date="2023-01-16T15:39:00Z">
          <w:pPr>
            <w:pStyle w:val="Caption"/>
          </w:pPr>
        </w:pPrChange>
      </w:pPr>
    </w:p>
    <w:p w14:paraId="1C2CF195" w14:textId="3E399B08" w:rsidR="0013510A" w:rsidRPr="001C0104" w:rsidRDefault="00085C60">
      <w:pPr>
        <w:ind w:firstLine="0"/>
        <w:pPrChange w:id="1390" w:author="Chen Heller" w:date="2023-01-16T15:39:00Z">
          <w:pPr/>
        </w:pPrChange>
      </w:pPr>
      <w:commentRangeStart w:id="1391"/>
      <w:ins w:id="1392" w:author="Chen Heller" w:date="2023-01-16T15:38:00Z">
        <w:r w:rsidRPr="00085C60">
          <w:rPr>
            <w:noProof/>
          </w:rPr>
          <w:lastRenderedPageBreak/>
          <w:drawing>
            <wp:inline distT="0" distB="0" distL="0" distR="0" wp14:anchorId="42FD67CF" wp14:editId="3E72293C">
              <wp:extent cx="5856648" cy="2987141"/>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872139" cy="2995042"/>
                      </a:xfrm>
                      <a:prstGeom prst="rect">
                        <a:avLst/>
                      </a:prstGeom>
                    </pic:spPr>
                  </pic:pic>
                </a:graphicData>
              </a:graphic>
            </wp:inline>
          </w:drawing>
        </w:r>
      </w:ins>
      <w:commentRangeEnd w:id="1391"/>
      <w:ins w:id="1393" w:author="Chen Heller" w:date="2023-01-16T15:39:00Z">
        <w:r>
          <w:rPr>
            <w:rStyle w:val="CommentReference"/>
          </w:rPr>
          <w:commentReference w:id="1391"/>
        </w:r>
      </w:ins>
    </w:p>
    <w:p w14:paraId="35CAFCBB" w14:textId="3501B28E" w:rsidR="006A7738" w:rsidDel="000434D9" w:rsidRDefault="00D826D9" w:rsidP="006238E0">
      <w:pPr>
        <w:pStyle w:val="Heading3"/>
        <w:rPr>
          <w:del w:id="1394" w:author="Chen Heller" w:date="2023-01-09T13:29:00Z"/>
        </w:rPr>
      </w:pPr>
      <w:bookmarkStart w:id="1395" w:name="_Toc114485394"/>
      <w:del w:id="1396" w:author="Chen Heller" w:date="2023-01-09T13:29:00Z">
        <w:r w:rsidDel="000434D9">
          <w:delText>Discussion</w:delText>
        </w:r>
        <w:bookmarkEnd w:id="1395"/>
      </w:del>
    </w:p>
    <w:p w14:paraId="0B7BE30B" w14:textId="0739F776" w:rsidR="00BA6169" w:rsidRDefault="00F01249" w:rsidP="005856CE">
      <w:pPr>
        <w:ind w:firstLine="0"/>
      </w:pPr>
      <w:del w:id="1397" w:author="Chen Heller" w:date="2023-01-09T13:29:00Z">
        <w:r w:rsidDel="000434D9">
          <w:delText xml:space="preserve">Experiment </w:delText>
        </w:r>
        <w:r w:rsidR="00F54903" w:rsidDel="000434D9">
          <w:delText xml:space="preserve">4 </w:delText>
        </w:r>
        <w:r w:rsidR="00553F6D" w:rsidDel="000434D9">
          <w:delText xml:space="preserve">compared the effect of unconscious processing as measured by </w:delText>
        </w:r>
        <w:r w:rsidDel="000434D9">
          <w:delText xml:space="preserve">motion tracking and keyboard </w:delText>
        </w:r>
        <w:r w:rsidR="00553F6D" w:rsidDel="000434D9">
          <w:delText>presses</w:delText>
        </w:r>
        <w:r w:rsidDel="000434D9">
          <w:delText xml:space="preserve">. Despite previous criticisms about the robustness and reliability of evidence </w:delText>
        </w:r>
        <w:r w:rsidR="0008250B" w:rsidDel="000434D9">
          <w:fldChar w:fldCharType="begin"/>
        </w:r>
        <w:r w:rsidR="00364024" w:rsidDel="000434D9">
          <w:delInstrText xml:space="preserve"> ADDIN ZOTERO_ITEM CSL_CITATION {"citationID":"VJhUMAJi","properties":{"formattedCitation":"(Damian, 2001; Peters &amp; Lau, 2015)","plainCitation":"(Damian, 2001; Peters &amp; Lau, 2015)","dontUpdate":true,"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delInstrText>
        </w:r>
        <w:r w:rsidR="0008250B" w:rsidDel="000434D9">
          <w:fldChar w:fldCharType="separate"/>
        </w:r>
        <w:r w:rsidR="0008250B" w:rsidRPr="0008250B" w:rsidDel="000434D9">
          <w:rPr>
            <w:rFonts w:ascii="Times New Roman" w:hAnsi="Times New Roman" w:cs="Times New Roman"/>
          </w:rPr>
          <w:delText>(</w:delText>
        </w:r>
        <w:r w:rsidR="00676ED5" w:rsidDel="000434D9">
          <w:rPr>
            <w:rFonts w:ascii="Times New Roman" w:hAnsi="Times New Roman" w:cs="Times New Roman"/>
          </w:rPr>
          <w:delText xml:space="preserve">e.g., </w:delText>
        </w:r>
        <w:r w:rsidR="0008250B" w:rsidRPr="0008250B" w:rsidDel="000434D9">
          <w:rPr>
            <w:rFonts w:ascii="Times New Roman" w:hAnsi="Times New Roman" w:cs="Times New Roman"/>
          </w:rPr>
          <w:delText>Damian, 2001; Peters &amp; Lau, 2015)</w:delText>
        </w:r>
        <w:r w:rsidR="0008250B" w:rsidDel="000434D9">
          <w:fldChar w:fldCharType="end"/>
        </w:r>
        <w:r w:rsidDel="000434D9">
          <w:delText xml:space="preserve"> a large congruency effect was found using </w:delText>
        </w:r>
        <w:r w:rsidR="00676ED5" w:rsidDel="000434D9">
          <w:delText xml:space="preserve">both </w:delText>
        </w:r>
        <w:r w:rsidDel="000434D9">
          <w:delText>measure</w:delText>
        </w:r>
        <w:r w:rsidR="00676ED5" w:rsidDel="000434D9">
          <w:delText>s</w:delText>
        </w:r>
        <w:r w:rsidDel="000434D9">
          <w:delText>. In the reaching session, movements were clearly biased towards the incorrect answer when primed by an incongruent word, as was evident by the centrally oriented reaching trajectories</w:delText>
        </w:r>
        <w:r w:rsidR="008B65A5" w:rsidDel="000434D9">
          <w:delText xml:space="preserve"> which produced a</w:delText>
        </w:r>
        <w:r w:rsidDel="000434D9">
          <w:delText xml:space="preserve"> smaller reach area</w:delText>
        </w:r>
        <w:r w:rsidR="00C73F3D" w:rsidDel="000434D9">
          <w:delText>,</w:delText>
        </w:r>
        <w:r w:rsidDel="000434D9">
          <w:delText xml:space="preserve"> longer traveled distance and </w:delText>
        </w:r>
        <w:r w:rsidR="008B65A5" w:rsidDel="000434D9">
          <w:delText xml:space="preserve">longer </w:delText>
        </w:r>
      </w:del>
      <w:del w:id="1398" w:author="Chen Heller" w:date="2023-01-04T13:29:00Z">
        <w:r w:rsidDel="000128A2">
          <w:delText xml:space="preserve">movement </w:delText>
        </w:r>
      </w:del>
      <w:del w:id="1399" w:author="Chen Heller" w:date="2023-01-09T13:29:00Z">
        <w:r w:rsidDel="000434D9">
          <w:delText xml:space="preserve">duration. The difference between congruent and incongruent trajectories was significant </w:delText>
        </w:r>
      </w:del>
      <w:del w:id="1400" w:author="Chen Heller" w:date="2023-01-09T13:26:00Z">
        <w:r w:rsidDel="00B74112">
          <w:delText xml:space="preserve">approximately </w:delText>
        </w:r>
      </w:del>
      <w:del w:id="1401" w:author="Chen Heller" w:date="2023-01-09T13:29:00Z">
        <w:r w:rsidDel="000434D9">
          <w:delText xml:space="preserve">around </w:delText>
        </w:r>
      </w:del>
      <w:del w:id="1402" w:author="Chen Heller" w:date="2023-01-09T13:26:00Z">
        <w:r w:rsidR="000B4137" w:rsidDel="00B74112">
          <w:delText xml:space="preserve">175.66ms </w:delText>
        </w:r>
        <w:r w:rsidDel="00B74112">
          <w:delText xml:space="preserve">to </w:delText>
        </w:r>
        <w:r w:rsidR="000B4137" w:rsidDel="00B74112">
          <w:delText xml:space="preserve">390.88ms </w:delText>
        </w:r>
        <w:r w:rsidDel="00B74112">
          <w:delText>(</w:delText>
        </w:r>
      </w:del>
      <w:commentRangeStart w:id="1403"/>
      <w:del w:id="1404" w:author="Chen Heller" w:date="2023-01-09T13:29:00Z">
        <w:r w:rsidR="000B4137" w:rsidDel="000434D9">
          <w:delText>24</w:delText>
        </w:r>
        <w:r w:rsidDel="000434D9">
          <w:delText>-</w:delText>
        </w:r>
        <w:r w:rsidR="000B4137" w:rsidDel="000434D9">
          <w:delText>94</w:delText>
        </w:r>
        <w:r w:rsidR="00886EF1" w:rsidDel="000434D9">
          <w:delText>% of the path</w:delText>
        </w:r>
        <w:commentRangeEnd w:id="1403"/>
        <w:r w:rsidR="00B74112" w:rsidDel="000434D9">
          <w:rPr>
            <w:rStyle w:val="CommentReference"/>
          </w:rPr>
          <w:commentReference w:id="1403"/>
        </w:r>
      </w:del>
      <w:del w:id="1405" w:author="Chen Heller" w:date="2023-01-09T13:26:00Z">
        <w:r w:rsidDel="00B74112">
          <w:delText>) post target onset</w:delText>
        </w:r>
      </w:del>
      <w:del w:id="1406" w:author="Chen Heller" w:date="2023-01-09T13:29:00Z">
        <w:r w:rsidR="00CB60D0" w:rsidRPr="00225E22" w:rsidDel="000434D9">
          <w:delText xml:space="preserve"> </w:delText>
        </w:r>
        <w:r w:rsidR="00CB60D0" w:rsidDel="000434D9">
          <w:delText>showing that the prime exerts its effect almost through</w:delText>
        </w:r>
        <w:r w:rsidR="00BB2A79" w:rsidDel="000434D9">
          <w:delText>ou</w:delText>
        </w:r>
        <w:r w:rsidR="00CB60D0" w:rsidDel="000434D9">
          <w:delText>t the entire movement</w:delText>
        </w:r>
        <w:r w:rsidR="00ED7FF8" w:rsidDel="000434D9">
          <w:delText xml:space="preserve"> (note however that this analysis should not be taken as evidence for the exact latency/offset of the effect; see</w:delText>
        </w:r>
        <w:r w:rsidR="005856CE" w:rsidDel="000434D9">
          <w:delText xml:space="preserve"> </w:delText>
        </w:r>
        <w:r w:rsidR="005856CE" w:rsidDel="000434D9">
          <w:fldChar w:fldCharType="begin"/>
        </w:r>
        <w:r w:rsidR="00A56B2E" w:rsidDel="000434D9">
          <w:delInstrText xml:space="preserve"> ADDIN ZOTERO_ITEM CSL_CITATION {"citationID":"hHsK9ZWY","properties":{"formattedCitation":"(Sassenhagen &amp; Draschkow, 2019)","plainCitation":"(Sassenhagen &amp; Draschkow, 2019)","dontUpdate":true,"noteIndex":0},"citationItems":[{"id":817,"uris":["http://zotero.org/users/8275165/items/CBNPHHKB"],"itemData":{"id":817,"type":"article-journal","abstract":"Cluster-based permutation tests are gaining an almost universal acceptance as inferential procedures in cognitive neuroscience. They elegantly handle the multiple comparisons problem in high-dimensional magnetoencephalographic and EEG data. Unfortunately, the power of this procedure comes hand in hand with the allure for unwarranted interpretations of the inferential output, the most prominent of which is the overestimation of the temporal, spatial, and frequency precision of statistical claims. This leads researchers to statements about the onset or offset of a certain effect that is not supported by the permutation test. In this article, we outline problems and common pitfalls of using and interpreting cluster-based permutation tests. We illustrate these with simulated data in order to promote a more intuitive understanding of the method. We hope that raising awareness about these issues will be beneficial to common scientific practices, while at the same time increasing the popularity of cluster-based permutation procedures.","container-title":"Psychophysiology","DOI":"10.1111/psyp.13335","ISSN":"1469-8986","issue":"6","language":"en","note":"_eprint: https://onlinelibrary.wiley.com/doi/pdf/10.1111/psyp.13335","page":"e13335","source":"Wiley Online Library","title":"Cluster-based permutation tests of MEG/EEG data do not establish significance of effect latency or location","volume":"56","author":[{"family":"Sassenhagen","given":"Jona"},{"family":"Draschkow","given":"Dejan"}],"issued":{"date-parts":[["2019"]]}}}],"schema":"https://github.com/citation-style-language/schema/raw/master/csl-citation.json"} </w:delInstrText>
        </w:r>
        <w:r w:rsidR="005856CE" w:rsidDel="000434D9">
          <w:fldChar w:fldCharType="separate"/>
        </w:r>
        <w:r w:rsidR="005856CE" w:rsidRPr="005856CE" w:rsidDel="000434D9">
          <w:rPr>
            <w:rFonts w:ascii="Times New Roman" w:hAnsi="Times New Roman" w:cs="Times New Roman"/>
          </w:rPr>
          <w:delText>Sassenhagen &amp; Draschkow</w:delText>
        </w:r>
        <w:r w:rsidR="005B4C51" w:rsidDel="000434D9">
          <w:rPr>
            <w:rFonts w:ascii="Times New Roman" w:hAnsi="Times New Roman" w:cs="Times New Roman"/>
          </w:rPr>
          <w:delText>,</w:delText>
        </w:r>
        <w:r w:rsidR="005856CE" w:rsidRPr="005856CE" w:rsidDel="000434D9">
          <w:rPr>
            <w:rFonts w:ascii="Times New Roman" w:hAnsi="Times New Roman" w:cs="Times New Roman"/>
          </w:rPr>
          <w:delText xml:space="preserve"> 2019</w:delText>
        </w:r>
        <w:r w:rsidR="005856CE" w:rsidDel="000434D9">
          <w:fldChar w:fldCharType="end"/>
        </w:r>
        <w:r w:rsidR="00ED7FF8" w:rsidDel="000434D9">
          <w:delText>)</w:delText>
        </w:r>
        <w:r w:rsidDel="000434D9">
          <w:delText xml:space="preserve">. </w:delText>
        </w:r>
        <w:r w:rsidR="00E8719D" w:rsidDel="000434D9">
          <w:delText>However</w:delText>
        </w:r>
        <w:r w:rsidDel="000434D9">
          <w:delText xml:space="preserve">, </w:delText>
        </w:r>
        <w:r w:rsidR="00E8719D" w:rsidDel="000434D9">
          <w:delText xml:space="preserve">contrary to my hypothesis, </w:delText>
        </w:r>
        <w:r w:rsidDel="000434D9">
          <w:delText xml:space="preserve">the effect </w:delText>
        </w:r>
        <w:r w:rsidR="00572DFD" w:rsidDel="000434D9">
          <w:delText xml:space="preserve">size </w:delText>
        </w:r>
        <w:r w:rsidDel="000434D9">
          <w:delText xml:space="preserve">found </w:delText>
        </w:r>
        <w:r w:rsidR="009A0548" w:rsidDel="000434D9">
          <w:delText xml:space="preserve">for </w:delText>
        </w:r>
        <w:r w:rsidR="006A52EC" w:rsidDel="000434D9">
          <w:delText xml:space="preserve">the reach area </w:delText>
        </w:r>
        <w:r w:rsidR="005217F0" w:rsidDel="000434D9">
          <w:delText xml:space="preserve">variable </w:delText>
        </w:r>
        <w:r w:rsidDel="000434D9">
          <w:delText xml:space="preserve">was smaller than </w:delText>
        </w:r>
        <w:r w:rsidR="00225E22" w:rsidDel="000434D9">
          <w:delText>that</w:delText>
        </w:r>
        <w:r w:rsidR="00CF0A33" w:rsidDel="000434D9">
          <w:delText xml:space="preserve"> </w:delText>
        </w:r>
        <w:r w:rsidR="005217F0" w:rsidDel="000434D9">
          <w:delText xml:space="preserve">found with the keyboard-RT, although the reaching </w:delText>
        </w:r>
      </w:del>
      <w:del w:id="1407" w:author="Chen Heller" w:date="2023-01-04T13:29:00Z">
        <w:r w:rsidR="005217F0" w:rsidDel="00977059">
          <w:delText xml:space="preserve">movement </w:delText>
        </w:r>
      </w:del>
      <w:del w:id="1408" w:author="Chen Heller" w:date="2023-01-09T13:29:00Z">
        <w:r w:rsidR="006B03CC" w:rsidDel="000434D9">
          <w:delText>duration</w:delText>
        </w:r>
        <w:r w:rsidR="005217F0" w:rsidDel="000434D9">
          <w:delText xml:space="preserve"> </w:delText>
        </w:r>
        <w:r w:rsidR="00FC5A63" w:rsidDel="000434D9">
          <w:delText xml:space="preserve">measure yielded </w:delText>
        </w:r>
        <w:r w:rsidR="00FC5A63" w:rsidDel="000434D9">
          <w:lastRenderedPageBreak/>
          <w:delText xml:space="preserve">comparable effects </w:delText>
        </w:r>
        <w:r w:rsidR="00225E22" w:rsidDel="000434D9">
          <w:delText>to</w:delText>
        </w:r>
        <w:r w:rsidR="00FC5A63" w:rsidDel="000434D9">
          <w:delText xml:space="preserve"> </w:delText>
        </w:r>
        <w:r w:rsidR="005217F0" w:rsidDel="000434D9">
          <w:delText>the keyboard</w:delText>
        </w:r>
        <w:r w:rsidR="00BF4E2E" w:rsidDel="000434D9">
          <w:delText>-RT</w:delText>
        </w:r>
        <w:r w:rsidR="005217F0" w:rsidDel="000434D9">
          <w:delText>. P</w:delText>
        </w:r>
        <w:r w:rsidDel="000434D9">
          <w:delText xml:space="preserve">ossible explanations are discussed </w:delText>
        </w:r>
        <w:r w:rsidR="007107F9" w:rsidDel="000434D9">
          <w:delText xml:space="preserve">in the general discussion </w:delText>
        </w:r>
        <w:r w:rsidDel="000434D9">
          <w:delText>below.</w:delText>
        </w:r>
      </w:del>
    </w:p>
    <w:p w14:paraId="0950B412" w14:textId="01922995" w:rsidR="00E668B7" w:rsidRDefault="0001046E" w:rsidP="006238E0">
      <w:pPr>
        <w:pStyle w:val="Heading2"/>
      </w:pPr>
      <w:bookmarkStart w:id="1409" w:name="_Toc114485395"/>
      <w:del w:id="1410" w:author="Chen Heller" w:date="2023-01-16T16:59:00Z">
        <w:r w:rsidDel="008922B7">
          <w:delText xml:space="preserve">General </w:delText>
        </w:r>
      </w:del>
      <w:r w:rsidR="00E668B7">
        <w:t>Discussion</w:t>
      </w:r>
      <w:bookmarkEnd w:id="1409"/>
    </w:p>
    <w:p w14:paraId="0EAC151E" w14:textId="127F4844" w:rsidR="002D0222" w:rsidRDefault="00776072" w:rsidP="00D518F5">
      <w:pPr>
        <w:ind w:firstLine="0"/>
      </w:pPr>
      <w:r>
        <w:t>One of the key driving forces behind t</w:t>
      </w:r>
      <w:r w:rsidR="00595024">
        <w:t xml:space="preserve">he long-lasting debate about the extent of unconscious processing </w:t>
      </w:r>
      <w:r w:rsidR="009706FD">
        <w:fldChar w:fldCharType="begin"/>
      </w:r>
      <w:r w:rsidR="00D518F5">
        <w:instrText xml:space="preserve"> ADDIN ZOTERO_ITEM CSL_CITATION {"citationID":"dnWige88","properties":{"formattedCitation":"(Hassin, 2013; Hesselmann &amp; Moors, 2015; Michel, 2019; Peters et al., 2017)","plainCitation":"(Hassin, 2013; Hesselmann &amp; Moors, 2015; Michel, 2019;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804,"uris":["http://zotero.org/users/8275165/items/TQED5NCY"],"itemData":{"id":804,"type":"article-journal","container-title":"Ergo, an Open Access Journal of Philosophy","DOI":"10.3998/ergo.12405314.0006.028","ISSN":"2330-4014","issue":"20201214","language":"en","source":"DOI.org (Crossref)","title":"Consciousness Science Underdetermined: A Short History of Endless Debates","title-short":"Consciousness Science Underdetermined","URL":"http://hdl.handle.net/2027/spo.12405314.0006.028","volume":"6","author":[{"family":"Michel","given":"Matthias"}],"accessed":{"date-parts":[["2022",9,18]]},"issued":{"date-parts":[["2019",9,1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9706FD">
        <w:fldChar w:fldCharType="separate"/>
      </w:r>
      <w:r w:rsidR="00D518F5" w:rsidRPr="00D518F5">
        <w:rPr>
          <w:rFonts w:ascii="Times New Roman" w:hAnsi="Times New Roman" w:cs="Times New Roman"/>
        </w:rPr>
        <w:t>(Hassin, 2013; Hesselmann &amp; Moors, 2015; Michel, 2019; Peters et al., 2017)</w:t>
      </w:r>
      <w:r w:rsidR="009706FD">
        <w:fldChar w:fldCharType="end"/>
      </w:r>
      <w:r>
        <w:t xml:space="preserve"> </w:t>
      </w:r>
      <w:r w:rsidR="007D0270">
        <w:t>pertains to the weak, and often</w:t>
      </w:r>
      <w:r w:rsidR="00FF06FA">
        <w:t xml:space="preserve"> small effect sizes that are usually found in the field </w:t>
      </w:r>
      <w:r w:rsidR="00A812DD">
        <w:fldChar w:fldCharType="begin"/>
      </w:r>
      <w:r w:rsidR="00D053EA">
        <w:instrText xml:space="preserve"> ADDIN ZOTERO_ITEM CSL_CITATION {"citationID":"Ehs8OATR","properties":{"formattedCitation":"(Greenwald et al., 1996; Van den Bussche et al., 2009)","plainCitation":"(Greenwald et al., 1996; Van den Bussche et al., 2009)","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id":478,"uris":["http://zotero.org/users/8275165/items/SMVEHJB7"],"itemData":{"id":478,"type":"article-journal","abstract":"The extent to which unconscious information can influence behavior has been a topic of considerable debate throughout the history of psychology. A frequently used method for studying subliminal processing is the masked priming paradigm. The authors focused on studies in which this paradigm was used. Their aim was twofold: first, to assess the magnitude of subliminal priming across the literature and to determine whether subliminal primes are processed semantically, and second, to examine potential moderators of priming effects. The authors found significant priming in their analyses, indicating that unconsciously presented information can influence behavior. Furthermore, priming was observed under circumstances in which a nonsemantic interpretation could not fully explain the effects, suggesting that subliminally presented information can be processed semantically. Nonetheless, the nonsemantic processing of primes is enhanced and priming effects are boosted when the experimental context allows the formation of automatic stimulus–response mappings. This quantitative review also revealed several moderators that influence the strength of priming.","container-title":"Psychological Bulletin","DOI":"10.1037/a0015329","ISSN":"1939-1455, 0033-2909","issue":"3","journalAbbreviation":"Psychological Bulletin","language":"en","page":"452-477","source":"DOI.org (Crossref)","title":"Mechanisms of masked priming: A meta-analysis.","title-short":"Mechanisms of masked priming","volume":"135","author":[{"family":"Van den Bussche","given":"Eva"},{"family":"Van den Noortgate","given":"Wim"},{"family":"Reynvoet","given":"Bert"}],"issued":{"date-parts":[["2009"]]}}}],"schema":"https://github.com/citation-style-language/schema/raw/master/csl-citation.json"} </w:instrText>
      </w:r>
      <w:r w:rsidR="00A812DD">
        <w:fldChar w:fldCharType="separate"/>
      </w:r>
      <w:r w:rsidR="00D053EA" w:rsidRPr="00D053EA">
        <w:rPr>
          <w:rFonts w:ascii="Times New Roman" w:hAnsi="Times New Roman" w:cs="Times New Roman"/>
        </w:rPr>
        <w:t>(Greenwald et al., 1996; Van den Bussche et al., 2009)</w:t>
      </w:r>
      <w:r w:rsidR="00A812DD">
        <w:fldChar w:fldCharType="end"/>
      </w:r>
      <w:r w:rsidR="00FF06FA">
        <w:t xml:space="preserve">. </w:t>
      </w:r>
      <w:del w:id="1411" w:author="Chen Heller" w:date="2023-01-04T16:28:00Z">
        <w:r w:rsidR="00883733" w:rsidDel="002627AD">
          <w:delText>In t</w:delText>
        </w:r>
      </w:del>
      <w:del w:id="1412" w:author="Chen Heller" w:date="2023-01-16T12:19:00Z">
        <w:r w:rsidR="00883733" w:rsidDel="00A34CE5">
          <w:delText>his</w:delText>
        </w:r>
      </w:del>
      <w:ins w:id="1413" w:author="Chen Heller" w:date="2023-01-16T16:59:00Z">
        <w:r w:rsidR="008922B7">
          <w:t>T</w:t>
        </w:r>
      </w:ins>
      <w:ins w:id="1414" w:author="Chen Heller" w:date="2023-01-16T12:19:00Z">
        <w:r w:rsidR="00A34CE5">
          <w:t>his</w:t>
        </w:r>
      </w:ins>
      <w:r w:rsidR="00883733">
        <w:t xml:space="preserve"> </w:t>
      </w:r>
      <w:del w:id="1415" w:author="Chen Heller" w:date="2023-01-04T16:28:00Z">
        <w:r w:rsidR="00883733" w:rsidDel="002627AD">
          <w:delText xml:space="preserve">thesis, I </w:delText>
        </w:r>
      </w:del>
      <w:ins w:id="1416" w:author="Chen Heller" w:date="2023-01-04T16:28:00Z">
        <w:r w:rsidR="002627AD">
          <w:t xml:space="preserve">study </w:t>
        </w:r>
      </w:ins>
      <w:r w:rsidR="00883733">
        <w:t xml:space="preserve">set out to examine if motion tracking could solve this problem, by providing more sensitive measures that could potentially yield stronger effects </w:t>
      </w:r>
      <w:r w:rsidR="00364024">
        <w:fldChar w:fldCharType="begin"/>
      </w:r>
      <w:r w:rsidR="00364024">
        <w:instrText xml:space="preserve"> ADDIN ZOTERO_ITEM CSL_CITATION {"citationID":"4USBgG3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364024">
        <w:fldChar w:fldCharType="separate"/>
      </w:r>
      <w:r w:rsidR="00364024" w:rsidRPr="00364024">
        <w:rPr>
          <w:rFonts w:ascii="Times New Roman" w:hAnsi="Times New Roman" w:cs="Times New Roman"/>
        </w:rPr>
        <w:t>(Xiao et al., 2015)</w:t>
      </w:r>
      <w:r w:rsidR="00364024">
        <w:fldChar w:fldCharType="end"/>
      </w:r>
      <w:r w:rsidR="00883733">
        <w:t xml:space="preserve">. </w:t>
      </w:r>
      <w:r w:rsidR="00FF06FA">
        <w:t>To do so</w:t>
      </w:r>
      <w:r w:rsidR="00883733">
        <w:t>,</w:t>
      </w:r>
      <w:r w:rsidR="00FF06FA">
        <w:t xml:space="preserve"> </w:t>
      </w:r>
      <w:del w:id="1417" w:author="Chen Heller" w:date="2023-01-04T16:52:00Z">
        <w:r w:rsidR="00C46CA3" w:rsidDel="00D12EAE">
          <w:delText>I</w:delText>
        </w:r>
        <w:r w:rsidR="00FF06FA" w:rsidDel="00D12EAE">
          <w:delText xml:space="preserve"> </w:delText>
        </w:r>
      </w:del>
      <w:del w:id="1418" w:author="Chen Heller" w:date="2023-01-04T17:01:00Z">
        <w:r w:rsidR="006F7BC9" w:rsidDel="0028261D">
          <w:delText>used a</w:delText>
        </w:r>
      </w:del>
      <w:ins w:id="1419" w:author="Chen Heller" w:date="2023-01-04T17:01:00Z">
        <w:r w:rsidR="0028261D">
          <w:t>motion tacking was introduced to a</w:t>
        </w:r>
      </w:ins>
      <w:r w:rsidR="006F7BC9">
        <w:t xml:space="preserve"> variant of the</w:t>
      </w:r>
      <w:r w:rsidR="00FF06FA">
        <w:t xml:space="preserve"> classical </w:t>
      </w:r>
      <w:r w:rsidR="006F7BC9">
        <w:t xml:space="preserve">word repetition </w:t>
      </w:r>
      <w:r w:rsidR="00FF06FA">
        <w:t xml:space="preserve">priming paradigm previously used by </w:t>
      </w:r>
      <w:del w:id="1420" w:author="Chen Heller" w:date="2023-01-04T17:01:00Z">
        <w:r w:rsidR="005C621D" w:rsidDel="0028261D">
          <w:fldChar w:fldCharType="begin"/>
        </w:r>
        <w:r w:rsidR="008D13A3" w:rsidDel="0028261D">
          <w:delInstrText xml:space="preserve"> ADDIN ZOTERO_ITEM CSL_CITATION {"citationID":"qNdhyW52","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delInstrText>
        </w:r>
        <w:r w:rsidR="005C621D" w:rsidDel="0028261D">
          <w:fldChar w:fldCharType="separate"/>
        </w:r>
        <w:r w:rsidR="005C621D" w:rsidRPr="005C621D" w:rsidDel="0028261D">
          <w:rPr>
            <w:rFonts w:ascii="Times New Roman" w:hAnsi="Times New Roman" w:cs="Times New Roman"/>
          </w:rPr>
          <w:delText xml:space="preserve">Dehaene et al. </w:delText>
        </w:r>
        <w:r w:rsidR="005C621D" w:rsidDel="0028261D">
          <w:rPr>
            <w:rFonts w:ascii="Times New Roman" w:hAnsi="Times New Roman" w:cs="Times New Roman"/>
          </w:rPr>
          <w:delText>(</w:delText>
        </w:r>
        <w:r w:rsidR="005C621D" w:rsidRPr="005C621D" w:rsidDel="0028261D">
          <w:rPr>
            <w:rFonts w:ascii="Times New Roman" w:hAnsi="Times New Roman" w:cs="Times New Roman"/>
          </w:rPr>
          <w:delText>2001)</w:delText>
        </w:r>
        <w:r w:rsidR="005C621D" w:rsidDel="0028261D">
          <w:fldChar w:fldCharType="end"/>
        </w:r>
        <w:r w:rsidR="002D0222" w:rsidDel="0028261D">
          <w:delText xml:space="preserve">, </w:delText>
        </w:r>
      </w:del>
      <w:ins w:id="1421" w:author="Chen Heller" w:date="2023-01-04T17:01:00Z">
        <w:r w:rsidR="0028261D">
          <w:fldChar w:fldCharType="begin"/>
        </w:r>
        <w:r w:rsidR="0028261D">
          <w:instrText xml:space="preserve"> ADDIN ZOTERO_ITEM CSL_CITATION {"citationID":"qNdhyW52","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28261D">
          <w:fldChar w:fldCharType="separate"/>
        </w:r>
        <w:r w:rsidR="0028261D" w:rsidRPr="005C621D">
          <w:rPr>
            <w:rFonts w:ascii="Times New Roman" w:hAnsi="Times New Roman" w:cs="Times New Roman"/>
          </w:rPr>
          <w:t xml:space="preserve">Dehaene et al. </w:t>
        </w:r>
        <w:r w:rsidR="0028261D">
          <w:rPr>
            <w:rFonts w:ascii="Times New Roman" w:hAnsi="Times New Roman" w:cs="Times New Roman"/>
          </w:rPr>
          <w:t>(</w:t>
        </w:r>
        <w:r w:rsidR="0028261D" w:rsidRPr="005C621D">
          <w:rPr>
            <w:rFonts w:ascii="Times New Roman" w:hAnsi="Times New Roman" w:cs="Times New Roman"/>
          </w:rPr>
          <w:t>2001)</w:t>
        </w:r>
        <w:r w:rsidR="0028261D">
          <w:fldChar w:fldCharType="end"/>
        </w:r>
        <w:r w:rsidR="0028261D">
          <w:t xml:space="preserve">. This allowed to track participants' </w:t>
        </w:r>
      </w:ins>
      <w:ins w:id="1422" w:author="Chen Heller" w:date="2023-01-04T17:02:00Z">
        <w:r w:rsidR="0028261D">
          <w:t xml:space="preserve">reaching responses as they </w:t>
        </w:r>
      </w:ins>
      <w:del w:id="1423" w:author="Chen Heller" w:date="2023-01-04T17:02:00Z">
        <w:r w:rsidR="002D0222" w:rsidDel="0028261D">
          <w:delText xml:space="preserve">which </w:delText>
        </w:r>
      </w:del>
      <w:ins w:id="1424" w:author="Chen Heller" w:date="2023-01-04T16:51:00Z">
        <w:r w:rsidR="00D12EAE">
          <w:t>perform</w:t>
        </w:r>
      </w:ins>
      <w:ins w:id="1425" w:author="Chen Heller" w:date="2023-01-04T17:02:00Z">
        <w:r w:rsidR="0028261D">
          <w:t>ed</w:t>
        </w:r>
      </w:ins>
      <w:ins w:id="1426" w:author="Chen Heller" w:date="2023-01-04T16:51:00Z">
        <w:r w:rsidR="00D12EAE">
          <w:t xml:space="preserve"> a semantic judgment (i.e., determine whether the word described a natural item or a man-made artifact) on a visible target word that </w:t>
        </w:r>
      </w:ins>
      <w:ins w:id="1427" w:author="Chen Heller" w:date="2023-01-04T17:02:00Z">
        <w:r w:rsidR="002A70C0">
          <w:t>was</w:t>
        </w:r>
      </w:ins>
      <w:ins w:id="1428" w:author="Chen Heller" w:date="2023-01-04T16:51:00Z">
        <w:r w:rsidR="00D12EAE">
          <w:t xml:space="preserve"> preceded by an invisible prime. </w:t>
        </w:r>
      </w:ins>
      <w:commentRangeStart w:id="1429"/>
      <w:ins w:id="1430" w:author="Chen Heller" w:date="2023-01-18T09:11:00Z">
        <w:r w:rsidR="000174E8">
          <w:t>T</w:t>
        </w:r>
      </w:ins>
      <w:ins w:id="1431" w:author="Chen Heller" w:date="2023-01-18T12:12:00Z">
        <w:r w:rsidR="00834230">
          <w:t>o</w:t>
        </w:r>
      </w:ins>
      <w:ins w:id="1432" w:author="Chen Heller" w:date="2023-01-18T12:09:00Z">
        <w:r w:rsidR="00E3118B">
          <w:t xml:space="preserve"> learn about </w:t>
        </w:r>
      </w:ins>
      <w:commentRangeEnd w:id="1429"/>
      <w:ins w:id="1433" w:author="Chen Heller" w:date="2023-01-30T12:36:00Z">
        <w:r w:rsidR="004C71BB">
          <w:rPr>
            <w:rStyle w:val="CommentReference"/>
          </w:rPr>
          <w:commentReference w:id="1429"/>
        </w:r>
      </w:ins>
      <w:ins w:id="1434" w:author="Chen Heller" w:date="2023-01-18T12:09:00Z">
        <w:r w:rsidR="00E3118B">
          <w:t xml:space="preserve">motion tracking's performance in comparison to </w:t>
        </w:r>
      </w:ins>
      <w:ins w:id="1435" w:author="Chen Heller" w:date="2023-01-18T12:10:00Z">
        <w:r w:rsidR="00E3118B">
          <w:t xml:space="preserve">the </w:t>
        </w:r>
      </w:ins>
      <w:ins w:id="1436" w:author="Chen Heller" w:date="2023-01-18T12:09:00Z">
        <w:r w:rsidR="00E3118B">
          <w:t xml:space="preserve">commonly used </w:t>
        </w:r>
      </w:ins>
      <w:ins w:id="1437" w:author="Chen Heller" w:date="2023-01-18T12:10:00Z">
        <w:r w:rsidR="00E3118B">
          <w:t xml:space="preserve">keyboard response </w:t>
        </w:r>
      </w:ins>
      <w:ins w:id="1438" w:author="Chen Heller" w:date="2023-01-18T12:09:00Z">
        <w:r w:rsidR="00E3118B">
          <w:t>mea</w:t>
        </w:r>
      </w:ins>
      <w:ins w:id="1439" w:author="Chen Heller" w:date="2023-01-18T12:10:00Z">
        <w:r w:rsidR="00E3118B">
          <w:t xml:space="preserve">sure, </w:t>
        </w:r>
      </w:ins>
      <w:ins w:id="1440" w:author="Chen Heller" w:date="2023-01-18T12:11:00Z">
        <w:r w:rsidR="00D1621D">
          <w:t xml:space="preserve">participants </w:t>
        </w:r>
      </w:ins>
      <w:ins w:id="1441" w:author="Chen Heller" w:date="2023-01-18T12:12:00Z">
        <w:r w:rsidR="00D1621D">
          <w:t xml:space="preserve">executed the </w:t>
        </w:r>
      </w:ins>
      <w:ins w:id="1442" w:author="Chen Heller" w:date="2023-01-18T12:10:00Z">
        <w:r w:rsidR="00E3118B">
          <w:t>same task using both measures.</w:t>
        </w:r>
      </w:ins>
      <w:del w:id="1443" w:author="Chen Heller" w:date="2023-01-04T17:02:00Z">
        <w:r w:rsidR="002D0222" w:rsidDel="002A70C0">
          <w:delText xml:space="preserve">allowed for continuous motion tracking while participants make reaching responses to </w:delText>
        </w:r>
      </w:del>
      <w:del w:id="1444" w:author="Chen Heller" w:date="2023-01-04T16:45:00Z">
        <w:r w:rsidR="002D0222" w:rsidDel="00966B33">
          <w:delText xml:space="preserve">classify </w:delText>
        </w:r>
      </w:del>
      <w:del w:id="1445" w:author="Chen Heller" w:date="2023-01-04T16:51:00Z">
        <w:r w:rsidR="002D0222" w:rsidDel="00D12EAE">
          <w:delText>a visible target word</w:delText>
        </w:r>
        <w:r w:rsidR="00FF06FA" w:rsidDel="00D12EAE">
          <w:delText xml:space="preserve"> </w:delText>
        </w:r>
        <w:r w:rsidR="002D0222" w:rsidDel="00D12EAE">
          <w:delText>preceded by an invisible prime</w:delText>
        </w:r>
        <w:r w:rsidR="00FF06FA" w:rsidDel="00D12EAE">
          <w:delText xml:space="preserve">. </w:delText>
        </w:r>
      </w:del>
    </w:p>
    <w:p w14:paraId="60F8E191" w14:textId="02A4C391" w:rsidR="00463A29" w:rsidRDefault="002D0222" w:rsidP="00B74D9D">
      <w:del w:id="1446" w:author="Chen Heller" w:date="2023-01-04T16:42:00Z">
        <w:r w:rsidDel="00D567F2">
          <w:delText xml:space="preserve">In </w:delText>
        </w:r>
        <w:r w:rsidR="00AA5AC7" w:rsidDel="00D567F2">
          <w:delText>E</w:delText>
        </w:r>
        <w:r w:rsidR="00FF06FA" w:rsidDel="00D567F2">
          <w:delText>xperiment</w:delText>
        </w:r>
        <w:r w:rsidR="00AA5AC7" w:rsidDel="00D567F2">
          <w:delText xml:space="preserve"> 1</w:delText>
        </w:r>
        <w:r w:rsidR="009B62EE" w:rsidDel="00D567F2">
          <w:delText>,</w:delText>
        </w:r>
        <w:r w:rsidR="00FF06FA" w:rsidDel="00D567F2">
          <w:delText xml:space="preserve"> p</w:delText>
        </w:r>
      </w:del>
      <w:del w:id="1447" w:author="Chen Heller" w:date="2023-01-04T16:46:00Z">
        <w:r w:rsidR="00FF06FA" w:rsidDel="00966B33">
          <w:delText xml:space="preserve">articipants </w:delText>
        </w:r>
        <w:r w:rsidR="009B62EE" w:rsidDel="00966B33">
          <w:delText xml:space="preserve">were </w:delText>
        </w:r>
        <w:r w:rsidR="00802D1E" w:rsidDel="00966B33">
          <w:delText>presented with a subliminal prime, which was followed by a supraliminal target word, on which they performed</w:delText>
        </w:r>
        <w:r w:rsidR="00FF06FA" w:rsidDel="00966B33">
          <w:delText xml:space="preserve"> a semantic judgment</w:delText>
        </w:r>
      </w:del>
      <w:del w:id="1448" w:author="Chen Heller" w:date="2023-01-04T16:45:00Z">
        <w:r w:rsidR="00FF06FA" w:rsidDel="00966B33">
          <w:delText xml:space="preserve"> </w:delText>
        </w:r>
        <w:r w:rsidR="00802D1E" w:rsidDel="00966B33">
          <w:delText>(i.e., determine whether the word described a natural item or a man-made artifact)</w:delText>
        </w:r>
      </w:del>
      <w:r w:rsidR="00FF06FA">
        <w:t>.</w:t>
      </w:r>
      <w:del w:id="1449" w:author="Chen Heller" w:date="2023-01-04T16:43:00Z">
        <w:r w:rsidR="00FF06FA" w:rsidDel="00D567F2">
          <w:delText xml:space="preserve"> Analysis of the results revealed a hint </w:delText>
        </w:r>
        <w:r w:rsidR="001318E5" w:rsidDel="00D567F2">
          <w:delText xml:space="preserve">for </w:delText>
        </w:r>
        <w:r w:rsidR="00FF06FA" w:rsidDel="00D567F2">
          <w:delText>unconscious processing in the reach area variable</w:delText>
        </w:r>
        <w:r w:rsidR="002A41F8" w:rsidDel="00D567F2">
          <w:delText>,</w:delText>
        </w:r>
        <w:r w:rsidR="00FF06FA" w:rsidDel="00D567F2">
          <w:delText xml:space="preserve"> which was </w:delText>
        </w:r>
        <w:r w:rsidR="002A41F8" w:rsidDel="00D567F2">
          <w:delText xml:space="preserve">numerically </w:delText>
        </w:r>
        <w:r w:rsidR="00FF06FA" w:rsidDel="00D567F2">
          <w:delText xml:space="preserve">smaller for incongruent trials. </w:delText>
        </w:r>
        <w:r w:rsidR="00B368DC" w:rsidDel="00D567F2">
          <w:delText xml:space="preserve">Yet this trend was not significant, </w:delText>
        </w:r>
        <w:r w:rsidR="00572879" w:rsidDel="00D567F2">
          <w:delText xml:space="preserve">possibly since </w:delText>
        </w:r>
        <w:r w:rsidR="00FF06FA" w:rsidDel="00D567F2">
          <w:delText>this experiment allowed for relatively slow responses</w:delText>
        </w:r>
        <w:r w:rsidR="006A7AFF" w:rsidDel="00D567F2">
          <w:delText xml:space="preserve">. </w:delText>
        </w:r>
        <w:r w:rsidR="000E599E" w:rsidDel="00D567F2">
          <w:delText xml:space="preserve">With such a long response window, subjects could have finalized the </w:delText>
        </w:r>
        <w:r w:rsidR="00C54EA9" w:rsidDel="00D567F2">
          <w:lastRenderedPageBreak/>
          <w:delText xml:space="preserve">evidence accumulation processes </w:delText>
        </w:r>
        <w:r w:rsidR="002417C7" w:rsidDel="00D567F2">
          <w:delText>and reach</w:delText>
        </w:r>
        <w:r w:rsidR="00524638" w:rsidDel="00D567F2">
          <w:delText>ed</w:delText>
        </w:r>
        <w:r w:rsidR="002417C7" w:rsidDel="00D567F2">
          <w:delText xml:space="preserve"> a</w:delText>
        </w:r>
        <w:r w:rsidR="00C54EA9" w:rsidDel="00D567F2">
          <w:delText xml:space="preserve"> decision </w:delText>
        </w:r>
        <w:r w:rsidR="000C2464" w:rsidDel="00D567F2">
          <w:fldChar w:fldCharType="begin"/>
        </w:r>
        <w:r w:rsidR="000C2464" w:rsidDel="00D567F2">
          <w:delInstrText xml:space="preserve"> ADDIN ZOTERO_ITEM CSL_CITATION {"citationID":"cUbKYMeF","properties":{"formattedCitation":"(Mattler &amp; Palmer, 2012)","plainCitation":"(Mattler &amp; Palmer, 2012)","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delInstrText>
        </w:r>
        <w:r w:rsidR="000C2464" w:rsidDel="00D567F2">
          <w:fldChar w:fldCharType="separate"/>
        </w:r>
        <w:r w:rsidR="000C2464" w:rsidRPr="000C2464" w:rsidDel="00D567F2">
          <w:rPr>
            <w:rFonts w:ascii="Times New Roman" w:hAnsi="Times New Roman" w:cs="Times New Roman"/>
          </w:rPr>
          <w:delText>(Mattler &amp; Palmer, 2012)</w:delText>
        </w:r>
        <w:r w:rsidR="000C2464" w:rsidDel="00D567F2">
          <w:fldChar w:fldCharType="end"/>
        </w:r>
        <w:r w:rsidR="00C54EA9" w:rsidDel="00D567F2">
          <w:delText xml:space="preserve"> </w:delText>
        </w:r>
        <w:r w:rsidR="00C019CF" w:rsidDel="00D567F2">
          <w:delText xml:space="preserve">even </w:delText>
        </w:r>
        <w:r w:rsidR="00FF06FA" w:rsidDel="00D567F2">
          <w:delText xml:space="preserve">before the movement </w:delText>
        </w:r>
        <w:r w:rsidR="005D09A7" w:rsidDel="00D567F2">
          <w:delText xml:space="preserve">was </w:delText>
        </w:r>
        <w:r w:rsidR="00FF06FA" w:rsidDel="00D567F2">
          <w:delText>initiated</w:delText>
        </w:r>
        <w:r w:rsidR="00C019CF" w:rsidDel="00D567F2">
          <w:delText>. In this case</w:delText>
        </w:r>
        <w:r w:rsidR="00FF06FA" w:rsidDel="00D567F2">
          <w:delText>, congruency effect</w:delText>
        </w:r>
        <w:r w:rsidR="00C019CF" w:rsidDel="00D567F2">
          <w:delText>s are less likely to be revealed when</w:delText>
        </w:r>
        <w:r w:rsidR="005D09A7" w:rsidDel="00D567F2">
          <w:delText xml:space="preserve"> movement</w:delText>
        </w:r>
        <w:r w:rsidR="00C019CF" w:rsidDel="00D567F2">
          <w:delText xml:space="preserve"> is </w:delText>
        </w:r>
        <w:r w:rsidR="00D2171B" w:rsidDel="00D567F2">
          <w:delText>track</w:delText>
        </w:r>
        <w:r w:rsidR="00A528D0" w:rsidDel="00D567F2">
          <w:delText>ed</w:delText>
        </w:r>
        <w:r w:rsidR="00FF06FA" w:rsidRPr="00B61294" w:rsidDel="00D567F2">
          <w:delText xml:space="preserve">. Supportive evidence for this </w:delText>
        </w:r>
        <w:r w:rsidR="00242ECA" w:rsidDel="00D567F2">
          <w:delText>interpretation</w:delText>
        </w:r>
        <w:r w:rsidR="00242ECA" w:rsidRPr="00B61294" w:rsidDel="00D567F2">
          <w:delText xml:space="preserve"> </w:delText>
        </w:r>
        <w:r w:rsidR="00360AD4" w:rsidDel="00D567F2">
          <w:delText>can be found in the relatively</w:delText>
        </w:r>
        <w:r w:rsidR="00472D1F" w:rsidDel="00D567F2">
          <w:delText xml:space="preserve"> </w:delText>
        </w:r>
        <w:r w:rsidR="00FF06FA" w:rsidRPr="00B61294" w:rsidDel="00D567F2">
          <w:delText xml:space="preserve">long </w:delText>
        </w:r>
        <w:r w:rsidR="00E314F6" w:rsidDel="00D567F2">
          <w:delText>reaction</w:delText>
        </w:r>
        <w:r w:rsidR="00FF06FA" w:rsidRPr="00B61294" w:rsidDel="00D567F2">
          <w:delText xml:space="preserve"> times</w:delText>
        </w:r>
        <w:r w:rsidR="00C1383D" w:rsidDel="00D567F2">
          <w:delText xml:space="preserve">, </w:delText>
        </w:r>
        <w:r w:rsidR="00C1383D" w:rsidRPr="00B61294" w:rsidDel="00D567F2">
          <w:delText xml:space="preserve">but not </w:delText>
        </w:r>
      </w:del>
      <w:del w:id="1450" w:author="Chen Heller" w:date="2023-01-04T13:29:00Z">
        <w:r w:rsidR="00C1383D" w:rsidRPr="00B61294" w:rsidDel="00977059">
          <w:delText xml:space="preserve">movement </w:delText>
        </w:r>
      </w:del>
      <w:del w:id="1451" w:author="Chen Heller" w:date="2023-01-04T16:43:00Z">
        <w:r w:rsidR="00C1383D" w:rsidRPr="00B61294" w:rsidDel="00D567F2">
          <w:delText>durations</w:delText>
        </w:r>
        <w:r w:rsidR="00C1383D" w:rsidDel="00D567F2">
          <w:delText>,</w:delText>
        </w:r>
        <w:r w:rsidR="00FF06FA" w:rsidRPr="00B61294" w:rsidDel="00D567F2">
          <w:delText xml:space="preserve"> in incongruent trials</w:delText>
        </w:r>
        <w:r w:rsidR="007421ED" w:rsidDel="00D567F2">
          <w:delText xml:space="preserve"> (though again, no effects were significant in this experiment)</w:delText>
        </w:r>
        <w:r w:rsidR="00FF06FA" w:rsidDel="00D567F2">
          <w:delText xml:space="preserve">. </w:delText>
        </w:r>
      </w:del>
    </w:p>
    <w:p w14:paraId="103C0C28" w14:textId="5040FE5B" w:rsidR="00760C21" w:rsidDel="00C646FB" w:rsidRDefault="0039299B" w:rsidP="00B74D9D">
      <w:pPr>
        <w:rPr>
          <w:del w:id="1452" w:author="Chen Heller" w:date="2023-01-04T16:43:00Z"/>
        </w:rPr>
      </w:pPr>
      <w:del w:id="1453" w:author="Chen Heller" w:date="2023-01-04T16:43:00Z">
        <w:r w:rsidDel="00C646FB">
          <w:delText>To circumvent this problem</w:delText>
        </w:r>
        <w:r w:rsidR="00FF06FA" w:rsidDel="00C646FB">
          <w:delText xml:space="preserve">, the response window in </w:delText>
        </w:r>
        <w:r w:rsidDel="00C646FB">
          <w:delText>E</w:delText>
        </w:r>
        <w:r w:rsidR="00FF06FA" w:rsidDel="00C646FB">
          <w:delText xml:space="preserve">xperiment </w:delText>
        </w:r>
        <w:r w:rsidDel="00C646FB">
          <w:delText xml:space="preserve">2 </w:delText>
        </w:r>
        <w:r w:rsidR="00FF06FA" w:rsidDel="00C646FB">
          <w:delText xml:space="preserve">was </w:delText>
        </w:r>
        <w:r w:rsidR="006528C3" w:rsidDel="00C646FB">
          <w:delText xml:space="preserve">reduced </w:delText>
        </w:r>
        <w:r w:rsidR="00FF06FA" w:rsidDel="00C646FB">
          <w:delText xml:space="preserve">and limitations were placed on movement onset time and </w:delText>
        </w:r>
      </w:del>
      <w:del w:id="1454" w:author="Chen Heller" w:date="2023-01-04T13:29:00Z">
        <w:r w:rsidR="00FF06FA" w:rsidDel="00977059">
          <w:delText xml:space="preserve">movement </w:delText>
        </w:r>
      </w:del>
      <w:del w:id="1455" w:author="Chen Heller" w:date="2023-01-04T16:43:00Z">
        <w:r w:rsidR="00FF06FA" w:rsidDel="00C646FB">
          <w:delText xml:space="preserve">duration. Unfortunately, the strict timing constraints resulted in many excluded trials </w:delText>
        </w:r>
        <w:r w:rsidR="00136091" w:rsidDel="00C646FB">
          <w:delText xml:space="preserve">which </w:delText>
        </w:r>
        <w:r w:rsidR="00EC097D" w:rsidDel="00C646FB">
          <w:delText>increased the measured noise</w:delText>
        </w:r>
        <w:r w:rsidR="00136091" w:rsidDel="00C646FB">
          <w:delText xml:space="preserve">. </w:delText>
        </w:r>
        <w:r w:rsidR="00EC097D" w:rsidDel="00C646FB">
          <w:delText>A lower signal to noise ratio</w:delText>
        </w:r>
        <w:r w:rsidR="0019030C" w:rsidDel="00C646FB">
          <w:delText xml:space="preserve"> (SNR)</w:delText>
        </w:r>
        <w:r w:rsidR="00EC097D" w:rsidDel="00C646FB">
          <w:delText xml:space="preserve"> together with a </w:delText>
        </w:r>
        <w:r w:rsidR="00276F6F" w:rsidDel="00C646FB">
          <w:delText xml:space="preserve">single participant with an extreme opposite effect to the rest of the sample, </w:delText>
        </w:r>
        <w:r w:rsidR="006C45B5" w:rsidDel="00C646FB">
          <w:delText xml:space="preserve">seemed to interfere with </w:delText>
        </w:r>
        <w:r w:rsidR="00E72C37" w:rsidDel="00C646FB">
          <w:delText>the congruency effect</w:delText>
        </w:r>
        <w:r w:rsidR="00FF06FA" w:rsidDel="00C646FB">
          <w:delText>.</w:delText>
        </w:r>
      </w:del>
    </w:p>
    <w:p w14:paraId="1C838A5E" w14:textId="7BB3B562" w:rsidR="007943B2" w:rsidDel="00C646FB" w:rsidRDefault="0054526A" w:rsidP="00B74D9D">
      <w:pPr>
        <w:rPr>
          <w:del w:id="1456" w:author="Chen Heller" w:date="2023-01-04T16:44:00Z"/>
        </w:rPr>
      </w:pPr>
      <w:del w:id="1457" w:author="Chen Heller" w:date="2023-01-04T16:44:00Z">
        <w:r w:rsidDel="00C646FB">
          <w:delText xml:space="preserve">Experiment 3 was then conducted with </w:delText>
        </w:r>
        <w:r w:rsidR="00FF06FA" w:rsidDel="00C646FB">
          <w:delText xml:space="preserve">an additional training day, to improve the participants' response speed and increase the </w:delText>
        </w:r>
        <w:r w:rsidR="0038647F" w:rsidDel="00C646FB">
          <w:delText xml:space="preserve">number </w:delText>
        </w:r>
        <w:r w:rsidR="00FF06FA" w:rsidDel="00C646FB">
          <w:delText xml:space="preserve">of valid trials. </w:delText>
        </w:r>
        <w:r w:rsidR="004E2486" w:rsidDel="00C646FB">
          <w:delText xml:space="preserve">The </w:delText>
        </w:r>
        <w:r w:rsidR="00046913" w:rsidDel="00C646FB">
          <w:delText xml:space="preserve">expected </w:delText>
        </w:r>
        <w:r w:rsidR="007F6E99" w:rsidDel="00C646FB">
          <w:delText xml:space="preserve">congruency effect was </w:delText>
        </w:r>
        <w:r w:rsidR="00AC6A89" w:rsidDel="00C646FB">
          <w:delText xml:space="preserve">now </w:delText>
        </w:r>
        <w:r w:rsidR="00DF0648" w:rsidDel="00C646FB">
          <w:delText xml:space="preserve">marginally </w:delText>
        </w:r>
        <w:r w:rsidR="00422967" w:rsidDel="00C646FB">
          <w:delText xml:space="preserve">found </w:delText>
        </w:r>
        <w:r w:rsidR="00622C8F" w:rsidDel="00C646FB">
          <w:delText xml:space="preserve">for </w:delText>
        </w:r>
        <w:r w:rsidR="007F6E99" w:rsidDel="00C646FB">
          <w:delText xml:space="preserve">the reach area variable. </w:delText>
        </w:r>
        <w:r w:rsidR="009B2D65" w:rsidDel="00C646FB">
          <w:delText>However</w:delText>
        </w:r>
        <w:r w:rsidR="007F6E99" w:rsidDel="00C646FB">
          <w:delText>, the additional training day did not increase the number of valid tri</w:delText>
        </w:r>
        <w:r w:rsidR="0017224B" w:rsidDel="00C646FB">
          <w:delText>a</w:delText>
        </w:r>
        <w:r w:rsidR="007F6E99" w:rsidDel="00C646FB">
          <w:delText>ls</w:delText>
        </w:r>
        <w:r w:rsidR="00EA53CE" w:rsidDel="00C646FB">
          <w:delText>,</w:delText>
        </w:r>
        <w:r w:rsidR="007F6E99" w:rsidDel="00C646FB">
          <w:delText xml:space="preserve"> and was </w:delText>
        </w:r>
        <w:r w:rsidR="00A53F64" w:rsidDel="00C646FB">
          <w:delText>therefore</w:delText>
        </w:r>
        <w:r w:rsidR="007F6E99" w:rsidDel="00C646FB">
          <w:delText xml:space="preserve"> omitted in </w:delText>
        </w:r>
        <w:r w:rsidR="00FB05DB" w:rsidDel="00C646FB">
          <w:delText>Exp</w:delText>
        </w:r>
        <w:r w:rsidR="00F761C9" w:rsidDel="00C646FB">
          <w:delText>eriment</w:delText>
        </w:r>
        <w:r w:rsidR="00FB05DB" w:rsidDel="00C646FB">
          <w:delText xml:space="preserve"> 4. </w:delText>
        </w:r>
      </w:del>
    </w:p>
    <w:p w14:paraId="4C2B4096" w14:textId="2CCADE85" w:rsidR="00B00AED" w:rsidRDefault="004C7623" w:rsidP="00AD6ABD">
      <w:del w:id="1458" w:author="Chen Heller" w:date="2023-01-04T17:05:00Z">
        <w:r w:rsidDel="00F12D4E">
          <w:delText>Finally, the preregistered E</w:delText>
        </w:r>
        <w:r w:rsidR="00FF06FA" w:rsidDel="00F12D4E">
          <w:delText xml:space="preserve">xperiment </w:delText>
        </w:r>
        <w:r w:rsidDel="00F12D4E">
          <w:delText xml:space="preserve">4 </w:delText>
        </w:r>
        <w:r w:rsidR="00FF06FA" w:rsidDel="00F12D4E">
          <w:delText>examine</w:delText>
        </w:r>
        <w:r w:rsidR="00324863" w:rsidDel="00F12D4E">
          <w:delText>d</w:delText>
        </w:r>
        <w:r w:rsidR="00FF06FA" w:rsidDel="00F12D4E">
          <w:delText xml:space="preserve"> if motion </w:delText>
        </w:r>
        <w:r w:rsidR="0038647F" w:rsidDel="00F12D4E">
          <w:delText xml:space="preserve">tracking </w:delText>
        </w:r>
        <w:r w:rsidR="00FF06FA" w:rsidDel="00F12D4E">
          <w:delText>is superior to keyboard-RT when probing unconscious processing</w:delText>
        </w:r>
        <w:r w:rsidR="002E3E1A" w:rsidDel="00F12D4E">
          <w:delText xml:space="preserve">. </w:delText>
        </w:r>
      </w:del>
      <w:ins w:id="1459" w:author="Chen Heller" w:date="2023-01-09T13:29:00Z">
        <w:r w:rsidR="000434D9">
          <w:t xml:space="preserve">Despite previous criticisms about the robustness and reliability of evidence </w:t>
        </w:r>
        <w:r w:rsidR="000434D9">
          <w:fldChar w:fldCharType="begin"/>
        </w:r>
        <w:r w:rsidR="000434D9">
          <w:instrText xml:space="preserve"> ADDIN ZOTERO_ITEM CSL_CITATION {"citationID":"VJhUMAJi","properties":{"formattedCitation":"(Damian, 2001; Peters &amp; Lau, 2015)","plainCitation":"(Damian, 2001; Peters &amp; Lau, 2015)","dontUpdate":true,"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434D9">
          <w:fldChar w:fldCharType="separate"/>
        </w:r>
        <w:r w:rsidR="000434D9" w:rsidRPr="0008250B">
          <w:rPr>
            <w:rFonts w:ascii="Times New Roman" w:hAnsi="Times New Roman" w:cs="Times New Roman"/>
          </w:rPr>
          <w:t>(</w:t>
        </w:r>
        <w:r w:rsidR="000434D9">
          <w:rPr>
            <w:rFonts w:ascii="Times New Roman" w:hAnsi="Times New Roman" w:cs="Times New Roman"/>
          </w:rPr>
          <w:t xml:space="preserve">e.g., </w:t>
        </w:r>
        <w:r w:rsidR="000434D9" w:rsidRPr="0008250B">
          <w:rPr>
            <w:rFonts w:ascii="Times New Roman" w:hAnsi="Times New Roman" w:cs="Times New Roman"/>
          </w:rPr>
          <w:t>Damian, 2001; Peters &amp; Lau, 2015)</w:t>
        </w:r>
        <w:r w:rsidR="000434D9">
          <w:fldChar w:fldCharType="end"/>
        </w:r>
        <w:r w:rsidR="000434D9">
          <w:t xml:space="preserve"> a large congruency effect was found using both measures.</w:t>
        </w:r>
      </w:ins>
      <w:ins w:id="1460" w:author="Chen Heller" w:date="2023-01-16T17:34:00Z">
        <w:r w:rsidR="00956589">
          <w:t xml:space="preserve"> In the reaching session, presenting an incongruent prime biased the participant's response</w:t>
        </w:r>
      </w:ins>
      <w:ins w:id="1461" w:author="Chen Heller" w:date="2023-01-18T09:26:00Z">
        <w:r w:rsidR="004D1478">
          <w:t>s</w:t>
        </w:r>
      </w:ins>
      <w:ins w:id="1462" w:author="Chen Heller" w:date="2023-01-16T17:34:00Z">
        <w:r w:rsidR="00956589">
          <w:t xml:space="preserve"> towards the incorrect answer</w:t>
        </w:r>
      </w:ins>
      <w:ins w:id="1463" w:author="Chen Heller" w:date="2023-01-16T17:36:00Z">
        <w:r w:rsidR="00EC597B">
          <w:t xml:space="preserve">, resulting in </w:t>
        </w:r>
      </w:ins>
      <w:ins w:id="1464" w:author="Chen Heller" w:date="2023-01-16T17:38:00Z">
        <w:r w:rsidR="008F6F85">
          <w:t>average trajectories that c</w:t>
        </w:r>
      </w:ins>
      <w:ins w:id="1465" w:author="Chen Heller" w:date="2023-01-16T17:39:00Z">
        <w:r w:rsidR="008F6F85">
          <w:t>urve towards the center of the screen.</w:t>
        </w:r>
      </w:ins>
      <w:ins w:id="1466" w:author="Chen Heller" w:date="2023-01-16T17:36:00Z">
        <w:r w:rsidR="00EC597B">
          <w:t xml:space="preserve"> </w:t>
        </w:r>
      </w:ins>
      <w:ins w:id="1467" w:author="Chen Heller" w:date="2023-01-18T09:24:00Z">
        <w:r w:rsidR="0000314A">
          <w:t xml:space="preserve">The area between these trajectories was smaller than </w:t>
        </w:r>
      </w:ins>
      <w:ins w:id="1468" w:author="Chen Heller" w:date="2023-01-18T09:26:00Z">
        <w:r w:rsidR="004D1478">
          <w:t xml:space="preserve">between the </w:t>
        </w:r>
      </w:ins>
      <w:ins w:id="1469" w:author="Chen Heller" w:date="2023-01-18T09:25:00Z">
        <w:r w:rsidR="00BE5A40">
          <w:t>congruent o</w:t>
        </w:r>
      </w:ins>
      <w:ins w:id="1470" w:author="Chen Heller" w:date="2023-01-18T09:26:00Z">
        <w:r w:rsidR="00BE5A40">
          <w:t>ne</w:t>
        </w:r>
        <w:r w:rsidR="004D1478">
          <w:t>s</w:t>
        </w:r>
        <w:r w:rsidR="00BE5A40">
          <w:t xml:space="preserve">, </w:t>
        </w:r>
      </w:ins>
      <w:ins w:id="1471" w:author="Chen Heller" w:date="2023-01-18T09:27:00Z">
        <w:r w:rsidR="004D1478">
          <w:t>providing quantifiable evidence for the invisible prime's effect on movement.</w:t>
        </w:r>
      </w:ins>
      <w:ins w:id="1472" w:author="Chen Heller" w:date="2023-01-18T09:29:00Z">
        <w:r w:rsidR="00B7402F">
          <w:t xml:space="preserve"> </w:t>
        </w:r>
      </w:ins>
      <w:ins w:id="1473" w:author="Chen Heller" w:date="2023-01-18T09:33:00Z">
        <w:r w:rsidR="00793BE0">
          <w:t xml:space="preserve">Temporally, this effect can be placed approximately between 160-300ms post target presentation, as is </w:t>
        </w:r>
      </w:ins>
      <w:ins w:id="1474" w:author="Chen Heller" w:date="2023-01-18T09:40:00Z">
        <w:r w:rsidR="001A7210">
          <w:t>apparent</w:t>
        </w:r>
      </w:ins>
      <w:ins w:id="1475" w:author="Chen Heller" w:date="2023-01-18T09:33:00Z">
        <w:r w:rsidR="00793BE0">
          <w:t xml:space="preserve"> in the </w:t>
        </w:r>
      </w:ins>
      <w:ins w:id="1476" w:author="Chen Heller" w:date="2023-01-18T09:34:00Z">
        <w:r w:rsidR="002019E3">
          <w:t xml:space="preserve">velocity and </w:t>
        </w:r>
      </w:ins>
      <w:ins w:id="1477" w:author="Chen Heller" w:date="2023-01-18T09:33:00Z">
        <w:r w:rsidR="00793BE0">
          <w:t xml:space="preserve">implied end point </w:t>
        </w:r>
      </w:ins>
      <w:ins w:id="1478" w:author="Chen Heller" w:date="2023-01-18T09:34:00Z">
        <w:r w:rsidR="00793BE0">
          <w:t>analys</w:t>
        </w:r>
      </w:ins>
      <w:ins w:id="1479" w:author="Chen Heller" w:date="2023-01-18T09:35:00Z">
        <w:r w:rsidR="002019E3">
          <w:t>e</w:t>
        </w:r>
      </w:ins>
      <w:ins w:id="1480" w:author="Chen Heller" w:date="2023-01-18T09:34:00Z">
        <w:r w:rsidR="00793BE0">
          <w:t>s</w:t>
        </w:r>
      </w:ins>
      <w:ins w:id="1481" w:author="Chen Heller" w:date="2023-01-18T09:33:00Z">
        <w:r w:rsidR="00793BE0">
          <w:t xml:space="preserve"> (note however that this </w:t>
        </w:r>
        <w:r w:rsidR="00793BE0">
          <w:lastRenderedPageBreak/>
          <w:t xml:space="preserve">analysis should not be taken as evidence for the exact latency/offset of the effect; see </w:t>
        </w:r>
        <w:r w:rsidR="00793BE0">
          <w:fldChar w:fldCharType="begin"/>
        </w:r>
        <w:r w:rsidR="00793BE0">
          <w:instrText xml:space="preserve"> ADDIN ZOTERO_ITEM CSL_CITATION {"citationID":"hHsK9ZWY","properties":{"formattedCitation":"(Sassenhagen &amp; Draschkow, 2019)","plainCitation":"(Sassenhagen &amp; Draschkow, 2019)","dontUpdate":true,"noteIndex":0},"citationItems":[{"id":817,"uris":["http://zotero.org/users/8275165/items/CBNPHHKB"],"itemData":{"id":817,"type":"article-journal","abstract":"Cluster-based permutation tests are gaining an almost universal acceptance as inferential procedures in cognitive neuroscience. They elegantly handle the multiple comparisons problem in high-dimensional magnetoencephalographic and EEG data. Unfortunately, the power of this procedure comes hand in hand with the allure for unwarranted interpretations of the inferential output, the most prominent of which is the overestimation of the temporal, spatial, and frequency precision of statistical claims. This leads researchers to statements about the onset or offset of a certain effect that is not supported by the permutation test. In this article, we outline problems and common pitfalls of using and interpreting cluster-based permutation tests. We illustrate these with simulated data in order to promote a more intuitive understanding of the method. We hope that raising awareness about these issues will be beneficial to common scientific practices, while at the same time increasing the popularity of cluster-based permutation procedures.","container-title":"Psychophysiology","DOI":"10.1111/psyp.13335","ISSN":"1469-8986","issue":"6","language":"en","note":"_eprint: https://onlinelibrary.wiley.com/doi/pdf/10.1111/psyp.13335","page":"e13335","source":"Wiley Online Library","title":"Cluster-based permutation tests of MEG/EEG data do not establish significance of effect latency or location","volume":"56","author":[{"family":"Sassenhagen","given":"Jona"},{"family":"Draschkow","given":"Dejan"}],"issued":{"date-parts":[["2019"]]}}}],"schema":"https://github.com/citation-style-language/schema/raw/master/csl-citation.json"} </w:instrText>
        </w:r>
        <w:r w:rsidR="00793BE0">
          <w:fldChar w:fldCharType="separate"/>
        </w:r>
        <w:r w:rsidR="00793BE0" w:rsidRPr="005856CE">
          <w:rPr>
            <w:rFonts w:ascii="Times New Roman" w:hAnsi="Times New Roman" w:cs="Times New Roman"/>
          </w:rPr>
          <w:t>Sassenhagen &amp; Draschkow</w:t>
        </w:r>
        <w:r w:rsidR="00793BE0">
          <w:rPr>
            <w:rFonts w:ascii="Times New Roman" w:hAnsi="Times New Roman" w:cs="Times New Roman"/>
          </w:rPr>
          <w:t>,</w:t>
        </w:r>
        <w:r w:rsidR="00793BE0" w:rsidRPr="005856CE">
          <w:rPr>
            <w:rFonts w:ascii="Times New Roman" w:hAnsi="Times New Roman" w:cs="Times New Roman"/>
          </w:rPr>
          <w:t xml:space="preserve"> 2019</w:t>
        </w:r>
        <w:r w:rsidR="00793BE0">
          <w:fldChar w:fldCharType="end"/>
        </w:r>
        <w:r w:rsidR="00793BE0">
          <w:t xml:space="preserve">). </w:t>
        </w:r>
      </w:ins>
      <w:ins w:id="1482" w:author="Chen Heller" w:date="2023-01-18T12:15:00Z">
        <w:r w:rsidR="00B14D1C">
          <w:t xml:space="preserve">In line with the averaged trajectories results, the </w:t>
        </w:r>
      </w:ins>
      <w:ins w:id="1483" w:author="Chen Heller" w:date="2023-01-18T12:16:00Z">
        <w:r w:rsidR="00B14D1C">
          <w:t xml:space="preserve">single trial data also provided evidence for the prime's </w:t>
        </w:r>
      </w:ins>
      <w:ins w:id="1484" w:author="Chen Heller" w:date="2023-01-18T12:15:00Z">
        <w:r w:rsidR="00B14D1C">
          <w:t>interference with the participant's decision process</w:t>
        </w:r>
      </w:ins>
      <w:ins w:id="1485" w:author="Chen Heller" w:date="2023-01-18T12:16:00Z">
        <w:r w:rsidR="00B14D1C">
          <w:t xml:space="preserve">. This can be learned from the relatively </w:t>
        </w:r>
      </w:ins>
      <w:ins w:id="1486" w:author="Chen Heller" w:date="2023-01-18T12:15:00Z">
        <w:r w:rsidR="00B14D1C">
          <w:t xml:space="preserve">longer </w:t>
        </w:r>
      </w:ins>
      <w:ins w:id="1487" w:author="Chen Heller" w:date="2023-01-18T12:16:00Z">
        <w:r w:rsidR="00B14D1C">
          <w:t xml:space="preserve">reaching movements and durations exhibited in incongruent </w:t>
        </w:r>
      </w:ins>
      <w:ins w:id="1488" w:author="Chen Heller" w:date="2023-01-18T12:17:00Z">
        <w:r w:rsidR="006F5B74">
          <w:t>trials</w:t>
        </w:r>
      </w:ins>
      <w:ins w:id="1489" w:author="Chen Heller" w:date="2023-01-18T12:16:00Z">
        <w:r w:rsidR="006F5B74">
          <w:t>.</w:t>
        </w:r>
      </w:ins>
      <w:ins w:id="1490" w:author="Chen Heller" w:date="2023-01-18T12:18:00Z">
        <w:r w:rsidR="00AD6ABD">
          <w:t xml:space="preserve"> </w:t>
        </w:r>
      </w:ins>
      <w:ins w:id="1491" w:author="Chen Heller" w:date="2023-01-16T17:51:00Z">
        <w:r w:rsidR="00A00E18">
          <w:t xml:space="preserve">The </w:t>
        </w:r>
      </w:ins>
      <w:ins w:id="1492" w:author="Chen Heller" w:date="2023-01-09T13:31:00Z">
        <w:r w:rsidR="00F17027">
          <w:t>result</w:t>
        </w:r>
      </w:ins>
      <w:ins w:id="1493" w:author="Chen Heller" w:date="2023-01-16T17:51:00Z">
        <w:r w:rsidR="00A00E18">
          <w:t>s</w:t>
        </w:r>
      </w:ins>
      <w:ins w:id="1494" w:author="Chen Heller" w:date="2023-01-09T13:31:00Z">
        <w:r w:rsidR="00F17027">
          <w:t xml:space="preserve"> go beyond previous studies, as the current design included stringent awareness measures, with trial by trial subjective and objective measures, mitigating previous criticisms that attribute unconscious effects to residual undetected awareness </w:t>
        </w:r>
        <w:r w:rsidR="00F17027">
          <w:fldChar w:fldCharType="begin"/>
        </w:r>
        <w:r w:rsidR="00F17027">
          <w:instrText xml:space="preserve"> ADDIN ZOTERO_ITEM CSL_CITATION {"citationID":"aHdXqX2E","properties":{"formattedCitation":"(Merikle, 1992; Peters &amp; Lau, 2015; Zerweck et al., 2021)","plainCitation":"(Merikle, 1992; Peters &amp; Lau, 2015; Zerweck et al., 2021)","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id":542,"uris":["http://zotero.org/users/8275165/items/PN9SZXQ9"],"itemData":{"id":542,"type":"article-journal","abstract":"In priming research, it is often argued that humans can discriminate stimuli outside consciousness. For example, the semantic meaning of numbers can be processed even when the numbers are so strongly masked that participants are not aware of them. These claims are typically based on a certain pattern of results: Direct measures indicate no conscious awareness of the masked stimuli, while indirect measures show clear priming effects of the same stimuli on reaction times or neurophysiological measures. From this pattern, preserved (unconscious) processing in the indirect task is concluded. However, this widely used standard reasoning is problematic and leads to spurious claims of unconscious processing. Such problems can be avoided by comparing sensitivities of direct and indirect measures. Many studies are affected by these problems, such that a reassessment of the literature is needed. Here, we investigated whether numbers can be processed unconsciously. In three experiments, we replicated and extended well-established effects of number priming over a wide range of stimulus visibilities. We then compared the standard reasoning to a sensitivity analysis, where direct and indirect effects are compared using the same metric. Results show that the sensitivities of indirect measures did not exceed those of direct measures, thereby indicating no evidence for preserved unconscious processing when awareness of the stimuli is low. Instead, it seems that at low visibility there is residual processing that affects direct and indirect measures to a similar degree. This suggests that similar processing modes cause those effects in direct and indirect measures.","container-title":"Attention, Perception, &amp; Psychophysics","DOI":"10.3758/s13414-021-02312-2","ISSN":"1943-3921, 1943-393X","issue":"6","journalAbbreviation":"Atten Percept Psychophys","language":"en","page":"2510-2529","source":"DOI.org (Crossref)","title":"Number processing outside awareness? Systematically testing sensitivities of direct and indirect measures of consciousness","title-short":"Number processing outside awareness?","volume":"83","author":[{"family":"Zerweck","given":"Iris A."},{"family":"Kao","given":"Chung-Shan"},{"family":"Meyen","given":"Sascha"},{"family":"Amado","given":"Catarina"},{"family":"Eltz","given":"Martin","non-dropping-particle":"von"},{"family":"Klimm","given":"Maren"},{"family":"Franz","given":"Volker H."}],"issued":{"date-parts":[["2021",8]]}}}],"schema":"https://github.com/citation-style-language/schema/raw/master/csl-citation.json"} </w:instrText>
        </w:r>
        <w:r w:rsidR="00F17027">
          <w:fldChar w:fldCharType="separate"/>
        </w:r>
        <w:r w:rsidR="00F17027" w:rsidRPr="00915CA3">
          <w:rPr>
            <w:rFonts w:ascii="Times New Roman" w:hAnsi="Times New Roman" w:cs="Times New Roman"/>
          </w:rPr>
          <w:t>(Merikle, 1992; Peters &amp; Lau, 2015; Zerweck et al., 2021)</w:t>
        </w:r>
        <w:r w:rsidR="00F17027">
          <w:fldChar w:fldCharType="end"/>
        </w:r>
        <w:r w:rsidR="00F17027">
          <w:t xml:space="preserve">. Similarly, the unconscious effect could not result from regression to the mean of the awareness measurement </w:t>
        </w:r>
        <w:r w:rsidR="00F17027">
          <w:fldChar w:fldCharType="begin"/>
        </w:r>
        <w:r w:rsidR="00F17027">
          <w:instrText xml:space="preserve"> ADDIN ZOTERO_ITEM CSL_CITATION {"citationID":"NNTxCXKP","properties":{"formattedCitation":"(Shanks, 2017)","plainCitation":"(Shanks, 2017)","noteIndex":0},"citationItems":[{"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schema":"https://github.com/citation-style-language/schema/raw/master/csl-citation.json"} </w:instrText>
        </w:r>
        <w:r w:rsidR="00F17027">
          <w:fldChar w:fldCharType="separate"/>
        </w:r>
        <w:r w:rsidR="00F17027" w:rsidRPr="00504374">
          <w:rPr>
            <w:rFonts w:ascii="Times New Roman" w:hAnsi="Times New Roman" w:cs="Times New Roman"/>
          </w:rPr>
          <w:t>(Shanks, 2017)</w:t>
        </w:r>
        <w:r w:rsidR="00F17027">
          <w:fldChar w:fldCharType="end"/>
        </w:r>
        <w:r w:rsidR="00F17027">
          <w:t xml:space="preserve">, since no participants were excluded for seeing the prime. To conclude, this experiment provides </w:t>
        </w:r>
        <w:commentRangeStart w:id="1495"/>
        <w:r w:rsidR="00F17027">
          <w:t>strong evidence</w:t>
        </w:r>
      </w:ins>
      <w:commentRangeEnd w:id="1495"/>
      <w:ins w:id="1496" w:author="Chen Heller" w:date="2023-01-18T12:23:00Z">
        <w:r w:rsidR="0055129B">
          <w:rPr>
            <w:rStyle w:val="CommentReference"/>
          </w:rPr>
          <w:commentReference w:id="1495"/>
        </w:r>
      </w:ins>
      <w:ins w:id="1497" w:author="Chen Heller" w:date="2023-01-09T13:31:00Z">
        <w:r w:rsidR="00F17027">
          <w:t xml:space="preserve"> for an unconscious word repetition effect, in line with previous studies reporting similar effects (yet with somewhat less strict awareness measures; </w:t>
        </w:r>
        <w:r w:rsidR="00F17027">
          <w:fldChar w:fldCharType="begin"/>
        </w:r>
        <w:r w:rsidR="00F17027">
          <w:instrText xml:space="preserve"> ADDIN ZOTERO_ITEM CSL_CITATION {"citationID":"iWxkNNqu","properties":{"formattedCitation":"(Dehaene et al., 2001; Luo et al., 2004)","plainCitation":"(Dehaene et al., 2001; Luo et al., 2004)","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781,"uris":["http://zotero.org/users/8275165/items/6MCQFSFZ"],"itemData":{"id":781,"type":"article-journal","container-title":"NeuroImage","DOI":"10.1016/j.neuroimage.2003.09.048","ISSN":"10538119","issue":"1","journalAbbreviation":"NeuroImage","language":"en","page":"414-421","source":"DOI.org (Crossref)","title":"Emotional valence of words modulates the subliminal repetition priming effect in the left fusiform gyrus: an event-related fMRI study","title-short":"Emotional valence of words modulates the subliminal repetition priming effect in the left fusiform gyrus","volume":"21","author":[{"family":"Luo","given":"Qian"},{"family":"Peng","given":"Danling"},{"family":"Jin","given":"Zhen"},{"family":"Xu","given":"Duo"},{"family":"Xiao","given":"Lihui"},{"family":"Ding","given":"Guosheng"}],"issued":{"date-parts":[["2004",1]]}}}],"schema":"https://github.com/citation-style-language/schema/raw/master/csl-citation.json"} </w:instrText>
        </w:r>
        <w:r w:rsidR="00F17027">
          <w:fldChar w:fldCharType="separate"/>
        </w:r>
        <w:r w:rsidR="00F17027" w:rsidRPr="00B36FEC">
          <w:rPr>
            <w:rFonts w:ascii="Times New Roman" w:hAnsi="Times New Roman" w:cs="Times New Roman"/>
          </w:rPr>
          <w:t>Dehaene et al., 2001; Luo et al., 2004</w:t>
        </w:r>
        <w:r w:rsidR="00F17027">
          <w:fldChar w:fldCharType="end"/>
        </w:r>
        <w:r w:rsidR="00F17027">
          <w:t xml:space="preserve">). </w:t>
        </w:r>
      </w:ins>
      <w:del w:id="1498" w:author="Chen Heller" w:date="2023-01-09T13:31:00Z">
        <w:r w:rsidR="002E3E1A" w:rsidDel="00F17027">
          <w:delText xml:space="preserve">In line with </w:delText>
        </w:r>
      </w:del>
      <w:del w:id="1499" w:author="Chen Heller" w:date="2023-01-04T17:05:00Z">
        <w:r w:rsidR="002E3E1A" w:rsidDel="00F12D4E">
          <w:delText xml:space="preserve">my </w:delText>
        </w:r>
      </w:del>
      <w:del w:id="1500" w:author="Chen Heller" w:date="2023-01-09T13:31:00Z">
        <w:r w:rsidR="002E3E1A" w:rsidDel="00F17027">
          <w:delText>predictions</w:delText>
        </w:r>
        <w:r w:rsidR="00B00AED" w:rsidDel="00F17027">
          <w:delText xml:space="preserve">, both </w:delText>
        </w:r>
      </w:del>
      <w:del w:id="1501" w:author="Chen Heller" w:date="2023-01-04T17:05:00Z">
        <w:r w:rsidR="00B00AED" w:rsidDel="00F12D4E">
          <w:delText xml:space="preserve">of which </w:delText>
        </w:r>
      </w:del>
      <w:del w:id="1502" w:author="Chen Heller" w:date="2023-01-09T13:31:00Z">
        <w:r w:rsidR="00B00AED" w:rsidDel="00F17027">
          <w:delText>yielded robust effects.</w:delText>
        </w:r>
      </w:del>
      <w:r w:rsidR="00463A29">
        <w:t xml:space="preserve"> </w:t>
      </w:r>
      <w:del w:id="1503" w:author="Chen Heller" w:date="2023-01-09T13:30:00Z">
        <w:r w:rsidR="00801B66" w:rsidDel="00F17027">
          <w:delText xml:space="preserve">This result goes beyond previous studies, as the current design </w:delText>
        </w:r>
        <w:r w:rsidR="00B00AED" w:rsidDel="00F17027">
          <w:delText xml:space="preserve">included stringent awareness measures, </w:delText>
        </w:r>
        <w:r w:rsidR="00CA6888" w:rsidDel="00F17027">
          <w:delText xml:space="preserve">with trial by trial subjective and objective measures, </w:delText>
        </w:r>
        <w:r w:rsidR="00F45643" w:rsidDel="00F17027">
          <w:delText xml:space="preserve">mitigating previous </w:delText>
        </w:r>
        <w:r w:rsidR="00B00AED" w:rsidDel="00F17027">
          <w:delText xml:space="preserve">criticisms </w:delText>
        </w:r>
      </w:del>
      <w:del w:id="1504" w:author="Chen Heller" w:date="2023-01-04T17:08:00Z">
        <w:r w:rsidR="00B00AED" w:rsidDel="00E9122A">
          <w:delText xml:space="preserve">attributing </w:delText>
        </w:r>
      </w:del>
      <w:del w:id="1505" w:author="Chen Heller" w:date="2023-01-09T13:30:00Z">
        <w:r w:rsidR="00B00AED" w:rsidDel="00F17027">
          <w:delText xml:space="preserve">unconscious effects to residual undetected awareness </w:delText>
        </w:r>
        <w:r w:rsidR="00B621A3" w:rsidDel="00F17027">
          <w:fldChar w:fldCharType="begin"/>
        </w:r>
        <w:r w:rsidR="00915CA3" w:rsidDel="00F17027">
          <w:delInstrText xml:space="preserve"> ADDIN ZOTERO_ITEM CSL_CITATION {"citationID":"aHdXqX2E","properties":{"formattedCitation":"(Merikle, 1992; Peters &amp; Lau, 2015; Zerweck et al., 2021)","plainCitation":"(Merikle, 1992; Peters &amp; Lau, 2015; Zerweck et al., 2021)","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id":542,"uris":["http://zotero.org/users/8275165/items/PN9SZXQ9"],"itemData":{"id":542,"type":"article-journal","abstract":"In priming research, it is often argued that humans can discriminate stimuli outside consciousness. For example, the semantic meaning of numbers can be processed even when the numbers are so strongly masked that participants are not aware of them. These claims are typically based on a certain pattern of results: Direct measures indicate no conscious awareness of the masked stimuli, while indirect measures show clear priming effects of the same stimuli on reaction times or neurophysiological measures. From this pattern, preserved (unconscious) processing in the indirect task is concluded. However, this widely used standard reasoning is problematic and leads to spurious claims of unconscious processing. Such problems can be avoided by comparing sensitivities of direct and indirect measures. Many studies are affected by these problems, such that a reassessment of the literature is needed. Here, we investigated whether numbers can be processed unconsciously. In three experiments, we replicated and extended well-established effects of number priming over a wide range of stimulus visibilities. We then compared the standard reasoning to a sensitivity analysis, where direct and indirect effects are compared using the same metric. Results show that the sensitivities of indirect measures did not exceed those of direct measures, thereby indicating no evidence for preserved unconscious processing when awareness of the stimuli is low. Instead, it seems that at low visibility there is residual processing that affects direct and indirect measures to a similar degree. This suggests that similar processing modes cause those effects in direct and indirect measures.","container-title":"Attention, Perception, &amp; Psychophysics","DOI":"10.3758/s13414-021-02312-2","ISSN":"1943-3921, 1943-393X","issue":"6","journalAbbreviation":"Atten Percept Psychophys","language":"en","page":"2510-2529","source":"DOI.org (Crossref)","title":"Number processing outside awareness? Systematically testing sensitivities of direct and indirect measures of consciousness","title-short":"Number processing outside awareness?","volume":"83","author":[{"family":"Zerweck","given":"Iris A."},{"family":"Kao","given":"Chung-Shan"},{"family":"Meyen","given":"Sascha"},{"family":"Amado","given":"Catarina"},{"family":"Eltz","given":"Martin","non-dropping-particle":"von"},{"family":"Klimm","given":"Maren"},{"family":"Franz","given":"Volker H."}],"issued":{"date-parts":[["2021",8]]}}}],"schema":"https://github.com/citation-style-language/schema/raw/master/csl-citation.json"} </w:delInstrText>
        </w:r>
        <w:r w:rsidR="00B621A3" w:rsidDel="00F17027">
          <w:fldChar w:fldCharType="separate"/>
        </w:r>
        <w:r w:rsidR="00915CA3" w:rsidRPr="00915CA3" w:rsidDel="00F17027">
          <w:rPr>
            <w:rFonts w:ascii="Times New Roman" w:hAnsi="Times New Roman" w:cs="Times New Roman"/>
          </w:rPr>
          <w:delText>(Merikle, 1992; Peters &amp; Lau, 2015; Zerweck et al., 2021)</w:delText>
        </w:r>
        <w:r w:rsidR="00B621A3" w:rsidDel="00F17027">
          <w:fldChar w:fldCharType="end"/>
        </w:r>
        <w:r w:rsidR="00B00AED" w:rsidDel="00F17027">
          <w:delText xml:space="preserve">. Similarly, </w:delText>
        </w:r>
        <w:r w:rsidR="00A0070E" w:rsidDel="00F17027">
          <w:delText xml:space="preserve">the unconscious effect </w:delText>
        </w:r>
        <w:r w:rsidR="00504374" w:rsidDel="00F17027">
          <w:delText xml:space="preserve">could not result </w:delText>
        </w:r>
        <w:r w:rsidR="00A0070E" w:rsidDel="00F17027">
          <w:delText xml:space="preserve">from regression to the mean of the awareness measurement </w:delText>
        </w:r>
        <w:r w:rsidR="00504374" w:rsidDel="00F17027">
          <w:fldChar w:fldCharType="begin"/>
        </w:r>
        <w:r w:rsidR="00504374" w:rsidDel="00F17027">
          <w:delInstrText xml:space="preserve"> ADDIN ZOTERO_ITEM CSL_CITATION {"citationID":"NNTxCXKP","properties":{"formattedCitation":"(Shanks, 2017)","plainCitation":"(Shanks, 2017)","noteIndex":0},"citationItems":[{"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schema":"https://github.com/citation-style-language/schema/raw/master/csl-citation.json"} </w:delInstrText>
        </w:r>
        <w:r w:rsidR="00504374" w:rsidDel="00F17027">
          <w:fldChar w:fldCharType="separate"/>
        </w:r>
        <w:r w:rsidR="00504374" w:rsidRPr="00504374" w:rsidDel="00F17027">
          <w:rPr>
            <w:rFonts w:ascii="Times New Roman" w:hAnsi="Times New Roman" w:cs="Times New Roman"/>
          </w:rPr>
          <w:delText>(Shanks, 2017)</w:delText>
        </w:r>
        <w:r w:rsidR="00504374" w:rsidDel="00F17027">
          <w:fldChar w:fldCharType="end"/>
        </w:r>
        <w:r w:rsidR="00C060D1" w:rsidDel="00F17027">
          <w:delText>,</w:delText>
        </w:r>
        <w:r w:rsidR="00A26212" w:rsidDel="00F17027">
          <w:delText xml:space="preserve"> </w:delText>
        </w:r>
        <w:r w:rsidR="00A0070E" w:rsidDel="00F17027">
          <w:delText xml:space="preserve">since </w:delText>
        </w:r>
        <w:r w:rsidR="00A26212" w:rsidDel="00F17027">
          <w:delText xml:space="preserve">no </w:delText>
        </w:r>
        <w:r w:rsidR="00B00AED" w:rsidDel="00F17027">
          <w:delText xml:space="preserve">participants </w:delText>
        </w:r>
        <w:r w:rsidR="00A26212" w:rsidDel="00F17027">
          <w:delText xml:space="preserve">were excluded </w:delText>
        </w:r>
        <w:r w:rsidR="007B078A" w:rsidDel="00F17027">
          <w:delText xml:space="preserve">for seeing </w:delText>
        </w:r>
        <w:r w:rsidR="00A26212" w:rsidDel="00F17027">
          <w:delText>the prime</w:delText>
        </w:r>
        <w:r w:rsidR="00B00AED" w:rsidDel="00F17027">
          <w:delText xml:space="preserve">. To conclude, </w:delText>
        </w:r>
        <w:r w:rsidR="00C060D1" w:rsidDel="00F17027">
          <w:delText xml:space="preserve">this experiment provides strong evidence for an </w:delText>
        </w:r>
        <w:r w:rsidR="00B00AED" w:rsidDel="00F17027">
          <w:delText xml:space="preserve">unconscious </w:delText>
        </w:r>
        <w:r w:rsidR="00C060D1" w:rsidDel="00F17027">
          <w:delText xml:space="preserve">word </w:delText>
        </w:r>
        <w:r w:rsidR="00260B74" w:rsidDel="00F17027">
          <w:delText>repetition</w:delText>
        </w:r>
        <w:r w:rsidR="00C060D1" w:rsidDel="00F17027">
          <w:delText xml:space="preserve"> </w:delText>
        </w:r>
        <w:r w:rsidR="00B00AED" w:rsidDel="00F17027">
          <w:delText>effect</w:delText>
        </w:r>
        <w:r w:rsidR="00260B74" w:rsidDel="00F17027">
          <w:delText>, in line with previous studies reporting similar effects (yet with somewhat less strict awareness measures;</w:delText>
        </w:r>
        <w:r w:rsidR="00B36FEC" w:rsidDel="00F17027">
          <w:delText xml:space="preserve"> </w:delText>
        </w:r>
        <w:r w:rsidR="00B36FEC" w:rsidDel="00F17027">
          <w:fldChar w:fldCharType="begin"/>
        </w:r>
        <w:r w:rsidR="00962917" w:rsidDel="00F17027">
          <w:delInstrText xml:space="preserve"> ADDIN ZOTERO_ITEM CSL_CITATION {"citationID":"iWxkNNqu","properties":{"formattedCitation":"(Dehaene et al., 2001; Luo et al., 2004)","plainCitation":"(Dehaene et al., 2001; Luo et al., 2004)","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781,"uris":["http://zotero.org/users/8275165/items/6MCQFSFZ"],"itemData":{"id":781,"type":"article-journal","container-title":"NeuroImage","DOI":"10.1016/j.neuroimage.2003.09.048","ISSN":"10538119","issue":"1","journalAbbreviation":"NeuroImage","language":"en","page":"414-421","source":"DOI.org (Crossref)","title":"Emotional valence of words modulates the subliminal repetition priming effect in the left fusiform gyrus: an event-related fMRI study","title-short":"Emotional valence of words modulates the subliminal repetition priming effect in the left fusiform gyrus","volume":"21","author":[{"family":"Luo","given":"Qian"},{"family":"Peng","given":"Danling"},{"family":"Jin","given":"Zhen"},{"family":"Xu","given":"Duo"},{"family":"Xiao","given":"Lihui"},{"family":"Ding","given":"Guosheng"}],"issued":{"date-parts":[["2004",1]]}}}],"schema":"https://github.com/citation-style-language/schema/raw/master/csl-citation.json"} </w:delInstrText>
        </w:r>
        <w:r w:rsidR="00B36FEC" w:rsidDel="00F17027">
          <w:fldChar w:fldCharType="separate"/>
        </w:r>
        <w:r w:rsidR="00B36FEC" w:rsidRPr="00B36FEC" w:rsidDel="00F17027">
          <w:rPr>
            <w:rFonts w:ascii="Times New Roman" w:hAnsi="Times New Roman" w:cs="Times New Roman"/>
          </w:rPr>
          <w:delText>Dehaene et al., 2001; Luo et al., 2004</w:delText>
        </w:r>
        <w:r w:rsidR="00B36FEC" w:rsidDel="00F17027">
          <w:fldChar w:fldCharType="end"/>
        </w:r>
        <w:r w:rsidR="00260B74" w:rsidDel="00F17027">
          <w:delText>).</w:delText>
        </w:r>
      </w:del>
    </w:p>
    <w:p w14:paraId="451352B2" w14:textId="6E8E7033" w:rsidR="005F0446" w:rsidRDefault="00973F2D" w:rsidP="00EE4147">
      <w:r>
        <w:t xml:space="preserve">Importantly, this </w:t>
      </w:r>
      <w:r w:rsidR="00B92907">
        <w:t xml:space="preserve">experiment demonstrated </w:t>
      </w:r>
      <w:r w:rsidR="00FC2B22">
        <w:t xml:space="preserve">how </w:t>
      </w:r>
      <w:r w:rsidR="005F0446">
        <w:t>motion tracking</w:t>
      </w:r>
      <w:r w:rsidR="00B92907">
        <w:t xml:space="preserve"> </w:t>
      </w:r>
      <w:r w:rsidR="005F0446">
        <w:t xml:space="preserve">can be beneficial to the study of unconscious processes. Unlike keyboard </w:t>
      </w:r>
      <w:r w:rsidR="00560A4A">
        <w:t>response</w:t>
      </w:r>
      <w:r w:rsidR="00BF6789">
        <w:t>s</w:t>
      </w:r>
      <w:r w:rsidR="00560A4A">
        <w:t>,</w:t>
      </w:r>
      <w:r w:rsidR="005F0446">
        <w:t xml:space="preserve"> which </w:t>
      </w:r>
      <w:r w:rsidR="00BF6789">
        <w:t>are one dimensional</w:t>
      </w:r>
      <w:r w:rsidR="002E3F67">
        <w:t xml:space="preserve"> and mark the outcome of the decision process</w:t>
      </w:r>
      <w:r w:rsidR="005F0446">
        <w:t xml:space="preserve">, the reaching measure allows </w:t>
      </w:r>
      <w:r w:rsidR="00CA3047">
        <w:t>tracking the decision as it unfold</w:t>
      </w:r>
      <w:r w:rsidR="005F1215">
        <w:t xml:space="preserve">s </w:t>
      </w:r>
      <w:del w:id="1506" w:author="Chen Heller" w:date="2023-01-16T17:09:00Z">
        <w:r w:rsidR="00B5000E" w:rsidDel="00D4446F">
          <w:lastRenderedPageBreak/>
          <w:fldChar w:fldCharType="begin"/>
        </w:r>
        <w:r w:rsidR="000447E3" w:rsidDel="00D4446F">
          <w:delInstrText xml:space="preserve"> ADDIN ZOTERO_ITEM CSL_CITATION {"citationID":"TamFdI4i","properties":{"formattedCitation":"(Dotan et al., 2019; Freeman et al., 2011)","plainCitation":"(Dotan et al., 2019; Freeman et al., 2011)","noteIndex":0},"citationItems":[{"id":787,"uris":["http://zotero.org/users/8275165/items/MFTZGWBK"],"itemData":{"id":787,"type":"article-journal","abstract":"A central goal in cognitive science is to parse the series of processing stages underlying a cognitive task. A powerful yet simple behavioral method that can resolve this problem is finger trajectory tracking: by continuously tracking the finger position and speed as a participant chooses a response, and by analyzing which stimulus features affect the trajectory at each time point during the trial, we can estimate the absolute timing and order of each processing stage, and detect transient effects, changes of mind, serial versus parallel processing, and real-time fluctuations in subjective confidence. We suggest that trajectory tracking, which provides considerably more information than mere response times, may provide a comprehensive understanding of the fast temporal dynamics of cognitive operations.","container-title":"Trends in Cognitive Sciences","DOI":"10.1016/j.tics.2019.10.002","ISSN":"1364-6613","issue":"12","journalAbbreviation":"Trends in Cognitive Sciences","language":"en","page":"1058-1070","source":"ScienceDirect","title":"Track It to Crack It: Dissecting Processing Stages with Finger Tracking","title-short":"Track It to Crack It","volume":"23","author":[{"family":"Dotan","given":"Dror"},{"family":"Pinheiro-Chagas","given":"Pedro"},{"family":"Al Roumi","given":"Fosca"},{"family":"Dehaene","given":"Stanislas"}],"issued":{"date-parts":[["2019",12,1]]}}},{"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delInstrText>
        </w:r>
        <w:r w:rsidR="00B5000E" w:rsidDel="00D4446F">
          <w:fldChar w:fldCharType="separate"/>
        </w:r>
        <w:r w:rsidR="000447E3" w:rsidRPr="000447E3" w:rsidDel="00D4446F">
          <w:rPr>
            <w:rFonts w:ascii="Times New Roman" w:hAnsi="Times New Roman" w:cs="Times New Roman"/>
          </w:rPr>
          <w:delText>(Dotan et al., 2019; Freeman et al., 2011)</w:delText>
        </w:r>
        <w:r w:rsidR="00B5000E" w:rsidDel="00D4446F">
          <w:fldChar w:fldCharType="end"/>
        </w:r>
        <w:r w:rsidR="00CA3047" w:rsidDel="00D4446F">
          <w:delText xml:space="preserve">, </w:delText>
        </w:r>
      </w:del>
      <w:ins w:id="1507" w:author="Chen Heller" w:date="2023-01-16T17:09:00Z">
        <w:r w:rsidR="00D4446F">
          <w:fldChar w:fldCharType="begin"/>
        </w:r>
        <w:r w:rsidR="00D4446F">
          <w:instrText xml:space="preserve"> ADDIN ZOTERO_ITEM CSL_CITATION {"citationID":"TamFdI4i","properties":{"formattedCitation":"(Dotan et al., 2019; Freeman et al., 2011)","plainCitation":"(Dotan et al., 2019; Freeman et al., 2011)","noteIndex":0},"citationItems":[{"id":787,"uris":["http://zotero.org/users/8275165/items/MFTZGWBK"],"itemData":{"id":787,"type":"article-journal","abstract":"A central goal in cognitive science is to parse the series of processing stages underlying a cognitive task. A powerful yet simple behavioral method that can resolve this problem is finger trajectory tracking: by continuously tracking the finger position and speed as a participant chooses a response, and by analyzing which stimulus features affect the trajectory at each time point during the trial, we can estimate the absolute timing and order of each processing stage, and detect transient effects, changes of mind, serial versus parallel processing, and real-time fluctuations in subjective confidence. We suggest that trajectory tracking, which provides considerably more information than mere response times, may provide a comprehensive understanding of the fast temporal dynamics of cognitive operations.","container-title":"Trends in Cognitive Sciences","DOI":"10.1016/j.tics.2019.10.002","ISSN":"1364-6613","issue":"12","journalAbbreviation":"Trends in Cognitive Sciences","language":"en","page":"1058-1070","source":"ScienceDirect","title":"Track It to Crack It: Dissecting Processing Stages with Finger Tracking","title-short":"Track It to Crack It","volume":"23","author":[{"family":"Dotan","given":"Dror"},{"family":"Pinheiro-Chagas","given":"Pedro"},{"family":"Al Roumi","given":"Fosca"},{"family":"Dehaene","given":"Stanislas"}],"issued":{"date-parts":[["2019",12,1]]}}},{"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D4446F">
          <w:fldChar w:fldCharType="separate"/>
        </w:r>
        <w:r w:rsidR="00D4446F" w:rsidRPr="000447E3">
          <w:rPr>
            <w:rFonts w:ascii="Times New Roman" w:hAnsi="Times New Roman" w:cs="Times New Roman"/>
          </w:rPr>
          <w:t>(Dotan et al., 2019; Freeman et al., 2011)</w:t>
        </w:r>
        <w:r w:rsidR="00D4446F">
          <w:fldChar w:fldCharType="end"/>
        </w:r>
        <w:r w:rsidR="00D4446F">
          <w:t xml:space="preserve">. </w:t>
        </w:r>
      </w:ins>
      <w:ins w:id="1508" w:author="Chen Heller" w:date="2023-01-18T13:06:00Z">
        <w:r w:rsidR="003D0AC5">
          <w:t>Indeed, t</w:t>
        </w:r>
      </w:ins>
      <w:ins w:id="1509" w:author="Chen Heller" w:date="2023-01-18T13:04:00Z">
        <w:r w:rsidR="00364D7F">
          <w:t xml:space="preserve">he similar reaching onsets </w:t>
        </w:r>
      </w:ins>
      <w:ins w:id="1510" w:author="Chen Heller" w:date="2023-01-18T13:05:00Z">
        <w:r w:rsidR="003D0AC5">
          <w:t xml:space="preserve">between the condition, </w:t>
        </w:r>
      </w:ins>
      <w:ins w:id="1511" w:author="Chen Heller" w:date="2023-01-18T13:04:00Z">
        <w:r w:rsidR="00364D7F">
          <w:t xml:space="preserve">but </w:t>
        </w:r>
      </w:ins>
      <w:ins w:id="1512" w:author="Chen Heller" w:date="2023-01-18T13:06:00Z">
        <w:r w:rsidR="003D0AC5">
          <w:t xml:space="preserve">different </w:t>
        </w:r>
      </w:ins>
      <w:ins w:id="1513" w:author="Chen Heller" w:date="2023-01-18T13:04:00Z">
        <w:r w:rsidR="00364D7F">
          <w:t>movement durations</w:t>
        </w:r>
      </w:ins>
      <w:commentRangeStart w:id="1514"/>
      <w:ins w:id="1515" w:author="Chen Heller" w:date="2023-01-18T13:08:00Z">
        <w:r w:rsidR="00C0555C">
          <w:t>,</w:t>
        </w:r>
      </w:ins>
      <w:ins w:id="1516" w:author="Chen Heller" w:date="2023-01-18T13:05:00Z">
        <w:r w:rsidR="00364D7F">
          <w:t xml:space="preserve"> </w:t>
        </w:r>
      </w:ins>
      <w:ins w:id="1517" w:author="Chen Heller" w:date="2023-01-18T13:06:00Z">
        <w:r w:rsidR="003D0AC5">
          <w:t xml:space="preserve">imply that the decision process </w:t>
        </w:r>
      </w:ins>
      <w:ins w:id="1518" w:author="Chen Heller" w:date="2023-01-18T13:07:00Z">
        <w:r w:rsidR="00EE4147">
          <w:t xml:space="preserve">overlaps with </w:t>
        </w:r>
      </w:ins>
      <w:ins w:id="1519" w:author="Chen Heller" w:date="2023-01-18T13:08:00Z">
        <w:r w:rsidR="00C0555C">
          <w:t>the</w:t>
        </w:r>
      </w:ins>
      <w:ins w:id="1520" w:author="Chen Heller" w:date="2023-01-18T13:07:00Z">
        <w:r w:rsidR="00EE4147">
          <w:t xml:space="preserve"> movement</w:t>
        </w:r>
      </w:ins>
      <w:commentRangeEnd w:id="1514"/>
      <w:ins w:id="1521" w:author="Chen Heller" w:date="2023-01-30T12:53:00Z">
        <w:r w:rsidR="0077761B">
          <w:rPr>
            <w:rStyle w:val="CommentReference"/>
          </w:rPr>
          <w:commentReference w:id="1514"/>
        </w:r>
      </w:ins>
      <w:ins w:id="1522" w:author="Chen Heller" w:date="2023-01-18T13:07:00Z">
        <w:r w:rsidR="00EE4147">
          <w:t xml:space="preserve">. This </w:t>
        </w:r>
      </w:ins>
      <w:ins w:id="1523" w:author="Chen Heller" w:date="2023-01-18T13:09:00Z">
        <w:r w:rsidR="00EE4318">
          <w:t xml:space="preserve">potentially </w:t>
        </w:r>
      </w:ins>
      <w:ins w:id="1524" w:author="Chen Heller" w:date="2023-01-18T13:01:00Z">
        <w:r w:rsidR="008F3257">
          <w:t xml:space="preserve">allows </w:t>
        </w:r>
      </w:ins>
      <w:ins w:id="1525" w:author="Chen Heller" w:date="2023-01-16T17:11:00Z">
        <w:r w:rsidR="00B14A91">
          <w:t xml:space="preserve">to </w:t>
        </w:r>
      </w:ins>
      <w:ins w:id="1526" w:author="Chen Heller" w:date="2023-01-18T13:07:00Z">
        <w:r w:rsidR="00EE4147">
          <w:t xml:space="preserve">capture </w:t>
        </w:r>
      </w:ins>
      <w:ins w:id="1527" w:author="Chen Heller" w:date="2023-01-16T17:11:00Z">
        <w:r w:rsidR="00B14A91">
          <w:t xml:space="preserve">interesting </w:t>
        </w:r>
        <w:r w:rsidR="001F5A3B">
          <w:t xml:space="preserve">events </w:t>
        </w:r>
      </w:ins>
      <w:del w:id="1528" w:author="Chen Heller" w:date="2023-01-18T13:08:00Z">
        <w:r w:rsidR="00CA3047" w:rsidDel="00EE4147">
          <w:delText xml:space="preserve">including </w:delText>
        </w:r>
      </w:del>
      <w:ins w:id="1529" w:author="Chen Heller" w:date="2023-01-18T13:08:00Z">
        <w:r w:rsidR="00EE4147">
          <w:t xml:space="preserve">such as </w:t>
        </w:r>
      </w:ins>
      <w:r w:rsidR="005F0446">
        <w:t>change</w:t>
      </w:r>
      <w:r w:rsidR="00CA3047">
        <w:t>s</w:t>
      </w:r>
      <w:r w:rsidR="005F0446">
        <w:t xml:space="preserve"> </w:t>
      </w:r>
      <w:r w:rsidR="00CA3047">
        <w:t xml:space="preserve">of </w:t>
      </w:r>
      <w:r w:rsidR="005F0446">
        <w:t xml:space="preserve">mind and </w:t>
      </w:r>
      <w:r w:rsidR="00906246">
        <w:t xml:space="preserve">online </w:t>
      </w:r>
      <w:r w:rsidR="005F0446">
        <w:t>correct</w:t>
      </w:r>
      <w:r w:rsidR="00906246">
        <w:t>ions of response</w:t>
      </w:r>
      <w:r w:rsidR="0072187B">
        <w:t xml:space="preserve"> </w:t>
      </w:r>
      <w:r w:rsidR="00B46B54">
        <w:fldChar w:fldCharType="begin"/>
      </w:r>
      <w:r w:rsidR="00B46B54">
        <w:instrText xml:space="preserve"> ADDIN ZOTERO_ITEM CSL_CITATION {"citationID":"WpXmKs4A","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instrText>
      </w:r>
      <w:r w:rsidR="00B46B54">
        <w:fldChar w:fldCharType="separate"/>
      </w:r>
      <w:r w:rsidR="00B46B54" w:rsidRPr="00B46B54">
        <w:rPr>
          <w:rFonts w:ascii="Times New Roman" w:hAnsi="Times New Roman" w:cs="Times New Roman"/>
        </w:rPr>
        <w:t>(Resulaj et al., 2009; Song &amp; Nakayama, 2009)</w:t>
      </w:r>
      <w:r w:rsidR="00B46B54">
        <w:fldChar w:fldCharType="end"/>
      </w:r>
      <w:r w:rsidR="005F0446">
        <w:t xml:space="preserve">. </w:t>
      </w:r>
      <w:ins w:id="1530" w:author="Chen Heller" w:date="2023-01-18T13:09:00Z">
        <w:r w:rsidR="00EE4318">
          <w:t>However</w:t>
        </w:r>
      </w:ins>
      <w:ins w:id="1531" w:author="Chen Heller" w:date="2023-01-16T17:13:00Z">
        <w:r w:rsidR="00612440">
          <w:t xml:space="preserve">, COM were not </w:t>
        </w:r>
      </w:ins>
      <w:ins w:id="1532" w:author="Chen Heller" w:date="2023-01-18T12:34:00Z">
        <w:r w:rsidR="005D5722">
          <w:t>detected</w:t>
        </w:r>
      </w:ins>
      <w:ins w:id="1533" w:author="Chen Heller" w:date="2023-01-16T17:13:00Z">
        <w:r w:rsidR="00612440">
          <w:t xml:space="preserve"> in the current experiment</w:t>
        </w:r>
      </w:ins>
      <w:ins w:id="1534" w:author="Chen Heller" w:date="2023-01-16T17:54:00Z">
        <w:r w:rsidR="003548EA">
          <w:t>, pe</w:t>
        </w:r>
      </w:ins>
      <w:ins w:id="1535" w:author="Chen Heller" w:date="2023-01-16T17:55:00Z">
        <w:r w:rsidR="003548EA">
          <w:t>r</w:t>
        </w:r>
      </w:ins>
      <w:ins w:id="1536" w:author="Chen Heller" w:date="2023-01-16T17:54:00Z">
        <w:r w:rsidR="003548EA">
          <w:t>haps</w:t>
        </w:r>
      </w:ins>
      <w:ins w:id="1537" w:author="Chen Heller" w:date="2023-01-16T17:13:00Z">
        <w:r w:rsidR="00612440">
          <w:t xml:space="preserve"> due to the decoding method used. A more </w:t>
        </w:r>
      </w:ins>
      <w:ins w:id="1538" w:author="Chen Heller" w:date="2023-01-16T17:14:00Z">
        <w:r w:rsidR="00BF4FCB">
          <w:t>sophisticated</w:t>
        </w:r>
      </w:ins>
      <w:ins w:id="1539" w:author="Chen Heller" w:date="2023-01-16T17:13:00Z">
        <w:r w:rsidR="00612440">
          <w:t xml:space="preserve"> method relies on </w:t>
        </w:r>
      </w:ins>
      <w:ins w:id="1540" w:author="Chen Heller" w:date="2023-01-16T17:14:00Z">
        <w:r w:rsidR="00612440">
          <w:t>angular movement</w:t>
        </w:r>
      </w:ins>
      <w:ins w:id="1541" w:author="Chen Heller" w:date="2023-01-16T17:54:00Z">
        <w:r w:rsidR="000C368B" w:rsidRPr="000C368B">
          <w:t xml:space="preserve"> </w:t>
        </w:r>
        <w:r w:rsidR="000C368B">
          <w:t>direction</w:t>
        </w:r>
      </w:ins>
      <w:ins w:id="1542" w:author="Chen Heller" w:date="2023-01-16T17:14:00Z">
        <w:r w:rsidR="00612440">
          <w:t xml:space="preserve"> </w:t>
        </w:r>
        <w:r w:rsidR="00BF4FCB">
          <w:t>[</w:t>
        </w:r>
        <w:commentRangeStart w:id="1543"/>
        <w:r w:rsidR="00BF4FCB">
          <w:t>ref</w:t>
        </w:r>
      </w:ins>
      <w:commentRangeEnd w:id="1543"/>
      <w:ins w:id="1544" w:author="Chen Heller" w:date="2023-01-16T17:19:00Z">
        <w:r w:rsidR="007C192A">
          <w:rPr>
            <w:rStyle w:val="CommentReference"/>
          </w:rPr>
          <w:commentReference w:id="1543"/>
        </w:r>
      </w:ins>
      <w:ins w:id="1545" w:author="Chen Heller" w:date="2023-01-16T17:14:00Z">
        <w:r w:rsidR="00BF4FCB">
          <w:t xml:space="preserve">] </w:t>
        </w:r>
      </w:ins>
      <w:ins w:id="1546" w:author="Chen Heller" w:date="2023-01-16T17:55:00Z">
        <w:r w:rsidR="003548EA">
          <w:t xml:space="preserve">and </w:t>
        </w:r>
      </w:ins>
      <w:ins w:id="1547" w:author="Chen Heller" w:date="2023-01-16T17:14:00Z">
        <w:r w:rsidR="00612440">
          <w:t xml:space="preserve">could </w:t>
        </w:r>
      </w:ins>
      <w:ins w:id="1548" w:author="Chen Heller" w:date="2023-01-18T13:10:00Z">
        <w:r w:rsidR="00EE4318">
          <w:t xml:space="preserve">have </w:t>
        </w:r>
      </w:ins>
      <w:ins w:id="1549" w:author="Chen Heller" w:date="2023-01-16T17:14:00Z">
        <w:r w:rsidR="00612440">
          <w:t>possibly reveal</w:t>
        </w:r>
      </w:ins>
      <w:ins w:id="1550" w:author="Chen Heller" w:date="2023-01-18T13:10:00Z">
        <w:r w:rsidR="00EE4318">
          <w:t>ed</w:t>
        </w:r>
      </w:ins>
      <w:ins w:id="1551" w:author="Chen Heller" w:date="2023-01-16T17:14:00Z">
        <w:r w:rsidR="00612440">
          <w:t xml:space="preserve"> </w:t>
        </w:r>
        <w:r w:rsidR="00BF4FCB">
          <w:t xml:space="preserve">changes in decision that went </w:t>
        </w:r>
      </w:ins>
      <w:ins w:id="1552" w:author="Chen Heller" w:date="2023-01-16T17:55:00Z">
        <w:r w:rsidR="003548EA">
          <w:t xml:space="preserve">undetected </w:t>
        </w:r>
      </w:ins>
      <w:ins w:id="1553" w:author="Chen Heller" w:date="2023-01-16T17:14:00Z">
        <w:r w:rsidR="00BF4FCB">
          <w:t xml:space="preserve">in the current constellation. </w:t>
        </w:r>
      </w:ins>
      <w:ins w:id="1554" w:author="Chen Heller" w:date="2023-01-16T17:54:00Z">
        <w:r w:rsidR="000C368B">
          <w:t xml:space="preserve">COM behavior </w:t>
        </w:r>
      </w:ins>
      <w:del w:id="1555" w:author="Chen Heller" w:date="2023-01-16T17:54:00Z">
        <w:r w:rsidR="005F0446" w:rsidDel="000C368B">
          <w:delText xml:space="preserve">This type of </w:delText>
        </w:r>
        <w:r w:rsidR="00E8307D" w:rsidDel="000C368B">
          <w:delText xml:space="preserve">behavior </w:delText>
        </w:r>
      </w:del>
      <w:r w:rsidR="005F0446">
        <w:t xml:space="preserve">is particularly interesting </w:t>
      </w:r>
      <w:r w:rsidR="005F1215">
        <w:t xml:space="preserve">in priming experiments </w:t>
      </w:r>
      <w:r w:rsidR="005F0446">
        <w:t xml:space="preserve">because it might </w:t>
      </w:r>
      <w:r w:rsidR="00235A05">
        <w:t xml:space="preserve">reflect a strong conflict between </w:t>
      </w:r>
      <w:r w:rsidR="00563641">
        <w:t>the</w:t>
      </w:r>
      <w:r w:rsidR="00A23426">
        <w:t xml:space="preserve"> </w:t>
      </w:r>
      <w:r w:rsidR="00235A05">
        <w:t xml:space="preserve">prime </w:t>
      </w:r>
      <w:r w:rsidR="00E8307D">
        <w:t xml:space="preserve">and </w:t>
      </w:r>
      <w:r w:rsidR="00563641">
        <w:t xml:space="preserve">the </w:t>
      </w:r>
      <w:r w:rsidR="00235A05">
        <w:t>target</w:t>
      </w:r>
      <w:r w:rsidR="005F0446">
        <w:t xml:space="preserve">. </w:t>
      </w:r>
      <w:r w:rsidR="00B53C5F">
        <w:t>Additionally</w:t>
      </w:r>
      <w:r w:rsidR="005F0446">
        <w:t xml:space="preserve">, </w:t>
      </w:r>
      <w:r w:rsidR="00AF738E">
        <w:t xml:space="preserve">since participants can </w:t>
      </w:r>
      <w:r w:rsidR="005F0446">
        <w:t xml:space="preserve">regret and </w:t>
      </w:r>
      <w:r w:rsidR="00AF738E">
        <w:t>self-</w:t>
      </w:r>
      <w:r w:rsidR="005F0446">
        <w:t xml:space="preserve">correct </w:t>
      </w:r>
      <w:r w:rsidR="00AF738E">
        <w:t xml:space="preserve">during the trial, the number of </w:t>
      </w:r>
      <w:r w:rsidR="00AD4A30">
        <w:t xml:space="preserve">incorrect </w:t>
      </w:r>
      <w:r w:rsidR="00AF738E">
        <w:t xml:space="preserve">responses </w:t>
      </w:r>
      <w:del w:id="1556" w:author="Chen Heller" w:date="2023-01-04T17:10:00Z">
        <w:r w:rsidR="00AF738E" w:rsidDel="00D700F7">
          <w:delText xml:space="preserve">(which are excluded from analysis) </w:delText>
        </w:r>
      </w:del>
      <w:r w:rsidR="00AF738E">
        <w:t xml:space="preserve">is reduced, </w:t>
      </w:r>
      <w:r w:rsidR="002A3AD3">
        <w:t xml:space="preserve">as was </w:t>
      </w:r>
      <w:r w:rsidR="00AF738E">
        <w:t xml:space="preserve">indeed the case </w:t>
      </w:r>
      <w:r w:rsidR="00A96FFC">
        <w:t xml:space="preserve">in </w:t>
      </w:r>
      <w:r w:rsidR="00207923">
        <w:t xml:space="preserve">the motion tracking </w:t>
      </w:r>
      <w:r w:rsidR="001B42C3">
        <w:t>sessio</w:t>
      </w:r>
      <w:r w:rsidR="005B0880">
        <w:t>n</w:t>
      </w:r>
      <w:r w:rsidR="00207923">
        <w:t xml:space="preserve"> compared with the keyboard session</w:t>
      </w:r>
      <w:del w:id="1557" w:author="Chen Heller" w:date="2023-01-04T17:07:00Z">
        <w:r w:rsidR="00207923" w:rsidDel="00A77C13">
          <w:delText xml:space="preserve"> in </w:delText>
        </w:r>
        <w:r w:rsidR="00A96FFC" w:rsidDel="00A77C13">
          <w:delText>Exp</w:delText>
        </w:r>
        <w:r w:rsidR="00AF738E" w:rsidDel="00A77C13">
          <w:delText>eriment</w:delText>
        </w:r>
        <w:r w:rsidR="00A96FFC" w:rsidDel="00A77C13">
          <w:delText xml:space="preserve"> 4</w:delText>
        </w:r>
      </w:del>
      <w:r w:rsidR="00691DE5">
        <w:t xml:space="preserve"> (though notably, there more trials were excluded due to </w:t>
      </w:r>
      <w:r w:rsidR="003723A9">
        <w:t xml:space="preserve">early or late </w:t>
      </w:r>
      <w:r w:rsidR="00691DE5">
        <w:t>responses)</w:t>
      </w:r>
      <w:r w:rsidR="005F0446">
        <w:t>.</w:t>
      </w:r>
      <w:ins w:id="1558" w:author="Chen Heller" w:date="2023-01-16T17:12:00Z">
        <w:r w:rsidR="00D02C7F">
          <w:t xml:space="preserve"> </w:t>
        </w:r>
      </w:ins>
    </w:p>
    <w:p w14:paraId="26216D45" w14:textId="23D18B84" w:rsidR="00C07D7A" w:rsidRDefault="007A6540" w:rsidP="00C07D7A">
      <w:r>
        <w:t xml:space="preserve">Contrary to </w:t>
      </w:r>
      <w:del w:id="1559" w:author="Chen Heller" w:date="2023-01-18T13:12:00Z">
        <w:r w:rsidDel="00E76A1D">
          <w:delText xml:space="preserve">my </w:delText>
        </w:r>
      </w:del>
      <w:ins w:id="1560" w:author="Chen Heller" w:date="2023-01-18T13:12:00Z">
        <w:r w:rsidR="00E76A1D">
          <w:t xml:space="preserve">the </w:t>
        </w:r>
      </w:ins>
      <w:del w:id="1561" w:author="Chen Heller" w:date="2023-01-18T13:12:00Z">
        <w:r w:rsidDel="00E76A1D">
          <w:delText>hypothesis</w:delText>
        </w:r>
      </w:del>
      <w:ins w:id="1562" w:author="Chen Heller" w:date="2023-01-18T13:12:00Z">
        <w:r w:rsidR="00E76A1D">
          <w:t>predicitons</w:t>
        </w:r>
      </w:ins>
      <w:r>
        <w:t xml:space="preserve">, the effect size in the keyboard condition </w:t>
      </w:r>
      <w:r w:rsidR="003B1BD0">
        <w:t xml:space="preserve">was </w:t>
      </w:r>
      <w:del w:id="1563" w:author="Chen Heller" w:date="2023-01-30T13:20:00Z">
        <w:r w:rsidR="002B6B6F" w:rsidDel="00D825AF">
          <w:delText xml:space="preserve">comparable </w:delText>
        </w:r>
      </w:del>
      <w:ins w:id="1564" w:author="Chen Heller" w:date="2023-01-30T13:20:00Z">
        <w:r w:rsidR="00D825AF">
          <w:t>only slightly smaller</w:t>
        </w:r>
        <w:r w:rsidR="00D825AF">
          <w:t xml:space="preserve"> </w:t>
        </w:r>
      </w:ins>
      <w:del w:id="1565" w:author="Chen Heller" w:date="2023-01-30T13:20:00Z">
        <w:r w:rsidR="003B1BD0" w:rsidDel="00D825AF">
          <w:delText xml:space="preserve">to </w:delText>
        </w:r>
      </w:del>
      <w:ins w:id="1566" w:author="Chen Heller" w:date="2023-01-30T13:20:00Z">
        <w:r w:rsidR="00D825AF">
          <w:t xml:space="preserve">than </w:t>
        </w:r>
      </w:ins>
      <w:r w:rsidR="003B1BD0">
        <w:t xml:space="preserve">that </w:t>
      </w:r>
      <w:r w:rsidR="009245E5">
        <w:t xml:space="preserve">found </w:t>
      </w:r>
      <w:r w:rsidR="008857EF">
        <w:t xml:space="preserve">for </w:t>
      </w:r>
      <w:r w:rsidR="009245E5">
        <w:t xml:space="preserve">the </w:t>
      </w:r>
      <w:del w:id="1567" w:author="Chen Heller" w:date="2023-01-04T13:29:00Z">
        <w:r w:rsidR="003B1BD0" w:rsidDel="00977059">
          <w:delText xml:space="preserve">movement </w:delText>
        </w:r>
      </w:del>
      <w:ins w:id="1568" w:author="Chen Heller" w:date="2023-01-04T13:29:00Z">
        <w:r w:rsidR="00977059">
          <w:t xml:space="preserve">reaching </w:t>
        </w:r>
      </w:ins>
      <w:r w:rsidR="003B1BD0">
        <w:t xml:space="preserve">duration </w:t>
      </w:r>
      <w:r w:rsidR="009245E5">
        <w:t>variable</w:t>
      </w:r>
      <w:r w:rsidR="005D402D">
        <w:t xml:space="preserve">, and </w:t>
      </w:r>
      <w:r w:rsidR="00BD6E45">
        <w:t xml:space="preserve">numerically </w:t>
      </w:r>
      <w:r w:rsidR="005D402D">
        <w:t xml:space="preserve">larger than </w:t>
      </w:r>
      <w:r w:rsidR="00115AEF">
        <w:t xml:space="preserve">the </w:t>
      </w:r>
      <w:r w:rsidR="00437184">
        <w:t>effect found for</w:t>
      </w:r>
      <w:r w:rsidR="00115AEF">
        <w:t xml:space="preserve"> the </w:t>
      </w:r>
      <w:r w:rsidR="00C0281E">
        <w:t>reach area measure</w:t>
      </w:r>
      <w:r w:rsidR="00C13750">
        <w:t xml:space="preserve">. </w:t>
      </w:r>
      <w:r w:rsidR="00C07D7A">
        <w:t xml:space="preserve">This result </w:t>
      </w:r>
      <w:del w:id="1569" w:author="Chen Heller" w:date="2023-01-30T13:21:00Z">
        <w:r w:rsidR="00C07D7A" w:rsidDel="00D825AF">
          <w:delText xml:space="preserve">contrasts </w:delText>
        </w:r>
      </w:del>
      <w:ins w:id="1570" w:author="Chen Heller" w:date="2023-01-30T13:21:00Z">
        <w:r w:rsidR="00D825AF">
          <w:t>does not align</w:t>
        </w:r>
        <w:r w:rsidR="00D825AF">
          <w:t xml:space="preserve"> </w:t>
        </w:r>
      </w:ins>
      <w:r w:rsidR="00C07D7A">
        <w:t xml:space="preserve">with the finding of </w:t>
      </w:r>
      <w:r w:rsidR="00C07D7A">
        <w:fldChar w:fldCharType="begin"/>
      </w:r>
      <w:r w:rsidR="00C07D7A">
        <w:instrText xml:space="preserve"> ADDIN ZOTERO_ITEM CSL_CITATION {"citationID":"hIVq5P75","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F43BB9">
        <w:rPr>
          <w:rFonts w:ascii="Times New Roman" w:hAnsi="Times New Roman" w:cs="Times New Roman"/>
        </w:rPr>
        <w:t xml:space="preserve">Xiao et al. </w:t>
      </w:r>
      <w:r w:rsidR="00C07D7A">
        <w:rPr>
          <w:rFonts w:ascii="Times New Roman" w:hAnsi="Times New Roman" w:cs="Times New Roman"/>
        </w:rPr>
        <w:t>(</w:t>
      </w:r>
      <w:r w:rsidR="00C07D7A" w:rsidRPr="00F43BB9">
        <w:rPr>
          <w:rFonts w:ascii="Times New Roman" w:hAnsi="Times New Roman" w:cs="Times New Roman"/>
        </w:rPr>
        <w:t>2015)</w:t>
      </w:r>
      <w:r w:rsidR="00C07D7A">
        <w:fldChar w:fldCharType="end"/>
      </w:r>
      <w:r w:rsidR="00687C17">
        <w:t>,</w:t>
      </w:r>
      <w:r w:rsidR="00C07D7A">
        <w:t xml:space="preserve"> which </w:t>
      </w:r>
      <w:r w:rsidR="00687C17">
        <w:t>suggested</w:t>
      </w:r>
      <w:r w:rsidR="00C07D7A">
        <w:t xml:space="preserve"> </w:t>
      </w:r>
      <w:del w:id="1571" w:author="Chen Heller" w:date="2023-01-18T13:13:00Z">
        <w:r w:rsidR="00C07D7A" w:rsidDel="00E76A1D">
          <w:delText xml:space="preserve">an </w:delText>
        </w:r>
      </w:del>
      <w:ins w:id="1572" w:author="Chen Heller" w:date="2023-01-18T13:13:00Z">
        <w:r w:rsidR="00E76A1D">
          <w:t xml:space="preserve">a dramatic </w:t>
        </w:r>
      </w:ins>
      <w:r w:rsidR="00C07D7A">
        <w:t xml:space="preserve">advantage for mouse tracking over keyboard responses. </w:t>
      </w:r>
      <w:r w:rsidR="001F5C20">
        <w:t xml:space="preserve">One possible explanation for this discrepancy might stem from the different form of movement tracking; while </w:t>
      </w:r>
      <w:del w:id="1573" w:author="Chen Heller" w:date="2023-01-18T15:08:00Z">
        <w:r w:rsidR="001F5C20" w:rsidDel="00E6618F">
          <w:delText xml:space="preserve">I </w:delText>
        </w:r>
      </w:del>
      <w:ins w:id="1574" w:author="Chen Heller" w:date="2023-01-18T15:08:00Z">
        <w:r w:rsidR="00E6618F">
          <w:t xml:space="preserve">the current experiment </w:t>
        </w:r>
      </w:ins>
      <w:r w:rsidR="001F5C20">
        <w:t xml:space="preserve">used a camera-based motion tracking for reaching movements, Xiao and colleagues have </w:t>
      </w:r>
      <w:r w:rsidR="00E31AD5">
        <w:t xml:space="preserve">used </w:t>
      </w:r>
      <w:r w:rsidR="00C07D7A">
        <w:t>mouse tracking</w:t>
      </w:r>
      <w:r w:rsidR="003F1817">
        <w:t>, which might be</w:t>
      </w:r>
      <w:r w:rsidR="00C07D7A">
        <w:t xml:space="preserve"> more sensitive than reaching responses. </w:t>
      </w:r>
      <w:r w:rsidR="001E0400">
        <w:t>However</w:t>
      </w:r>
      <w:r w:rsidR="00C07D7A">
        <w:t xml:space="preserve">, reaching </w:t>
      </w:r>
      <w:r w:rsidR="0003552A">
        <w:t>is held to be</w:t>
      </w:r>
      <w:r w:rsidR="00C07D7A">
        <w:t xml:space="preserve"> more intuitive than mouse pointing, </w:t>
      </w:r>
      <w:del w:id="1575" w:author="Chen Heller" w:date="2023-01-18T13:14:00Z">
        <w:r w:rsidR="00C07D7A" w:rsidDel="00EE6BFF">
          <w:delText xml:space="preserve">which </w:delText>
        </w:r>
      </w:del>
      <w:ins w:id="1576" w:author="Chen Heller" w:date="2023-01-18T13:14:00Z">
        <w:r w:rsidR="00EE6BFF">
          <w:t xml:space="preserve">since </w:t>
        </w:r>
        <w:r w:rsidR="006C1CC8">
          <w:t>it</w:t>
        </w:r>
        <w:r w:rsidR="00EE6BFF">
          <w:t xml:space="preserve"> </w:t>
        </w:r>
      </w:ins>
      <w:r w:rsidR="00C07D7A">
        <w:t>places less constraints on movements</w:t>
      </w:r>
      <w:r w:rsidR="00834981">
        <w:t xml:space="preserve"> </w:t>
      </w:r>
      <w:r w:rsidR="00C07D7A">
        <w:fldChar w:fldCharType="begin"/>
      </w:r>
      <w:r w:rsidR="00C07D7A">
        <w:instrText xml:space="preserve"> ADDIN ZOTERO_ITEM CSL_CITATION {"citationID":"zT7sN0Bz","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C07D7A">
        <w:fldChar w:fldCharType="separate"/>
      </w:r>
      <w:r w:rsidR="00C07D7A" w:rsidRPr="00DB56AD">
        <w:rPr>
          <w:rFonts w:ascii="Times New Roman" w:hAnsi="Times New Roman" w:cs="Times New Roman"/>
        </w:rPr>
        <w:t>(Desmurget et al., 1997; Palluel-Germain et al., 2004)</w:t>
      </w:r>
      <w:r w:rsidR="00C07D7A">
        <w:fldChar w:fldCharType="end"/>
      </w:r>
      <w:r w:rsidR="006316CA">
        <w:t xml:space="preserve"> and accordingly is </w:t>
      </w:r>
      <w:r w:rsidR="00F7664B">
        <w:t xml:space="preserve">expected </w:t>
      </w:r>
      <w:r w:rsidR="006316CA">
        <w:t>to be more sensitive to subtle effects</w:t>
      </w:r>
      <w:r w:rsidR="00C07D7A">
        <w:t xml:space="preserve">. </w:t>
      </w:r>
      <w:r w:rsidR="00B63590">
        <w:lastRenderedPageBreak/>
        <w:t xml:space="preserve">Indeed, </w:t>
      </w:r>
      <w:r w:rsidR="00C07D7A">
        <w:t xml:space="preserve">previous findings showed </w:t>
      </w:r>
      <w:r w:rsidR="00201CB0">
        <w:t xml:space="preserve">that </w:t>
      </w:r>
      <w:r w:rsidR="00C07D7A">
        <w:t>reaching responds faster and with greater curvatures to changes of mind</w:t>
      </w:r>
      <w:r w:rsidR="001C5CCB">
        <w:t xml:space="preserve"> than mouse tracking</w:t>
      </w:r>
      <w:r w:rsidR="00C07D7A">
        <w:t xml:space="preserve"> </w:t>
      </w:r>
      <w:r w:rsidR="00C07D7A">
        <w:fldChar w:fldCharType="begin"/>
      </w:r>
      <w:r w:rsidR="00C07D7A">
        <w:instrText xml:space="preserve"> ADDIN ZOTERO_ITEM CSL_CITATION {"citationID":"lMdEF7bo","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C07D7A">
        <w:fldChar w:fldCharType="separate"/>
      </w:r>
      <w:r w:rsidR="00C07D7A" w:rsidRPr="0019598D">
        <w:rPr>
          <w:rFonts w:ascii="Times New Roman" w:hAnsi="Times New Roman" w:cs="Times New Roman"/>
        </w:rPr>
        <w:t>(Moher &amp; Song, 2019)</w:t>
      </w:r>
      <w:r w:rsidR="00C07D7A">
        <w:fldChar w:fldCharType="end"/>
      </w:r>
      <w:r w:rsidR="00C07D7A">
        <w:t>.</w:t>
      </w:r>
    </w:p>
    <w:p w14:paraId="6B69B6CC" w14:textId="07B9DD30" w:rsidR="00C07D7A" w:rsidRPr="00FB5ABF" w:rsidRDefault="00C04573" w:rsidP="00C07D7A">
      <w:r>
        <w:t xml:space="preserve">Another difference between the current study and </w:t>
      </w:r>
      <w:r w:rsidR="00C07D7A">
        <w:fldChar w:fldCharType="begin"/>
      </w:r>
      <w:r w:rsidR="00C07D7A">
        <w:instrText xml:space="preserve"> ADDIN ZOTERO_ITEM CSL_CITATION {"citationID":"dz6pPQZC","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C07D7A">
        <w:t xml:space="preserve"> </w:t>
      </w:r>
      <w:r>
        <w:t>pertains to the dependent variable</w:t>
      </w:r>
      <w:r w:rsidR="00C07D7A">
        <w:t xml:space="preserve">. While </w:t>
      </w:r>
      <w:del w:id="1577" w:author="Chen Heller" w:date="2023-01-18T13:16:00Z">
        <w:r w:rsidR="00C07D7A" w:rsidDel="00A70478">
          <w:delText xml:space="preserve">I </w:delText>
        </w:r>
      </w:del>
      <w:ins w:id="1578" w:author="Chen Heller" w:date="2023-01-18T13:16:00Z">
        <w:r w:rsidR="00A70478">
          <w:t xml:space="preserve">the current study </w:t>
        </w:r>
      </w:ins>
      <w:r w:rsidR="00C07D7A">
        <w:t xml:space="preserve">used </w:t>
      </w:r>
      <w:r w:rsidR="00AF72AB">
        <w:t>the reach</w:t>
      </w:r>
      <w:r w:rsidR="00C07D7A">
        <w:t xml:space="preserve"> area measure</w:t>
      </w:r>
      <w:r w:rsidR="00AF72AB">
        <w:t>,</w:t>
      </w:r>
      <w:r w:rsidR="00C07D7A">
        <w:t xml:space="preserve"> </w:t>
      </w:r>
      <w:r w:rsidR="00AF72AB">
        <w:t>which</w:t>
      </w:r>
      <w:r w:rsidR="00C07D7A">
        <w:t xml:space="preserve"> is calculated </w:t>
      </w:r>
      <w:r w:rsidR="00C70AA4">
        <w:t>on</w:t>
      </w:r>
      <w:r w:rsidR="00C07D7A">
        <w:t xml:space="preserve"> the average trajectories</w:t>
      </w:r>
      <w:r w:rsidR="00E55CA2">
        <w:t xml:space="preserve"> </w:t>
      </w:r>
      <w:r w:rsidR="00770EA1">
        <w:t>with</w:t>
      </w:r>
      <w:r w:rsidR="00C07D7A">
        <w:t xml:space="preserve"> a single value per participant, Xiao et al. used AUC which is computed separately for each trial. </w:t>
      </w:r>
      <w:r w:rsidR="00904BDE">
        <w:t>The latter accordingly includes more information on</w:t>
      </w:r>
      <w:r w:rsidR="00C07D7A">
        <w:t xml:space="preserve"> the variance that is lost when averaging trajectories over trials. However, a post hoc analysis </w:t>
      </w:r>
      <w:r w:rsidR="001624DE">
        <w:t>using</w:t>
      </w:r>
      <w:r w:rsidR="00C07D7A">
        <w:t xml:space="preserve"> the AUC measure on </w:t>
      </w:r>
      <w:ins w:id="1579" w:author="Chen Heller" w:date="2023-01-18T13:17:00Z">
        <w:r w:rsidR="00A76FF7">
          <w:t xml:space="preserve">the current </w:t>
        </w:r>
      </w:ins>
      <w:del w:id="1580" w:author="Chen Heller" w:date="2023-01-18T13:17:00Z">
        <w:r w:rsidR="00C07D7A" w:rsidDel="00A76FF7">
          <w:delText xml:space="preserve">my </w:delText>
        </w:r>
      </w:del>
      <w:r w:rsidR="00C07D7A">
        <w:t>data reve</w:t>
      </w:r>
      <w:ins w:id="1581" w:author="Chen Heller" w:date="2023-01-09T13:33:00Z">
        <w:r w:rsidR="0018530D">
          <w:t>a</w:t>
        </w:r>
      </w:ins>
      <w:r w:rsidR="00C07D7A">
        <w:t>led similar effect size to that produced by the reach area measure</w:t>
      </w:r>
      <w:ins w:id="1582" w:author="Chen Heller" w:date="2023-01-09T13:33:00Z">
        <w:r w:rsidR="0018530D">
          <w:t xml:space="preserve"> (for full description of results see Supplementary Material [ref])</w:t>
        </w:r>
      </w:ins>
      <w:r w:rsidR="00C07D7A">
        <w:t>.</w:t>
      </w:r>
      <w:r w:rsidR="006E765D">
        <w:t xml:space="preserve"> Thus, this difference </w:t>
      </w:r>
      <w:r w:rsidR="00950DF9">
        <w:t>in analysis approaches cannot explain the differential results.</w:t>
      </w:r>
    </w:p>
    <w:p w14:paraId="51969BEE" w14:textId="0DBF6E6D" w:rsidR="00C07D7A" w:rsidRPr="002E61A9" w:rsidRDefault="005C2B8A" w:rsidP="00C07D7A">
      <w:r>
        <w:t>A more critical difference between the studies pertains to</w:t>
      </w:r>
      <w:r w:rsidR="001B3E41">
        <w:t xml:space="preserve"> </w:t>
      </w:r>
      <w:r w:rsidR="00C07D7A">
        <w:t>the awareness measure</w:t>
      </w:r>
      <w:r>
        <w:t>s</w:t>
      </w:r>
      <w:r w:rsidR="00C07D7A">
        <w:t xml:space="preserve"> </w:t>
      </w:r>
      <w:r>
        <w:t>in the two studies.</w:t>
      </w:r>
      <w:r w:rsidR="00C07D7A">
        <w:t xml:space="preserve"> </w:t>
      </w:r>
      <w:r w:rsidR="00C07D7A">
        <w:fldChar w:fldCharType="begin"/>
      </w:r>
      <w:r w:rsidR="00C07D7A">
        <w:instrText xml:space="preserve"> ADDIN ZOTERO_ITEM CSL_CITATION {"citationID":"kktjy5hQ","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D4631A">
        <w:t xml:space="preserve"> assessed </w:t>
      </w:r>
      <w:r w:rsidR="001B3E41">
        <w:t xml:space="preserve">the contribution of </w:t>
      </w:r>
      <w:r w:rsidR="00C07D7A">
        <w:t>awareness by examining the correlation between the objective visibility of the prime and the size of the congruency effect. This type of analysis has been shown to inflate unconscious effects</w:t>
      </w:r>
      <w:r w:rsidR="00C82D1B">
        <w:t>,</w:t>
      </w:r>
      <w:r w:rsidR="00C07D7A">
        <w:t xml:space="preserve"> since the correlation measurement is limited by the reliability of either of the variables </w:t>
      </w:r>
      <w:r w:rsidR="00C07D7A">
        <w:fldChar w:fldCharType="begin"/>
      </w:r>
      <w:r w:rsidR="00C07D7A">
        <w:instrText xml:space="preserve"> ADDIN ZOTERO_ITEM CSL_CITATION {"citationID":"37vW4xXH","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C07D7A">
        <w:fldChar w:fldCharType="separate"/>
      </w:r>
      <w:r w:rsidR="00C07D7A" w:rsidRPr="00A9331B">
        <w:rPr>
          <w:rFonts w:ascii="Times New Roman" w:hAnsi="Times New Roman" w:cs="Times New Roman"/>
        </w:rPr>
        <w:t>(Malejka et al., 2021)</w:t>
      </w:r>
      <w:r w:rsidR="00C07D7A">
        <w:fldChar w:fldCharType="end"/>
      </w:r>
      <w:r w:rsidR="00C07D7A">
        <w:t xml:space="preserve">. Furthermore, visual examination of the reported d' </w:t>
      </w:r>
      <w:r w:rsidR="00C82D1B">
        <w:t xml:space="preserve">in that work </w:t>
      </w:r>
      <w:r w:rsidR="00C07D7A">
        <w:t xml:space="preserve">reveals that the masking procedure was </w:t>
      </w:r>
      <w:r w:rsidR="00223E68">
        <w:t xml:space="preserve">actually ineffective in </w:t>
      </w:r>
      <w:r w:rsidR="00C07D7A">
        <w:t>render</w:t>
      </w:r>
      <w:r w:rsidR="00223E68">
        <w:t>ing</w:t>
      </w:r>
      <w:r w:rsidR="00C07D7A">
        <w:t xml:space="preserve"> the prime completely invisible</w:t>
      </w:r>
      <w:r w:rsidR="00223E68">
        <w:t xml:space="preserve"> (as for most participants, d’ was higher than </w:t>
      </w:r>
      <w:r w:rsidR="00903FAC">
        <w:t xml:space="preserve">0), </w:t>
      </w:r>
      <w:r w:rsidR="00C07D7A">
        <w:t xml:space="preserve">allowing it to be consciously processed. </w:t>
      </w:r>
      <w:r w:rsidR="008B125E">
        <w:t>T</w:t>
      </w:r>
      <w:r w:rsidR="007D198C">
        <w:t>hus, i</w:t>
      </w:r>
      <w:r w:rsidR="00C07D7A">
        <w:t xml:space="preserve">t </w:t>
      </w:r>
      <w:r w:rsidR="007D198C">
        <w:t>seems</w:t>
      </w:r>
      <w:r w:rsidR="00C07D7A">
        <w:t xml:space="preserve"> plausible that </w:t>
      </w:r>
      <w:r w:rsidR="007D198C">
        <w:t xml:space="preserve">the reported effect is more driven by </w:t>
      </w:r>
      <w:r w:rsidR="00C07D7A">
        <w:t>consciously processed primes</w:t>
      </w:r>
      <w:r w:rsidR="007D198C">
        <w:t>, which might</w:t>
      </w:r>
      <w:r w:rsidR="00C07D7A">
        <w:t xml:space="preserve"> affect movements to a larger extent than unconscious ones, </w:t>
      </w:r>
      <w:r w:rsidR="00877280">
        <w:t xml:space="preserve">and that </w:t>
      </w:r>
      <w:r w:rsidR="00C07D7A">
        <w:t>could account for the large effect found by Xiao and colleagues.</w:t>
      </w:r>
    </w:p>
    <w:p w14:paraId="74E5FA86" w14:textId="1E4011EC" w:rsidR="00C07D7A" w:rsidRDefault="00C07D7A" w:rsidP="00BF3E1B">
      <w:r>
        <w:t>Finally, the discrepancy</w:t>
      </w:r>
      <w:r w:rsidR="009D6C03">
        <w:t xml:space="preserve"> between the studies</w:t>
      </w:r>
      <w:r>
        <w:t xml:space="preserve"> could also </w:t>
      </w:r>
      <w:r w:rsidR="00533882">
        <w:t xml:space="preserve">be </w:t>
      </w:r>
      <w:r>
        <w:t xml:space="preserve">accidental. It is possible that </w:t>
      </w:r>
      <w:del w:id="1583" w:author="Chen Heller" w:date="2023-01-18T13:18:00Z">
        <w:r w:rsidDel="005B5892">
          <w:delText xml:space="preserve">the </w:delText>
        </w:r>
      </w:del>
      <w:r w:rsidR="00E5732E">
        <w:t xml:space="preserve">one set of reported </w:t>
      </w:r>
      <w:r>
        <w:t xml:space="preserve">results </w:t>
      </w:r>
      <w:r w:rsidR="00EF4F7C">
        <w:t>is</w:t>
      </w:r>
      <w:r>
        <w:t xml:space="preserve"> erroneous, </w:t>
      </w:r>
      <w:r w:rsidR="00EF4F7C">
        <w:t xml:space="preserve">which calls for </w:t>
      </w:r>
      <w:r>
        <w:t xml:space="preserve">further studies to examine the relation between reaching and keyboard responses. One </w:t>
      </w:r>
      <w:r w:rsidR="00FE12FA">
        <w:t xml:space="preserve">way by which such studies could go beyond the </w:t>
      </w:r>
      <w:r w:rsidR="00FE12FA">
        <w:lastRenderedPageBreak/>
        <w:t xml:space="preserve">current work </w:t>
      </w:r>
      <w:r>
        <w:t>would be to use a dynamic starting condition</w:t>
      </w:r>
      <w:r w:rsidR="00FF5517">
        <w:t>,</w:t>
      </w:r>
      <w:r>
        <w:t xml:space="preserve"> in which the stimuli </w:t>
      </w:r>
      <w:r w:rsidR="00FF5517">
        <w:t>are</w:t>
      </w:r>
      <w:r>
        <w:t xml:space="preserve"> presented only after the movement was initiated. This paradigm has been shown to increase the movement consistency and curvature and decrease the amount of noise </w:t>
      </w:r>
      <w:r>
        <w:fldChar w:fldCharType="begin"/>
      </w:r>
      <w:r>
        <w:instrText xml:space="preserve"> ADDIN ZOTERO_ITEM CSL_CITATION {"citationID":"ALWVJU5S","properties":{"formattedCitation":"(Scherbaum &amp; Kieslich, 2018)","plainCitation":"(Scherbaum &amp; Kieslich, 2018)","noteIndex":0},"citationItems":[{"id":321,"uris":["http://zotero.org/users/8275165/items/IZYALV52"],"itemData":{"id":321,"type":"article-journal","container-title":"Behavior Research Methods","DOI":"10.3758/s13428-017-0977-4","ISSN":"1554-3528","issue":"5","journalAbbreviation":"Behav Res","language":"en","page":"2097-2110","source":"DOI.org (Crossref)","title":"Stuck at the starting line: How the starting procedure influences mouse-tracking data","title-short":"Stuck at the starting line","volume":"50","author":[{"family":"Scherbaum","given":"Stefan"},{"family":"Kieslich","given":"Pascal J."}],"issued":{"date-parts":[["2018",10]]}}}],"schema":"https://github.com/citation-style-language/schema/raw/master/csl-citation.json"} </w:instrText>
      </w:r>
      <w:r>
        <w:fldChar w:fldCharType="separate"/>
      </w:r>
      <w:r w:rsidRPr="001617E7">
        <w:rPr>
          <w:rFonts w:ascii="Times New Roman" w:hAnsi="Times New Roman" w:cs="Times New Roman"/>
        </w:rPr>
        <w:t>(Scherbaum &amp; Kieslich, 2018)</w:t>
      </w:r>
      <w:r>
        <w:fldChar w:fldCharType="end"/>
      </w:r>
      <w:r>
        <w:t>. Moreover, it will decrease the number of excluded trials</w:t>
      </w:r>
      <w:r w:rsidR="006B4F02">
        <w:t>,</w:t>
      </w:r>
      <w:r>
        <w:t xml:space="preserve"> as no trials will be excluded due to early or late responses. This could potentially increase the signal to noise ratio in the reaching task and allow reaching to unravel a larger congruency effect.</w:t>
      </w:r>
    </w:p>
    <w:p w14:paraId="12FC8C8D" w14:textId="0BF9DB13" w:rsidR="00DC11F3" w:rsidRDefault="00BF3E1B" w:rsidP="00884885">
      <w:r>
        <w:t xml:space="preserve">Assuming the results obtained here are genuine, one could go beyond the discrepancy between </w:t>
      </w:r>
      <w:r w:rsidR="00502F15">
        <w:t>them</w:t>
      </w:r>
      <w:r>
        <w:t xml:space="preserve"> and those </w:t>
      </w:r>
      <w:r w:rsidR="00725A51">
        <w:t xml:space="preserve">reported </w:t>
      </w:r>
      <w:r>
        <w:t xml:space="preserve">by Xiao et al. (2015), </w:t>
      </w:r>
      <w:r w:rsidR="00725A51">
        <w:t>and</w:t>
      </w:r>
      <w:r>
        <w:t xml:space="preserve"> ask </w:t>
      </w:r>
      <w:r w:rsidR="00725A51">
        <w:t xml:space="preserve">how can we explain the current findings. That is, why </w:t>
      </w:r>
      <w:r w:rsidR="00D0539B">
        <w:t xml:space="preserve">was </w:t>
      </w:r>
      <w:del w:id="1584" w:author="Chen Heller" w:date="2023-01-18T14:35:00Z">
        <w:r w:rsidR="00D0539B" w:rsidDel="00D338ED">
          <w:delText xml:space="preserve">the </w:delText>
        </w:r>
        <w:r w:rsidR="00725A51" w:rsidDel="00D338ED">
          <w:delText xml:space="preserve">expected pattern of a stronger effect for </w:delText>
        </w:r>
      </w:del>
      <w:r w:rsidR="00725A51">
        <w:t>movement tracking</w:t>
      </w:r>
      <w:ins w:id="1585" w:author="Chen Heller" w:date="2023-01-18T14:35:00Z">
        <w:r w:rsidR="00D338ED">
          <w:t>'s effect only slightly larger than that of the keyboard response.</w:t>
        </w:r>
      </w:ins>
      <w:del w:id="1586" w:author="Chen Heller" w:date="2023-01-18T14:35:00Z">
        <w:r w:rsidR="00725A51" w:rsidDel="00D338ED">
          <w:delText xml:space="preserve"> not found.</w:delText>
        </w:r>
      </w:del>
      <w:r>
        <w:t xml:space="preserve"> </w:t>
      </w:r>
      <w:r w:rsidR="00725A51">
        <w:t xml:space="preserve">One </w:t>
      </w:r>
      <w:r w:rsidR="00C13750">
        <w:t xml:space="preserve">possible explanation </w:t>
      </w:r>
      <w:r w:rsidR="009144E2">
        <w:t xml:space="preserve">might stem from </w:t>
      </w:r>
      <w:r w:rsidR="00B300C4">
        <w:t>the</w:t>
      </w:r>
      <w:r w:rsidR="005500AD">
        <w:t xml:space="preserve"> </w:t>
      </w:r>
      <w:r w:rsidR="007F0B60">
        <w:t xml:space="preserve">larger amount of noise </w:t>
      </w:r>
      <w:r w:rsidR="009327F0">
        <w:t xml:space="preserve">that was </w:t>
      </w:r>
      <w:r w:rsidR="00EA261B">
        <w:t xml:space="preserve">observed </w:t>
      </w:r>
      <w:r w:rsidR="007F0B60">
        <w:t xml:space="preserve">in the reaching measure. </w:t>
      </w:r>
      <w:r w:rsidR="00C0281E">
        <w:t xml:space="preserve">Specifically, </w:t>
      </w:r>
      <w:r w:rsidR="007F0B60">
        <w:t xml:space="preserve">reaching </w:t>
      </w:r>
      <w:r w:rsidR="00B160A8">
        <w:t>require</w:t>
      </w:r>
      <w:r w:rsidR="00181385">
        <w:t>s</w:t>
      </w:r>
      <w:r w:rsidR="00B160A8">
        <w:t xml:space="preserve"> planning a trajectory towards a target</w:t>
      </w:r>
      <w:r w:rsidR="00AC79D4">
        <w:t>,</w:t>
      </w:r>
      <w:r w:rsidR="00B160A8">
        <w:t xml:space="preserve"> which makes </w:t>
      </w:r>
      <w:r w:rsidR="00181385">
        <w:t xml:space="preserve">it </w:t>
      </w:r>
      <w:r w:rsidR="00B160A8">
        <w:t xml:space="preserve">more </w:t>
      </w:r>
      <w:commentRangeStart w:id="1587"/>
      <w:r w:rsidR="00B160A8">
        <w:t>comple</w:t>
      </w:r>
      <w:r w:rsidR="00ED1528">
        <w:t>x</w:t>
      </w:r>
      <w:r w:rsidR="00181385">
        <w:t xml:space="preserve"> than a simple keypress</w:t>
      </w:r>
      <w:commentRangeEnd w:id="1587"/>
      <w:r w:rsidR="007D7457">
        <w:rPr>
          <w:rStyle w:val="CommentReference"/>
        </w:rPr>
        <w:commentReference w:id="1587"/>
      </w:r>
      <w:r w:rsidR="00181385">
        <w:t>.</w:t>
      </w:r>
      <w:r w:rsidR="00B160A8">
        <w:t xml:space="preserve"> </w:t>
      </w:r>
      <w:r w:rsidR="00181385">
        <w:t>T</w:t>
      </w:r>
      <w:r w:rsidR="00EE0803">
        <w:t>he more complex a process is, the more room there is for error and variability when executing it</w:t>
      </w:r>
      <w:r w:rsidR="00746BAC">
        <w:t xml:space="preserve"> </w:t>
      </w:r>
      <w:commentRangeStart w:id="1588"/>
      <w:r w:rsidR="00884885">
        <w:fldChar w:fldCharType="begin"/>
      </w:r>
      <w:r w:rsidR="00884885">
        <w:instrText xml:space="preserve"> ADDIN ZOTERO_ITEM CSL_CITATION {"citationID":"0q5PNRMv","properties":{"formattedCitation":"(Nembhard &amp; Osothsilp, 2002)","plainCitation":"(Nembhard &amp; Osothsilp, 2002)","noteIndex":0},"citationItems":[{"id":791,"uris":["http://zotero.org/users/8275165/items/VRQJRRKW"],"itemData":{"id":791,"type":"article-journal","abstract":"This paper examines the effects of task complexity on the distribution of individual learning and forgetting parameters. Empirical data based on a set of manual tasks is examined to obtain knowledge about the effects of task complexity on the distribution of parameters of human learning and forgetting. Results indicate that task complexity signiﬁcantly affects the variance of individual learning rates, forgetting rates, and steady-state productivity rates, where the variability of these parameters among individuals increase as task complexity increases. Knowledge about the effects of task complexity on individual learning and forgetting parameters will aid in simulation studies and in assigning workers to tasks of varying complexity as a part of productivity improvement efforts.","container-title":"International Journal of Industrial Ergonomics","DOI":"10.1016/S0169-8141(01)00070-1","ISSN":"01698141","issue":"5","journalAbbreviation":"International Journal of Industrial Ergonomics","language":"en","page":"297-306","source":"DOI.org (Crossref)","title":"Task complexity effects on between-individual learning/forgetting variability","volume":"29","author":[{"family":"Nembhard","given":"David A."},{"family":"Osothsilp","given":"Napassavong"}],"issued":{"date-parts":[["2002",5]]}}}],"schema":"https://github.com/citation-style-language/schema/raw/master/csl-citation.json"} </w:instrText>
      </w:r>
      <w:r w:rsidR="00884885">
        <w:fldChar w:fldCharType="separate"/>
      </w:r>
      <w:r w:rsidR="00884885" w:rsidRPr="00884885">
        <w:rPr>
          <w:rFonts w:ascii="Times New Roman" w:hAnsi="Times New Roman" w:cs="Times New Roman"/>
        </w:rPr>
        <w:t>(Nembhard &amp; Osothsilp, 2002)</w:t>
      </w:r>
      <w:r w:rsidR="00884885">
        <w:fldChar w:fldCharType="end"/>
      </w:r>
      <w:commentRangeEnd w:id="1588"/>
      <w:r w:rsidR="006C26ED">
        <w:rPr>
          <w:rStyle w:val="CommentReference"/>
        </w:rPr>
        <w:commentReference w:id="1588"/>
      </w:r>
      <w:r w:rsidR="00F77750">
        <w:t xml:space="preserve">. </w:t>
      </w:r>
      <w:r w:rsidR="00115003">
        <w:t>This might obscure</w:t>
      </w:r>
      <w:r w:rsidR="005541B0">
        <w:t xml:space="preserve"> the</w:t>
      </w:r>
      <w:r w:rsidR="00115003">
        <w:t xml:space="preserve"> </w:t>
      </w:r>
      <w:r w:rsidR="007B612C">
        <w:t xml:space="preserve">congruency effect </w:t>
      </w:r>
      <w:r w:rsidR="000E6656">
        <w:t xml:space="preserve">and make it harder to find </w:t>
      </w:r>
      <w:r w:rsidR="001841B2">
        <w:t xml:space="preserve">in </w:t>
      </w:r>
      <w:r w:rsidR="00D544FE">
        <w:t>a</w:t>
      </w:r>
      <w:r w:rsidR="005E3892">
        <w:t xml:space="preserve"> complex </w:t>
      </w:r>
      <w:r w:rsidR="007B612C">
        <w:t xml:space="preserve">reaching </w:t>
      </w:r>
      <w:r w:rsidR="005E3892">
        <w:t xml:space="preserve">movement </w:t>
      </w:r>
      <w:r w:rsidR="00D544FE">
        <w:t xml:space="preserve">compared to a </w:t>
      </w:r>
      <w:r w:rsidR="001841B2">
        <w:t>keypress</w:t>
      </w:r>
      <w:r w:rsidR="00F22DA9">
        <w:t xml:space="preserve">. </w:t>
      </w:r>
      <w:commentRangeStart w:id="1589"/>
      <w:r w:rsidR="00F22DA9">
        <w:t xml:space="preserve">This </w:t>
      </w:r>
      <w:r w:rsidR="005E04C4">
        <w:t xml:space="preserve">notion </w:t>
      </w:r>
      <w:r w:rsidR="00F22DA9">
        <w:t xml:space="preserve">is supported by the larger relative standard </w:t>
      </w:r>
      <w:r w:rsidR="00553B76">
        <w:t>deviation</w:t>
      </w:r>
      <w:r w:rsidR="00F22DA9">
        <w:t xml:space="preserve"> </w:t>
      </w:r>
      <w:r w:rsidR="00773F6F">
        <w:fldChar w:fldCharType="begin"/>
      </w:r>
      <w:r w:rsidR="00773F6F">
        <w:instrText xml:space="preserve"> ADDIN ZOTERO_ITEM CSL_CITATION {"citationID":"oUaQfPj7","properties":{"formattedCitation":"(Everitt &amp; Skrondal, 2010)","plainCitation":"(Everitt &amp; Skrondal, 2010)","noteIndex":0},"citationItems":[{"id":768,"uris":["http://zotero.org/users/8275165/items/FSG4IFX3"],"itemData":{"id":768,"type":"book","abstract":"In the fourth edition of this dictionary many new entries have been added reflecting, in particular, the expanding interest in Bayesian statistics, causality and machine learning. \nThere has also been a comprehensive review and, where thought necessary, subsequent revision of existing entries. The number of biographies of important statisticians has been increased by including many from outside the UK and the USA and by the inclusion of entries for those who have died since the publication of the third edition.","ISBN":"978-0-511-78827-7","language":"en_US","note":"Accepted: 2018-11-14T09:25:45Z","source":"196.43.179.6:8080","title":"The Cambridge dictionary of statistics","URL":"http://196.43.179.6:8080/xmlui/handle/123456789/1213","author":[{"family":"Everitt","given":"B. S."},{"family":"Skrondal","given":"A."}],"accessed":{"date-parts":[["2022",9,11]]},"issued":{"date-parts":[["2010"]]}}}],"schema":"https://github.com/citation-style-language/schema/raw/master/csl-citation.json"} </w:instrText>
      </w:r>
      <w:r w:rsidR="00773F6F">
        <w:fldChar w:fldCharType="separate"/>
      </w:r>
      <w:r w:rsidR="00773F6F" w:rsidRPr="00773F6F">
        <w:rPr>
          <w:rFonts w:ascii="Times New Roman" w:hAnsi="Times New Roman" w:cs="Times New Roman"/>
        </w:rPr>
        <w:t>(Everitt &amp; Skrondal, 2010)</w:t>
      </w:r>
      <w:r w:rsidR="00773F6F">
        <w:fldChar w:fldCharType="end"/>
      </w:r>
      <w:r w:rsidR="00553B76">
        <w:t xml:space="preserve"> </w:t>
      </w:r>
      <w:r w:rsidR="00F22DA9">
        <w:t>observe</w:t>
      </w:r>
      <w:r w:rsidR="00553B76">
        <w:t>d</w:t>
      </w:r>
      <w:r w:rsidR="00F22DA9">
        <w:t xml:space="preserve"> in the </w:t>
      </w:r>
      <w:r w:rsidR="00553B76">
        <w:t xml:space="preserve">reaching </w:t>
      </w:r>
      <w:r w:rsidR="00DD09D4">
        <w:t>area</w:t>
      </w:r>
      <w:r w:rsidR="009E579C">
        <w:t xml:space="preserve"> </w:t>
      </w:r>
      <w:r w:rsidR="001700A8">
        <w:t xml:space="preserve">(SD = 1.45) </w:t>
      </w:r>
      <w:r w:rsidR="00553B76">
        <w:t>compared to the keyboard</w:t>
      </w:r>
      <w:r w:rsidR="0041600A">
        <w:t xml:space="preserve"> RT</w:t>
      </w:r>
      <w:r w:rsidR="001700A8">
        <w:t xml:space="preserve"> (SD = 0.85)</w:t>
      </w:r>
      <w:commentRangeEnd w:id="1589"/>
      <w:r w:rsidR="0013777F">
        <w:rPr>
          <w:rStyle w:val="CommentReference"/>
        </w:rPr>
        <w:commentReference w:id="1589"/>
      </w:r>
      <w:r w:rsidR="00553B76">
        <w:t xml:space="preserve">. </w:t>
      </w:r>
      <w:r w:rsidR="00FC6200">
        <w:t xml:space="preserve">In addition, the </w:t>
      </w:r>
      <w:r w:rsidR="00C674B7">
        <w:t>SNR was further decreased in the reaching session due to the higher number of excluded trials.</w:t>
      </w:r>
    </w:p>
    <w:p w14:paraId="29CDF939" w14:textId="7000EE0C" w:rsidR="005C5A39" w:rsidRDefault="003F6AD7" w:rsidP="00372F74">
      <w:pPr>
        <w:rPr>
          <w:ins w:id="1590" w:author="Chen Heller" w:date="2023-01-16T14:44:00Z"/>
        </w:rPr>
      </w:pPr>
      <w:r>
        <w:t>An</w:t>
      </w:r>
      <w:r w:rsidR="00B47C3E">
        <w:t>other</w:t>
      </w:r>
      <w:r>
        <w:t xml:space="preserve"> alternative explanation </w:t>
      </w:r>
      <w:r w:rsidR="00B47C3E">
        <w:t xml:space="preserve">for </w:t>
      </w:r>
      <w:r>
        <w:t xml:space="preserve">the results </w:t>
      </w:r>
      <w:r w:rsidR="00B47C3E">
        <w:t xml:space="preserve">relies on the short-lived nature of </w:t>
      </w:r>
      <w:r w:rsidR="00D81E44">
        <w:t>unconscious effects</w:t>
      </w:r>
      <w:r>
        <w:t xml:space="preserve"> </w:t>
      </w:r>
      <w:r w:rsidR="00367316">
        <w:fldChar w:fldCharType="begin"/>
      </w:r>
      <w:r w:rsidR="00367316">
        <w:instrText xml:space="preserve"> ADDIN ZOTERO_ITEM CSL_CITATION {"citationID":"CKM2gCgQ","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367316">
        <w:fldChar w:fldCharType="separate"/>
      </w:r>
      <w:r w:rsidR="00367316" w:rsidRPr="00367316">
        <w:rPr>
          <w:rFonts w:ascii="Times New Roman" w:hAnsi="Times New Roman" w:cs="Times New Roman"/>
        </w:rPr>
        <w:t>(Greenwald et al., 1996)</w:t>
      </w:r>
      <w:r w:rsidR="00367316">
        <w:fldChar w:fldCharType="end"/>
      </w:r>
      <w:r w:rsidR="00166587">
        <w:t xml:space="preserve">. As </w:t>
      </w:r>
      <w:r>
        <w:t xml:space="preserve">reaching responses are </w:t>
      </w:r>
      <w:r w:rsidR="00924FB7">
        <w:t>a relatively long ongoing procedure</w:t>
      </w:r>
      <w:r w:rsidR="00D442E6">
        <w:t xml:space="preserve">, </w:t>
      </w:r>
      <w:ins w:id="1591" w:author="Chen Heller" w:date="2023-01-31T08:40:00Z">
        <w:r w:rsidR="00F63BB7">
          <w:t xml:space="preserve">unconscious </w:t>
        </w:r>
      </w:ins>
      <w:ins w:id="1592" w:author="Chen Heller" w:date="2023-01-31T08:41:00Z">
        <w:r w:rsidR="00F63BB7">
          <w:t xml:space="preserve">processing might </w:t>
        </w:r>
      </w:ins>
      <w:ins w:id="1593" w:author="Chen Heller" w:date="2023-01-31T08:42:00Z">
        <w:r w:rsidR="00693A06">
          <w:t xml:space="preserve">influence it </w:t>
        </w:r>
      </w:ins>
      <w:ins w:id="1594" w:author="Chen Heller" w:date="2023-01-31T08:41:00Z">
        <w:r w:rsidR="00F63BB7">
          <w:t xml:space="preserve">only </w:t>
        </w:r>
      </w:ins>
      <w:ins w:id="1595" w:author="Chen Heller" w:date="2023-01-31T08:42:00Z">
        <w:r w:rsidR="00693A06">
          <w:t xml:space="preserve">for </w:t>
        </w:r>
      </w:ins>
      <w:ins w:id="1596" w:author="Chen Heller" w:date="2023-01-31T08:41:00Z">
        <w:r w:rsidR="00F63BB7">
          <w:t xml:space="preserve">a short period of the reaching. </w:t>
        </w:r>
      </w:ins>
      <w:ins w:id="1597" w:author="Chen Heller" w:date="2023-01-31T08:43:00Z">
        <w:r w:rsidR="00693A06">
          <w:t xml:space="preserve">If this is the case, </w:t>
        </w:r>
      </w:ins>
      <w:del w:id="1598" w:author="Chen Heller" w:date="2023-01-31T08:36:00Z">
        <w:r w:rsidR="00D442E6" w:rsidDel="00AB3083">
          <w:delText xml:space="preserve">they might </w:delText>
        </w:r>
      </w:del>
      <w:del w:id="1599" w:author="Chen Heller" w:date="2023-01-30T13:58:00Z">
        <w:r w:rsidR="00D442E6" w:rsidDel="00953643">
          <w:delText xml:space="preserve">be less affected by </w:delText>
        </w:r>
      </w:del>
      <w:del w:id="1600" w:author="Chen Heller" w:date="2023-01-31T08:41:00Z">
        <w:r w:rsidR="00D442E6" w:rsidDel="00D93ED9">
          <w:delText>short-lived effects</w:delText>
        </w:r>
      </w:del>
      <w:ins w:id="1601" w:author="Chen Heller" w:date="2023-01-31T08:41:00Z">
        <w:r w:rsidR="00D93ED9">
          <w:t xml:space="preserve"> </w:t>
        </w:r>
      </w:ins>
      <w:ins w:id="1602" w:author="Chen Heller" w:date="2023-01-31T08:43:00Z">
        <w:r w:rsidR="00693A06">
          <w:t xml:space="preserve">the </w:t>
        </w:r>
      </w:ins>
      <w:ins w:id="1603" w:author="Chen Heller" w:date="2023-01-31T08:42:00Z">
        <w:r w:rsidR="00693A06">
          <w:t xml:space="preserve">effect's </w:t>
        </w:r>
      </w:ins>
      <w:ins w:id="1604" w:author="Chen Heller" w:date="2023-01-31T08:35:00Z">
        <w:r w:rsidR="00A132B3">
          <w:t>expr</w:t>
        </w:r>
      </w:ins>
      <w:ins w:id="1605" w:author="Chen Heller" w:date="2023-01-31T08:36:00Z">
        <w:r w:rsidR="00A132B3">
          <w:t xml:space="preserve">ession in the extracted movement </w:t>
        </w:r>
      </w:ins>
      <w:ins w:id="1606" w:author="Chen Heller" w:date="2023-01-31T08:38:00Z">
        <w:r w:rsidR="00D83EBF">
          <w:t>p</w:t>
        </w:r>
      </w:ins>
      <w:ins w:id="1607" w:author="Chen Heller" w:date="2023-01-31T08:36:00Z">
        <w:r w:rsidR="00A132B3">
          <w:t xml:space="preserve">arameters </w:t>
        </w:r>
      </w:ins>
      <w:ins w:id="1608" w:author="Chen Heller" w:date="2023-01-31T08:43:00Z">
        <w:r w:rsidR="00693A06">
          <w:t xml:space="preserve">will </w:t>
        </w:r>
      </w:ins>
      <w:ins w:id="1609" w:author="Chen Heller" w:date="2023-01-31T08:36:00Z">
        <w:r w:rsidR="00A132B3">
          <w:t>be minor</w:t>
        </w:r>
      </w:ins>
      <w:r w:rsidR="00924FB7">
        <w:t xml:space="preserve">. </w:t>
      </w:r>
      <w:ins w:id="1610" w:author="Chen Heller" w:date="2023-01-31T08:43:00Z">
        <w:r w:rsidR="00141DDD">
          <w:t>Evidence for</w:t>
        </w:r>
      </w:ins>
      <w:commentRangeStart w:id="1611"/>
      <w:del w:id="1612" w:author="Chen Heller" w:date="2023-01-31T08:43:00Z">
        <w:r w:rsidR="00924FB7" w:rsidDel="00141DDD">
          <w:delText>However</w:delText>
        </w:r>
        <w:r w:rsidR="00E4682C" w:rsidDel="00141DDD">
          <w:delText>,</w:delText>
        </w:r>
      </w:del>
      <w:r w:rsidR="00924FB7">
        <w:t xml:space="preserve"> this </w:t>
      </w:r>
      <w:r w:rsidR="00E4682C">
        <w:t>interpretation</w:t>
      </w:r>
      <w:r w:rsidR="00924FB7">
        <w:t xml:space="preserve"> </w:t>
      </w:r>
      <w:del w:id="1613" w:author="Chen Heller" w:date="2023-01-31T08:43:00Z">
        <w:r w:rsidR="001D3A88" w:rsidDel="00141DDD">
          <w:delText xml:space="preserve">does not </w:delText>
        </w:r>
        <w:r w:rsidR="007F4931" w:rsidDel="00141DDD">
          <w:lastRenderedPageBreak/>
          <w:delText xml:space="preserve">align </w:delText>
        </w:r>
      </w:del>
      <w:ins w:id="1614" w:author="Chen Heller" w:date="2023-01-31T08:43:00Z">
        <w:r w:rsidR="00141DDD">
          <w:t xml:space="preserve">can be found in </w:t>
        </w:r>
      </w:ins>
      <w:del w:id="1615" w:author="Chen Heller" w:date="2023-01-31T08:43:00Z">
        <w:r w:rsidR="001D3A88" w:rsidDel="00141DDD">
          <w:delText xml:space="preserve">with </w:delText>
        </w:r>
      </w:del>
      <w:r w:rsidR="001D3A88">
        <w:t xml:space="preserve">the </w:t>
      </w:r>
      <w:r w:rsidR="00FC7606">
        <w:t>cluster</w:t>
      </w:r>
      <w:r w:rsidR="00C90517">
        <w:t>-based permutation</w:t>
      </w:r>
      <w:r w:rsidR="00FC7606">
        <w:t xml:space="preserve"> results which show that </w:t>
      </w:r>
      <w:r w:rsidR="001E32AC">
        <w:t xml:space="preserve">the </w:t>
      </w:r>
      <w:r w:rsidR="00FC7606">
        <w:t>primes exert</w:t>
      </w:r>
      <w:r w:rsidR="001E32AC">
        <w:t>ed</w:t>
      </w:r>
      <w:r w:rsidR="00FC7606">
        <w:t xml:space="preserve"> their effects </w:t>
      </w:r>
      <w:ins w:id="1616" w:author="Chen Heller" w:date="2023-01-16T14:44:00Z">
        <w:r w:rsidR="005C5A39">
          <w:t xml:space="preserve">approximately </w:t>
        </w:r>
      </w:ins>
      <w:ins w:id="1617" w:author="Chen Heller" w:date="2023-01-30T14:01:00Z">
        <w:r w:rsidR="00E558A1">
          <w:t xml:space="preserve">between </w:t>
        </w:r>
      </w:ins>
      <w:ins w:id="1618" w:author="Chen Heller" w:date="2023-01-16T14:44:00Z">
        <w:r w:rsidR="005C5A39">
          <w:t xml:space="preserve"> 160</w:t>
        </w:r>
      </w:ins>
      <w:ins w:id="1619" w:author="Chen Heller" w:date="2023-01-30T14:01:00Z">
        <w:r w:rsidR="00E558A1">
          <w:t>-300</w:t>
        </w:r>
      </w:ins>
      <w:ins w:id="1620" w:author="Chen Heller" w:date="2023-01-16T14:44:00Z">
        <w:r w:rsidR="005C5A39">
          <w:t>ms</w:t>
        </w:r>
      </w:ins>
      <w:ins w:id="1621" w:author="Chen Heller" w:date="2023-01-31T08:44:00Z">
        <w:r w:rsidR="00141DDD">
          <w:t xml:space="preserve">, while the average reaching duration is </w:t>
        </w:r>
        <w:commentRangeStart w:id="1622"/>
        <w:r w:rsidR="00141DDD">
          <w:t>420</w:t>
        </w:r>
        <w:commentRangeEnd w:id="1622"/>
        <w:r w:rsidR="00B12E88">
          <w:rPr>
            <w:rStyle w:val="CommentReference"/>
          </w:rPr>
          <w:commentReference w:id="1622"/>
        </w:r>
        <w:r w:rsidR="00141DDD">
          <w:t>ms</w:t>
        </w:r>
      </w:ins>
      <w:del w:id="1623" w:author="Chen Heller" w:date="2023-01-16T14:44:00Z">
        <w:r w:rsidR="00FC7606" w:rsidDel="005C5A39">
          <w:delText xml:space="preserve">almost </w:delText>
        </w:r>
      </w:del>
      <w:commentRangeEnd w:id="1611"/>
      <w:r w:rsidR="00333A2A">
        <w:rPr>
          <w:rStyle w:val="CommentReference"/>
        </w:rPr>
        <w:commentReference w:id="1611"/>
      </w:r>
      <w:del w:id="1624" w:author="Chen Heller" w:date="2023-01-16T14:44:00Z">
        <w:r w:rsidR="00FC7606" w:rsidDel="005C5A39">
          <w:delText>throughout the entire movement</w:delText>
        </w:r>
      </w:del>
      <w:r w:rsidR="00FC7606">
        <w:t>.</w:t>
      </w:r>
    </w:p>
    <w:p w14:paraId="16D82428" w14:textId="6A639871" w:rsidR="00E94A0B" w:rsidRDefault="002178E2" w:rsidP="00E94A0B">
      <w:pPr>
        <w:rPr>
          <w:ins w:id="1625" w:author="Chen Heller" w:date="2023-01-31T10:09:00Z"/>
        </w:rPr>
      </w:pPr>
      <w:ins w:id="1626" w:author="Chen Heller" w:date="2023-01-31T10:00:00Z">
        <w:r>
          <w:t xml:space="preserve">A third explanation for the results </w:t>
        </w:r>
        <w:r>
          <w:t xml:space="preserve">pertains to the large effects found here. </w:t>
        </w:r>
      </w:ins>
      <w:ins w:id="1627" w:author="Chen Heller" w:date="2023-01-31T10:17:00Z">
        <w:r w:rsidR="00002BCB">
          <w:t xml:space="preserve">Larger effects have </w:t>
        </w:r>
      </w:ins>
      <w:ins w:id="1628" w:author="Chen Heller" w:date="2023-01-31T10:01:00Z">
        <w:r w:rsidR="006F1192">
          <w:t xml:space="preserve">been shown </w:t>
        </w:r>
      </w:ins>
      <w:ins w:id="1629" w:author="Chen Heller" w:date="2023-01-31T10:17:00Z">
        <w:r w:rsidR="00002BCB">
          <w:t xml:space="preserve">to occur when </w:t>
        </w:r>
      </w:ins>
      <w:ins w:id="1630" w:author="Chen Heller" w:date="2023-01-31T10:01:00Z">
        <w:r w:rsidR="006F1192">
          <w:t>eas</w:t>
        </w:r>
      </w:ins>
      <w:ins w:id="1631" w:author="Chen Heller" w:date="2023-01-31T10:02:00Z">
        <w:r w:rsidR="006F1192">
          <w:t xml:space="preserve">ier tasks </w:t>
        </w:r>
      </w:ins>
      <w:ins w:id="1632" w:author="Chen Heller" w:date="2023-01-31T10:17:00Z">
        <w:r w:rsidR="00002BCB">
          <w:t xml:space="preserve">are given </w:t>
        </w:r>
      </w:ins>
      <w:ins w:id="1633" w:author="Chen Heller" w:date="2023-01-31T10:09:00Z">
        <w:r w:rsidR="00E94A0B">
          <w:t>[</w:t>
        </w:r>
        <w:commentRangeStart w:id="1634"/>
        <w:r w:rsidR="00E94A0B">
          <w:t>ref</w:t>
        </w:r>
      </w:ins>
      <w:commentRangeEnd w:id="1634"/>
      <w:ins w:id="1635" w:author="Chen Heller" w:date="2023-01-31T10:10:00Z">
        <w:r w:rsidR="00E94A0B">
          <w:rPr>
            <w:rStyle w:val="CommentReference"/>
          </w:rPr>
          <w:commentReference w:id="1634"/>
        </w:r>
      </w:ins>
      <w:ins w:id="1636" w:author="Chen Heller" w:date="2023-01-31T10:09:00Z">
        <w:r w:rsidR="00E94A0B">
          <w:t>]</w:t>
        </w:r>
      </w:ins>
      <w:ins w:id="1637" w:author="Chen Heller" w:date="2023-01-31T10:27:00Z">
        <w:r w:rsidR="00076ABB">
          <w:t>. Considering that</w:t>
        </w:r>
      </w:ins>
      <w:ins w:id="1638" w:author="Chen Heller" w:date="2023-01-31T10:25:00Z">
        <w:r w:rsidR="007C7DBF">
          <w:t xml:space="preserve"> and</w:t>
        </w:r>
      </w:ins>
      <w:ins w:id="1639" w:author="Chen Heller" w:date="2023-01-31T10:27:00Z">
        <w:r w:rsidR="00076ABB">
          <w:t xml:space="preserve"> </w:t>
        </w:r>
      </w:ins>
      <w:ins w:id="1640" w:author="Chen Heller" w:date="2023-01-31T10:10:00Z">
        <w:r w:rsidR="00EC5E86">
          <w:t xml:space="preserve">the </w:t>
        </w:r>
      </w:ins>
      <w:ins w:id="1641" w:author="Chen Heller" w:date="2023-01-31T10:03:00Z">
        <w:r w:rsidR="003203D1">
          <w:t xml:space="preserve">low </w:t>
        </w:r>
      </w:ins>
      <w:ins w:id="1642" w:author="Chen Heller" w:date="2023-01-31T10:26:00Z">
        <w:r w:rsidR="007C7DBF">
          <w:t xml:space="preserve">proportion </w:t>
        </w:r>
      </w:ins>
      <w:ins w:id="1643" w:author="Chen Heller" w:date="2023-01-31T10:03:00Z">
        <w:r w:rsidR="003203D1">
          <w:t>of incorrect answers</w:t>
        </w:r>
      </w:ins>
      <w:ins w:id="1644" w:author="Chen Heller" w:date="2023-01-31T10:26:00Z">
        <w:r w:rsidR="007C7DBF">
          <w:t xml:space="preserve"> in the current experiment</w:t>
        </w:r>
      </w:ins>
      <w:ins w:id="1645" w:author="Chen Heller" w:date="2023-01-31T10:03:00Z">
        <w:r w:rsidR="003203D1">
          <w:t>, i</w:t>
        </w:r>
      </w:ins>
      <w:ins w:id="1646" w:author="Chen Heller" w:date="2023-01-31T10:02:00Z">
        <w:r w:rsidR="006F1192">
          <w:t xml:space="preserve">t is possible that the task at hand </w:t>
        </w:r>
      </w:ins>
      <w:ins w:id="1647" w:author="Chen Heller" w:date="2023-01-31T10:03:00Z">
        <w:r w:rsidR="003203D1">
          <w:t xml:space="preserve">was </w:t>
        </w:r>
      </w:ins>
      <w:ins w:id="1648" w:author="Chen Heller" w:date="2023-01-31T10:02:00Z">
        <w:r w:rsidR="006F1192">
          <w:t xml:space="preserve">simple </w:t>
        </w:r>
      </w:ins>
      <w:ins w:id="1649" w:author="Chen Heller" w:date="2023-01-31T10:26:00Z">
        <w:r w:rsidR="00152414">
          <w:t xml:space="preserve">enough </w:t>
        </w:r>
      </w:ins>
      <w:ins w:id="1650" w:author="Chen Heller" w:date="2023-01-31T10:02:00Z">
        <w:r w:rsidR="006F1192">
          <w:t>t</w:t>
        </w:r>
      </w:ins>
      <w:ins w:id="1651" w:author="Chen Heller" w:date="2023-01-31T10:26:00Z">
        <w:r w:rsidR="00152414">
          <w:t xml:space="preserve">o </w:t>
        </w:r>
      </w:ins>
      <w:ins w:id="1652" w:author="Chen Heller" w:date="2023-01-31T10:02:00Z">
        <w:r w:rsidR="003203D1">
          <w:t>place both measures at their ceiling effect size</w:t>
        </w:r>
      </w:ins>
      <w:ins w:id="1653" w:author="Chen Heller" w:date="2023-01-31T10:03:00Z">
        <w:r w:rsidR="002C574D">
          <w:t>. T</w:t>
        </w:r>
      </w:ins>
      <w:ins w:id="1654" w:author="Chen Heller" w:date="2023-01-31T10:02:00Z">
        <w:r w:rsidR="003203D1">
          <w:t>herefor existing difference</w:t>
        </w:r>
      </w:ins>
      <w:ins w:id="1655" w:author="Chen Heller" w:date="2023-01-31T10:10:00Z">
        <w:r w:rsidR="00EC5E86">
          <w:t>s</w:t>
        </w:r>
      </w:ins>
      <w:ins w:id="1656" w:author="Chen Heller" w:date="2023-01-31T10:02:00Z">
        <w:r w:rsidR="003203D1">
          <w:t xml:space="preserve"> between </w:t>
        </w:r>
      </w:ins>
      <w:ins w:id="1657" w:author="Chen Heller" w:date="2023-01-31T10:28:00Z">
        <w:r w:rsidR="00076ABB">
          <w:t xml:space="preserve">the measures </w:t>
        </w:r>
      </w:ins>
      <w:ins w:id="1658" w:author="Chen Heller" w:date="2023-01-31T10:10:00Z">
        <w:r w:rsidR="00EC5E86">
          <w:t xml:space="preserve">could </w:t>
        </w:r>
      </w:ins>
      <w:ins w:id="1659" w:author="Chen Heller" w:date="2023-01-31T10:03:00Z">
        <w:r w:rsidR="003203D1">
          <w:t xml:space="preserve">not be </w:t>
        </w:r>
      </w:ins>
      <w:ins w:id="1660" w:author="Chen Heller" w:date="2023-01-31T10:28:00Z">
        <w:r w:rsidR="00076ABB">
          <w:t>detected</w:t>
        </w:r>
      </w:ins>
      <w:ins w:id="1661" w:author="Chen Heller" w:date="2023-01-31T10:03:00Z">
        <w:r w:rsidR="003203D1">
          <w:t>.</w:t>
        </w:r>
      </w:ins>
      <w:ins w:id="1662" w:author="Chen Heller" w:date="2023-01-31T10:04:00Z">
        <w:r w:rsidR="002C574D">
          <w:t xml:space="preserve"> </w:t>
        </w:r>
      </w:ins>
      <w:ins w:id="1663" w:author="Chen Heller" w:date="2023-01-31T10:06:00Z">
        <w:r w:rsidR="00D37C14">
          <w:t>M</w:t>
        </w:r>
      </w:ins>
      <w:ins w:id="1664" w:author="Chen Heller" w:date="2023-01-31T10:04:00Z">
        <w:r w:rsidR="002C574D">
          <w:t>aking use</w:t>
        </w:r>
      </w:ins>
      <w:ins w:id="1665" w:author="Chen Heller" w:date="2023-01-31T10:05:00Z">
        <w:r w:rsidR="00A67AF2">
          <w:t xml:space="preserve"> of a more complex task </w:t>
        </w:r>
      </w:ins>
      <w:ins w:id="1666" w:author="Chen Heller" w:date="2023-01-31T10:08:00Z">
        <w:r w:rsidR="00E94A0B">
          <w:t>should reduce the keyboard's effect</w:t>
        </w:r>
      </w:ins>
      <w:ins w:id="1667" w:author="Chen Heller" w:date="2023-01-31T10:32:00Z">
        <w:r w:rsidR="00987D0F">
          <w:t xml:space="preserve"> [ref]</w:t>
        </w:r>
      </w:ins>
      <w:ins w:id="1668" w:author="Chen Heller" w:date="2023-01-31T10:08:00Z">
        <w:r w:rsidR="00E94A0B">
          <w:t xml:space="preserve">, </w:t>
        </w:r>
      </w:ins>
      <w:ins w:id="1669" w:author="Chen Heller" w:date="2023-01-31T10:30:00Z">
        <w:r w:rsidR="005A597E">
          <w:t xml:space="preserve">however </w:t>
        </w:r>
      </w:ins>
      <w:ins w:id="1670" w:author="Chen Heller" w:date="2023-01-31T10:29:00Z">
        <w:r w:rsidR="005A597E">
          <w:t xml:space="preserve">its </w:t>
        </w:r>
        <w:r w:rsidR="00CA3EC1">
          <w:t xml:space="preserve">influence over the reaching task is unknown. </w:t>
        </w:r>
      </w:ins>
      <w:ins w:id="1671" w:author="Chen Heller" w:date="2023-01-31T10:30:00Z">
        <w:r w:rsidR="005A597E">
          <w:t>Possibly</w:t>
        </w:r>
      </w:ins>
      <w:ins w:id="1672" w:author="Chen Heller" w:date="2023-01-31T10:29:00Z">
        <w:r w:rsidR="00CA3EC1">
          <w:t xml:space="preserve"> the </w:t>
        </w:r>
      </w:ins>
      <w:ins w:id="1673" w:author="Chen Heller" w:date="2023-01-31T10:30:00Z">
        <w:r w:rsidR="005A597E">
          <w:t xml:space="preserve">negative influence over the </w:t>
        </w:r>
      </w:ins>
      <w:ins w:id="1674" w:author="Chen Heller" w:date="2023-01-31T10:09:00Z">
        <w:r w:rsidR="00E94A0B">
          <w:t xml:space="preserve">effect would be smaller </w:t>
        </w:r>
      </w:ins>
      <w:ins w:id="1675" w:author="Chen Heller" w:date="2023-01-31T10:11:00Z">
        <w:r w:rsidR="00EC5E86">
          <w:t xml:space="preserve">in comparison to </w:t>
        </w:r>
      </w:ins>
      <w:ins w:id="1676" w:author="Chen Heller" w:date="2023-01-31T10:09:00Z">
        <w:r w:rsidR="00E94A0B">
          <w:t>that of the keyboard.</w:t>
        </w:r>
      </w:ins>
    </w:p>
    <w:p w14:paraId="64C3FE90" w14:textId="369C9076" w:rsidR="0099062F" w:rsidRDefault="0099062F" w:rsidP="00E118B7">
      <w:pPr>
        <w:rPr>
          <w:ins w:id="1677" w:author="Chen Heller" w:date="2023-01-31T10:39:00Z"/>
        </w:rPr>
      </w:pPr>
      <w:ins w:id="1678" w:author="Chen Heller" w:date="2023-01-31T10:39:00Z">
        <w:r>
          <w:t>A Key point that has</w:t>
        </w:r>
      </w:ins>
      <w:ins w:id="1679" w:author="Chen Heller" w:date="2023-01-31T10:51:00Z">
        <w:r w:rsidR="00427CFC">
          <w:t xml:space="preserve"> no</w:t>
        </w:r>
      </w:ins>
      <w:ins w:id="1680" w:author="Chen Heller" w:date="2023-01-31T10:39:00Z">
        <w:r>
          <w:t xml:space="preserve">t been touched upon yet is </w:t>
        </w:r>
      </w:ins>
      <w:ins w:id="1681" w:author="Chen Heller" w:date="2023-01-31T10:50:00Z">
        <w:r w:rsidR="00427CFC">
          <w:t xml:space="preserve">how large are </w:t>
        </w:r>
      </w:ins>
      <w:ins w:id="1682" w:author="Chen Heller" w:date="2023-01-31T10:39:00Z">
        <w:r>
          <w:t>the effects found</w:t>
        </w:r>
      </w:ins>
      <w:ins w:id="1683" w:author="Chen Heller" w:date="2023-01-31T10:51:00Z">
        <w:r w:rsidR="00427CFC">
          <w:t xml:space="preserve"> here as compared to those common</w:t>
        </w:r>
      </w:ins>
      <w:ins w:id="1684" w:author="Chen Heller" w:date="2023-01-31T10:52:00Z">
        <w:r w:rsidR="00B86632">
          <w:t xml:space="preserve">ly found in unconscious priming experiments </w:t>
        </w:r>
      </w:ins>
      <w:ins w:id="1685" w:author="Chen Heller" w:date="2023-01-31T10:51:00Z">
        <w:r w:rsidR="00427CFC">
          <w:t>[</w:t>
        </w:r>
        <w:commentRangeStart w:id="1686"/>
        <w:r w:rsidR="00427CFC">
          <w:t>ref</w:t>
        </w:r>
        <w:commentRangeEnd w:id="1686"/>
        <w:r w:rsidR="00427CFC">
          <w:rPr>
            <w:rStyle w:val="CommentReference"/>
          </w:rPr>
          <w:commentReference w:id="1686"/>
        </w:r>
        <w:r w:rsidR="00427CFC">
          <w:t>]</w:t>
        </w:r>
      </w:ins>
      <w:ins w:id="1687" w:author="Chen Heller" w:date="2023-01-31T10:39:00Z">
        <w:r>
          <w:t>.</w:t>
        </w:r>
      </w:ins>
      <w:ins w:id="1688" w:author="Chen Heller" w:date="2023-01-31T10:52:00Z">
        <w:r w:rsidR="00B86632">
          <w:t xml:space="preserve"> </w:t>
        </w:r>
      </w:ins>
      <w:ins w:id="1689" w:author="Chen Heller" w:date="2023-01-31T10:53:00Z">
        <w:r w:rsidR="00B86632">
          <w:t xml:space="preserve">This </w:t>
        </w:r>
      </w:ins>
      <w:ins w:id="1690" w:author="Chen Heller" w:date="2023-01-31T10:52:00Z">
        <w:r w:rsidR="00B86632">
          <w:t>irregular</w:t>
        </w:r>
      </w:ins>
      <w:ins w:id="1691" w:author="Chen Heller" w:date="2023-01-31T10:53:00Z">
        <w:r w:rsidR="00B86632">
          <w:t xml:space="preserve"> result </w:t>
        </w:r>
        <w:r w:rsidR="005B3405">
          <w:t xml:space="preserve">can be mediated </w:t>
        </w:r>
        <w:r w:rsidR="005B3405">
          <w:t xml:space="preserve">by </w:t>
        </w:r>
        <w:r w:rsidR="005B3405">
          <w:t>considering the short RTs imposed upon the participants</w:t>
        </w:r>
        <w:r w:rsidR="005B3405">
          <w:t xml:space="preserve"> </w:t>
        </w:r>
      </w:ins>
      <w:ins w:id="1692" w:author="Chen Heller" w:date="2023-01-31T10:55:00Z">
        <w:r w:rsidR="00697F40">
          <w:t>in this experiment</w:t>
        </w:r>
      </w:ins>
      <w:ins w:id="1693" w:author="Chen Heller" w:date="2023-01-31T10:53:00Z">
        <w:r w:rsidR="005B3405">
          <w:t xml:space="preserve">. </w:t>
        </w:r>
      </w:ins>
      <w:ins w:id="1694" w:author="Chen Heller" w:date="2023-01-31T10:55:00Z">
        <w:r w:rsidR="00697F40">
          <w:t>K</w:t>
        </w:r>
      </w:ins>
      <w:ins w:id="1695" w:author="Chen Heller" w:date="2023-01-31T10:54:00Z">
        <w:r w:rsidR="00040E5C">
          <w:t>eyboard</w:t>
        </w:r>
      </w:ins>
      <w:ins w:id="1696" w:author="Chen Heller" w:date="2023-01-31T10:55:00Z">
        <w:r w:rsidR="00697F40">
          <w:t xml:space="preserve"> </w:t>
        </w:r>
      </w:ins>
      <w:ins w:id="1697" w:author="Chen Heller" w:date="2023-01-31T10:54:00Z">
        <w:r w:rsidR="00040E5C">
          <w:t>RT</w:t>
        </w:r>
      </w:ins>
      <w:ins w:id="1698" w:author="Chen Heller" w:date="2023-01-31T10:55:00Z">
        <w:r w:rsidR="00697F40">
          <w:t>s</w:t>
        </w:r>
      </w:ins>
      <w:ins w:id="1699" w:author="Chen Heller" w:date="2023-01-31T10:54:00Z">
        <w:r w:rsidR="00040E5C">
          <w:t xml:space="preserve"> were around 80ms shorter than those reported by Dehaene [ref] and around 200ms shorter than those reported by Xiao et al [ref]. </w:t>
        </w:r>
      </w:ins>
      <w:ins w:id="1700" w:author="Chen Heller" w:date="2023-01-31T10:56:00Z">
        <w:r w:rsidR="00697F40">
          <w:t>U</w:t>
        </w:r>
      </w:ins>
      <w:ins w:id="1701" w:author="Chen Heller" w:date="2023-01-31T10:54:00Z">
        <w:r w:rsidR="00040E5C">
          <w:t xml:space="preserve">nconscious effects have been shown to </w:t>
        </w:r>
      </w:ins>
      <w:ins w:id="1702" w:author="Chen Heller" w:date="2023-01-31T10:56:00Z">
        <w:r w:rsidR="004773F2">
          <w:t xml:space="preserve">be large in short </w:t>
        </w:r>
      </w:ins>
      <w:ins w:id="1703" w:author="Chen Heller" w:date="2023-01-31T10:54:00Z">
        <w:r w:rsidR="00040E5C">
          <w:t>RT</w:t>
        </w:r>
      </w:ins>
      <w:ins w:id="1704" w:author="Chen Heller" w:date="2023-01-31T10:56:00Z">
        <w:r w:rsidR="004773F2">
          <w:t>s and diminish over time</w:t>
        </w:r>
      </w:ins>
      <w:ins w:id="1705" w:author="Chen Heller" w:date="2023-01-31T10:54:00Z">
        <w:r w:rsidR="00040E5C">
          <w:t xml:space="preserve"> [</w:t>
        </w:r>
        <w:commentRangeStart w:id="1706"/>
        <w:r w:rsidR="00040E5C">
          <w:t>ref</w:t>
        </w:r>
        <w:commentRangeEnd w:id="1706"/>
        <w:r w:rsidR="00040E5C">
          <w:rPr>
            <w:rStyle w:val="CommentReference"/>
          </w:rPr>
          <w:commentReference w:id="1706"/>
        </w:r>
        <w:r w:rsidR="00040E5C">
          <w:t>]</w:t>
        </w:r>
      </w:ins>
      <w:ins w:id="1707" w:author="Chen Heller" w:date="2023-01-31T10:57:00Z">
        <w:r w:rsidR="004773F2">
          <w:t>. Therefor</w:t>
        </w:r>
      </w:ins>
      <w:ins w:id="1708" w:author="Chen Heller" w:date="2023-01-31T10:54:00Z">
        <w:r w:rsidR="00040E5C">
          <w:t xml:space="preserve"> it is expected that if an effect is found for shorter RTs it will be larger. These results stress the importance of short and concise response windows for experiments that probe unconscious processes</w:t>
        </w:r>
      </w:ins>
      <w:ins w:id="1709" w:author="Chen Heller" w:date="2023-01-31T10:55:00Z">
        <w:r w:rsidR="00040E5C">
          <w:t>.</w:t>
        </w:r>
      </w:ins>
    </w:p>
    <w:p w14:paraId="1ADC2992" w14:textId="2421CBD9" w:rsidR="00CD3847" w:rsidRPr="008B22C0" w:rsidRDefault="00FC7606" w:rsidP="00E118B7">
      <w:pPr>
        <w:rPr>
          <w:rFonts w:hint="cs"/>
          <w:rtl/>
        </w:rPr>
      </w:pPr>
      <w:del w:id="1710" w:author="Chen Heller" w:date="2023-01-16T14:52:00Z">
        <w:r w:rsidDel="00BA5193">
          <w:delText xml:space="preserve"> </w:delText>
        </w:r>
        <w:r w:rsidR="00D210E4" w:rsidDel="00BA5193">
          <w:delText>Thus, it seems like the lower SNR is a more plausible explanation for the results.</w:delText>
        </w:r>
      </w:del>
    </w:p>
    <w:p w14:paraId="0CADF9B0" w14:textId="73889A9F" w:rsidR="00621E6D" w:rsidRDefault="00621E6D" w:rsidP="001617E7">
      <w:r>
        <w:t xml:space="preserve">To conclude, </w:t>
      </w:r>
      <w:r w:rsidR="00226148">
        <w:t xml:space="preserve">although </w:t>
      </w:r>
      <w:del w:id="1711" w:author="Chen Heller" w:date="2023-01-18T15:26:00Z">
        <w:r w:rsidR="00226148" w:rsidDel="006D58BA">
          <w:delText xml:space="preserve">no </w:delText>
        </w:r>
      </w:del>
      <w:ins w:id="1712" w:author="Chen Heller" w:date="2023-01-18T15:26:00Z">
        <w:r w:rsidR="006D58BA">
          <w:t xml:space="preserve">only a small </w:t>
        </w:r>
      </w:ins>
      <w:r w:rsidR="00A5641A">
        <w:t>advantage</w:t>
      </w:r>
      <w:r w:rsidR="00226148">
        <w:t xml:space="preserve"> in effect size was found for </w:t>
      </w:r>
      <w:r>
        <w:t>motion tracking</w:t>
      </w:r>
      <w:r w:rsidR="00A5641A">
        <w:t>, this study does suggest that it might be a fruitful venue for future research. First, the effects are comparable to those found when using a</w:t>
      </w:r>
      <w:r w:rsidR="00912A84">
        <w:t xml:space="preserve"> </w:t>
      </w:r>
      <w:r w:rsidR="006A5854">
        <w:t xml:space="preserve">keyboard response </w:t>
      </w:r>
      <w:r w:rsidR="00912A84">
        <w:t xml:space="preserve">measure of </w:t>
      </w:r>
      <w:r>
        <w:t>unconscious processing</w:t>
      </w:r>
      <w:r w:rsidR="006A5854">
        <w:t xml:space="preserve">. </w:t>
      </w:r>
      <w:r w:rsidR="006617C2">
        <w:t>Second, i</w:t>
      </w:r>
      <w:r w:rsidR="006A5854">
        <w:t>t</w:t>
      </w:r>
      <w:r w:rsidR="006617C2">
        <w:t xml:space="preserve"> provide</w:t>
      </w:r>
      <w:r w:rsidR="006A5854">
        <w:t xml:space="preserve">s rich </w:t>
      </w:r>
      <w:r w:rsidR="002D47E4">
        <w:t xml:space="preserve">data </w:t>
      </w:r>
      <w:r w:rsidR="00711B02">
        <w:t>and</w:t>
      </w:r>
      <w:r w:rsidR="002D47E4">
        <w:t xml:space="preserve"> </w:t>
      </w:r>
      <w:r w:rsidR="00AC06B8">
        <w:t>online sensitivity</w:t>
      </w:r>
      <w:r w:rsidR="002D47E4">
        <w:t xml:space="preserve"> that is not possible with a keyboard </w:t>
      </w:r>
      <w:r w:rsidR="002D47E4">
        <w:lastRenderedPageBreak/>
        <w:t>measure</w:t>
      </w:r>
      <w:r w:rsidR="006617C2">
        <w:t>. This open</w:t>
      </w:r>
      <w:r w:rsidR="00FF25A5">
        <w:t>s</w:t>
      </w:r>
      <w:r w:rsidR="006617C2">
        <w:t xml:space="preserve"> the gate to </w:t>
      </w:r>
      <w:r w:rsidR="00DD538C">
        <w:t>delv</w:t>
      </w:r>
      <w:r w:rsidR="004D2932">
        <w:t>ing</w:t>
      </w:r>
      <w:r w:rsidR="00DD538C">
        <w:t xml:space="preserve"> into </w:t>
      </w:r>
      <w:r w:rsidR="006617C2">
        <w:t>the temporal aspects of unconscious effects on behavior. Thus</w:t>
      </w:r>
      <w:r w:rsidR="00AC06B8">
        <w:t xml:space="preserve">, </w:t>
      </w:r>
      <w:r w:rsidR="006617C2">
        <w:t xml:space="preserve">when taken together, these results </w:t>
      </w:r>
      <w:r w:rsidR="00AC06B8">
        <w:t xml:space="preserve">should encourage researchers to further </w:t>
      </w:r>
      <w:r w:rsidR="00711B02">
        <w:t xml:space="preserve">explore </w:t>
      </w:r>
      <w:r w:rsidR="00957AE0">
        <w:t xml:space="preserve">the </w:t>
      </w:r>
      <w:r w:rsidR="00AC06B8">
        <w:t xml:space="preserve">features </w:t>
      </w:r>
      <w:r w:rsidR="00957AE0">
        <w:t>and potential in movement tracking as a tool for studying unconscious processes</w:t>
      </w:r>
      <w:r w:rsidR="005873B9">
        <w:t>. N</w:t>
      </w:r>
      <w:r w:rsidR="00AC06B8">
        <w:t xml:space="preserve">ew </w:t>
      </w:r>
      <w:r w:rsidR="00711B02">
        <w:t>analys</w:t>
      </w:r>
      <w:r w:rsidR="00493A2B">
        <w:t>e</w:t>
      </w:r>
      <w:r w:rsidR="00711B02">
        <w:t xml:space="preserve">s and </w:t>
      </w:r>
      <w:r w:rsidR="00890657">
        <w:t xml:space="preserve">parameters </w:t>
      </w:r>
      <w:r w:rsidR="00AF15C8">
        <w:t xml:space="preserve">should </w:t>
      </w:r>
      <w:r w:rsidR="005873B9">
        <w:t xml:space="preserve">be devised </w:t>
      </w:r>
      <w:r w:rsidR="009B23A5">
        <w:t xml:space="preserve">and </w:t>
      </w:r>
      <w:r w:rsidR="00890657">
        <w:t xml:space="preserve">extracted from </w:t>
      </w:r>
      <w:r w:rsidR="009B23A5">
        <w:t xml:space="preserve">the trajectory data </w:t>
      </w:r>
      <w:r w:rsidR="00410BEE">
        <w:t xml:space="preserve">and </w:t>
      </w:r>
      <w:r w:rsidR="009B23A5">
        <w:t xml:space="preserve">could potentially </w:t>
      </w:r>
      <w:r w:rsidR="00E2517D">
        <w:t>expand our knowledge of processes</w:t>
      </w:r>
      <w:r w:rsidR="00493A2B">
        <w:t xml:space="preserve"> taking place without consciousness</w:t>
      </w:r>
      <w:r w:rsidR="00E2517D">
        <w:t>.</w:t>
      </w:r>
    </w:p>
    <w:p w14:paraId="436B7887" w14:textId="3C768B23" w:rsidR="00972A60" w:rsidRDefault="00972A60">
      <w:pPr>
        <w:pStyle w:val="Heading2"/>
        <w:rPr>
          <w:ins w:id="1713" w:author="Chen Heller" w:date="2023-01-03T10:14:00Z"/>
        </w:rPr>
        <w:pPrChange w:id="1714" w:author="Chen Heller" w:date="2023-01-03T10:14:00Z">
          <w:pPr>
            <w:pStyle w:val="Heading3"/>
          </w:pPr>
        </w:pPrChange>
      </w:pPr>
      <w:ins w:id="1715" w:author="Chen Heller" w:date="2023-01-03T10:15:00Z">
        <w:r>
          <w:t>Declarations</w:t>
        </w:r>
      </w:ins>
    </w:p>
    <w:p w14:paraId="7AD43A12" w14:textId="652B265C" w:rsidR="00D0536B" w:rsidRDefault="00D0536B" w:rsidP="00D0536B">
      <w:pPr>
        <w:pStyle w:val="Heading3"/>
        <w:rPr>
          <w:ins w:id="1716" w:author="Chen Heller" w:date="2023-01-02T16:30:00Z"/>
        </w:rPr>
      </w:pPr>
      <w:ins w:id="1717" w:author="Chen Heller" w:date="2023-01-02T16:22:00Z">
        <w:r w:rsidRPr="00D0536B">
          <w:t>Funding (information that explains whether and by whom the research was supported)</w:t>
        </w:r>
      </w:ins>
    </w:p>
    <w:p w14:paraId="14FF92D2" w14:textId="559F2FA0" w:rsidR="009C5EBA" w:rsidRDefault="009C5EBA">
      <w:pPr>
        <w:rPr>
          <w:ins w:id="1718" w:author="Chen Heller" w:date="2023-01-03T10:16:00Z"/>
          <w:lang w:eastAsia="ja-JP" w:bidi="ar-SA"/>
        </w:rPr>
      </w:pPr>
      <w:ins w:id="1719" w:author="Chen Heller" w:date="2023-01-02T16:31:00Z">
        <w:r w:rsidRPr="009C5EBA">
          <w:rPr>
            <w:lang w:eastAsia="ja-JP" w:bidi="ar-SA"/>
          </w:rPr>
          <w:t>Acknowledgments of people, grants, funds, etc. should be placed in a separate section before the reference list. The names of funding organizations should be written in full. In addition, please provide the funding information in a separate step of the submission process in the peer review system. Funder names should preferably be selected from the standardized list you will see during submission. If the funding institution you need is not listed, it can be entered as free text. Funding information will be published as searchable metadata for the accepted article, whereas acknowledgements are published within the paper</w:t>
        </w:r>
      </w:ins>
      <w:ins w:id="1720" w:author="Chen Heller" w:date="2023-01-03T10:16:00Z">
        <w:r w:rsidR="00C737D1">
          <w:rPr>
            <w:lang w:eastAsia="ja-JP" w:bidi="ar-SA"/>
          </w:rPr>
          <w:t>.</w:t>
        </w:r>
      </w:ins>
    </w:p>
    <w:p w14:paraId="56F2E564" w14:textId="23E58032" w:rsidR="00C737D1" w:rsidRPr="009C5EBA" w:rsidRDefault="00963C78">
      <w:pPr>
        <w:rPr>
          <w:ins w:id="1721" w:author="Chen Heller" w:date="2023-01-02T16:22:00Z"/>
          <w:lang w:eastAsia="ja-JP"/>
          <w:rPrChange w:id="1722" w:author="Chen Heller" w:date="2023-01-02T16:30:00Z">
            <w:rPr>
              <w:ins w:id="1723" w:author="Chen Heller" w:date="2023-01-02T16:22:00Z"/>
            </w:rPr>
          </w:rPrChange>
        </w:rPr>
        <w:pPrChange w:id="1724" w:author="Chen Heller" w:date="2023-01-02T16:30:00Z">
          <w:pPr>
            <w:numPr>
              <w:numId w:val="21"/>
            </w:numPr>
            <w:tabs>
              <w:tab w:val="num" w:pos="720"/>
            </w:tabs>
            <w:ind w:left="720" w:hanging="360"/>
          </w:pPr>
        </w:pPrChange>
      </w:pPr>
      <w:ins w:id="1725" w:author="Chen Heller" w:date="2023-01-03T10:16:00Z">
        <w:r>
          <w:rPr>
            <w:lang w:eastAsia="ja-JP" w:bidi="ar-SA"/>
          </w:rPr>
          <w:t xml:space="preserve">If no funding was received, state that </w:t>
        </w:r>
      </w:ins>
      <w:ins w:id="1726" w:author="Chen Heller" w:date="2023-01-03T10:17:00Z">
        <w:r>
          <w:rPr>
            <w:lang w:eastAsia="ja-JP" w:bidi="ar-SA"/>
          </w:rPr>
          <w:t>(examples in the journal's guide).</w:t>
        </w:r>
      </w:ins>
    </w:p>
    <w:p w14:paraId="3AC4CD82" w14:textId="77777777" w:rsidR="00D0536B" w:rsidRPr="00D0536B" w:rsidRDefault="00D0536B">
      <w:pPr>
        <w:pStyle w:val="Heading3"/>
        <w:rPr>
          <w:ins w:id="1727" w:author="Chen Heller" w:date="2023-01-02T16:22:00Z"/>
        </w:rPr>
        <w:pPrChange w:id="1728" w:author="Chen Heller" w:date="2023-01-02T16:23:00Z">
          <w:pPr>
            <w:numPr>
              <w:numId w:val="21"/>
            </w:numPr>
            <w:tabs>
              <w:tab w:val="num" w:pos="720"/>
            </w:tabs>
            <w:ind w:left="720" w:hanging="360"/>
          </w:pPr>
        </w:pPrChange>
      </w:pPr>
      <w:ins w:id="1729" w:author="Chen Heller" w:date="2023-01-02T16:22:00Z">
        <w:r w:rsidRPr="00D0536B">
          <w:t>Conflicts of interest/Competing interests (include appropriate disclosures)</w:t>
        </w:r>
      </w:ins>
    </w:p>
    <w:p w14:paraId="2B0CCF91" w14:textId="6EAA8C72" w:rsidR="00D0536B" w:rsidRDefault="00D0536B">
      <w:pPr>
        <w:pStyle w:val="Heading3"/>
        <w:rPr>
          <w:ins w:id="1730" w:author="Chen Heller" w:date="2023-01-03T10:18:00Z"/>
        </w:rPr>
      </w:pPr>
      <w:ins w:id="1731" w:author="Chen Heller" w:date="2023-01-02T16:22:00Z">
        <w:r w:rsidRPr="00D0536B">
          <w:t>Ethics approval (include appropriate approvals or waivers)</w:t>
        </w:r>
      </w:ins>
    </w:p>
    <w:p w14:paraId="1FDAE914" w14:textId="02D934A5" w:rsidR="00A00866" w:rsidRPr="00A00866" w:rsidRDefault="00A00866">
      <w:pPr>
        <w:rPr>
          <w:ins w:id="1732" w:author="Chen Heller" w:date="2023-01-02T16:22:00Z"/>
          <w:lang w:eastAsia="ja-JP" w:bidi="ar-SA"/>
          <w:rPrChange w:id="1733" w:author="Chen Heller" w:date="2023-01-03T10:18:00Z">
            <w:rPr>
              <w:ins w:id="1734" w:author="Chen Heller" w:date="2023-01-02T16:22:00Z"/>
            </w:rPr>
          </w:rPrChange>
        </w:rPr>
        <w:pPrChange w:id="1735" w:author="Chen Heller" w:date="2023-01-03T10:18:00Z">
          <w:pPr>
            <w:numPr>
              <w:numId w:val="21"/>
            </w:numPr>
            <w:tabs>
              <w:tab w:val="num" w:pos="720"/>
            </w:tabs>
            <w:ind w:left="720" w:hanging="360"/>
          </w:pPr>
        </w:pPrChange>
      </w:pPr>
      <w:ins w:id="1736" w:author="Chen Heller" w:date="2023-01-03T10:18:00Z">
        <w:r>
          <w:rPr>
            <w:lang w:eastAsia="ja-JP" w:bidi="ar-SA"/>
          </w:rPr>
          <w:t>Statement that the study was approved by the ethics committee in Tel Aviv and passes the helsinky standards.</w:t>
        </w:r>
      </w:ins>
    </w:p>
    <w:p w14:paraId="2583B143" w14:textId="386A1597" w:rsidR="00D0536B" w:rsidRDefault="00D0536B">
      <w:pPr>
        <w:pStyle w:val="Heading3"/>
        <w:rPr>
          <w:ins w:id="1737" w:author="Chen Heller" w:date="2023-01-03T10:37:00Z"/>
        </w:rPr>
      </w:pPr>
      <w:ins w:id="1738" w:author="Chen Heller" w:date="2023-01-02T16:22:00Z">
        <w:r w:rsidRPr="00D0536B">
          <w:t>Consent to participate (include appropriate statements)</w:t>
        </w:r>
      </w:ins>
    </w:p>
    <w:p w14:paraId="58CB061D" w14:textId="795990FA" w:rsidR="00D6696D" w:rsidRPr="00D6696D" w:rsidRDefault="00D6696D">
      <w:pPr>
        <w:rPr>
          <w:ins w:id="1739" w:author="Chen Heller" w:date="2023-01-02T16:22:00Z"/>
          <w:lang w:eastAsia="ja-JP" w:bidi="ar-SA"/>
          <w:rPrChange w:id="1740" w:author="Chen Heller" w:date="2023-01-03T10:37:00Z">
            <w:rPr>
              <w:ins w:id="1741" w:author="Chen Heller" w:date="2023-01-02T16:22:00Z"/>
            </w:rPr>
          </w:rPrChange>
        </w:rPr>
        <w:pPrChange w:id="1742" w:author="Chen Heller" w:date="2023-01-03T10:37:00Z">
          <w:pPr>
            <w:numPr>
              <w:numId w:val="21"/>
            </w:numPr>
            <w:tabs>
              <w:tab w:val="num" w:pos="720"/>
            </w:tabs>
            <w:ind w:left="720" w:hanging="360"/>
          </w:pPr>
        </w:pPrChange>
      </w:pPr>
      <w:ins w:id="1743" w:author="Chen Heller" w:date="2023-01-03T10:37:00Z">
        <w:r>
          <w:rPr>
            <w:lang w:eastAsia="ja-JP" w:bidi="ar-SA"/>
          </w:rPr>
          <w:lastRenderedPageBreak/>
          <w:t xml:space="preserve">State that all participants gave a free consent to </w:t>
        </w:r>
      </w:ins>
      <w:ins w:id="1744" w:author="Chen Heller" w:date="2023-01-03T10:38:00Z">
        <w:r>
          <w:rPr>
            <w:lang w:eastAsia="ja-JP" w:bidi="ar-SA"/>
          </w:rPr>
          <w:t>participate in the study. Examples in the journal's guidelines (There are examples for all the other declerations as well).</w:t>
        </w:r>
      </w:ins>
    </w:p>
    <w:p w14:paraId="48342B09" w14:textId="77777777" w:rsidR="00D0536B" w:rsidRPr="00D0536B" w:rsidRDefault="00D0536B">
      <w:pPr>
        <w:pStyle w:val="Heading3"/>
        <w:rPr>
          <w:ins w:id="1745" w:author="Chen Heller" w:date="2023-01-02T16:22:00Z"/>
        </w:rPr>
        <w:pPrChange w:id="1746" w:author="Chen Heller" w:date="2023-01-02T16:22:00Z">
          <w:pPr>
            <w:numPr>
              <w:numId w:val="21"/>
            </w:numPr>
            <w:tabs>
              <w:tab w:val="num" w:pos="720"/>
            </w:tabs>
            <w:ind w:left="720" w:hanging="360"/>
          </w:pPr>
        </w:pPrChange>
      </w:pPr>
      <w:ins w:id="1747" w:author="Chen Heller" w:date="2023-01-02T16:22:00Z">
        <w:r w:rsidRPr="00D0536B">
          <w:t>Consent for publication (include appropriate statements)</w:t>
        </w:r>
      </w:ins>
    </w:p>
    <w:p w14:paraId="1463CDFE" w14:textId="638671B3" w:rsidR="00D0536B" w:rsidRDefault="00D0536B" w:rsidP="00D0536B">
      <w:pPr>
        <w:pStyle w:val="Heading3"/>
        <w:rPr>
          <w:ins w:id="1748" w:author="Chen Heller" w:date="2023-01-02T17:51:00Z"/>
        </w:rPr>
      </w:pPr>
      <w:ins w:id="1749" w:author="Chen Heller" w:date="2023-01-02T16:22:00Z">
        <w:r w:rsidRPr="00D0536B">
          <w:t>Availability of data and materials (data transparency)</w:t>
        </w:r>
      </w:ins>
    </w:p>
    <w:p w14:paraId="7A678523" w14:textId="77777777" w:rsidR="003660D1" w:rsidRDefault="003660D1" w:rsidP="003660D1">
      <w:pPr>
        <w:rPr>
          <w:ins w:id="1750" w:author="Chen Heller" w:date="2023-01-02T17:51:00Z"/>
          <w:lang w:eastAsia="ja-JP" w:bidi="ar-SA"/>
        </w:rPr>
      </w:pPr>
      <w:ins w:id="1751" w:author="Chen Heller" w:date="2023-01-02T17:51:00Z">
        <w:r>
          <w:rPr>
            <w:lang w:eastAsia="ja-JP" w:bidi="ar-SA"/>
          </w:rPr>
          <w:t>All original research must include a data availability statement. Data availability statements should include information on where data supporting the results reported in the article can be found. Statements should include, where applicable, hyperlinks to publicly archived datasets analysed or generated during the study. For the purposes of the data availability statement, “data” is defined as the minimal dataset that would be necessary to interpret, replicate and build upon the findings reported in the article. When it is not possible to share research data publicly, for instance when individual privacy could be compromised, data availability should still be stated in the manuscript along with any conditions for access. Data availability statements can take one of the following forms (or a combination of more than one if required for multiple datasets):</w:t>
        </w:r>
      </w:ins>
    </w:p>
    <w:p w14:paraId="69ED1726" w14:textId="77777777" w:rsidR="003660D1" w:rsidRDefault="003660D1" w:rsidP="003660D1">
      <w:pPr>
        <w:rPr>
          <w:ins w:id="1752" w:author="Chen Heller" w:date="2023-01-02T17:51:00Z"/>
          <w:lang w:eastAsia="ja-JP" w:bidi="ar-SA"/>
        </w:rPr>
      </w:pPr>
      <w:ins w:id="1753" w:author="Chen Heller" w:date="2023-01-02T17:51:00Z">
        <w:r>
          <w:rPr>
            <w:lang w:eastAsia="ja-JP" w:bidi="ar-SA"/>
          </w:rPr>
          <w:t>1. The datasets generated during and/or analysed during the current study are available in the [NAME] repository, [PERSISTENT WEB LINK TO DATASETS]</w:t>
        </w:r>
      </w:ins>
    </w:p>
    <w:p w14:paraId="10978EC1" w14:textId="77777777" w:rsidR="003660D1" w:rsidRDefault="003660D1" w:rsidP="003660D1">
      <w:pPr>
        <w:rPr>
          <w:ins w:id="1754" w:author="Chen Heller" w:date="2023-01-02T17:51:00Z"/>
          <w:lang w:eastAsia="ja-JP" w:bidi="ar-SA"/>
        </w:rPr>
      </w:pPr>
      <w:ins w:id="1755" w:author="Chen Heller" w:date="2023-01-02T17:51:00Z">
        <w:r>
          <w:rPr>
            <w:lang w:eastAsia="ja-JP" w:bidi="ar-SA"/>
          </w:rPr>
          <w:t>2. All data generated or analyzed during this study are included in this published article.</w:t>
        </w:r>
      </w:ins>
    </w:p>
    <w:p w14:paraId="037CF5DC" w14:textId="77777777" w:rsidR="003660D1" w:rsidRDefault="003660D1" w:rsidP="003660D1">
      <w:pPr>
        <w:rPr>
          <w:ins w:id="1756" w:author="Chen Heller" w:date="2023-01-02T17:51:00Z"/>
          <w:lang w:eastAsia="ja-JP" w:bidi="ar-SA"/>
        </w:rPr>
      </w:pPr>
      <w:ins w:id="1757" w:author="Chen Heller" w:date="2023-01-02T17:51:00Z">
        <w:r>
          <w:rPr>
            <w:lang w:eastAsia="ja-JP" w:bidi="ar-SA"/>
          </w:rPr>
          <w:t>3. The datasets generated during and/or analysed during the current study are not publicly available due [REASON(S) WHY DATA ARE NOT PUBLIC] but are available from the corresponding author on reasonable request.]. Because of this limitation, analysis code is illustrated with a synthetic dataset, which allows readers to check the correctness of their implementation.</w:t>
        </w:r>
      </w:ins>
    </w:p>
    <w:p w14:paraId="0A9F9BE7" w14:textId="77777777" w:rsidR="003660D1" w:rsidRDefault="003660D1" w:rsidP="003660D1">
      <w:pPr>
        <w:rPr>
          <w:ins w:id="1758" w:author="Chen Heller" w:date="2023-01-02T17:51:00Z"/>
          <w:lang w:eastAsia="ja-JP" w:bidi="ar-SA"/>
        </w:rPr>
      </w:pPr>
      <w:ins w:id="1759" w:author="Chen Heller" w:date="2023-01-02T17:51:00Z">
        <w:r>
          <w:rPr>
            <w:lang w:eastAsia="ja-JP" w:bidi="ar-SA"/>
          </w:rPr>
          <w:t>4. Data sharing not applicable to this article as no datasets were generated or analyzed during the current study.</w:t>
        </w:r>
      </w:ins>
    </w:p>
    <w:p w14:paraId="282CAB7C" w14:textId="77777777" w:rsidR="003660D1" w:rsidRDefault="003660D1" w:rsidP="003660D1">
      <w:pPr>
        <w:rPr>
          <w:ins w:id="1760" w:author="Chen Heller" w:date="2023-01-02T17:51:00Z"/>
          <w:lang w:eastAsia="ja-JP" w:bidi="ar-SA"/>
        </w:rPr>
      </w:pPr>
    </w:p>
    <w:p w14:paraId="54BB8139" w14:textId="77777777" w:rsidR="003660D1" w:rsidRDefault="003660D1" w:rsidP="003660D1">
      <w:pPr>
        <w:rPr>
          <w:ins w:id="1761" w:author="Chen Heller" w:date="2023-01-02T17:51:00Z"/>
          <w:lang w:eastAsia="ja-JP" w:bidi="ar-SA"/>
        </w:rPr>
      </w:pPr>
      <w:ins w:id="1762" w:author="Chen Heller" w:date="2023-01-02T17:51:00Z">
        <w:r>
          <w:rPr>
            <w:lang w:eastAsia="ja-JP" w:bidi="ar-SA"/>
          </w:rPr>
          <w:t>More templates for data availability statements, including examples of openly available and restricted access datasets, are available here:</w:t>
        </w:r>
      </w:ins>
    </w:p>
    <w:p w14:paraId="37C4CBDA" w14:textId="5C9161EC" w:rsidR="003660D1" w:rsidRDefault="003660D1" w:rsidP="003660D1">
      <w:pPr>
        <w:rPr>
          <w:ins w:id="1763" w:author="Chen Heller" w:date="2023-01-02T17:53:00Z"/>
          <w:lang w:eastAsia="ja-JP" w:bidi="ar-SA"/>
        </w:rPr>
      </w:pPr>
      <w:ins w:id="1764" w:author="Chen Heller" w:date="2023-01-02T17:52:00Z">
        <w:r>
          <w:rPr>
            <w:lang w:eastAsia="ja-JP" w:bidi="ar-SA"/>
          </w:rPr>
          <w:fldChar w:fldCharType="begin"/>
        </w:r>
        <w:r>
          <w:rPr>
            <w:lang w:eastAsia="ja-JP" w:bidi="ar-SA"/>
          </w:rPr>
          <w:instrText xml:space="preserve"> HYPERLINK "https://www.springernature.com/gp/authors/research-data-policy/data-availability-statements/12330880" </w:instrText>
        </w:r>
        <w:r>
          <w:rPr>
            <w:lang w:eastAsia="ja-JP" w:bidi="ar-SA"/>
          </w:rPr>
        </w:r>
        <w:r>
          <w:rPr>
            <w:lang w:eastAsia="ja-JP" w:bidi="ar-SA"/>
          </w:rPr>
          <w:fldChar w:fldCharType="separate"/>
        </w:r>
        <w:r w:rsidRPr="003660D1">
          <w:rPr>
            <w:rStyle w:val="Hyperlink"/>
            <w:lang w:eastAsia="ja-JP" w:bidi="ar-SA"/>
          </w:rPr>
          <w:t>Data availability statements</w:t>
        </w:r>
        <w:r>
          <w:rPr>
            <w:lang w:eastAsia="ja-JP" w:bidi="ar-SA"/>
          </w:rPr>
          <w:fldChar w:fldCharType="end"/>
        </w:r>
      </w:ins>
    </w:p>
    <w:p w14:paraId="50668F79" w14:textId="4BE891BF" w:rsidR="00C14F71" w:rsidRDefault="00C14F71" w:rsidP="003660D1">
      <w:pPr>
        <w:rPr>
          <w:ins w:id="1765" w:author="Chen Heller" w:date="2023-01-02T17:53:00Z"/>
          <w:lang w:eastAsia="ja-JP" w:bidi="ar-SA"/>
        </w:rPr>
      </w:pPr>
      <w:ins w:id="1766" w:author="Chen Heller" w:date="2023-01-02T17:53:00Z">
        <w:r>
          <w:rPr>
            <w:lang w:eastAsia="ja-JP" w:bidi="ar-SA"/>
          </w:rPr>
          <w:fldChar w:fldCharType="begin"/>
        </w:r>
        <w:r>
          <w:rPr>
            <w:lang w:eastAsia="ja-JP" w:bidi="ar-SA"/>
          </w:rPr>
          <w:instrText xml:space="preserve"> HYPERLINK "https://www.springernature.com/gp/authors/research-data-policy/recommended-repositories" </w:instrText>
        </w:r>
        <w:r>
          <w:rPr>
            <w:lang w:eastAsia="ja-JP" w:bidi="ar-SA"/>
          </w:rPr>
        </w:r>
        <w:r>
          <w:rPr>
            <w:lang w:eastAsia="ja-JP" w:bidi="ar-SA"/>
          </w:rPr>
          <w:fldChar w:fldCharType="separate"/>
        </w:r>
        <w:r w:rsidRPr="00C14F71">
          <w:rPr>
            <w:rStyle w:val="Hyperlink"/>
            <w:lang w:eastAsia="ja-JP" w:bidi="ar-SA"/>
          </w:rPr>
          <w:t>Repositories for dataset storage.</w:t>
        </w:r>
        <w:r>
          <w:rPr>
            <w:lang w:eastAsia="ja-JP" w:bidi="ar-SA"/>
          </w:rPr>
          <w:fldChar w:fldCharType="end"/>
        </w:r>
      </w:ins>
    </w:p>
    <w:p w14:paraId="3E7D2198" w14:textId="77777777" w:rsidR="00C14F71" w:rsidRPr="003660D1" w:rsidRDefault="00C14F71">
      <w:pPr>
        <w:rPr>
          <w:ins w:id="1767" w:author="Chen Heller" w:date="2023-01-02T16:22:00Z"/>
          <w:lang w:eastAsia="ja-JP" w:bidi="ar-SA"/>
          <w:rPrChange w:id="1768" w:author="Chen Heller" w:date="2023-01-02T17:51:00Z">
            <w:rPr>
              <w:ins w:id="1769" w:author="Chen Heller" w:date="2023-01-02T16:22:00Z"/>
            </w:rPr>
          </w:rPrChange>
        </w:rPr>
        <w:pPrChange w:id="1770" w:author="Chen Heller" w:date="2023-01-02T17:51:00Z">
          <w:pPr>
            <w:numPr>
              <w:numId w:val="21"/>
            </w:numPr>
            <w:tabs>
              <w:tab w:val="num" w:pos="720"/>
            </w:tabs>
            <w:ind w:left="720" w:hanging="360"/>
          </w:pPr>
        </w:pPrChange>
      </w:pPr>
    </w:p>
    <w:p w14:paraId="53E234F5" w14:textId="77777777" w:rsidR="00D0536B" w:rsidRPr="00D0536B" w:rsidRDefault="00D0536B">
      <w:pPr>
        <w:pStyle w:val="Heading3"/>
        <w:rPr>
          <w:ins w:id="1771" w:author="Chen Heller" w:date="2023-01-02T16:22:00Z"/>
        </w:rPr>
        <w:pPrChange w:id="1772" w:author="Chen Heller" w:date="2023-01-02T16:22:00Z">
          <w:pPr>
            <w:numPr>
              <w:numId w:val="21"/>
            </w:numPr>
            <w:tabs>
              <w:tab w:val="num" w:pos="720"/>
            </w:tabs>
            <w:ind w:left="720" w:hanging="360"/>
          </w:pPr>
        </w:pPrChange>
      </w:pPr>
      <w:ins w:id="1773" w:author="Chen Heller" w:date="2023-01-02T16:22:00Z">
        <w:r w:rsidRPr="00D0536B">
          <w:t>Code availability (software application or custom code)</w:t>
        </w:r>
      </w:ins>
    </w:p>
    <w:p w14:paraId="281670E0" w14:textId="65BD70C2" w:rsidR="00D0536B" w:rsidRDefault="00D0536B" w:rsidP="00D0536B">
      <w:pPr>
        <w:pStyle w:val="Heading3"/>
        <w:rPr>
          <w:ins w:id="1774" w:author="Chen Heller" w:date="2023-01-02T17:34:00Z"/>
        </w:rPr>
      </w:pPr>
      <w:ins w:id="1775" w:author="Chen Heller" w:date="2023-01-02T16:22:00Z">
        <w:r w:rsidRPr="00D0536B">
          <w:t>Authors' contributions (optional: please review the submission guidelines from the journal whether statements are mandatory)</w:t>
        </w:r>
      </w:ins>
    </w:p>
    <w:p w14:paraId="2F9BA0AA" w14:textId="342A8975" w:rsidR="001A0D6C" w:rsidRDefault="00CF07E0">
      <w:pPr>
        <w:pStyle w:val="Heading3"/>
        <w:rPr>
          <w:ins w:id="1776" w:author="Chen Heller" w:date="2023-01-02T17:34:00Z"/>
        </w:rPr>
        <w:pPrChange w:id="1777" w:author="Chen Heller" w:date="2023-01-02T17:34:00Z">
          <w:pPr/>
        </w:pPrChange>
      </w:pPr>
      <w:ins w:id="1778" w:author="Chen Heller" w:date="2023-01-02T17:34:00Z">
        <w:r w:rsidRPr="001A0D6C">
          <w:t>Acknowledgments</w:t>
        </w:r>
      </w:ins>
    </w:p>
    <w:p w14:paraId="35764C92" w14:textId="7689EE17" w:rsidR="001A0D6C" w:rsidRPr="00972A60" w:rsidRDefault="001A0D6C">
      <w:pPr>
        <w:rPr>
          <w:ins w:id="1779" w:author="Chen Heller" w:date="2023-01-02T16:26:00Z"/>
        </w:rPr>
        <w:pPrChange w:id="1780" w:author="Chen Heller" w:date="2023-01-02T17:34:00Z">
          <w:pPr>
            <w:pStyle w:val="Heading3"/>
          </w:pPr>
        </w:pPrChange>
      </w:pPr>
      <w:ins w:id="1781" w:author="Chen Heller" w:date="2023-01-02T17:34:00Z">
        <w:r w:rsidRPr="001A0D6C">
          <w:rPr>
            <w:lang w:eastAsia="ja-JP"/>
          </w:rPr>
          <w:t>The Author Note should include sources of financial support and any possible conflicts of interest. If desirable, contributions of different authors may be briefly described here. Reviewers and the Editor should not be thanked in the Author Note</w:t>
        </w:r>
      </w:ins>
    </w:p>
    <w:p w14:paraId="7976B60A" w14:textId="5D382B47" w:rsidR="00034D4B" w:rsidRDefault="00034D4B" w:rsidP="00034D4B">
      <w:pPr>
        <w:pStyle w:val="Heading3"/>
        <w:rPr>
          <w:ins w:id="1782" w:author="Chen Heller" w:date="2023-01-02T16:27:00Z"/>
        </w:rPr>
      </w:pPr>
      <w:ins w:id="1783" w:author="Chen Heller" w:date="2023-01-02T16:26:00Z">
        <w:r>
          <w:t>Open practices statement</w:t>
        </w:r>
      </w:ins>
    </w:p>
    <w:p w14:paraId="1473D0DF" w14:textId="100AB89B" w:rsidR="00D802FC" w:rsidRDefault="00034D4B" w:rsidP="00F37271">
      <w:pPr>
        <w:spacing w:line="360" w:lineRule="auto"/>
        <w:rPr>
          <w:ins w:id="1784" w:author="Chen Heller" w:date="2023-01-04T14:55:00Z"/>
          <w:lang w:eastAsia="ja-JP" w:bidi="ar-SA"/>
        </w:rPr>
      </w:pPr>
      <w:ins w:id="1785" w:author="Chen Heller" w:date="2023-01-02T16:27:00Z">
        <w:r w:rsidRPr="00034D4B">
          <w:rPr>
            <w:lang w:eastAsia="ja-JP" w:bidi="ar-SA"/>
          </w:rPr>
          <w:t>The statement must specify (1) where the data and/or materials are available (using stable repositories with persistent URL identifiers); and (2) whether any experiments were preregistered, and if so, which</w:t>
        </w:r>
        <w:r w:rsidR="00D802FC">
          <w:rPr>
            <w:lang w:eastAsia="ja-JP" w:bidi="ar-SA"/>
          </w:rPr>
          <w:t xml:space="preserve">. E.g.: </w:t>
        </w:r>
      </w:ins>
      <w:ins w:id="1786" w:author="Chen Heller" w:date="2023-01-02T16:28:00Z">
        <w:r w:rsidR="00D802FC" w:rsidRPr="00D802FC">
          <w:rPr>
            <w:lang w:eastAsia="ja-JP" w:bidi="ar-SA"/>
          </w:rPr>
          <w:t>The data and materials for all experiments are available at (url for the site hosting the data and materials).</w:t>
        </w:r>
        <w:r w:rsidR="00F37271">
          <w:rPr>
            <w:lang w:eastAsia="ja-JP" w:bidi="ar-SA"/>
          </w:rPr>
          <w:t xml:space="preserve"> </w:t>
        </w:r>
        <w:r w:rsidR="00D802FC" w:rsidRPr="00D802FC">
          <w:rPr>
            <w:lang w:eastAsia="ja-JP" w:bidi="ar-SA"/>
          </w:rPr>
          <w:t>Experiment 1 was preregistered (url for the preregistration) or was not preregistered.</w:t>
        </w:r>
      </w:ins>
    </w:p>
    <w:p w14:paraId="0658C09E" w14:textId="555C52DC" w:rsidR="00E24E4A" w:rsidRPr="00D802FC" w:rsidRDefault="00E24E4A" w:rsidP="00F37271">
      <w:pPr>
        <w:spacing w:line="360" w:lineRule="auto"/>
        <w:rPr>
          <w:ins w:id="1787" w:author="Chen Heller" w:date="2023-01-02T16:28:00Z"/>
          <w:lang w:eastAsia="ja-JP" w:bidi="ar-SA"/>
        </w:rPr>
      </w:pPr>
      <w:ins w:id="1788" w:author="Chen Heller" w:date="2023-01-04T14:56:00Z">
        <w:r>
          <w:t>P</w:t>
        </w:r>
      </w:ins>
      <w:ins w:id="1789" w:author="Chen Heller" w:date="2023-01-04T14:55:00Z">
        <w:r>
          <w:t xml:space="preserve">reregistered </w:t>
        </w:r>
      </w:ins>
      <w:ins w:id="1790" w:author="Chen Heller" w:date="2023-01-04T14:56:00Z">
        <w:r>
          <w:t xml:space="preserve">at </w:t>
        </w:r>
      </w:ins>
      <w:ins w:id="1791" w:author="Chen Heller" w:date="2023-01-04T14:55:00Z">
        <w:r>
          <w:t>(</w:t>
        </w:r>
        <w:r>
          <w:fldChar w:fldCharType="begin"/>
        </w:r>
        <w:r>
          <w:instrText>HYPERLINK "https://osf.io/8dsvp"</w:instrText>
        </w:r>
        <w:r>
          <w:fldChar w:fldCharType="separate"/>
        </w:r>
        <w:r w:rsidRPr="00E53F62">
          <w:rPr>
            <w:rStyle w:val="Hyperlink"/>
          </w:rPr>
          <w:t>https://osf.io/8dsvp</w:t>
        </w:r>
        <w:r>
          <w:rPr>
            <w:rStyle w:val="Hyperlink"/>
          </w:rPr>
          <w:fldChar w:fldCharType="end"/>
        </w:r>
        <w:r>
          <w:t>)</w:t>
        </w:r>
      </w:ins>
    </w:p>
    <w:p w14:paraId="7D6E2859" w14:textId="3A20B95A" w:rsidR="00D802FC" w:rsidRPr="00034D4B" w:rsidRDefault="00D802FC">
      <w:pPr>
        <w:rPr>
          <w:ins w:id="1792" w:author="Chen Heller" w:date="2023-01-02T16:22:00Z"/>
          <w:lang w:eastAsia="ja-JP" w:bidi="ar-SA"/>
          <w:rPrChange w:id="1793" w:author="Chen Heller" w:date="2023-01-02T16:27:00Z">
            <w:rPr>
              <w:ins w:id="1794" w:author="Chen Heller" w:date="2023-01-02T16:22:00Z"/>
            </w:rPr>
          </w:rPrChange>
        </w:rPr>
        <w:pPrChange w:id="1795" w:author="Chen Heller" w:date="2023-01-02T16:27:00Z">
          <w:pPr>
            <w:numPr>
              <w:numId w:val="21"/>
            </w:numPr>
            <w:tabs>
              <w:tab w:val="num" w:pos="720"/>
            </w:tabs>
            <w:ind w:left="720" w:hanging="360"/>
          </w:pPr>
        </w:pPrChange>
      </w:pPr>
    </w:p>
    <w:p w14:paraId="1DEEA6AC" w14:textId="77777777" w:rsidR="00B82B6C" w:rsidRDefault="00B82B6C" w:rsidP="001617E7"/>
    <w:p w14:paraId="47A82634" w14:textId="6AEF72D7" w:rsidR="004933F1" w:rsidRDefault="004933F1">
      <w:pPr>
        <w:jc w:val="left"/>
      </w:pPr>
      <w:r>
        <w:br w:type="page"/>
      </w:r>
    </w:p>
    <w:p w14:paraId="12DA2B37" w14:textId="3697BBD0" w:rsidR="00BB4D09" w:rsidRDefault="005B74BC" w:rsidP="005B74BC">
      <w:pPr>
        <w:pStyle w:val="Heading2"/>
      </w:pPr>
      <w:bookmarkStart w:id="1796" w:name="_Toc114485396"/>
      <w:r>
        <w:lastRenderedPageBreak/>
        <w:t>Supplementary materials</w:t>
      </w:r>
      <w:bookmarkEnd w:id="1796"/>
    </w:p>
    <w:p w14:paraId="760CDEBF" w14:textId="77777777" w:rsidR="00C95E59" w:rsidRPr="00C95E59" w:rsidRDefault="00C95E59" w:rsidP="00C95E59">
      <w:pPr>
        <w:rPr>
          <w:lang w:eastAsia="ja-JP" w:bidi="ar-SA"/>
        </w:rPr>
      </w:pPr>
    </w:p>
    <w:p w14:paraId="4224BA5D" w14:textId="4526F783" w:rsidR="005B74BC" w:rsidRDefault="005B74BC" w:rsidP="00422967">
      <w:pPr>
        <w:keepNext/>
        <w:ind w:firstLine="0"/>
        <w:rPr>
          <w:ins w:id="1797" w:author="Chen Heller" w:date="2023-01-16T12:19:00Z"/>
        </w:rPr>
      </w:pPr>
      <w:del w:id="1798" w:author="Chen Heller" w:date="2023-01-16T11:39:00Z">
        <w:r w:rsidRPr="005B74BC" w:rsidDel="00262ED5">
          <w:rPr>
            <w:noProof/>
            <w:lang w:eastAsia="ja-JP" w:bidi="ar-SA"/>
          </w:rPr>
          <w:lastRenderedPageBreak/>
          <w:drawing>
            <wp:inline distT="0" distB="0" distL="0" distR="0" wp14:anchorId="341BFF39" wp14:editId="5E5893E2">
              <wp:extent cx="5976518" cy="3205039"/>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21354" t="15838" r="11627" b="13012"/>
                      <a:stretch/>
                    </pic:blipFill>
                    <pic:spPr bwMode="auto">
                      <a:xfrm>
                        <a:off x="0" y="0"/>
                        <a:ext cx="5987474" cy="3210914"/>
                      </a:xfrm>
                      <a:prstGeom prst="rect">
                        <a:avLst/>
                      </a:prstGeom>
                      <a:noFill/>
                      <a:ln>
                        <a:noFill/>
                      </a:ln>
                      <a:extLst>
                        <a:ext uri="{53640926-AAD7-44D8-BBD7-CCE9431645EC}">
                          <a14:shadowObscured xmlns:a14="http://schemas.microsoft.com/office/drawing/2010/main"/>
                        </a:ext>
                      </a:extLst>
                    </pic:spPr>
                  </pic:pic>
                </a:graphicData>
              </a:graphic>
            </wp:inline>
          </w:drawing>
        </w:r>
      </w:del>
      <w:commentRangeStart w:id="1799"/>
      <w:ins w:id="1800" w:author="Chen Heller" w:date="2023-01-16T11:39:00Z">
        <w:r w:rsidR="00262ED5" w:rsidRPr="00262ED5">
          <w:rPr>
            <w:noProof/>
          </w:rPr>
          <w:drawing>
            <wp:inline distT="0" distB="0" distL="0" distR="0" wp14:anchorId="67F03F4D" wp14:editId="335FC124">
              <wp:extent cx="5861602" cy="3121094"/>
              <wp:effectExtent l="0" t="0" r="635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21364" t="15486" r="9699" b="11022"/>
                      <a:stretch/>
                    </pic:blipFill>
                    <pic:spPr bwMode="auto">
                      <a:xfrm>
                        <a:off x="0" y="0"/>
                        <a:ext cx="5868031" cy="3124517"/>
                      </a:xfrm>
                      <a:prstGeom prst="rect">
                        <a:avLst/>
                      </a:prstGeom>
                      <a:noFill/>
                      <a:ln>
                        <a:noFill/>
                      </a:ln>
                      <a:extLst>
                        <a:ext uri="{53640926-AAD7-44D8-BBD7-CCE9431645EC}">
                          <a14:shadowObscured xmlns:a14="http://schemas.microsoft.com/office/drawing/2010/main"/>
                        </a:ext>
                      </a:extLst>
                    </pic:spPr>
                  </pic:pic>
                </a:graphicData>
              </a:graphic>
            </wp:inline>
          </w:drawing>
        </w:r>
      </w:ins>
      <w:commentRangeEnd w:id="1799"/>
      <w:ins w:id="1801" w:author="Chen Heller" w:date="2023-01-16T11:40:00Z">
        <w:r w:rsidR="00013CA4">
          <w:rPr>
            <w:rStyle w:val="CommentReference"/>
          </w:rPr>
          <w:commentReference w:id="1799"/>
        </w:r>
      </w:ins>
    </w:p>
    <w:p w14:paraId="02F223B3" w14:textId="4A53D87A" w:rsidR="00A34CE5" w:rsidRDefault="00A34CE5" w:rsidP="00422967">
      <w:pPr>
        <w:keepNext/>
        <w:ind w:firstLine="0"/>
      </w:pPr>
      <w:commentRangeStart w:id="1802"/>
      <w:commentRangeStart w:id="1803"/>
      <w:ins w:id="1804" w:author="Chen Heller" w:date="2023-01-16T12:19:00Z">
        <w:r w:rsidRPr="00A34CE5">
          <w:rPr>
            <w:noProof/>
          </w:rPr>
          <w:lastRenderedPageBreak/>
          <w:drawing>
            <wp:inline distT="0" distB="0" distL="0" distR="0" wp14:anchorId="28326194" wp14:editId="1AAB9F91">
              <wp:extent cx="5943600" cy="30486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3600" cy="3048635"/>
                      </a:xfrm>
                      <a:prstGeom prst="rect">
                        <a:avLst/>
                      </a:prstGeom>
                      <a:noFill/>
                      <a:ln>
                        <a:noFill/>
                      </a:ln>
                    </pic:spPr>
                  </pic:pic>
                </a:graphicData>
              </a:graphic>
            </wp:inline>
          </w:drawing>
        </w:r>
      </w:ins>
      <w:commentRangeEnd w:id="1802"/>
      <w:commentRangeEnd w:id="1803"/>
      <w:ins w:id="1805" w:author="Chen Heller" w:date="2023-01-30T11:58:00Z">
        <w:r w:rsidR="0088708F">
          <w:rPr>
            <w:rStyle w:val="CommentReference"/>
          </w:rPr>
          <w:commentReference w:id="1803"/>
        </w:r>
      </w:ins>
      <w:ins w:id="1806" w:author="Chen Heller" w:date="2023-01-16T12:19:00Z">
        <w:r>
          <w:rPr>
            <w:rStyle w:val="CommentReference"/>
          </w:rPr>
          <w:commentReference w:id="1802"/>
        </w:r>
      </w:ins>
    </w:p>
    <w:p w14:paraId="0F745B8B" w14:textId="0EDC4B2E" w:rsidR="005B74BC" w:rsidRPr="005B74BC" w:rsidRDefault="005B74BC" w:rsidP="00422967">
      <w:pPr>
        <w:pStyle w:val="Caption"/>
        <w:rPr>
          <w:lang w:eastAsia="ja-JP" w:bidi="ar-SA"/>
        </w:rPr>
      </w:pPr>
      <w:bookmarkStart w:id="1807" w:name="_Ref114050197"/>
      <w:r>
        <w:t xml:space="preserve">Supplementary Figure </w:t>
      </w:r>
      <w:fldSimple w:instr=" SEQ Supplementary_Figure \* ARABIC ">
        <w:r w:rsidR="00C56E28">
          <w:rPr>
            <w:noProof/>
          </w:rPr>
          <w:t>1</w:t>
        </w:r>
      </w:fldSimple>
      <w:bookmarkEnd w:id="1807"/>
      <w:r>
        <w:t xml:space="preserve">. </w:t>
      </w:r>
      <w:r w:rsidR="001A7D06">
        <w:t xml:space="preserve">Hierarchy of the tree used in the Tree-BH method to correct for multiple comparisons. </w:t>
      </w:r>
      <w:r w:rsidR="00B15DE6">
        <w:t>Nodes are statistical tests and their corrected p-values appear next to each test's name</w:t>
      </w:r>
      <w:r w:rsidR="00B1053B">
        <w:t xml:space="preserve">. </w:t>
      </w:r>
      <w:r w:rsidR="00C34670">
        <w:t>Significant s</w:t>
      </w:r>
      <w:r w:rsidR="00B1053B">
        <w:t>tatistical</w:t>
      </w:r>
      <w:r w:rsidR="00F45888">
        <w:t xml:space="preserve"> tests </w:t>
      </w:r>
      <w:r w:rsidR="00C34670">
        <w:t xml:space="preserve">that passed </w:t>
      </w:r>
      <w:r w:rsidR="00F45888">
        <w:t>the adjusted alpha are marked in red.</w:t>
      </w:r>
    </w:p>
    <w:p w14:paraId="1FDF686C" w14:textId="698A783E" w:rsidR="00E72C5B" w:rsidRDefault="00C91145" w:rsidP="00422967">
      <w:pPr>
        <w:keepNext/>
        <w:ind w:firstLine="0"/>
        <w:jc w:val="left"/>
      </w:pPr>
      <w:r w:rsidRPr="00C91145">
        <w:rPr>
          <w:noProof/>
        </w:rPr>
        <w:lastRenderedPageBreak/>
        <w:drawing>
          <wp:inline distT="0" distB="0" distL="0" distR="0" wp14:anchorId="0033C475" wp14:editId="5B7D44A5">
            <wp:extent cx="5943600" cy="53149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5314950"/>
                    </a:xfrm>
                    <a:prstGeom prst="rect">
                      <a:avLst/>
                    </a:prstGeom>
                  </pic:spPr>
                </pic:pic>
              </a:graphicData>
            </a:graphic>
          </wp:inline>
        </w:drawing>
      </w:r>
    </w:p>
    <w:p w14:paraId="58B5B68C" w14:textId="3EB813E2" w:rsidR="00E72C5B" w:rsidRDefault="00E72C5B" w:rsidP="00E72C5B">
      <w:pPr>
        <w:pStyle w:val="Caption"/>
        <w:jc w:val="left"/>
      </w:pPr>
      <w:bookmarkStart w:id="1808" w:name="_Ref114128122"/>
      <w:r>
        <w:t xml:space="preserve">Supplementary Figure </w:t>
      </w:r>
      <w:fldSimple w:instr=" SEQ Supplementary_Figure \* ARABIC ">
        <w:r w:rsidR="00C56E28">
          <w:rPr>
            <w:noProof/>
          </w:rPr>
          <w:t>2</w:t>
        </w:r>
      </w:fldSimple>
      <w:bookmarkEnd w:id="1808"/>
      <w:r>
        <w:t xml:space="preserve">. QQ-plots </w:t>
      </w:r>
      <w:r w:rsidR="003F57FF">
        <w:t>for the</w:t>
      </w:r>
      <w:r>
        <w:t xml:space="preserve"> dependent variables that violated the normality assumption. (a-b) Experiment 1. </w:t>
      </w:r>
      <w:r w:rsidR="00C97A3C">
        <w:t>(c-</w:t>
      </w:r>
      <w:r w:rsidR="00C91145">
        <w:t>f</w:t>
      </w:r>
      <w:r w:rsidR="00C97A3C">
        <w:t>) Experiment 2. (</w:t>
      </w:r>
      <w:r w:rsidR="00C91145">
        <w:t>g</w:t>
      </w:r>
      <w:r w:rsidR="00C97A3C">
        <w:t>-</w:t>
      </w:r>
      <w:r w:rsidR="00C91145">
        <w:t>i</w:t>
      </w:r>
      <w:r w:rsidR="00C97A3C">
        <w:t>) Experiment 4.</w:t>
      </w:r>
    </w:p>
    <w:p w14:paraId="7BE3C7B6" w14:textId="69BCA161" w:rsidR="00A36939" w:rsidRPr="00A36939" w:rsidRDefault="00A36939" w:rsidP="00A36939">
      <w:pPr>
        <w:ind w:firstLine="0"/>
      </w:pPr>
    </w:p>
    <w:p w14:paraId="74CBF26A" w14:textId="77777777" w:rsidR="00C95E59" w:rsidRDefault="00C95E59">
      <w:pPr>
        <w:jc w:val="left"/>
        <w:rPr>
          <w:i/>
          <w:iCs/>
          <w:color w:val="44546A" w:themeColor="text2"/>
          <w:sz w:val="22"/>
          <w:szCs w:val="18"/>
        </w:rPr>
      </w:pPr>
      <w:bookmarkStart w:id="1809" w:name="_Ref114130120"/>
      <w:r>
        <w:br w:type="page"/>
      </w:r>
    </w:p>
    <w:p w14:paraId="285CC3E1" w14:textId="6CA4325F" w:rsidR="00B322A4" w:rsidRDefault="00B322A4" w:rsidP="00422967">
      <w:pPr>
        <w:pStyle w:val="Caption"/>
        <w:keepNext/>
      </w:pPr>
      <w:bookmarkStart w:id="1810" w:name="_Ref114472701"/>
      <w:r>
        <w:lastRenderedPageBreak/>
        <w:t xml:space="preserve">Supplementary Table </w:t>
      </w:r>
      <w:fldSimple w:instr=" SEQ Supplementary_Table \* ARABIC ">
        <w:r w:rsidR="00C56E28">
          <w:rPr>
            <w:noProof/>
          </w:rPr>
          <w:t>1</w:t>
        </w:r>
      </w:fldSimple>
      <w:bookmarkEnd w:id="1809"/>
      <w:bookmarkEnd w:id="1810"/>
      <w:r>
        <w:t xml:space="preserve">. </w:t>
      </w:r>
      <w:r w:rsidR="00143868">
        <w:t>Comparison of the n</w:t>
      </w:r>
      <w:r>
        <w:t xml:space="preserve">umber </w:t>
      </w:r>
      <w:r w:rsidR="00E31D49">
        <w:t>of excluded</w:t>
      </w:r>
      <w:r w:rsidR="00143868">
        <w:t xml:space="preserve"> trials</w:t>
      </w:r>
      <w:r w:rsidR="00E31D49">
        <w:t xml:space="preserve"> </w:t>
      </w:r>
      <w:r w:rsidR="00143868">
        <w:t xml:space="preserve">between </w:t>
      </w:r>
      <w:r w:rsidR="00E31D49">
        <w:t>Experiment 3</w:t>
      </w:r>
      <w:r w:rsidR="00143868">
        <w:t xml:space="preserve"> and Experiment 2</w:t>
      </w:r>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BB064F" w14:paraId="31534E1D" w14:textId="77777777" w:rsidTr="00422967">
        <w:trPr>
          <w:trHeight w:val="510"/>
        </w:trPr>
        <w:tc>
          <w:tcPr>
            <w:tcW w:w="2126" w:type="dxa"/>
            <w:tcBorders>
              <w:top w:val="single" w:sz="12" w:space="0" w:color="auto"/>
            </w:tcBorders>
          </w:tcPr>
          <w:p w14:paraId="4FD74E0E" w14:textId="77777777" w:rsidR="00BB064F" w:rsidRDefault="00BB064F" w:rsidP="00F64F57">
            <w:pPr>
              <w:ind w:firstLine="0"/>
            </w:pPr>
          </w:p>
        </w:tc>
        <w:tc>
          <w:tcPr>
            <w:tcW w:w="1701" w:type="dxa"/>
            <w:tcBorders>
              <w:top w:val="single" w:sz="12" w:space="0" w:color="auto"/>
              <w:bottom w:val="single" w:sz="12" w:space="0" w:color="auto"/>
            </w:tcBorders>
          </w:tcPr>
          <w:p w14:paraId="11DA4170" w14:textId="47E760D4" w:rsidR="00BB064F" w:rsidRPr="00EA2CED" w:rsidRDefault="00BB064F" w:rsidP="00F64F57">
            <w:pPr>
              <w:ind w:firstLine="0"/>
              <w:jc w:val="center"/>
              <w:rPr>
                <w:b/>
                <w:bCs/>
              </w:rPr>
            </w:pPr>
            <w:r>
              <w:rPr>
                <w:b/>
                <w:bCs/>
              </w:rPr>
              <w:t>Experiment 2</w:t>
            </w:r>
          </w:p>
        </w:tc>
        <w:tc>
          <w:tcPr>
            <w:tcW w:w="1701" w:type="dxa"/>
            <w:tcBorders>
              <w:top w:val="single" w:sz="12" w:space="0" w:color="auto"/>
              <w:bottom w:val="single" w:sz="12" w:space="0" w:color="auto"/>
            </w:tcBorders>
          </w:tcPr>
          <w:p w14:paraId="7D0D21B4" w14:textId="38DA55A2" w:rsidR="00BB064F" w:rsidRPr="00EA2CED" w:rsidRDefault="00BB064F" w:rsidP="00422967">
            <w:pPr>
              <w:ind w:firstLine="0"/>
              <w:jc w:val="center"/>
              <w:rPr>
                <w:b/>
                <w:bCs/>
              </w:rPr>
            </w:pPr>
            <w:r>
              <w:rPr>
                <w:b/>
                <w:bCs/>
              </w:rPr>
              <w:t>Experiment 3</w:t>
            </w:r>
          </w:p>
        </w:tc>
        <w:tc>
          <w:tcPr>
            <w:tcW w:w="709" w:type="dxa"/>
            <w:tcBorders>
              <w:top w:val="single" w:sz="12" w:space="0" w:color="auto"/>
            </w:tcBorders>
          </w:tcPr>
          <w:p w14:paraId="7BD2E32F" w14:textId="77777777" w:rsidR="00BB064F" w:rsidRPr="00EA2CED" w:rsidRDefault="00BB064F" w:rsidP="00F64F57">
            <w:pPr>
              <w:ind w:firstLine="0"/>
              <w:jc w:val="center"/>
              <w:rPr>
                <w:b/>
                <w:bCs/>
              </w:rPr>
            </w:pPr>
          </w:p>
        </w:tc>
        <w:tc>
          <w:tcPr>
            <w:tcW w:w="992" w:type="dxa"/>
            <w:tcBorders>
              <w:top w:val="single" w:sz="12" w:space="0" w:color="auto"/>
            </w:tcBorders>
          </w:tcPr>
          <w:p w14:paraId="64627862" w14:textId="77777777" w:rsidR="00BB064F" w:rsidRPr="00EA2CED" w:rsidRDefault="00BB064F" w:rsidP="00F64F57">
            <w:pPr>
              <w:ind w:firstLine="0"/>
              <w:jc w:val="center"/>
              <w:rPr>
                <w:b/>
                <w:bCs/>
              </w:rPr>
            </w:pPr>
          </w:p>
        </w:tc>
        <w:tc>
          <w:tcPr>
            <w:tcW w:w="1702" w:type="dxa"/>
            <w:tcBorders>
              <w:top w:val="single" w:sz="12" w:space="0" w:color="auto"/>
            </w:tcBorders>
          </w:tcPr>
          <w:p w14:paraId="30B1409D" w14:textId="77777777" w:rsidR="00BB064F" w:rsidRDefault="00BB064F" w:rsidP="00F64F57">
            <w:pPr>
              <w:ind w:firstLine="0"/>
            </w:pPr>
          </w:p>
        </w:tc>
      </w:tr>
      <w:tr w:rsidR="00BB064F" w14:paraId="4B171FAA" w14:textId="77777777" w:rsidTr="00422967">
        <w:trPr>
          <w:trHeight w:val="254"/>
        </w:trPr>
        <w:tc>
          <w:tcPr>
            <w:tcW w:w="2126" w:type="dxa"/>
            <w:tcBorders>
              <w:bottom w:val="single" w:sz="12" w:space="0" w:color="auto"/>
            </w:tcBorders>
          </w:tcPr>
          <w:p w14:paraId="69630C74" w14:textId="77777777" w:rsidR="00BB064F" w:rsidRPr="00EA2CED" w:rsidRDefault="00BB064F" w:rsidP="00F64F57">
            <w:pPr>
              <w:ind w:firstLine="0"/>
              <w:rPr>
                <w:b/>
                <w:bCs/>
              </w:rPr>
            </w:pPr>
          </w:p>
        </w:tc>
        <w:tc>
          <w:tcPr>
            <w:tcW w:w="1701" w:type="dxa"/>
            <w:tcBorders>
              <w:top w:val="single" w:sz="12" w:space="0" w:color="auto"/>
              <w:bottom w:val="single" w:sz="12" w:space="0" w:color="auto"/>
            </w:tcBorders>
          </w:tcPr>
          <w:p w14:paraId="17E19FB3" w14:textId="77777777" w:rsidR="00BB064F" w:rsidRPr="00EA2CED" w:rsidRDefault="00BB064F" w:rsidP="00F64F57">
            <w:pPr>
              <w:ind w:firstLine="0"/>
              <w:rPr>
                <w:b/>
                <w:bCs/>
              </w:rPr>
            </w:pPr>
            <w:r>
              <w:rPr>
                <w:b/>
                <w:bCs/>
              </w:rPr>
              <w:t>M (SD)</w:t>
            </w:r>
          </w:p>
        </w:tc>
        <w:tc>
          <w:tcPr>
            <w:tcW w:w="1701" w:type="dxa"/>
            <w:tcBorders>
              <w:top w:val="single" w:sz="12" w:space="0" w:color="auto"/>
              <w:bottom w:val="single" w:sz="12" w:space="0" w:color="auto"/>
            </w:tcBorders>
          </w:tcPr>
          <w:p w14:paraId="45B85C89" w14:textId="77777777" w:rsidR="00BB064F" w:rsidRPr="00EA2CED" w:rsidRDefault="00BB064F" w:rsidP="00F64F57">
            <w:pPr>
              <w:ind w:firstLine="0"/>
              <w:rPr>
                <w:b/>
                <w:bCs/>
              </w:rPr>
            </w:pPr>
            <w:r>
              <w:rPr>
                <w:b/>
                <w:bCs/>
              </w:rPr>
              <w:t>M (SD)</w:t>
            </w:r>
          </w:p>
        </w:tc>
        <w:tc>
          <w:tcPr>
            <w:tcW w:w="709" w:type="dxa"/>
            <w:tcBorders>
              <w:bottom w:val="single" w:sz="12" w:space="0" w:color="auto"/>
            </w:tcBorders>
          </w:tcPr>
          <w:p w14:paraId="4CC2CAB0" w14:textId="10FF068F" w:rsidR="00BB064F" w:rsidRPr="00EA2CED" w:rsidRDefault="00BB064F" w:rsidP="00F64F57">
            <w:pPr>
              <w:ind w:firstLine="0"/>
              <w:rPr>
                <w:b/>
                <w:bCs/>
              </w:rPr>
            </w:pPr>
            <w:r>
              <w:rPr>
                <w:b/>
                <w:bCs/>
              </w:rPr>
              <w:t>t(14)</w:t>
            </w:r>
          </w:p>
        </w:tc>
        <w:tc>
          <w:tcPr>
            <w:tcW w:w="992" w:type="dxa"/>
            <w:tcBorders>
              <w:bottom w:val="single" w:sz="12" w:space="0" w:color="auto"/>
            </w:tcBorders>
          </w:tcPr>
          <w:p w14:paraId="67E69063" w14:textId="77777777" w:rsidR="00BB064F" w:rsidRPr="00EA2CED" w:rsidRDefault="00BB064F" w:rsidP="00F64F57">
            <w:pPr>
              <w:ind w:firstLine="0"/>
              <w:rPr>
                <w:b/>
                <w:bCs/>
              </w:rPr>
            </w:pPr>
            <w:r>
              <w:rPr>
                <w:b/>
                <w:bCs/>
              </w:rPr>
              <w:t>p</w:t>
            </w:r>
          </w:p>
        </w:tc>
        <w:tc>
          <w:tcPr>
            <w:tcW w:w="1702" w:type="dxa"/>
            <w:tcBorders>
              <w:bottom w:val="single" w:sz="12" w:space="0" w:color="auto"/>
            </w:tcBorders>
          </w:tcPr>
          <w:p w14:paraId="133E06A0" w14:textId="77777777" w:rsidR="00BB064F" w:rsidRPr="00EA2CED" w:rsidRDefault="00BB064F" w:rsidP="00F64F57">
            <w:pPr>
              <w:ind w:firstLine="0"/>
              <w:rPr>
                <w:b/>
                <w:bCs/>
              </w:rPr>
            </w:pPr>
            <w:r>
              <w:rPr>
                <w:b/>
                <w:bCs/>
              </w:rPr>
              <w:t>CI</w:t>
            </w:r>
          </w:p>
        </w:tc>
      </w:tr>
      <w:tr w:rsidR="00BB064F" w14:paraId="006E9896" w14:textId="77777777" w:rsidTr="00422967">
        <w:trPr>
          <w:trHeight w:val="490"/>
        </w:trPr>
        <w:tc>
          <w:tcPr>
            <w:tcW w:w="2126" w:type="dxa"/>
          </w:tcPr>
          <w:p w14:paraId="3B1EB16B" w14:textId="2A58802F" w:rsidR="00BB064F" w:rsidRPr="00EA2CED" w:rsidRDefault="00BB064F" w:rsidP="00F64F57">
            <w:pPr>
              <w:ind w:firstLine="0"/>
              <w:rPr>
                <w:b/>
                <w:bCs/>
              </w:rPr>
            </w:pPr>
            <w:r>
              <w:rPr>
                <w:b/>
                <w:bCs/>
              </w:rPr>
              <w:t>Short trajectories</w:t>
            </w:r>
          </w:p>
        </w:tc>
        <w:tc>
          <w:tcPr>
            <w:tcW w:w="1701" w:type="dxa"/>
          </w:tcPr>
          <w:p w14:paraId="2389334F" w14:textId="3C6B677B" w:rsidR="00BB064F" w:rsidRDefault="00BB064F" w:rsidP="00F64F57">
            <w:pPr>
              <w:ind w:firstLine="0"/>
            </w:pPr>
            <w:r>
              <w:t>14.55 (17.59)</w:t>
            </w:r>
          </w:p>
        </w:tc>
        <w:tc>
          <w:tcPr>
            <w:tcW w:w="1701" w:type="dxa"/>
          </w:tcPr>
          <w:p w14:paraId="61822494" w14:textId="2B1C93F8" w:rsidR="00BB064F" w:rsidRDefault="00BB064F" w:rsidP="00F64F57">
            <w:pPr>
              <w:ind w:firstLine="0"/>
            </w:pPr>
            <w:r>
              <w:t>70.28 (42.75)</w:t>
            </w:r>
          </w:p>
        </w:tc>
        <w:tc>
          <w:tcPr>
            <w:tcW w:w="709" w:type="dxa"/>
          </w:tcPr>
          <w:p w14:paraId="58C23B86" w14:textId="2B42C744" w:rsidR="00BB064F" w:rsidRDefault="00BB064F" w:rsidP="00F64F57">
            <w:pPr>
              <w:ind w:firstLine="0"/>
            </w:pPr>
            <w:r>
              <w:t>3.56</w:t>
            </w:r>
          </w:p>
        </w:tc>
        <w:tc>
          <w:tcPr>
            <w:tcW w:w="992" w:type="dxa"/>
          </w:tcPr>
          <w:p w14:paraId="2E7263E4" w14:textId="010EE2DE" w:rsidR="00BB064F" w:rsidRDefault="00BB064F" w:rsidP="00F64F57">
            <w:pPr>
              <w:ind w:firstLine="0"/>
            </w:pPr>
            <w:r>
              <w:t>0.003</w:t>
            </w:r>
            <w:r w:rsidR="000B6BF5">
              <w:t>*</w:t>
            </w:r>
          </w:p>
        </w:tc>
        <w:tc>
          <w:tcPr>
            <w:tcW w:w="1702" w:type="dxa"/>
          </w:tcPr>
          <w:p w14:paraId="756EDDFE" w14:textId="05AA7070" w:rsidR="00BB064F" w:rsidRDefault="00BB064F" w:rsidP="00F64F57">
            <w:pPr>
              <w:ind w:firstLine="0"/>
            </w:pPr>
            <w:r>
              <w:t>22.23, 89.22</w:t>
            </w:r>
          </w:p>
        </w:tc>
      </w:tr>
      <w:tr w:rsidR="00BB064F" w14:paraId="13F06331" w14:textId="77777777" w:rsidTr="00422967">
        <w:trPr>
          <w:trHeight w:val="490"/>
        </w:trPr>
        <w:tc>
          <w:tcPr>
            <w:tcW w:w="2126" w:type="dxa"/>
          </w:tcPr>
          <w:p w14:paraId="15D13FF7" w14:textId="332FC4CE" w:rsidR="00BB064F" w:rsidRPr="00EA2CED" w:rsidRDefault="00BB064F" w:rsidP="00F64F57">
            <w:pPr>
              <w:ind w:firstLine="0"/>
              <w:rPr>
                <w:b/>
                <w:bCs/>
              </w:rPr>
            </w:pPr>
            <w:r>
              <w:rPr>
                <w:b/>
                <w:bCs/>
              </w:rPr>
              <w:t>Early responses</w:t>
            </w:r>
          </w:p>
        </w:tc>
        <w:tc>
          <w:tcPr>
            <w:tcW w:w="1701" w:type="dxa"/>
          </w:tcPr>
          <w:p w14:paraId="178FB346" w14:textId="48D5CE47" w:rsidR="00BB064F" w:rsidRDefault="00BB064F" w:rsidP="00F64F57">
            <w:pPr>
              <w:ind w:firstLine="0"/>
            </w:pPr>
            <w:r>
              <w:t>36.77 (40.96)</w:t>
            </w:r>
          </w:p>
        </w:tc>
        <w:tc>
          <w:tcPr>
            <w:tcW w:w="1701" w:type="dxa"/>
          </w:tcPr>
          <w:p w14:paraId="7EDD39AA" w14:textId="539C8120" w:rsidR="00BB064F" w:rsidRDefault="00BB064F" w:rsidP="00F64F57">
            <w:pPr>
              <w:ind w:firstLine="0"/>
            </w:pPr>
            <w:r>
              <w:t>68 (65.20)</w:t>
            </w:r>
          </w:p>
        </w:tc>
        <w:tc>
          <w:tcPr>
            <w:tcW w:w="709" w:type="dxa"/>
          </w:tcPr>
          <w:p w14:paraId="07FA1DEB" w14:textId="74201FB2" w:rsidR="00BB064F" w:rsidRDefault="00BB064F" w:rsidP="00F64F57">
            <w:pPr>
              <w:ind w:firstLine="0"/>
            </w:pPr>
            <w:r>
              <w:t>1.17</w:t>
            </w:r>
          </w:p>
        </w:tc>
        <w:tc>
          <w:tcPr>
            <w:tcW w:w="992" w:type="dxa"/>
          </w:tcPr>
          <w:p w14:paraId="215A7280" w14:textId="1057567B" w:rsidR="00BB064F" w:rsidRDefault="00BB064F" w:rsidP="00F64F57">
            <w:pPr>
              <w:ind w:firstLine="0"/>
            </w:pPr>
            <w:r>
              <w:t>0.259</w:t>
            </w:r>
          </w:p>
        </w:tc>
        <w:tc>
          <w:tcPr>
            <w:tcW w:w="1702" w:type="dxa"/>
          </w:tcPr>
          <w:p w14:paraId="25E75FD5" w14:textId="42A9643C" w:rsidR="00BB064F" w:rsidRDefault="00BB064F" w:rsidP="00F64F57">
            <w:pPr>
              <w:ind w:firstLine="0"/>
            </w:pPr>
            <w:r>
              <w:t>-25.77, 88.22</w:t>
            </w:r>
          </w:p>
        </w:tc>
      </w:tr>
      <w:tr w:rsidR="00BB064F" w14:paraId="40FC298F" w14:textId="77777777" w:rsidTr="00422967">
        <w:trPr>
          <w:trHeight w:val="490"/>
        </w:trPr>
        <w:tc>
          <w:tcPr>
            <w:tcW w:w="2126" w:type="dxa"/>
          </w:tcPr>
          <w:p w14:paraId="6A79DC95" w14:textId="5CC149BF" w:rsidR="00BB064F" w:rsidRPr="00EA2CED" w:rsidRDefault="00BB064F" w:rsidP="00F64F57">
            <w:pPr>
              <w:ind w:firstLine="0"/>
              <w:rPr>
                <w:b/>
                <w:bCs/>
              </w:rPr>
            </w:pPr>
            <w:r>
              <w:rPr>
                <w:b/>
                <w:bCs/>
              </w:rPr>
              <w:t>Late responses</w:t>
            </w:r>
          </w:p>
        </w:tc>
        <w:tc>
          <w:tcPr>
            <w:tcW w:w="1701" w:type="dxa"/>
          </w:tcPr>
          <w:p w14:paraId="601025A8" w14:textId="758B0BD6" w:rsidR="00BB064F" w:rsidRDefault="00BB064F" w:rsidP="00F64F57">
            <w:pPr>
              <w:ind w:firstLine="0"/>
            </w:pPr>
            <w:r>
              <w:t>58.88 (21.60)</w:t>
            </w:r>
          </w:p>
        </w:tc>
        <w:tc>
          <w:tcPr>
            <w:tcW w:w="1701" w:type="dxa"/>
          </w:tcPr>
          <w:p w14:paraId="66817C97" w14:textId="0B45565A" w:rsidR="00BB064F" w:rsidRDefault="00BB064F" w:rsidP="00F64F57">
            <w:pPr>
              <w:ind w:firstLine="0"/>
            </w:pPr>
            <w:r>
              <w:t>54.57 (28.37)</w:t>
            </w:r>
          </w:p>
        </w:tc>
        <w:tc>
          <w:tcPr>
            <w:tcW w:w="709" w:type="dxa"/>
          </w:tcPr>
          <w:p w14:paraId="10958F8A" w14:textId="1A400B9D" w:rsidR="00BB064F" w:rsidRDefault="00BB064F" w:rsidP="00F64F57">
            <w:pPr>
              <w:ind w:firstLine="0"/>
            </w:pPr>
            <w:r>
              <w:t>0.34</w:t>
            </w:r>
          </w:p>
        </w:tc>
        <w:tc>
          <w:tcPr>
            <w:tcW w:w="992" w:type="dxa"/>
          </w:tcPr>
          <w:p w14:paraId="54B05D13" w14:textId="01AC4145" w:rsidR="00BB064F" w:rsidRDefault="00BB064F" w:rsidP="00F64F57">
            <w:pPr>
              <w:ind w:firstLine="0"/>
            </w:pPr>
            <w:r>
              <w:t>0.734</w:t>
            </w:r>
          </w:p>
        </w:tc>
        <w:tc>
          <w:tcPr>
            <w:tcW w:w="1702" w:type="dxa"/>
          </w:tcPr>
          <w:p w14:paraId="0CEF87BC" w14:textId="590123B2" w:rsidR="00BB064F" w:rsidRDefault="00BB064F" w:rsidP="00F64F57">
            <w:pPr>
              <w:ind w:firstLine="0"/>
            </w:pPr>
            <w:r>
              <w:t>-31.05, 22.41</w:t>
            </w:r>
          </w:p>
        </w:tc>
      </w:tr>
      <w:tr w:rsidR="00BB064F" w14:paraId="7521C292" w14:textId="77777777" w:rsidTr="00422967">
        <w:trPr>
          <w:trHeight w:val="490"/>
        </w:trPr>
        <w:tc>
          <w:tcPr>
            <w:tcW w:w="2126" w:type="dxa"/>
          </w:tcPr>
          <w:p w14:paraId="55E861DA" w14:textId="5BBD99A0" w:rsidR="00BB064F" w:rsidRPr="00EA2CED" w:rsidRDefault="00BB064F" w:rsidP="00F64F57">
            <w:pPr>
              <w:ind w:firstLine="0"/>
              <w:rPr>
                <w:b/>
                <w:bCs/>
              </w:rPr>
            </w:pPr>
            <w:r>
              <w:rPr>
                <w:b/>
                <w:bCs/>
              </w:rPr>
              <w:t>Slow movements</w:t>
            </w:r>
          </w:p>
        </w:tc>
        <w:tc>
          <w:tcPr>
            <w:tcW w:w="1701" w:type="dxa"/>
          </w:tcPr>
          <w:p w14:paraId="4EFEDCEF" w14:textId="69C8218C" w:rsidR="00BB064F" w:rsidRDefault="00BB064F" w:rsidP="00F64F57">
            <w:pPr>
              <w:ind w:firstLine="0"/>
            </w:pPr>
            <w:r>
              <w:t>9.66 (18.06)</w:t>
            </w:r>
          </w:p>
        </w:tc>
        <w:tc>
          <w:tcPr>
            <w:tcW w:w="1701" w:type="dxa"/>
          </w:tcPr>
          <w:p w14:paraId="226E9684" w14:textId="5B32CFF3" w:rsidR="00BB064F" w:rsidRDefault="00BB064F" w:rsidP="00F64F57">
            <w:pPr>
              <w:ind w:firstLine="0"/>
            </w:pPr>
            <w:r>
              <w:t>0.57 (0.78)</w:t>
            </w:r>
          </w:p>
        </w:tc>
        <w:tc>
          <w:tcPr>
            <w:tcW w:w="709" w:type="dxa"/>
          </w:tcPr>
          <w:p w14:paraId="079109B1" w14:textId="62B1853F" w:rsidR="00BB064F" w:rsidRDefault="00BB064F" w:rsidP="00F64F57">
            <w:pPr>
              <w:ind w:firstLine="0"/>
            </w:pPr>
            <w:r>
              <w:t>1.32</w:t>
            </w:r>
          </w:p>
        </w:tc>
        <w:tc>
          <w:tcPr>
            <w:tcW w:w="992" w:type="dxa"/>
          </w:tcPr>
          <w:p w14:paraId="622D8691" w14:textId="40D28097" w:rsidR="00BB064F" w:rsidRDefault="00BB064F" w:rsidP="00F64F57">
            <w:pPr>
              <w:ind w:firstLine="0"/>
            </w:pPr>
            <w:r>
              <w:t>0.207</w:t>
            </w:r>
          </w:p>
        </w:tc>
        <w:tc>
          <w:tcPr>
            <w:tcW w:w="1702" w:type="dxa"/>
          </w:tcPr>
          <w:p w14:paraId="07905C85" w14:textId="5A1004F0" w:rsidR="00BB064F" w:rsidRDefault="00BB064F" w:rsidP="00F64F57">
            <w:pPr>
              <w:ind w:firstLine="0"/>
            </w:pPr>
            <w:r>
              <w:t>-23.86, 5.67</w:t>
            </w:r>
          </w:p>
        </w:tc>
      </w:tr>
      <w:tr w:rsidR="00BB064F" w14:paraId="4B47A272" w14:textId="77777777" w:rsidTr="00422967">
        <w:trPr>
          <w:trHeight w:val="490"/>
        </w:trPr>
        <w:tc>
          <w:tcPr>
            <w:tcW w:w="2126" w:type="dxa"/>
            <w:tcBorders>
              <w:bottom w:val="single" w:sz="12" w:space="0" w:color="auto"/>
            </w:tcBorders>
          </w:tcPr>
          <w:p w14:paraId="4661A594" w14:textId="621D66AD" w:rsidR="00BB064F" w:rsidRPr="00EA2CED" w:rsidRDefault="00BB064F" w:rsidP="00F64F57">
            <w:pPr>
              <w:ind w:firstLine="0"/>
              <w:rPr>
                <w:b/>
                <w:bCs/>
              </w:rPr>
            </w:pPr>
            <w:r>
              <w:rPr>
                <w:b/>
                <w:bCs/>
              </w:rPr>
              <w:t>Incorrect answers</w:t>
            </w:r>
          </w:p>
        </w:tc>
        <w:tc>
          <w:tcPr>
            <w:tcW w:w="1701" w:type="dxa"/>
            <w:tcBorders>
              <w:bottom w:val="single" w:sz="12" w:space="0" w:color="auto"/>
            </w:tcBorders>
          </w:tcPr>
          <w:p w14:paraId="2B1A099D" w14:textId="4F7F69FF" w:rsidR="00BB064F" w:rsidRDefault="00BB064F" w:rsidP="00F64F57">
            <w:pPr>
              <w:ind w:firstLine="0"/>
            </w:pPr>
            <w:r>
              <w:t>72.11 (21.22)</w:t>
            </w:r>
          </w:p>
        </w:tc>
        <w:tc>
          <w:tcPr>
            <w:tcW w:w="1701" w:type="dxa"/>
            <w:tcBorders>
              <w:bottom w:val="single" w:sz="12" w:space="0" w:color="auto"/>
            </w:tcBorders>
          </w:tcPr>
          <w:p w14:paraId="20EFA6A0" w14:textId="3907CD67" w:rsidR="00BB064F" w:rsidRDefault="00BB064F" w:rsidP="00F64F57">
            <w:pPr>
              <w:ind w:firstLine="0"/>
            </w:pPr>
            <w:r>
              <w:t>49 (29.68)</w:t>
            </w:r>
          </w:p>
        </w:tc>
        <w:tc>
          <w:tcPr>
            <w:tcW w:w="709" w:type="dxa"/>
            <w:tcBorders>
              <w:bottom w:val="single" w:sz="12" w:space="0" w:color="auto"/>
            </w:tcBorders>
          </w:tcPr>
          <w:p w14:paraId="24D812C1" w14:textId="28EE6244" w:rsidR="00BB064F" w:rsidRDefault="00BB064F" w:rsidP="00F64F57">
            <w:pPr>
              <w:ind w:firstLine="0"/>
            </w:pPr>
            <w:r>
              <w:t>1.82</w:t>
            </w:r>
          </w:p>
        </w:tc>
        <w:tc>
          <w:tcPr>
            <w:tcW w:w="992" w:type="dxa"/>
            <w:tcBorders>
              <w:bottom w:val="single" w:sz="12" w:space="0" w:color="auto"/>
            </w:tcBorders>
          </w:tcPr>
          <w:p w14:paraId="10544CA9" w14:textId="2ABEB207" w:rsidR="00BB064F" w:rsidRDefault="00BB064F" w:rsidP="00F64F57">
            <w:pPr>
              <w:ind w:firstLine="0"/>
            </w:pPr>
            <w:r>
              <w:t>0.090</w:t>
            </w:r>
          </w:p>
        </w:tc>
        <w:tc>
          <w:tcPr>
            <w:tcW w:w="1702" w:type="dxa"/>
            <w:tcBorders>
              <w:bottom w:val="single" w:sz="12" w:space="0" w:color="auto"/>
            </w:tcBorders>
          </w:tcPr>
          <w:p w14:paraId="0D0D9B02" w14:textId="53E1CF68" w:rsidR="00BB064F" w:rsidRDefault="00BB064F" w:rsidP="00F64F57">
            <w:pPr>
              <w:ind w:firstLine="0"/>
            </w:pPr>
            <w:r>
              <w:t>-50.34, 4.12</w:t>
            </w:r>
          </w:p>
        </w:tc>
      </w:tr>
      <w:tr w:rsidR="00114D69" w14:paraId="4065AA03" w14:textId="77777777" w:rsidTr="00422967">
        <w:trPr>
          <w:trHeight w:val="490"/>
        </w:trPr>
        <w:tc>
          <w:tcPr>
            <w:tcW w:w="8931" w:type="dxa"/>
            <w:gridSpan w:val="6"/>
            <w:tcBorders>
              <w:top w:val="single" w:sz="12" w:space="0" w:color="auto"/>
            </w:tcBorders>
          </w:tcPr>
          <w:p w14:paraId="26E08F47" w14:textId="33FDABEF" w:rsidR="00114D69" w:rsidRDefault="00114D69" w:rsidP="00F64F57">
            <w:pPr>
              <w:ind w:firstLine="0"/>
              <w:rPr>
                <w:sz w:val="22"/>
                <w:szCs w:val="22"/>
              </w:rPr>
            </w:pPr>
            <w:r w:rsidRPr="00F64F57">
              <w:rPr>
                <w:i/>
                <w:iCs/>
                <w:sz w:val="22"/>
                <w:szCs w:val="22"/>
              </w:rPr>
              <w:t xml:space="preserve">Note. </w:t>
            </w:r>
            <w:r w:rsidRPr="00F64F57">
              <w:rPr>
                <w:sz w:val="22"/>
                <w:szCs w:val="22"/>
              </w:rPr>
              <w:t>t</w:t>
            </w:r>
            <w:r>
              <w:rPr>
                <w:sz w:val="22"/>
                <w:szCs w:val="22"/>
              </w:rPr>
              <w:t>(df)</w:t>
            </w:r>
            <w:r w:rsidRPr="00F64F57">
              <w:rPr>
                <w:sz w:val="22"/>
                <w:szCs w:val="22"/>
              </w:rPr>
              <w:t xml:space="preserve"> = t-test score, degrees of freedom are in parenthesis; p = </w:t>
            </w:r>
            <w:r>
              <w:rPr>
                <w:sz w:val="22"/>
                <w:szCs w:val="22"/>
              </w:rPr>
              <w:t xml:space="preserve">p-value; </w:t>
            </w:r>
            <w:r w:rsidRPr="00F64F57">
              <w:rPr>
                <w:sz w:val="22"/>
                <w:szCs w:val="22"/>
              </w:rPr>
              <w:t>CI = 95% confidence interval</w:t>
            </w:r>
            <w:r>
              <w:rPr>
                <w:sz w:val="22"/>
                <w:szCs w:val="22"/>
              </w:rPr>
              <w:t>s</w:t>
            </w:r>
            <w:r w:rsidR="00E41E7B">
              <w:rPr>
                <w:sz w:val="22"/>
                <w:szCs w:val="22"/>
              </w:rPr>
              <w:t>.</w:t>
            </w:r>
          </w:p>
          <w:p w14:paraId="162FBCAB" w14:textId="43752274" w:rsidR="00127577" w:rsidRDefault="00127577" w:rsidP="00F64F57">
            <w:pPr>
              <w:ind w:firstLine="0"/>
            </w:pPr>
            <w:r>
              <w:t xml:space="preserve">* </w:t>
            </w:r>
            <w:r w:rsidR="000B6BF5">
              <w:t xml:space="preserve">p </w:t>
            </w:r>
            <w:r>
              <w:t>&lt; 0.05</w:t>
            </w:r>
            <w:r w:rsidR="00676400">
              <w:t>.</w:t>
            </w:r>
          </w:p>
        </w:tc>
      </w:tr>
    </w:tbl>
    <w:p w14:paraId="0C243F2D" w14:textId="77777777" w:rsidR="00D2286A" w:rsidRDefault="00D2286A" w:rsidP="005E08B6">
      <w:pPr>
        <w:ind w:firstLine="0"/>
        <w:jc w:val="left"/>
      </w:pPr>
    </w:p>
    <w:p w14:paraId="163DB15D" w14:textId="7E0873CD" w:rsidR="00D31803" w:rsidRDefault="00D31803" w:rsidP="00422967">
      <w:pPr>
        <w:pStyle w:val="Caption"/>
        <w:keepNext/>
      </w:pPr>
      <w:bookmarkStart w:id="1811" w:name="_Ref114130105"/>
      <w:r>
        <w:t xml:space="preserve">Supplementary Table </w:t>
      </w:r>
      <w:fldSimple w:instr=" SEQ Supplementary_Table \* ARABIC ">
        <w:r w:rsidR="00C56E28">
          <w:rPr>
            <w:noProof/>
          </w:rPr>
          <w:t>2</w:t>
        </w:r>
      </w:fldSimple>
      <w:bookmarkEnd w:id="1811"/>
      <w:r>
        <w:t xml:space="preserve">. </w:t>
      </w:r>
      <w:r w:rsidR="00143868">
        <w:t>Comparison of the number of excluded trials in Experiment 4 between the reaching session and the keyboard session</w:t>
      </w:r>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0A428B" w14:paraId="152B21CD" w14:textId="77777777" w:rsidTr="00F64F57">
        <w:trPr>
          <w:trHeight w:val="510"/>
        </w:trPr>
        <w:tc>
          <w:tcPr>
            <w:tcW w:w="2126" w:type="dxa"/>
            <w:tcBorders>
              <w:top w:val="single" w:sz="12" w:space="0" w:color="auto"/>
            </w:tcBorders>
          </w:tcPr>
          <w:p w14:paraId="45F78E79" w14:textId="77777777" w:rsidR="000A428B" w:rsidRDefault="000A428B" w:rsidP="00F64F57">
            <w:pPr>
              <w:ind w:firstLine="0"/>
            </w:pPr>
          </w:p>
        </w:tc>
        <w:tc>
          <w:tcPr>
            <w:tcW w:w="1701" w:type="dxa"/>
            <w:tcBorders>
              <w:top w:val="single" w:sz="12" w:space="0" w:color="auto"/>
              <w:bottom w:val="single" w:sz="12" w:space="0" w:color="auto"/>
            </w:tcBorders>
          </w:tcPr>
          <w:p w14:paraId="4521910C" w14:textId="7A805E76" w:rsidR="000A428B" w:rsidRPr="00EA2CED" w:rsidRDefault="000A428B" w:rsidP="000A428B">
            <w:pPr>
              <w:ind w:firstLine="0"/>
              <w:jc w:val="center"/>
              <w:rPr>
                <w:b/>
                <w:bCs/>
              </w:rPr>
            </w:pPr>
            <w:r>
              <w:rPr>
                <w:b/>
                <w:bCs/>
              </w:rPr>
              <w:t>Reaching</w:t>
            </w:r>
          </w:p>
        </w:tc>
        <w:tc>
          <w:tcPr>
            <w:tcW w:w="1701" w:type="dxa"/>
            <w:tcBorders>
              <w:top w:val="single" w:sz="12" w:space="0" w:color="auto"/>
              <w:bottom w:val="single" w:sz="12" w:space="0" w:color="auto"/>
            </w:tcBorders>
          </w:tcPr>
          <w:p w14:paraId="33C65213" w14:textId="7C24B1A7" w:rsidR="000A428B" w:rsidRPr="00EA2CED" w:rsidRDefault="000A428B" w:rsidP="00422967">
            <w:pPr>
              <w:ind w:firstLine="0"/>
              <w:jc w:val="center"/>
              <w:rPr>
                <w:b/>
                <w:bCs/>
              </w:rPr>
            </w:pPr>
            <w:r>
              <w:rPr>
                <w:b/>
                <w:bCs/>
              </w:rPr>
              <w:t>Keyboard</w:t>
            </w:r>
          </w:p>
        </w:tc>
        <w:tc>
          <w:tcPr>
            <w:tcW w:w="709" w:type="dxa"/>
            <w:tcBorders>
              <w:top w:val="single" w:sz="12" w:space="0" w:color="auto"/>
            </w:tcBorders>
          </w:tcPr>
          <w:p w14:paraId="5A477F23" w14:textId="77777777" w:rsidR="000A428B" w:rsidRPr="00EA2CED" w:rsidRDefault="000A428B" w:rsidP="00F64F57">
            <w:pPr>
              <w:ind w:firstLine="0"/>
              <w:jc w:val="center"/>
              <w:rPr>
                <w:b/>
                <w:bCs/>
              </w:rPr>
            </w:pPr>
          </w:p>
        </w:tc>
        <w:tc>
          <w:tcPr>
            <w:tcW w:w="992" w:type="dxa"/>
            <w:tcBorders>
              <w:top w:val="single" w:sz="12" w:space="0" w:color="auto"/>
            </w:tcBorders>
          </w:tcPr>
          <w:p w14:paraId="03E55290" w14:textId="77777777" w:rsidR="000A428B" w:rsidRPr="00EA2CED" w:rsidRDefault="000A428B" w:rsidP="00F64F57">
            <w:pPr>
              <w:ind w:firstLine="0"/>
              <w:jc w:val="center"/>
              <w:rPr>
                <w:b/>
                <w:bCs/>
              </w:rPr>
            </w:pPr>
          </w:p>
        </w:tc>
        <w:tc>
          <w:tcPr>
            <w:tcW w:w="1702" w:type="dxa"/>
            <w:tcBorders>
              <w:top w:val="single" w:sz="12" w:space="0" w:color="auto"/>
            </w:tcBorders>
          </w:tcPr>
          <w:p w14:paraId="0F9D008F" w14:textId="77777777" w:rsidR="000A428B" w:rsidRDefault="000A428B" w:rsidP="00F64F57">
            <w:pPr>
              <w:ind w:firstLine="0"/>
            </w:pPr>
          </w:p>
        </w:tc>
      </w:tr>
      <w:tr w:rsidR="000A428B" w14:paraId="0898FD5A" w14:textId="77777777" w:rsidTr="00F64F57">
        <w:trPr>
          <w:trHeight w:val="254"/>
        </w:trPr>
        <w:tc>
          <w:tcPr>
            <w:tcW w:w="2126" w:type="dxa"/>
            <w:tcBorders>
              <w:bottom w:val="single" w:sz="12" w:space="0" w:color="auto"/>
            </w:tcBorders>
          </w:tcPr>
          <w:p w14:paraId="32BC83A0" w14:textId="77777777" w:rsidR="000A428B" w:rsidRPr="00EA2CED" w:rsidRDefault="000A428B" w:rsidP="00F64F57">
            <w:pPr>
              <w:ind w:firstLine="0"/>
              <w:rPr>
                <w:b/>
                <w:bCs/>
              </w:rPr>
            </w:pPr>
          </w:p>
        </w:tc>
        <w:tc>
          <w:tcPr>
            <w:tcW w:w="1701" w:type="dxa"/>
            <w:tcBorders>
              <w:top w:val="single" w:sz="12" w:space="0" w:color="auto"/>
              <w:bottom w:val="single" w:sz="12" w:space="0" w:color="auto"/>
            </w:tcBorders>
          </w:tcPr>
          <w:p w14:paraId="051255EA" w14:textId="77777777" w:rsidR="000A428B" w:rsidRPr="00EA2CED" w:rsidRDefault="000A428B" w:rsidP="00F64F57">
            <w:pPr>
              <w:ind w:firstLine="0"/>
              <w:rPr>
                <w:b/>
                <w:bCs/>
              </w:rPr>
            </w:pPr>
            <w:r>
              <w:rPr>
                <w:b/>
                <w:bCs/>
              </w:rPr>
              <w:t>M (SD)</w:t>
            </w:r>
          </w:p>
        </w:tc>
        <w:tc>
          <w:tcPr>
            <w:tcW w:w="1701" w:type="dxa"/>
            <w:tcBorders>
              <w:top w:val="single" w:sz="12" w:space="0" w:color="auto"/>
              <w:bottom w:val="single" w:sz="12" w:space="0" w:color="auto"/>
            </w:tcBorders>
          </w:tcPr>
          <w:p w14:paraId="2B769BBF" w14:textId="77777777" w:rsidR="000A428B" w:rsidRPr="00EA2CED" w:rsidRDefault="000A428B" w:rsidP="00F64F57">
            <w:pPr>
              <w:ind w:firstLine="0"/>
              <w:rPr>
                <w:b/>
                <w:bCs/>
              </w:rPr>
            </w:pPr>
            <w:r>
              <w:rPr>
                <w:b/>
                <w:bCs/>
              </w:rPr>
              <w:t>M (SD)</w:t>
            </w:r>
          </w:p>
        </w:tc>
        <w:tc>
          <w:tcPr>
            <w:tcW w:w="709" w:type="dxa"/>
            <w:tcBorders>
              <w:bottom w:val="single" w:sz="12" w:space="0" w:color="auto"/>
            </w:tcBorders>
          </w:tcPr>
          <w:p w14:paraId="0041A889" w14:textId="14017510" w:rsidR="000A428B" w:rsidRPr="00EA2CED" w:rsidRDefault="000A428B" w:rsidP="00F64F57">
            <w:pPr>
              <w:ind w:firstLine="0"/>
              <w:rPr>
                <w:b/>
                <w:bCs/>
              </w:rPr>
            </w:pPr>
            <w:r>
              <w:rPr>
                <w:b/>
                <w:bCs/>
              </w:rPr>
              <w:t>t(</w:t>
            </w:r>
            <w:r w:rsidR="00AB69B6">
              <w:rPr>
                <w:b/>
                <w:bCs/>
              </w:rPr>
              <w:t>29</w:t>
            </w:r>
            <w:r>
              <w:rPr>
                <w:b/>
                <w:bCs/>
              </w:rPr>
              <w:t>)</w:t>
            </w:r>
          </w:p>
        </w:tc>
        <w:tc>
          <w:tcPr>
            <w:tcW w:w="992" w:type="dxa"/>
            <w:tcBorders>
              <w:bottom w:val="single" w:sz="12" w:space="0" w:color="auto"/>
            </w:tcBorders>
          </w:tcPr>
          <w:p w14:paraId="71EB4172" w14:textId="77777777" w:rsidR="000A428B" w:rsidRPr="00EA2CED" w:rsidRDefault="000A428B" w:rsidP="00F64F57">
            <w:pPr>
              <w:ind w:firstLine="0"/>
              <w:rPr>
                <w:b/>
                <w:bCs/>
              </w:rPr>
            </w:pPr>
            <w:r>
              <w:rPr>
                <w:b/>
                <w:bCs/>
              </w:rPr>
              <w:t>p</w:t>
            </w:r>
          </w:p>
        </w:tc>
        <w:tc>
          <w:tcPr>
            <w:tcW w:w="1702" w:type="dxa"/>
            <w:tcBorders>
              <w:bottom w:val="single" w:sz="12" w:space="0" w:color="auto"/>
            </w:tcBorders>
          </w:tcPr>
          <w:p w14:paraId="693A9CA9" w14:textId="77777777" w:rsidR="000A428B" w:rsidRPr="00EA2CED" w:rsidRDefault="000A428B" w:rsidP="00F64F57">
            <w:pPr>
              <w:ind w:firstLine="0"/>
              <w:rPr>
                <w:b/>
                <w:bCs/>
              </w:rPr>
            </w:pPr>
            <w:r>
              <w:rPr>
                <w:b/>
                <w:bCs/>
              </w:rPr>
              <w:t>CI</w:t>
            </w:r>
          </w:p>
        </w:tc>
      </w:tr>
      <w:tr w:rsidR="000A428B" w14:paraId="47E47739" w14:textId="77777777" w:rsidTr="00F64F57">
        <w:trPr>
          <w:trHeight w:val="490"/>
        </w:trPr>
        <w:tc>
          <w:tcPr>
            <w:tcW w:w="2126" w:type="dxa"/>
          </w:tcPr>
          <w:p w14:paraId="45399106" w14:textId="77777777" w:rsidR="000A428B" w:rsidRPr="00EA2CED" w:rsidRDefault="000A428B" w:rsidP="00F64F57">
            <w:pPr>
              <w:ind w:firstLine="0"/>
              <w:rPr>
                <w:b/>
                <w:bCs/>
              </w:rPr>
            </w:pPr>
            <w:r>
              <w:rPr>
                <w:b/>
                <w:bCs/>
              </w:rPr>
              <w:t>Early responses</w:t>
            </w:r>
          </w:p>
        </w:tc>
        <w:tc>
          <w:tcPr>
            <w:tcW w:w="1701" w:type="dxa"/>
          </w:tcPr>
          <w:p w14:paraId="4C7D7303" w14:textId="26B59AA4" w:rsidR="000A428B" w:rsidRDefault="0082355E" w:rsidP="00F64F57">
            <w:pPr>
              <w:ind w:firstLine="0"/>
            </w:pPr>
            <w:r>
              <w:t xml:space="preserve">23.26 </w:t>
            </w:r>
            <w:r w:rsidR="00AB69B6">
              <w:t>(</w:t>
            </w:r>
            <w:r>
              <w:t>19.79</w:t>
            </w:r>
            <w:r w:rsidR="00AB69B6">
              <w:t>)</w:t>
            </w:r>
          </w:p>
        </w:tc>
        <w:tc>
          <w:tcPr>
            <w:tcW w:w="1701" w:type="dxa"/>
          </w:tcPr>
          <w:p w14:paraId="03B22025" w14:textId="5E0FF787" w:rsidR="000A428B" w:rsidRDefault="0082355E" w:rsidP="00F64F57">
            <w:pPr>
              <w:ind w:firstLine="0"/>
            </w:pPr>
            <w:r>
              <w:t xml:space="preserve">0 </w:t>
            </w:r>
            <w:r w:rsidR="00AB69B6">
              <w:t>(</w:t>
            </w:r>
            <w:r>
              <w:t>0</w:t>
            </w:r>
            <w:r w:rsidR="00AB69B6">
              <w:t>)</w:t>
            </w:r>
          </w:p>
        </w:tc>
        <w:tc>
          <w:tcPr>
            <w:tcW w:w="709" w:type="dxa"/>
          </w:tcPr>
          <w:p w14:paraId="6387EE0D" w14:textId="1C4062EB" w:rsidR="000A428B" w:rsidRDefault="0082355E" w:rsidP="00F64F57">
            <w:pPr>
              <w:ind w:firstLine="0"/>
            </w:pPr>
            <w:r>
              <w:t>6.43</w:t>
            </w:r>
          </w:p>
        </w:tc>
        <w:tc>
          <w:tcPr>
            <w:tcW w:w="992" w:type="dxa"/>
          </w:tcPr>
          <w:p w14:paraId="70C454EB" w14:textId="422890E8" w:rsidR="000A428B" w:rsidRDefault="0082355E" w:rsidP="00F64F57">
            <w:pPr>
              <w:ind w:firstLine="0"/>
            </w:pPr>
            <w:r>
              <w:t>&lt;0.001</w:t>
            </w:r>
          </w:p>
        </w:tc>
        <w:tc>
          <w:tcPr>
            <w:tcW w:w="1702" w:type="dxa"/>
          </w:tcPr>
          <w:p w14:paraId="36FAA04D" w14:textId="7AC2C469" w:rsidR="000A428B" w:rsidRDefault="00280401" w:rsidP="00F64F57">
            <w:pPr>
              <w:ind w:firstLine="0"/>
            </w:pPr>
            <w:r>
              <w:t>15.87</w:t>
            </w:r>
            <w:r w:rsidR="00AB69B6">
              <w:t>,</w:t>
            </w:r>
            <w:r>
              <w:t xml:space="preserve"> 30.65</w:t>
            </w:r>
          </w:p>
        </w:tc>
      </w:tr>
      <w:tr w:rsidR="000A428B" w14:paraId="28591C48" w14:textId="77777777" w:rsidTr="00F64F57">
        <w:trPr>
          <w:trHeight w:val="490"/>
        </w:trPr>
        <w:tc>
          <w:tcPr>
            <w:tcW w:w="2126" w:type="dxa"/>
          </w:tcPr>
          <w:p w14:paraId="22BEA9F7" w14:textId="77777777" w:rsidR="000A428B" w:rsidRPr="00EA2CED" w:rsidRDefault="000A428B" w:rsidP="00F64F57">
            <w:pPr>
              <w:ind w:firstLine="0"/>
              <w:rPr>
                <w:b/>
                <w:bCs/>
              </w:rPr>
            </w:pPr>
            <w:r>
              <w:rPr>
                <w:b/>
                <w:bCs/>
              </w:rPr>
              <w:t>Late responses</w:t>
            </w:r>
          </w:p>
        </w:tc>
        <w:tc>
          <w:tcPr>
            <w:tcW w:w="1701" w:type="dxa"/>
          </w:tcPr>
          <w:p w14:paraId="078B1D8F" w14:textId="591BF737" w:rsidR="000A428B" w:rsidRDefault="0082355E" w:rsidP="00F64F57">
            <w:pPr>
              <w:ind w:firstLine="0"/>
            </w:pPr>
            <w:r>
              <w:t xml:space="preserve">32.06 </w:t>
            </w:r>
            <w:r w:rsidR="00AB69B6">
              <w:t>(</w:t>
            </w:r>
            <w:r>
              <w:t>19.24</w:t>
            </w:r>
            <w:r w:rsidR="00AB69B6">
              <w:t>)</w:t>
            </w:r>
          </w:p>
        </w:tc>
        <w:tc>
          <w:tcPr>
            <w:tcW w:w="1701" w:type="dxa"/>
          </w:tcPr>
          <w:p w14:paraId="7EF9AC98" w14:textId="39B4D1A7" w:rsidR="000A428B" w:rsidRDefault="0082355E" w:rsidP="00F64F57">
            <w:pPr>
              <w:ind w:firstLine="0"/>
            </w:pPr>
            <w:r>
              <w:t xml:space="preserve">14.06 </w:t>
            </w:r>
            <w:r w:rsidR="00AB69B6">
              <w:t>(</w:t>
            </w:r>
            <w:r>
              <w:t>10.33</w:t>
            </w:r>
            <w:r w:rsidR="00AB69B6">
              <w:t>)</w:t>
            </w:r>
          </w:p>
        </w:tc>
        <w:tc>
          <w:tcPr>
            <w:tcW w:w="709" w:type="dxa"/>
          </w:tcPr>
          <w:p w14:paraId="4B5F4585" w14:textId="7309352D" w:rsidR="000A428B" w:rsidRDefault="0082355E" w:rsidP="00F64F57">
            <w:pPr>
              <w:ind w:firstLine="0"/>
            </w:pPr>
            <w:r>
              <w:t>4.71</w:t>
            </w:r>
          </w:p>
        </w:tc>
        <w:tc>
          <w:tcPr>
            <w:tcW w:w="992" w:type="dxa"/>
          </w:tcPr>
          <w:p w14:paraId="20FAD45D" w14:textId="65A91456" w:rsidR="000A428B" w:rsidRDefault="0082355E" w:rsidP="00F64F57">
            <w:pPr>
              <w:ind w:firstLine="0"/>
            </w:pPr>
            <w:r>
              <w:t>&lt;0.001</w:t>
            </w:r>
          </w:p>
        </w:tc>
        <w:tc>
          <w:tcPr>
            <w:tcW w:w="1702" w:type="dxa"/>
          </w:tcPr>
          <w:p w14:paraId="51B1AD7B" w14:textId="1EF14AC3" w:rsidR="000A428B" w:rsidRDefault="0082355E" w:rsidP="00F64F57">
            <w:pPr>
              <w:ind w:firstLine="0"/>
            </w:pPr>
            <w:r>
              <w:t>10.19</w:t>
            </w:r>
            <w:r w:rsidR="00AB69B6">
              <w:t>,</w:t>
            </w:r>
            <w:r>
              <w:t xml:space="preserve"> 25.80</w:t>
            </w:r>
          </w:p>
        </w:tc>
      </w:tr>
      <w:tr w:rsidR="000A428B" w14:paraId="383BD2A4" w14:textId="77777777" w:rsidTr="00F64F57">
        <w:trPr>
          <w:trHeight w:val="490"/>
        </w:trPr>
        <w:tc>
          <w:tcPr>
            <w:tcW w:w="2126" w:type="dxa"/>
            <w:tcBorders>
              <w:bottom w:val="single" w:sz="12" w:space="0" w:color="auto"/>
            </w:tcBorders>
          </w:tcPr>
          <w:p w14:paraId="02F756C3" w14:textId="77777777" w:rsidR="000A428B" w:rsidRPr="00EA2CED" w:rsidRDefault="000A428B" w:rsidP="00F64F57">
            <w:pPr>
              <w:ind w:firstLine="0"/>
              <w:rPr>
                <w:b/>
                <w:bCs/>
              </w:rPr>
            </w:pPr>
            <w:r>
              <w:rPr>
                <w:b/>
                <w:bCs/>
              </w:rPr>
              <w:t>Incorrect answers</w:t>
            </w:r>
          </w:p>
        </w:tc>
        <w:tc>
          <w:tcPr>
            <w:tcW w:w="1701" w:type="dxa"/>
            <w:tcBorders>
              <w:bottom w:val="single" w:sz="12" w:space="0" w:color="auto"/>
            </w:tcBorders>
          </w:tcPr>
          <w:p w14:paraId="65C819FB" w14:textId="2D62D06D" w:rsidR="000A428B" w:rsidRDefault="00280401" w:rsidP="00F64F57">
            <w:pPr>
              <w:ind w:firstLine="0"/>
            </w:pPr>
            <w:r>
              <w:t xml:space="preserve">21.90 </w:t>
            </w:r>
            <w:r w:rsidR="00AB69B6">
              <w:t>(</w:t>
            </w:r>
            <w:r>
              <w:t>12.33</w:t>
            </w:r>
            <w:r w:rsidR="00AB69B6">
              <w:t>)</w:t>
            </w:r>
          </w:p>
        </w:tc>
        <w:tc>
          <w:tcPr>
            <w:tcW w:w="1701" w:type="dxa"/>
            <w:tcBorders>
              <w:bottom w:val="single" w:sz="12" w:space="0" w:color="auto"/>
            </w:tcBorders>
          </w:tcPr>
          <w:p w14:paraId="4899934B" w14:textId="15B303F4" w:rsidR="000A428B" w:rsidRDefault="00280401" w:rsidP="00F64F57">
            <w:pPr>
              <w:ind w:firstLine="0"/>
            </w:pPr>
            <w:r>
              <w:t xml:space="preserve">36.13 </w:t>
            </w:r>
            <w:r w:rsidR="00AB69B6">
              <w:t>(</w:t>
            </w:r>
            <w:r>
              <w:t>15.29</w:t>
            </w:r>
            <w:r w:rsidR="00AB69B6">
              <w:t>)</w:t>
            </w:r>
          </w:p>
        </w:tc>
        <w:tc>
          <w:tcPr>
            <w:tcW w:w="709" w:type="dxa"/>
            <w:tcBorders>
              <w:bottom w:val="single" w:sz="12" w:space="0" w:color="auto"/>
            </w:tcBorders>
          </w:tcPr>
          <w:p w14:paraId="46B47E4F" w14:textId="754B9CE4" w:rsidR="000A428B" w:rsidRDefault="00280401" w:rsidP="00F64F57">
            <w:pPr>
              <w:ind w:firstLine="0"/>
            </w:pPr>
            <w:r>
              <w:t>6.31</w:t>
            </w:r>
          </w:p>
        </w:tc>
        <w:tc>
          <w:tcPr>
            <w:tcW w:w="992" w:type="dxa"/>
            <w:tcBorders>
              <w:bottom w:val="single" w:sz="12" w:space="0" w:color="auto"/>
            </w:tcBorders>
          </w:tcPr>
          <w:p w14:paraId="155E8347" w14:textId="1F06C30C" w:rsidR="000A428B" w:rsidRDefault="00280401" w:rsidP="00F64F57">
            <w:pPr>
              <w:ind w:firstLine="0"/>
            </w:pPr>
            <w:r>
              <w:t>&lt;0.001</w:t>
            </w:r>
          </w:p>
        </w:tc>
        <w:tc>
          <w:tcPr>
            <w:tcW w:w="1702" w:type="dxa"/>
            <w:tcBorders>
              <w:bottom w:val="single" w:sz="12" w:space="0" w:color="auto"/>
            </w:tcBorders>
          </w:tcPr>
          <w:p w14:paraId="65DF07D1" w14:textId="33DF6778" w:rsidR="000A428B" w:rsidRDefault="00280401" w:rsidP="00F64F57">
            <w:pPr>
              <w:ind w:firstLine="0"/>
            </w:pPr>
            <w:r>
              <w:t>-18.84</w:t>
            </w:r>
            <w:r w:rsidR="00AB69B6">
              <w:t>,</w:t>
            </w:r>
            <w:r>
              <w:t xml:space="preserve"> -9.62</w:t>
            </w:r>
          </w:p>
        </w:tc>
      </w:tr>
      <w:tr w:rsidR="000A428B" w14:paraId="349178DC" w14:textId="77777777" w:rsidTr="00F64F57">
        <w:trPr>
          <w:trHeight w:val="490"/>
        </w:trPr>
        <w:tc>
          <w:tcPr>
            <w:tcW w:w="8931" w:type="dxa"/>
            <w:gridSpan w:val="6"/>
            <w:tcBorders>
              <w:top w:val="single" w:sz="12" w:space="0" w:color="auto"/>
            </w:tcBorders>
          </w:tcPr>
          <w:p w14:paraId="0133A018" w14:textId="0B85DCF8" w:rsidR="000A428B" w:rsidRDefault="000A428B" w:rsidP="003A5F96">
            <w:pPr>
              <w:ind w:firstLine="0"/>
            </w:pPr>
            <w:r w:rsidRPr="00F64F57">
              <w:rPr>
                <w:i/>
                <w:iCs/>
                <w:sz w:val="22"/>
                <w:szCs w:val="22"/>
              </w:rPr>
              <w:t xml:space="preserve">Note. </w:t>
            </w:r>
            <w:r w:rsidRPr="00F64F57">
              <w:rPr>
                <w:sz w:val="22"/>
                <w:szCs w:val="22"/>
              </w:rPr>
              <w:t>t</w:t>
            </w:r>
            <w:r>
              <w:rPr>
                <w:sz w:val="22"/>
                <w:szCs w:val="22"/>
              </w:rPr>
              <w:t>(df)</w:t>
            </w:r>
            <w:r w:rsidRPr="00F64F57">
              <w:rPr>
                <w:sz w:val="22"/>
                <w:szCs w:val="22"/>
              </w:rPr>
              <w:t xml:space="preserve"> = t-test score, degrees of freedom are in parenthesis; p = </w:t>
            </w:r>
            <w:r>
              <w:rPr>
                <w:sz w:val="22"/>
                <w:szCs w:val="22"/>
              </w:rPr>
              <w:t xml:space="preserve">p-value; </w:t>
            </w:r>
            <w:r w:rsidRPr="00F64F57">
              <w:rPr>
                <w:sz w:val="22"/>
                <w:szCs w:val="22"/>
              </w:rPr>
              <w:t>CI = 95% confidence interval</w:t>
            </w:r>
            <w:r>
              <w:rPr>
                <w:sz w:val="22"/>
                <w:szCs w:val="22"/>
              </w:rPr>
              <w:t>s</w:t>
            </w:r>
            <w:r w:rsidR="00676400">
              <w:rPr>
                <w:sz w:val="22"/>
                <w:szCs w:val="22"/>
              </w:rPr>
              <w:t>.</w:t>
            </w:r>
          </w:p>
        </w:tc>
      </w:tr>
    </w:tbl>
    <w:p w14:paraId="0BE09585" w14:textId="7BFA4001" w:rsidR="005F6361" w:rsidRDefault="005F6361" w:rsidP="005E08B6">
      <w:pPr>
        <w:ind w:firstLine="0"/>
        <w:jc w:val="left"/>
      </w:pPr>
      <w:r>
        <w:br w:type="page"/>
      </w:r>
    </w:p>
    <w:p w14:paraId="20D20597" w14:textId="5F7183C9" w:rsidR="00B00AED" w:rsidRDefault="00BB4D09" w:rsidP="005F6361">
      <w:pPr>
        <w:pStyle w:val="Heading2"/>
      </w:pPr>
      <w:bookmarkStart w:id="1812" w:name="_Toc114485397"/>
      <w:r>
        <w:lastRenderedPageBreak/>
        <w:t>References</w:t>
      </w:r>
      <w:bookmarkEnd w:id="1812"/>
    </w:p>
    <w:p w14:paraId="02760F34" w14:textId="77777777" w:rsidR="008C0D4C" w:rsidRDefault="0003265E" w:rsidP="008C0D4C">
      <w:pPr>
        <w:pStyle w:val="Bibliography"/>
      </w:pPr>
      <w:r>
        <w:rPr>
          <w:lang w:eastAsia="ja-JP" w:bidi="ar-SA"/>
        </w:rPr>
        <w:fldChar w:fldCharType="begin"/>
      </w:r>
      <w:r w:rsidR="00A56B2E">
        <w:rPr>
          <w:lang w:eastAsia="ja-JP" w:bidi="ar-SA"/>
        </w:rPr>
        <w:instrText xml:space="preserve"> ADDIN ZOTERO_BIBL {"uncited":[],"omitted":[],"custom":[]} CSL_BIBLIOGRAPHY </w:instrText>
      </w:r>
      <w:r>
        <w:rPr>
          <w:lang w:eastAsia="ja-JP" w:bidi="ar-SA"/>
        </w:rPr>
        <w:fldChar w:fldCharType="separate"/>
      </w:r>
      <w:r w:rsidR="008C0D4C">
        <w:t xml:space="preserve">Abrams, R. L., Klinger, M. R., &amp; Greenwald, A. G. (2002). Subliminal words activate semantic categories (not automated motor responses). </w:t>
      </w:r>
      <w:r w:rsidR="008C0D4C">
        <w:rPr>
          <w:i/>
          <w:iCs/>
        </w:rPr>
        <w:t>Psychonomic Bulletin &amp; Review</w:t>
      </w:r>
      <w:r w:rsidR="008C0D4C">
        <w:t xml:space="preserve">, </w:t>
      </w:r>
      <w:r w:rsidR="008C0D4C">
        <w:rPr>
          <w:i/>
          <w:iCs/>
        </w:rPr>
        <w:t>9</w:t>
      </w:r>
      <w:r w:rsidR="008C0D4C">
        <w:t>(1), 100–106. https://doi.org/10.3758/BF03196262</w:t>
      </w:r>
    </w:p>
    <w:p w14:paraId="0631FAF6" w14:textId="77777777" w:rsidR="008C0D4C" w:rsidRDefault="008C0D4C" w:rsidP="008C0D4C">
      <w:pPr>
        <w:pStyle w:val="Bibliography"/>
      </w:pPr>
      <w:r>
        <w:t xml:space="preserve">Aivar, M. P., Brenner, E., &amp; Smeets, J. B. J. (2008). Avoiding moving obstacles. </w:t>
      </w:r>
      <w:r>
        <w:rPr>
          <w:i/>
          <w:iCs/>
        </w:rPr>
        <w:t>Experimental Brain Research</w:t>
      </w:r>
      <w:r>
        <w:t xml:space="preserve">, </w:t>
      </w:r>
      <w:r>
        <w:rPr>
          <w:i/>
          <w:iCs/>
        </w:rPr>
        <w:t>190</w:t>
      </w:r>
      <w:r>
        <w:t>(3), 251–264. https://doi.org/10.1007/s00221-008-1475-9</w:t>
      </w:r>
    </w:p>
    <w:p w14:paraId="46756445" w14:textId="77777777" w:rsidR="008C0D4C" w:rsidRDefault="008C0D4C" w:rsidP="008C0D4C">
      <w:pPr>
        <w:pStyle w:val="Bibliography"/>
      </w:pPr>
      <w:r>
        <w:t xml:space="preserve">Almeida, J., Mahon, B. Z., Zapater-Raberov, V., Dziuba, A., Cabaço, T., Marques, J. F., &amp; Caramazza, A. (2014). Grasping with the eyes: The role of elongation in visual recognition of manipulable objects. </w:t>
      </w:r>
      <w:r>
        <w:rPr>
          <w:i/>
          <w:iCs/>
        </w:rPr>
        <w:t>Cognitive, Affective, &amp; Behavioral Neuroscience</w:t>
      </w:r>
      <w:r>
        <w:t xml:space="preserve">, </w:t>
      </w:r>
      <w:r>
        <w:rPr>
          <w:i/>
          <w:iCs/>
        </w:rPr>
        <w:t>14</w:t>
      </w:r>
      <w:r>
        <w:t>(1), 319–335. https://doi.org/10.3758/s13415-013-0208-0</w:t>
      </w:r>
    </w:p>
    <w:p w14:paraId="20947EAE" w14:textId="77777777" w:rsidR="008C0D4C" w:rsidRDefault="008C0D4C" w:rsidP="008C0D4C">
      <w:pPr>
        <w:pStyle w:val="Bibliography"/>
      </w:pPr>
      <w:r>
        <w:t xml:space="preserve">Almeida, J., Pajtas, P. E., Mahon, B. Z., Nakayama, K., &amp; Caramazza, A. (2013). Affect of the unconscious: Visually suppressed angry faces modulate our decisions. </w:t>
      </w:r>
      <w:r>
        <w:rPr>
          <w:i/>
          <w:iCs/>
        </w:rPr>
        <w:t>Cognitive, Affective, &amp; Behavioral Neuroscience</w:t>
      </w:r>
      <w:r>
        <w:t xml:space="preserve">, </w:t>
      </w:r>
      <w:r>
        <w:rPr>
          <w:i/>
          <w:iCs/>
        </w:rPr>
        <w:t>13</w:t>
      </w:r>
      <w:r>
        <w:t>(1), 94–101. https://doi.org/10.3758/s13415-012-0133-7</w:t>
      </w:r>
    </w:p>
    <w:p w14:paraId="7BCC98AC" w14:textId="77777777" w:rsidR="008C0D4C" w:rsidRDefault="008C0D4C" w:rsidP="008C0D4C">
      <w:pPr>
        <w:pStyle w:val="Bibliography"/>
      </w:pPr>
      <w:r>
        <w:t xml:space="preserve">Bogomolov, M., Peterson, C. B., Benjamini, Y., &amp; Sabatti, C. (2021). Hypotheses on a tree: New error rates and testing strategies. </w:t>
      </w:r>
      <w:r>
        <w:rPr>
          <w:i/>
          <w:iCs/>
        </w:rPr>
        <w:t>Biometrika</w:t>
      </w:r>
      <w:r>
        <w:t xml:space="preserve">, </w:t>
      </w:r>
      <w:r>
        <w:rPr>
          <w:i/>
          <w:iCs/>
        </w:rPr>
        <w:t>108</w:t>
      </w:r>
      <w:r>
        <w:t>(3), 575–590. https://doi.org/10.1093/biomet/asaa086</w:t>
      </w:r>
    </w:p>
    <w:p w14:paraId="7309F8EA" w14:textId="77777777" w:rsidR="008C0D4C" w:rsidRDefault="008C0D4C" w:rsidP="008C0D4C">
      <w:pPr>
        <w:pStyle w:val="Bibliography"/>
      </w:pPr>
      <w:r>
        <w:t xml:space="preserve">Bowers, K. S. (1982). </w:t>
      </w:r>
      <w:r>
        <w:rPr>
          <w:i/>
          <w:iCs/>
        </w:rPr>
        <w:t>On being unconsciously influenced and informed.</w:t>
      </w:r>
      <w:r>
        <w:t xml:space="preserve"> https://philpapers.org/rec/BOWOBU</w:t>
      </w:r>
    </w:p>
    <w:p w14:paraId="609F21B7" w14:textId="77777777" w:rsidR="008C0D4C" w:rsidRDefault="008C0D4C" w:rsidP="008C0D4C">
      <w:pPr>
        <w:pStyle w:val="Bibliography"/>
      </w:pPr>
      <w:r>
        <w:t xml:space="preserve">Brainard, D. H. (1997). The Psychophysics Toolbox. </w:t>
      </w:r>
      <w:r>
        <w:rPr>
          <w:i/>
          <w:iCs/>
        </w:rPr>
        <w:t>Spatial Vision</w:t>
      </w:r>
      <w:r>
        <w:t xml:space="preserve">, </w:t>
      </w:r>
      <w:r>
        <w:rPr>
          <w:i/>
          <w:iCs/>
        </w:rPr>
        <w:t>10</w:t>
      </w:r>
      <w:r>
        <w:t>(4), 433–436. https://doi.org/10.1163/156856897X00357</w:t>
      </w:r>
    </w:p>
    <w:p w14:paraId="53DD5B4C" w14:textId="77777777" w:rsidR="008C0D4C" w:rsidRDefault="008C0D4C" w:rsidP="008C0D4C">
      <w:pPr>
        <w:pStyle w:val="Bibliography"/>
      </w:pPr>
      <w:r>
        <w:t xml:space="preserve">Breitmeyer, B. G. (2015). Psychophysical “blinding” methods reveal a functional hierarchy of unconscious visual processing. </w:t>
      </w:r>
      <w:r>
        <w:rPr>
          <w:i/>
          <w:iCs/>
        </w:rPr>
        <w:t>Consciousness and Cognition</w:t>
      </w:r>
      <w:r>
        <w:t xml:space="preserve">, </w:t>
      </w:r>
      <w:r>
        <w:rPr>
          <w:i/>
          <w:iCs/>
        </w:rPr>
        <w:t>35</w:t>
      </w:r>
      <w:r>
        <w:t>, 234–250. https://doi.org/10.1016/j.concog.2015.01.012</w:t>
      </w:r>
    </w:p>
    <w:p w14:paraId="6E044913" w14:textId="77777777" w:rsidR="008C0D4C" w:rsidRDefault="008C0D4C" w:rsidP="008C0D4C">
      <w:pPr>
        <w:pStyle w:val="Bibliography"/>
      </w:pPr>
      <w:r>
        <w:lastRenderedPageBreak/>
        <w:t xml:space="preserve">Brown, R., Lau, H., &amp; LeDoux, J. E. (2019). Understanding the Higher-Order Approach to Consciousness. </w:t>
      </w:r>
      <w:r>
        <w:rPr>
          <w:i/>
          <w:iCs/>
        </w:rPr>
        <w:t>Trends in Cognitive Sciences</w:t>
      </w:r>
      <w:r>
        <w:t xml:space="preserve">, </w:t>
      </w:r>
      <w:r>
        <w:rPr>
          <w:i/>
          <w:iCs/>
        </w:rPr>
        <w:t>23</w:t>
      </w:r>
      <w:r>
        <w:t>(9), 754–768. https://doi.org/10.1016/j.tics.2019.06.009</w:t>
      </w:r>
    </w:p>
    <w:p w14:paraId="35744F45" w14:textId="77777777" w:rsidR="008C0D4C" w:rsidRDefault="008C0D4C" w:rsidP="008C0D4C">
      <w:pPr>
        <w:pStyle w:val="Bibliography"/>
      </w:pPr>
      <w:r>
        <w:t xml:space="preserve">Burk, D., Ingram, J. N., Franklin, D. W., Shadlen, M. N., &amp; Wolpert, D. M. (2014). Motor Effort Alters Changes of Mind in Sensorimotor Decision Making. </w:t>
      </w:r>
      <w:r>
        <w:rPr>
          <w:i/>
          <w:iCs/>
        </w:rPr>
        <w:t>PLoS ONE</w:t>
      </w:r>
      <w:r>
        <w:t xml:space="preserve">, </w:t>
      </w:r>
      <w:r>
        <w:rPr>
          <w:i/>
          <w:iCs/>
        </w:rPr>
        <w:t>9</w:t>
      </w:r>
      <w:r>
        <w:t>(3), e92681. https://doi.org/10.1371/journal.pone.0092681</w:t>
      </w:r>
    </w:p>
    <w:p w14:paraId="4A11DD29" w14:textId="77777777" w:rsidR="008C0D4C" w:rsidRDefault="008C0D4C" w:rsidP="008C0D4C">
      <w:pPr>
        <w:pStyle w:val="Bibliography"/>
      </w:pPr>
      <w:r>
        <w:t xml:space="preserve">Cressman, E. K., Franks, I. M., Enns, J. T., &amp; Chua, R. (2007). On-line control of pointing is modiﬁed by unseen visual shapes. </w:t>
      </w:r>
      <w:r>
        <w:rPr>
          <w:i/>
          <w:iCs/>
        </w:rPr>
        <w:t>Consciousness and Cognition</w:t>
      </w:r>
      <w:r>
        <w:t>, 11.</w:t>
      </w:r>
    </w:p>
    <w:p w14:paraId="2A5E5898" w14:textId="77777777" w:rsidR="008C0D4C" w:rsidRDefault="008C0D4C" w:rsidP="008C0D4C">
      <w:pPr>
        <w:pStyle w:val="Bibliography"/>
      </w:pPr>
      <w:r>
        <w:t xml:space="preserve">Daltrozzo, J., Signoret, C., Tillmann, B., &amp; Perrin, F. (2011). Subliminal Semantic Priming in Speech. </w:t>
      </w:r>
      <w:r>
        <w:rPr>
          <w:i/>
          <w:iCs/>
        </w:rPr>
        <w:t>PLoS ONE</w:t>
      </w:r>
      <w:r>
        <w:t xml:space="preserve">, </w:t>
      </w:r>
      <w:r>
        <w:rPr>
          <w:i/>
          <w:iCs/>
        </w:rPr>
        <w:t>6</w:t>
      </w:r>
      <w:r>
        <w:t>(5), e20273. https://doi.org/10.1371/journal.pone.0020273</w:t>
      </w:r>
    </w:p>
    <w:p w14:paraId="00798BE0" w14:textId="77777777" w:rsidR="008C0D4C" w:rsidRDefault="008C0D4C" w:rsidP="008C0D4C">
      <w:pPr>
        <w:pStyle w:val="Bibliography"/>
      </w:pPr>
      <w:r>
        <w:t xml:space="preserve">Damian, M. F. (2001). Congruity effects evoked by subliminally presented primes: Automaticity rather than semantic processing. </w:t>
      </w:r>
      <w:r>
        <w:rPr>
          <w:i/>
          <w:iCs/>
        </w:rPr>
        <w:t>Journal of Experimental Psychology: Human Perception and Performance</w:t>
      </w:r>
      <w:r>
        <w:t xml:space="preserve">, </w:t>
      </w:r>
      <w:r>
        <w:rPr>
          <w:i/>
          <w:iCs/>
        </w:rPr>
        <w:t>27</w:t>
      </w:r>
      <w:r>
        <w:t>(1), 154–165. https://doi.org/10.1037/0096-1523.27.1.154</w:t>
      </w:r>
    </w:p>
    <w:p w14:paraId="51F7BCE2" w14:textId="77777777" w:rsidR="008C0D4C" w:rsidRDefault="008C0D4C" w:rsidP="008C0D4C">
      <w:pPr>
        <w:pStyle w:val="Bibliography"/>
      </w:pPr>
      <w:r>
        <w:t xml:space="preserve">Dehaene, S., Naccache, L., Clec’H, G. L., Koechlin, E., Mueller, M., &amp; Dehaene-Lambertz, G. (1998). </w:t>
      </w:r>
      <w:r>
        <w:rPr>
          <w:i/>
          <w:iCs/>
        </w:rPr>
        <w:t>Imaging unconscious semantic priming</w:t>
      </w:r>
      <w:r>
        <w:t xml:space="preserve">. </w:t>
      </w:r>
      <w:r>
        <w:rPr>
          <w:i/>
          <w:iCs/>
        </w:rPr>
        <w:t>395</w:t>
      </w:r>
      <w:r>
        <w:t>, 4.</w:t>
      </w:r>
    </w:p>
    <w:p w14:paraId="2815FFE6" w14:textId="77777777" w:rsidR="008C0D4C" w:rsidRDefault="008C0D4C" w:rsidP="008C0D4C">
      <w:pPr>
        <w:pStyle w:val="Bibliography"/>
      </w:pPr>
      <w:r>
        <w:t xml:space="preserve">Dehaene, S., Naccache, L., Cohen, L., Bihan, D. L., Mangin, J.-F., Poline, J.-B., &amp; Rivière, D. (2001). Cerebral mechanisms of word masking and unconscious repetition priming. </w:t>
      </w:r>
      <w:r>
        <w:rPr>
          <w:i/>
          <w:iCs/>
        </w:rPr>
        <w:t>Nature Neuroscience</w:t>
      </w:r>
      <w:r>
        <w:t xml:space="preserve">, </w:t>
      </w:r>
      <w:r>
        <w:rPr>
          <w:i/>
          <w:iCs/>
        </w:rPr>
        <w:t>4</w:t>
      </w:r>
      <w:r>
        <w:t>(7), 752–758. https://doi.org/10.1038/89551</w:t>
      </w:r>
    </w:p>
    <w:p w14:paraId="6F06D8AB" w14:textId="77777777" w:rsidR="008C0D4C" w:rsidRDefault="008C0D4C" w:rsidP="008C0D4C">
      <w:pPr>
        <w:pStyle w:val="Bibliography"/>
      </w:pPr>
      <w:r>
        <w:t xml:space="preserve">Dell’Acqua, R., &amp; Grainger, J. (1999). Unconscious semantic priming from pictures. </w:t>
      </w:r>
      <w:r>
        <w:rPr>
          <w:i/>
          <w:iCs/>
        </w:rPr>
        <w:t>Cognition</w:t>
      </w:r>
      <w:r>
        <w:t xml:space="preserve">, </w:t>
      </w:r>
      <w:r>
        <w:rPr>
          <w:i/>
          <w:iCs/>
        </w:rPr>
        <w:t>73</w:t>
      </w:r>
      <w:r>
        <w:t>(1), B1–B15. https://doi.org/10.1016/S0010-0277(99)00049-9</w:t>
      </w:r>
    </w:p>
    <w:p w14:paraId="74B30836" w14:textId="77777777" w:rsidR="008C0D4C" w:rsidRDefault="008C0D4C" w:rsidP="008C0D4C">
      <w:pPr>
        <w:pStyle w:val="Bibliography"/>
      </w:pPr>
      <w:r>
        <w:t xml:space="preserve">D’Errico, J. (2022). </w:t>
      </w:r>
      <w:r>
        <w:rPr>
          <w:i/>
          <w:iCs/>
        </w:rPr>
        <w:t>Inpaint_nans</w:t>
      </w:r>
      <w:r>
        <w:t>. MATLAB Central File Exchange. https://www.mathworks.com/matlabcentral/fileexchange/4551-inpaint_nans</w:t>
      </w:r>
    </w:p>
    <w:p w14:paraId="134EF5A2" w14:textId="77777777" w:rsidR="008C0D4C" w:rsidRDefault="008C0D4C" w:rsidP="008C0D4C">
      <w:pPr>
        <w:pStyle w:val="Bibliography"/>
      </w:pPr>
      <w:r>
        <w:lastRenderedPageBreak/>
        <w:t xml:space="preserve">Desmurget, M., Jordan, M., Prablanc, C., &amp; Jeannerod, M. (1997). Constrained and Unconstrained Movements Involve Different Control Strategies. </w:t>
      </w:r>
      <w:r>
        <w:rPr>
          <w:i/>
          <w:iCs/>
        </w:rPr>
        <w:t>Journal of Neurophysiology</w:t>
      </w:r>
      <w:r>
        <w:t xml:space="preserve">, </w:t>
      </w:r>
      <w:r>
        <w:rPr>
          <w:i/>
          <w:iCs/>
        </w:rPr>
        <w:t>77</w:t>
      </w:r>
      <w:r>
        <w:t>(3), 1644–1650. https://doi.org/10.1152/jn.1997.77.3.1644</w:t>
      </w:r>
    </w:p>
    <w:p w14:paraId="5731FEA0" w14:textId="77777777" w:rsidR="008C0D4C" w:rsidRDefault="008C0D4C" w:rsidP="008C0D4C">
      <w:pPr>
        <w:pStyle w:val="Bibliography"/>
      </w:pPr>
      <w:r>
        <w:t xml:space="preserve">Dotan, D., Meyniel, F., &amp; Dehaene, S. (2018). On-line confidence monitoring during decision making. </w:t>
      </w:r>
      <w:r>
        <w:rPr>
          <w:i/>
          <w:iCs/>
        </w:rPr>
        <w:t>Cognition</w:t>
      </w:r>
      <w:r>
        <w:t xml:space="preserve">, </w:t>
      </w:r>
      <w:r>
        <w:rPr>
          <w:i/>
          <w:iCs/>
        </w:rPr>
        <w:t>171</w:t>
      </w:r>
      <w:r>
        <w:t>, 112–121. https://doi.org/10.1016/j.cognition.2017.11.001</w:t>
      </w:r>
    </w:p>
    <w:p w14:paraId="34021180" w14:textId="77777777" w:rsidR="008C0D4C" w:rsidRDefault="008C0D4C" w:rsidP="008C0D4C">
      <w:pPr>
        <w:pStyle w:val="Bibliography"/>
      </w:pPr>
      <w:r>
        <w:t xml:space="preserve">Dotan, D., Pinheiro-Chagas, P., Al Roumi, F., &amp; Dehaene, S. (2019). Track It to Crack It: Dissecting Processing Stages with Finger Tracking. </w:t>
      </w:r>
      <w:r>
        <w:rPr>
          <w:i/>
          <w:iCs/>
        </w:rPr>
        <w:t>Trends in Cognitive Sciences</w:t>
      </w:r>
      <w:r>
        <w:t xml:space="preserve">, </w:t>
      </w:r>
      <w:r>
        <w:rPr>
          <w:i/>
          <w:iCs/>
        </w:rPr>
        <w:t>23</w:t>
      </w:r>
      <w:r>
        <w:t>(12), 1058–1070. https://doi.org/10.1016/j.tics.2019.10.002</w:t>
      </w:r>
    </w:p>
    <w:p w14:paraId="4E661904" w14:textId="77777777" w:rsidR="008C0D4C" w:rsidRDefault="008C0D4C" w:rsidP="008C0D4C">
      <w:pPr>
        <w:pStyle w:val="Bibliography"/>
      </w:pPr>
      <w:r>
        <w:t xml:space="preserve">Eriksen, C. W. (1960). Discrimination and learning without awareness: A methodological survey and evaluation. </w:t>
      </w:r>
      <w:r>
        <w:rPr>
          <w:i/>
          <w:iCs/>
        </w:rPr>
        <w:t>Psychological Review</w:t>
      </w:r>
      <w:r>
        <w:t xml:space="preserve">, </w:t>
      </w:r>
      <w:r>
        <w:rPr>
          <w:i/>
          <w:iCs/>
        </w:rPr>
        <w:t>67</w:t>
      </w:r>
      <w:r>
        <w:t>(5), 279–300. https://doi.org/10.1037/h0041622</w:t>
      </w:r>
    </w:p>
    <w:p w14:paraId="3DDA8D2A" w14:textId="77777777" w:rsidR="008C0D4C" w:rsidRDefault="008C0D4C" w:rsidP="008C0D4C">
      <w:pPr>
        <w:pStyle w:val="Bibliography"/>
      </w:pPr>
      <w:r>
        <w:t xml:space="preserve">Everitt, B. S., &amp; Skrondal, A. (2010). </w:t>
      </w:r>
      <w:r>
        <w:rPr>
          <w:i/>
          <w:iCs/>
        </w:rPr>
        <w:t>The Cambridge dictionary of statistics</w:t>
      </w:r>
      <w:r>
        <w:t>. http://196.43.179.6:8080/xmlui/handle/123456789/1213</w:t>
      </w:r>
    </w:p>
    <w:p w14:paraId="04664E84" w14:textId="77777777" w:rsidR="008C0D4C" w:rsidRDefault="008C0D4C" w:rsidP="008C0D4C">
      <w:pPr>
        <w:pStyle w:val="Bibliography"/>
      </w:pPr>
      <w:r>
        <w:t xml:space="preserve">Farmer, T. A., Cargill, S. A., Hindy, N. C., Dale, R., &amp; Spivey, M. J. (2007). Tracking the Continuity of Language Comprehension: Computer Mouse Trajectories Suggest Parallel Syntactic Processing. </w:t>
      </w:r>
      <w:r>
        <w:rPr>
          <w:i/>
          <w:iCs/>
        </w:rPr>
        <w:t>Cognitive Science</w:t>
      </w:r>
      <w:r>
        <w:t xml:space="preserve">, </w:t>
      </w:r>
      <w:r>
        <w:rPr>
          <w:i/>
          <w:iCs/>
        </w:rPr>
        <w:t>31</w:t>
      </w:r>
      <w:r>
        <w:t>(5), 889–909. https://doi.org/10.1080/03640210701530797</w:t>
      </w:r>
    </w:p>
    <w:p w14:paraId="63DED1A7" w14:textId="77777777" w:rsidR="008C0D4C" w:rsidRDefault="008C0D4C" w:rsidP="008C0D4C">
      <w:pPr>
        <w:pStyle w:val="Bibliography"/>
      </w:pPr>
      <w:r>
        <w:t xml:space="preserve">Farmer, T. A., Cargill, S. A., &amp; Spivey, M. J. (2007). Gradiency and Visual Context in Syntactic Garden-Paths. </w:t>
      </w:r>
      <w:r>
        <w:rPr>
          <w:i/>
          <w:iCs/>
        </w:rPr>
        <w:t>Journal of Memory and Language</w:t>
      </w:r>
      <w:r>
        <w:t xml:space="preserve">, </w:t>
      </w:r>
      <w:r>
        <w:rPr>
          <w:i/>
          <w:iCs/>
        </w:rPr>
        <w:t>57</w:t>
      </w:r>
      <w:r>
        <w:t>(4), 570–595. https://doi.org/10.1016/j.jml.2007.04.003</w:t>
      </w:r>
    </w:p>
    <w:p w14:paraId="761DDA3E" w14:textId="77777777" w:rsidR="008C0D4C" w:rsidRDefault="008C0D4C" w:rsidP="008C0D4C">
      <w:pPr>
        <w:pStyle w:val="Bibliography"/>
      </w:pPr>
      <w:r>
        <w:t xml:space="preserve">Faul, F., Erdfelder, E., Buchner, A., &amp; Lang, A.-G. (2009). Statistical power analyses using G*Power 3.1: Tests for correlation and regression analyses. </w:t>
      </w:r>
      <w:r>
        <w:rPr>
          <w:i/>
          <w:iCs/>
        </w:rPr>
        <w:t>Behavior Research Methods</w:t>
      </w:r>
      <w:r>
        <w:t xml:space="preserve">, </w:t>
      </w:r>
      <w:r>
        <w:rPr>
          <w:i/>
          <w:iCs/>
        </w:rPr>
        <w:t>41</w:t>
      </w:r>
      <w:r>
        <w:t>(4), 1149–1160. https://doi.org/10.3758/BRM.41.4.1149</w:t>
      </w:r>
    </w:p>
    <w:p w14:paraId="724A6FE9" w14:textId="77777777" w:rsidR="008C0D4C" w:rsidRDefault="008C0D4C" w:rsidP="008C0D4C">
      <w:pPr>
        <w:pStyle w:val="Bibliography"/>
      </w:pPr>
      <w:r>
        <w:lastRenderedPageBreak/>
        <w:t xml:space="preserve">Faul, F., Erdfelder, E., Lang, A.-G., &amp; Buchner, A. (2007). G*Power 3: A flexible statistical power analysis program for the social, behavioral, and biomedical sciences. </w:t>
      </w:r>
      <w:r>
        <w:rPr>
          <w:i/>
          <w:iCs/>
        </w:rPr>
        <w:t>Behavior Research Methods</w:t>
      </w:r>
      <w:r>
        <w:t xml:space="preserve">, </w:t>
      </w:r>
      <w:r>
        <w:rPr>
          <w:i/>
          <w:iCs/>
        </w:rPr>
        <w:t>39</w:t>
      </w:r>
      <w:r>
        <w:t>(2), 175–191. https://doi.org/10.3758/BF03193146</w:t>
      </w:r>
    </w:p>
    <w:p w14:paraId="2CB4335C" w14:textId="77777777" w:rsidR="008C0D4C" w:rsidRDefault="008C0D4C" w:rsidP="008C0D4C">
      <w:pPr>
        <w:pStyle w:val="Bibliography"/>
      </w:pPr>
      <w:r>
        <w:t xml:space="preserve">Finkbeiner, M., Forster, K., Nicol, J., &amp; Nakamura, K. (2004). The role of polysemy in masked semantic and translation priming. </w:t>
      </w:r>
      <w:r>
        <w:rPr>
          <w:i/>
          <w:iCs/>
        </w:rPr>
        <w:t>Journal of Memory and Language</w:t>
      </w:r>
      <w:r>
        <w:t xml:space="preserve">, </w:t>
      </w:r>
      <w:r>
        <w:rPr>
          <w:i/>
          <w:iCs/>
        </w:rPr>
        <w:t>51</w:t>
      </w:r>
      <w:r>
        <w:t>(1), 1–22. https://doi.org/10.1016/j.jml.2004.01.004</w:t>
      </w:r>
    </w:p>
    <w:p w14:paraId="182311B0" w14:textId="77777777" w:rsidR="008C0D4C" w:rsidRDefault="008C0D4C" w:rsidP="008C0D4C">
      <w:pPr>
        <w:pStyle w:val="Bibliography"/>
      </w:pPr>
      <w:r>
        <w:t xml:space="preserve">Finkbeiner, M., &amp; Friedman, J. (2011). The Flexibility of Nonconsciously Deployed Cognitive Processes: Evidence from Masked Congruence Priming. </w:t>
      </w:r>
      <w:r>
        <w:rPr>
          <w:i/>
          <w:iCs/>
        </w:rPr>
        <w:t>PLoS ONE</w:t>
      </w:r>
      <w:r>
        <w:t xml:space="preserve">, </w:t>
      </w:r>
      <w:r>
        <w:rPr>
          <w:i/>
          <w:iCs/>
        </w:rPr>
        <w:t>6</w:t>
      </w:r>
      <w:r>
        <w:t>(2), e17095. https://doi.org/10.1371/journal.pone.0017095</w:t>
      </w:r>
    </w:p>
    <w:p w14:paraId="146A486F" w14:textId="77777777" w:rsidR="008C0D4C" w:rsidRDefault="008C0D4C" w:rsidP="008C0D4C">
      <w:pPr>
        <w:pStyle w:val="Bibliography"/>
      </w:pPr>
      <w:r>
        <w:t xml:space="preserve">Finkbeiner, M., Song, J.-H., Nakayama, K., &amp; Caramazza, A. (2008). Engaging the motor system with masked orthographic primes: A kinematic analysis. </w:t>
      </w:r>
      <w:r>
        <w:rPr>
          <w:i/>
          <w:iCs/>
        </w:rPr>
        <w:t>Visual Cognition</w:t>
      </w:r>
      <w:r>
        <w:t xml:space="preserve">, </w:t>
      </w:r>
      <w:r>
        <w:rPr>
          <w:i/>
          <w:iCs/>
        </w:rPr>
        <w:t>16</w:t>
      </w:r>
      <w:r>
        <w:t>(1), 11–22. https://doi.org/10.1080/13506280701203838</w:t>
      </w:r>
    </w:p>
    <w:p w14:paraId="4C698657" w14:textId="77777777" w:rsidR="008C0D4C" w:rsidRDefault="008C0D4C" w:rsidP="008C0D4C">
      <w:pPr>
        <w:pStyle w:val="Bibliography"/>
      </w:pPr>
      <w:r>
        <w:t xml:space="preserve">Freeman, J. B., Ambady, N., Rule, N. O., &amp; Johnson, K. L. (2008). Will a category cue attract you? Motor output reveals dynamic competition across person construal. </w:t>
      </w:r>
      <w:r>
        <w:rPr>
          <w:i/>
          <w:iCs/>
        </w:rPr>
        <w:t>Journal of Experimental Psychology: General</w:t>
      </w:r>
      <w:r>
        <w:t xml:space="preserve">, </w:t>
      </w:r>
      <w:r>
        <w:rPr>
          <w:i/>
          <w:iCs/>
        </w:rPr>
        <w:t>137</w:t>
      </w:r>
      <w:r>
        <w:t>, 673–690. https://doi.org/10.1037/a0013875</w:t>
      </w:r>
    </w:p>
    <w:p w14:paraId="0753A468" w14:textId="77777777" w:rsidR="008C0D4C" w:rsidRDefault="008C0D4C" w:rsidP="008C0D4C">
      <w:pPr>
        <w:pStyle w:val="Bibliography"/>
      </w:pPr>
      <w:r>
        <w:t xml:space="preserve">Freeman, J. B., Dale, R., &amp; Farmer, T. A. (2011). Hand in Motion Reveals Mind in Motion. </w:t>
      </w:r>
      <w:r>
        <w:rPr>
          <w:i/>
          <w:iCs/>
        </w:rPr>
        <w:t>Frontiers in Psychology</w:t>
      </w:r>
      <w:r>
        <w:t xml:space="preserve">, </w:t>
      </w:r>
      <w:r>
        <w:rPr>
          <w:i/>
          <w:iCs/>
        </w:rPr>
        <w:t>2</w:t>
      </w:r>
      <w:r>
        <w:t>. https://doi.org/10.3389/fpsyg.2011.00059</w:t>
      </w:r>
    </w:p>
    <w:p w14:paraId="2ED6D35E" w14:textId="77777777" w:rsidR="008C0D4C" w:rsidRDefault="008C0D4C" w:rsidP="008C0D4C">
      <w:pPr>
        <w:pStyle w:val="Bibliography"/>
      </w:pPr>
      <w:r>
        <w:t xml:space="preserve">Friedman, J., &amp; Finkbeiner, M. (2010). Temporal dynamics of masked congruence priming: Evidence from reaching trajectories. </w:t>
      </w:r>
      <w:r>
        <w:rPr>
          <w:i/>
          <w:iCs/>
        </w:rPr>
        <w:t>Proceedings of the 9th Conference of the Australasian Society for Cognitive Science</w:t>
      </w:r>
      <w:r>
        <w:t>, 98–105. https://doi.org/10.5096/ASCS200916</w:t>
      </w:r>
    </w:p>
    <w:p w14:paraId="02778FB9" w14:textId="77777777" w:rsidR="008C0D4C" w:rsidRDefault="008C0D4C" w:rsidP="008C0D4C">
      <w:pPr>
        <w:pStyle w:val="Bibliography"/>
      </w:pPr>
      <w:r>
        <w:t xml:space="preserve">Frost, R., &amp; Plaut, D. (2005). </w:t>
      </w:r>
      <w:r>
        <w:rPr>
          <w:i/>
          <w:iCs/>
        </w:rPr>
        <w:t>The word-frequency database for printed Hebrew</w:t>
      </w:r>
      <w:r>
        <w:t>. http://word-freq.huji.ac.il/index.html</w:t>
      </w:r>
    </w:p>
    <w:p w14:paraId="3FD16620" w14:textId="77777777" w:rsidR="008C0D4C" w:rsidRDefault="008C0D4C" w:rsidP="008C0D4C">
      <w:pPr>
        <w:pStyle w:val="Bibliography"/>
      </w:pPr>
      <w:r>
        <w:lastRenderedPageBreak/>
        <w:t xml:space="preserve">Gallivan, J. P., &amp; Chapman, C. S. (2014). Three-dimensional reach trajectories as a probe of real-time decision-making between multiple competing targets. </w:t>
      </w:r>
      <w:r>
        <w:rPr>
          <w:i/>
          <w:iCs/>
        </w:rPr>
        <w:t>Frontiers in Neuroscience</w:t>
      </w:r>
      <w:r>
        <w:t xml:space="preserve">, </w:t>
      </w:r>
      <w:r>
        <w:rPr>
          <w:i/>
          <w:iCs/>
        </w:rPr>
        <w:t>8</w:t>
      </w:r>
      <w:r>
        <w:t>. https://doi.org/10.3389/fnins.2014.00215</w:t>
      </w:r>
    </w:p>
    <w:p w14:paraId="5F47C320" w14:textId="77777777" w:rsidR="008C0D4C" w:rsidRDefault="008C0D4C" w:rsidP="008C0D4C">
      <w:pPr>
        <w:pStyle w:val="Bibliography"/>
      </w:pPr>
      <w:r>
        <w:t xml:space="preserve">Greenwald, A. G., Draine, S. C., &amp; Abrams, R. L. (1996). Three Cognitive Markers of Unconscious Semantic Activation. </w:t>
      </w:r>
      <w:r>
        <w:rPr>
          <w:i/>
          <w:iCs/>
        </w:rPr>
        <w:t>Science</w:t>
      </w:r>
      <w:r>
        <w:t xml:space="preserve">, </w:t>
      </w:r>
      <w:r>
        <w:rPr>
          <w:i/>
          <w:iCs/>
        </w:rPr>
        <w:t>273</w:t>
      </w:r>
      <w:r>
        <w:t>(5282), 1699–1702. https://doi.org/10.1126/science.273.5282.1699</w:t>
      </w:r>
    </w:p>
    <w:p w14:paraId="5F1589E0" w14:textId="77777777" w:rsidR="008C0D4C" w:rsidRDefault="008C0D4C" w:rsidP="008C0D4C">
      <w:pPr>
        <w:pStyle w:val="Bibliography"/>
      </w:pPr>
      <w:r>
        <w:t xml:space="preserve">Hannula, D. E., Simons, D. J., &amp; Cohen, N. J. (2005). Imaging implicit perception: Promise and pitfalls. </w:t>
      </w:r>
      <w:r>
        <w:rPr>
          <w:i/>
          <w:iCs/>
        </w:rPr>
        <w:t>Nature Reviews. Neuroscience</w:t>
      </w:r>
      <w:r>
        <w:t xml:space="preserve">, </w:t>
      </w:r>
      <w:r>
        <w:rPr>
          <w:i/>
          <w:iCs/>
        </w:rPr>
        <w:t>6</w:t>
      </w:r>
      <w:r>
        <w:t>(3), 247–255. https://doi.org/10.1038/nrn1630</w:t>
      </w:r>
    </w:p>
    <w:p w14:paraId="58573BC0" w14:textId="77777777" w:rsidR="008C0D4C" w:rsidRDefault="008C0D4C" w:rsidP="008C0D4C">
      <w:pPr>
        <w:pStyle w:val="Bibliography"/>
      </w:pPr>
      <w:r>
        <w:t xml:space="preserve">Hassin, R. R. (2013). Yes It Can: On the Functional Abilities of the Human Unconscious. </w:t>
      </w:r>
      <w:r>
        <w:rPr>
          <w:i/>
          <w:iCs/>
        </w:rPr>
        <w:t>Perspectives on Psychological Science</w:t>
      </w:r>
      <w:r>
        <w:t xml:space="preserve">, </w:t>
      </w:r>
      <w:r>
        <w:rPr>
          <w:i/>
          <w:iCs/>
        </w:rPr>
        <w:t>8</w:t>
      </w:r>
      <w:r>
        <w:t>(2), 195–207. https://doi.org/10.1177/1745691612460684</w:t>
      </w:r>
    </w:p>
    <w:p w14:paraId="259C2BBD" w14:textId="77777777" w:rsidR="008C0D4C" w:rsidRDefault="008C0D4C" w:rsidP="008C0D4C">
      <w:pPr>
        <w:pStyle w:val="Bibliography"/>
      </w:pPr>
      <w:r>
        <w:t xml:space="preserve">Hesselmann, G., &amp; Knops, A. (2014). No conclusive evidence for numerical priming under interocular suppression. </w:t>
      </w:r>
      <w:r>
        <w:rPr>
          <w:i/>
          <w:iCs/>
        </w:rPr>
        <w:t>Psychological Science</w:t>
      </w:r>
      <w:r>
        <w:t xml:space="preserve">, </w:t>
      </w:r>
      <w:r>
        <w:rPr>
          <w:i/>
          <w:iCs/>
        </w:rPr>
        <w:t>25</w:t>
      </w:r>
      <w:r>
        <w:t>(11), 2116–2119. https://doi.org/10.1177/0956797614548876</w:t>
      </w:r>
    </w:p>
    <w:p w14:paraId="7346B637" w14:textId="77777777" w:rsidR="008C0D4C" w:rsidRDefault="008C0D4C" w:rsidP="008C0D4C">
      <w:pPr>
        <w:pStyle w:val="Bibliography"/>
      </w:pPr>
      <w:r>
        <w:t xml:space="preserve">Hesselmann, G., &amp; Moors, P. (2015). Definitely maybe: Can unconscious processes perform the same functions as conscious processes? </w:t>
      </w:r>
      <w:r>
        <w:rPr>
          <w:i/>
          <w:iCs/>
        </w:rPr>
        <w:t>Frontiers in Psychology</w:t>
      </w:r>
      <w:r>
        <w:t xml:space="preserve">, </w:t>
      </w:r>
      <w:r>
        <w:rPr>
          <w:i/>
          <w:iCs/>
        </w:rPr>
        <w:t>6</w:t>
      </w:r>
      <w:r>
        <w:t>. https://doi.org/10.3389/fpsyg.2015.00584</w:t>
      </w:r>
    </w:p>
    <w:p w14:paraId="7AC963E6" w14:textId="77777777" w:rsidR="008C0D4C" w:rsidRDefault="008C0D4C" w:rsidP="008C0D4C">
      <w:pPr>
        <w:pStyle w:val="Bibliography"/>
      </w:pPr>
      <w:r>
        <w:t xml:space="preserve">Heyman, T., &amp; Moors, P. (2014). Frequent Words Do Not Break Continuous Flash Suppression Differently from Infrequent or Nonexistent Words: Implications for Semantic Processing of Words in the Absence of Awareness. </w:t>
      </w:r>
      <w:r>
        <w:rPr>
          <w:i/>
          <w:iCs/>
        </w:rPr>
        <w:t>PLOS ONE</w:t>
      </w:r>
      <w:r>
        <w:t xml:space="preserve">, </w:t>
      </w:r>
      <w:r>
        <w:rPr>
          <w:i/>
          <w:iCs/>
        </w:rPr>
        <w:t>9</w:t>
      </w:r>
      <w:r>
        <w:t>(8), e104719. https://doi.org/10.1371/journal.pone.0104719</w:t>
      </w:r>
    </w:p>
    <w:p w14:paraId="1B0A5B94" w14:textId="77777777" w:rsidR="008C0D4C" w:rsidRDefault="008C0D4C" w:rsidP="008C0D4C">
      <w:pPr>
        <w:pStyle w:val="Bibliography"/>
      </w:pPr>
      <w:r>
        <w:lastRenderedPageBreak/>
        <w:t xml:space="preserve">Holland, R. W., Hendriks, M., &amp; Aarts, H. (2005). Smells Like Clean Spirit: Nonconscious Effects of Scent on Cognition and Behavior. </w:t>
      </w:r>
      <w:r>
        <w:rPr>
          <w:i/>
          <w:iCs/>
        </w:rPr>
        <w:t>Psychological Science</w:t>
      </w:r>
      <w:r>
        <w:t xml:space="preserve">, </w:t>
      </w:r>
      <w:r>
        <w:rPr>
          <w:i/>
          <w:iCs/>
        </w:rPr>
        <w:t>16</w:t>
      </w:r>
      <w:r>
        <w:t>(9), 689–693. https://doi.org/10.1111/j.1467-9280.2005.01597.x</w:t>
      </w:r>
    </w:p>
    <w:p w14:paraId="7767FB54" w14:textId="77777777" w:rsidR="008C0D4C" w:rsidRDefault="008C0D4C" w:rsidP="008C0D4C">
      <w:pPr>
        <w:pStyle w:val="Bibliography"/>
      </w:pPr>
      <w:r>
        <w:t xml:space="preserve">Hyman, I. E., Boss, S. M., Wise, B. M., McKenzie, K. E., &amp; Caggiano, J. M. (2009). Did you see the unicycling clown? Inattentional blindness while walking and talking on a cell phone. </w:t>
      </w:r>
      <w:r>
        <w:rPr>
          <w:i/>
          <w:iCs/>
        </w:rPr>
        <w:t>Applied Cognitive Psychology</w:t>
      </w:r>
      <w:r>
        <w:t xml:space="preserve">, </w:t>
      </w:r>
      <w:r>
        <w:rPr>
          <w:i/>
          <w:iCs/>
        </w:rPr>
        <w:t>24</w:t>
      </w:r>
      <w:r>
        <w:t>(5), 597–607. https://doi.org/10.1002/acp.1638</w:t>
      </w:r>
    </w:p>
    <w:p w14:paraId="6B21B90E" w14:textId="77777777" w:rsidR="008C0D4C" w:rsidRDefault="008C0D4C" w:rsidP="008C0D4C">
      <w:pPr>
        <w:pStyle w:val="Bibliography"/>
      </w:pPr>
      <w:r>
        <w:t xml:space="preserve">Kanwisher, N., McDermott, J., &amp; Chun, M. M. (1997). The Fusiform Face Area: A Module in Human Extrastriate Cortex Specialized for Face Perception. </w:t>
      </w:r>
      <w:r>
        <w:rPr>
          <w:i/>
          <w:iCs/>
        </w:rPr>
        <w:t>Journal of Neuroscience</w:t>
      </w:r>
      <w:r>
        <w:t xml:space="preserve">, </w:t>
      </w:r>
      <w:r>
        <w:rPr>
          <w:i/>
          <w:iCs/>
        </w:rPr>
        <w:t>17</w:t>
      </w:r>
      <w:r>
        <w:t>(11), 4302–4311. https://doi.org/10.1523/JNEUROSCI.17-11-04302.1997</w:t>
      </w:r>
    </w:p>
    <w:p w14:paraId="07C52B86" w14:textId="77777777" w:rsidR="008C0D4C" w:rsidRDefault="008C0D4C" w:rsidP="008C0D4C">
      <w:pPr>
        <w:pStyle w:val="Bibliography"/>
      </w:pPr>
      <w:r>
        <w:t xml:space="preserve">Kappers, A. M. L., &amp; Bergmann Tiest, W. M. (2013). Haptic perception. </w:t>
      </w:r>
      <w:r>
        <w:rPr>
          <w:i/>
          <w:iCs/>
        </w:rPr>
        <w:t>Wiley Interdisciplinary Reviews: Cognitive Science</w:t>
      </w:r>
      <w:r>
        <w:t xml:space="preserve">, </w:t>
      </w:r>
      <w:r>
        <w:rPr>
          <w:i/>
          <w:iCs/>
        </w:rPr>
        <w:t>4</w:t>
      </w:r>
      <w:r>
        <w:t>(4), 357–374. https://doi.org/10.1002/wcs.1238</w:t>
      </w:r>
    </w:p>
    <w:p w14:paraId="32237AA3" w14:textId="77777777" w:rsidR="008C0D4C" w:rsidRDefault="008C0D4C" w:rsidP="008C0D4C">
      <w:pPr>
        <w:pStyle w:val="Bibliography"/>
      </w:pPr>
      <w:r>
        <w:t xml:space="preserve">Karpinski, A., Briggs, J. C., &amp; Yale, M. (2019). A direct replication: Unconscious arithmetic processing. </w:t>
      </w:r>
      <w:r>
        <w:rPr>
          <w:i/>
          <w:iCs/>
        </w:rPr>
        <w:t>European Journal of Social Psychology</w:t>
      </w:r>
      <w:r>
        <w:t xml:space="preserve">, </w:t>
      </w:r>
      <w:r>
        <w:rPr>
          <w:i/>
          <w:iCs/>
        </w:rPr>
        <w:t>49</w:t>
      </w:r>
      <w:r>
        <w:t>, 637–644. https://doi.org/10.1002/ejsp.2390</w:t>
      </w:r>
    </w:p>
    <w:p w14:paraId="16249995" w14:textId="77777777" w:rsidR="008C0D4C" w:rsidRDefault="008C0D4C" w:rsidP="008C0D4C">
      <w:pPr>
        <w:pStyle w:val="Bibliography"/>
      </w:pPr>
      <w:r>
        <w:t xml:space="preserve">Kihlstrom, J. F. (1987). The Cognitive Unconscious. </w:t>
      </w:r>
      <w:r>
        <w:rPr>
          <w:i/>
          <w:iCs/>
        </w:rPr>
        <w:t>Science</w:t>
      </w:r>
      <w:r>
        <w:t xml:space="preserve">, </w:t>
      </w:r>
      <w:r>
        <w:rPr>
          <w:i/>
          <w:iCs/>
        </w:rPr>
        <w:t>237</w:t>
      </w:r>
      <w:r>
        <w:t>(4821), 1445–1452.</w:t>
      </w:r>
    </w:p>
    <w:p w14:paraId="15249EDB" w14:textId="77777777" w:rsidR="008C0D4C" w:rsidRDefault="008C0D4C" w:rsidP="008C0D4C">
      <w:pPr>
        <w:pStyle w:val="Bibliography"/>
      </w:pPr>
      <w:r>
        <w:t xml:space="preserve">Kim, C.-Y., &amp; Blake, R. (2005). Psychophysical magic: Rendering the visible ‘invisible.’ </w:t>
      </w:r>
      <w:r>
        <w:rPr>
          <w:i/>
          <w:iCs/>
        </w:rPr>
        <w:t>Trends in Cognitive Sciences</w:t>
      </w:r>
      <w:r>
        <w:t xml:space="preserve">, </w:t>
      </w:r>
      <w:r>
        <w:rPr>
          <w:i/>
          <w:iCs/>
        </w:rPr>
        <w:t>9</w:t>
      </w:r>
      <w:r>
        <w:t>(8), 381–388. https://doi.org/10.1016/j.tics.2005.06.012</w:t>
      </w:r>
    </w:p>
    <w:p w14:paraId="38EEF41A" w14:textId="77777777" w:rsidR="008C0D4C" w:rsidRDefault="008C0D4C" w:rsidP="008C0D4C">
      <w:pPr>
        <w:pStyle w:val="Bibliography"/>
      </w:pPr>
      <w:r>
        <w:t xml:space="preserve">Kohl, M. (2019). </w:t>
      </w:r>
      <w:r>
        <w:rPr>
          <w:i/>
          <w:iCs/>
        </w:rPr>
        <w:t>MKinfer: Inferential Statistics</w:t>
      </w:r>
      <w:r>
        <w:t xml:space="preserve"> (0.7). http://www.stamats.de</w:t>
      </w:r>
    </w:p>
    <w:p w14:paraId="42175A4B" w14:textId="77777777" w:rsidR="008C0D4C" w:rsidRDefault="008C0D4C" w:rsidP="008C0D4C">
      <w:pPr>
        <w:pStyle w:val="Bibliography"/>
      </w:pPr>
      <w:r>
        <w:t xml:space="preserve">Kouider, S., &amp; Dehaene, S. (2007). Levels of processing during non-conscious perception: A critical review of visual masking. </w:t>
      </w:r>
      <w:r>
        <w:rPr>
          <w:i/>
          <w:iCs/>
        </w:rPr>
        <w:t>Philosophical Transactions of the Royal Society B: Biological Sciences</w:t>
      </w:r>
      <w:r>
        <w:t xml:space="preserve">, </w:t>
      </w:r>
      <w:r>
        <w:rPr>
          <w:i/>
          <w:iCs/>
        </w:rPr>
        <w:t>362</w:t>
      </w:r>
      <w:r>
        <w:t>(1481), 857–875. https://doi.org/10.1098/rstb.2007.2093</w:t>
      </w:r>
    </w:p>
    <w:p w14:paraId="14EFC8B7" w14:textId="77777777" w:rsidR="008C0D4C" w:rsidRDefault="008C0D4C" w:rsidP="008C0D4C">
      <w:pPr>
        <w:pStyle w:val="Bibliography"/>
      </w:pPr>
      <w:r>
        <w:lastRenderedPageBreak/>
        <w:t xml:space="preserve">Lagnado, D. A., Newell, B. R., Kahan, S., &amp; Shanks, D. R. (2006). Insight and strategy in multiple-cue learning. </w:t>
      </w:r>
      <w:r>
        <w:rPr>
          <w:i/>
          <w:iCs/>
        </w:rPr>
        <w:t>Journal of Experimental Psychology: General</w:t>
      </w:r>
      <w:r>
        <w:t xml:space="preserve">, </w:t>
      </w:r>
      <w:r>
        <w:rPr>
          <w:i/>
          <w:iCs/>
        </w:rPr>
        <w:t>135</w:t>
      </w:r>
      <w:r>
        <w:t>(2), 162–183. https://doi.org/10.1037/0096-3445.135.2.162</w:t>
      </w:r>
    </w:p>
    <w:p w14:paraId="4DF3C34F" w14:textId="77777777" w:rsidR="008C0D4C" w:rsidRDefault="008C0D4C" w:rsidP="008C0D4C">
      <w:pPr>
        <w:pStyle w:val="Bibliography"/>
      </w:pPr>
      <w:r>
        <w:t xml:space="preserve">Lakens, D. (2013). Calculating and reporting effect sizes to facilitate cumulative science: A practical primer for t-tests and ANOVAs. </w:t>
      </w:r>
      <w:r>
        <w:rPr>
          <w:i/>
          <w:iCs/>
        </w:rPr>
        <w:t>Frontiers in Psychology</w:t>
      </w:r>
      <w:r>
        <w:t xml:space="preserve">, </w:t>
      </w:r>
      <w:r>
        <w:rPr>
          <w:i/>
          <w:iCs/>
        </w:rPr>
        <w:t>4</w:t>
      </w:r>
      <w:r>
        <w:t>. https://doi.org/10.3389/fpsyg.2013.00863</w:t>
      </w:r>
    </w:p>
    <w:p w14:paraId="1B989BB2" w14:textId="77777777" w:rsidR="008C0D4C" w:rsidRDefault="008C0D4C" w:rsidP="008C0D4C">
      <w:pPr>
        <w:pStyle w:val="Bibliography"/>
      </w:pPr>
      <w:r>
        <w:t xml:space="preserve">Lamme, V. A. F., &amp; Roelfsema, P. R. (2000). The distinct modes of vision offered by feedforward and recurrent processing. </w:t>
      </w:r>
      <w:r>
        <w:rPr>
          <w:i/>
          <w:iCs/>
        </w:rPr>
        <w:t>Trends in Neurosciences</w:t>
      </w:r>
      <w:r>
        <w:t xml:space="preserve">, </w:t>
      </w:r>
      <w:r>
        <w:rPr>
          <w:i/>
          <w:iCs/>
        </w:rPr>
        <w:t>23</w:t>
      </w:r>
      <w:r>
        <w:t>(11), 571–579. https://doi.org/10.1016/S0166-2236(00)01657-X</w:t>
      </w:r>
    </w:p>
    <w:p w14:paraId="4899C804" w14:textId="77777777" w:rsidR="008C0D4C" w:rsidRDefault="008C0D4C" w:rsidP="008C0D4C">
      <w:pPr>
        <w:pStyle w:val="Bibliography"/>
      </w:pPr>
      <w:r>
        <w:t xml:space="preserve">Li, W., Moallem, I., Paller, K. A., &amp; Gottfried, J. A. (2007). Subliminal Smells can Guide Social Preferences. </w:t>
      </w:r>
      <w:r>
        <w:rPr>
          <w:i/>
          <w:iCs/>
        </w:rPr>
        <w:t>Psychological Science</w:t>
      </w:r>
      <w:r>
        <w:t xml:space="preserve">, </w:t>
      </w:r>
      <w:r>
        <w:rPr>
          <w:i/>
          <w:iCs/>
        </w:rPr>
        <w:t>18</w:t>
      </w:r>
      <w:r>
        <w:t>(12), 1044–1049. https://doi.org/10.1111/j.1467-9280.2007.02023.x</w:t>
      </w:r>
    </w:p>
    <w:p w14:paraId="4E9B1ED0" w14:textId="77777777" w:rsidR="008C0D4C" w:rsidRDefault="008C0D4C" w:rsidP="008C0D4C">
      <w:pPr>
        <w:pStyle w:val="Bibliography"/>
      </w:pPr>
      <w:r>
        <w:t xml:space="preserve">Luo, Q., Peng, D., Jin, Z., Xu, D., Xiao, L., &amp; Ding, G. (2004). Emotional valence of words modulates the subliminal repetition priming effect in the left fusiform gyrus: An event-related fMRI study. </w:t>
      </w:r>
      <w:r>
        <w:rPr>
          <w:i/>
          <w:iCs/>
        </w:rPr>
        <w:t>NeuroImage</w:t>
      </w:r>
      <w:r>
        <w:t xml:space="preserve">, </w:t>
      </w:r>
      <w:r>
        <w:rPr>
          <w:i/>
          <w:iCs/>
        </w:rPr>
        <w:t>21</w:t>
      </w:r>
      <w:r>
        <w:t>(1), 414–421. https://doi.org/10.1016/j.neuroimage.2003.09.048</w:t>
      </w:r>
    </w:p>
    <w:p w14:paraId="2FF9F7D7" w14:textId="77777777" w:rsidR="008C0D4C" w:rsidRDefault="008C0D4C" w:rsidP="008C0D4C">
      <w:pPr>
        <w:pStyle w:val="Bibliography"/>
      </w:pPr>
      <w:r>
        <w:t xml:space="preserve">Mack, A., &amp; Rock, I. (1998). Inattentional blindness: Perception without attention. In </w:t>
      </w:r>
      <w:r>
        <w:rPr>
          <w:i/>
          <w:iCs/>
        </w:rPr>
        <w:t>Visual attention</w:t>
      </w:r>
      <w:r>
        <w:t xml:space="preserve"> (pp. 55–76). Oxford University Press.</w:t>
      </w:r>
    </w:p>
    <w:p w14:paraId="23A5CAA0" w14:textId="77777777" w:rsidR="008C0D4C" w:rsidRDefault="008C0D4C" w:rsidP="008C0D4C">
      <w:pPr>
        <w:pStyle w:val="Bibliography"/>
      </w:pPr>
      <w:r>
        <w:t xml:space="preserve">Macmillan, N. A., &amp; Creelman, C. D. (2004). </w:t>
      </w:r>
      <w:r>
        <w:rPr>
          <w:i/>
          <w:iCs/>
        </w:rPr>
        <w:t>Detection Theory: A User’s Guide</w:t>
      </w:r>
      <w:r>
        <w:t xml:space="preserve"> (2nd ed.). Psychology Press. https://doi.org/10.4324/9781410611147</w:t>
      </w:r>
    </w:p>
    <w:p w14:paraId="2A5B1599" w14:textId="77777777" w:rsidR="008C0D4C" w:rsidRDefault="008C0D4C" w:rsidP="008C0D4C">
      <w:pPr>
        <w:pStyle w:val="Bibliography"/>
      </w:pPr>
      <w:r>
        <w:t xml:space="preserve">Malejka, S., Vadillo, M. A., Dienes, Z., &amp; Shanks, D. R. (2021). Correlation analysis to investigate unconscious mental processes: A critical appraisal and mini-tutorial. </w:t>
      </w:r>
      <w:r>
        <w:rPr>
          <w:i/>
          <w:iCs/>
        </w:rPr>
        <w:t>Cognition</w:t>
      </w:r>
      <w:r>
        <w:t xml:space="preserve">, </w:t>
      </w:r>
      <w:r>
        <w:rPr>
          <w:i/>
          <w:iCs/>
        </w:rPr>
        <w:t>212</w:t>
      </w:r>
      <w:r>
        <w:t>, 104667. https://doi.org/10.1016/j.cognition.2021.104667</w:t>
      </w:r>
    </w:p>
    <w:p w14:paraId="03584E46" w14:textId="77777777" w:rsidR="008C0D4C" w:rsidRDefault="008C0D4C" w:rsidP="008C0D4C">
      <w:pPr>
        <w:pStyle w:val="Bibliography"/>
      </w:pPr>
      <w:r>
        <w:lastRenderedPageBreak/>
        <w:t xml:space="preserve">Mashour, G. A., Roelfsema, P., Changeux, J.-P., &amp; Dehaene, S. (2020). Conscious Processing and the Global Neuronal Workspace Hypothesis. </w:t>
      </w:r>
      <w:r>
        <w:rPr>
          <w:i/>
          <w:iCs/>
        </w:rPr>
        <w:t>Neuron</w:t>
      </w:r>
      <w:r>
        <w:t xml:space="preserve">, </w:t>
      </w:r>
      <w:r>
        <w:rPr>
          <w:i/>
          <w:iCs/>
        </w:rPr>
        <w:t>105</w:t>
      </w:r>
      <w:r>
        <w:t>(5), 776–798. https://doi.org/10.1016/j.neuron.2020.01.026</w:t>
      </w:r>
    </w:p>
    <w:p w14:paraId="6DBF960A" w14:textId="77777777" w:rsidR="008C0D4C" w:rsidRDefault="008C0D4C" w:rsidP="008C0D4C">
      <w:pPr>
        <w:pStyle w:val="Bibliography"/>
      </w:pPr>
      <w:r>
        <w:rPr>
          <w:i/>
          <w:iCs/>
        </w:rPr>
        <w:t>MATLAB</w:t>
      </w:r>
      <w:r>
        <w:t xml:space="preserve"> (9.9.0.14677003 (R2020b)). (2020). The MathWorks Inc.</w:t>
      </w:r>
    </w:p>
    <w:p w14:paraId="69EBE9D4" w14:textId="77777777" w:rsidR="008C0D4C" w:rsidRDefault="008C0D4C" w:rsidP="008C0D4C">
      <w:pPr>
        <w:pStyle w:val="Bibliography"/>
      </w:pPr>
      <w:r>
        <w:t xml:space="preserve">Mattler, U., &amp; Palmer, S. (2012). Time course of free-choice priming effects explained by a simple accumulator model. </w:t>
      </w:r>
      <w:r>
        <w:rPr>
          <w:i/>
          <w:iCs/>
        </w:rPr>
        <w:t>Cognition</w:t>
      </w:r>
      <w:r>
        <w:t xml:space="preserve">, </w:t>
      </w:r>
      <w:r>
        <w:rPr>
          <w:i/>
          <w:iCs/>
        </w:rPr>
        <w:t>123</w:t>
      </w:r>
      <w:r>
        <w:t>(3), 347–360. https://doi.org/10.1016/j.cognition.2012.03.002</w:t>
      </w:r>
    </w:p>
    <w:p w14:paraId="1A764EF2" w14:textId="77777777" w:rsidR="008C0D4C" w:rsidRDefault="008C0D4C" w:rsidP="008C0D4C">
      <w:pPr>
        <w:pStyle w:val="Bibliography"/>
      </w:pPr>
      <w:r>
        <w:t xml:space="preserve">Merikle, P. M. (1992). Perception without awareness: Critical issues. </w:t>
      </w:r>
      <w:r>
        <w:rPr>
          <w:i/>
          <w:iCs/>
        </w:rPr>
        <w:t>American Psychologist</w:t>
      </w:r>
      <w:r>
        <w:t xml:space="preserve">, </w:t>
      </w:r>
      <w:r>
        <w:rPr>
          <w:i/>
          <w:iCs/>
        </w:rPr>
        <w:t>47</w:t>
      </w:r>
      <w:r>
        <w:t>, 792–795. https://doi.org/10.1037/0003-066X.47.6.792</w:t>
      </w:r>
    </w:p>
    <w:p w14:paraId="47BF6717" w14:textId="77777777" w:rsidR="008C0D4C" w:rsidRDefault="008C0D4C" w:rsidP="008C0D4C">
      <w:pPr>
        <w:pStyle w:val="Bibliography"/>
      </w:pPr>
      <w:r>
        <w:t xml:space="preserve">Merikle, P. M., &amp; Reingold, E. M. (1998). On demonstrating unconscious perception: Comment on Draine and Greenwald (1998). </w:t>
      </w:r>
      <w:r>
        <w:rPr>
          <w:i/>
          <w:iCs/>
        </w:rPr>
        <w:t>Journal of Experimental Psychology: General</w:t>
      </w:r>
      <w:r>
        <w:t xml:space="preserve">, </w:t>
      </w:r>
      <w:r>
        <w:rPr>
          <w:i/>
          <w:iCs/>
        </w:rPr>
        <w:t>127</w:t>
      </w:r>
      <w:r>
        <w:t>, 304–310. https://doi.org/10.1037/0096-3445.127.3.304</w:t>
      </w:r>
    </w:p>
    <w:p w14:paraId="14E2BAA5" w14:textId="77777777" w:rsidR="008C0D4C" w:rsidRDefault="008C0D4C" w:rsidP="008C0D4C">
      <w:pPr>
        <w:pStyle w:val="Bibliography"/>
      </w:pPr>
      <w:r>
        <w:t xml:space="preserve">Michel, M. (2019). Consciousness Science Underdetermined: A Short History of Endless Debates. </w:t>
      </w:r>
      <w:r>
        <w:rPr>
          <w:i/>
          <w:iCs/>
        </w:rPr>
        <w:t>Ergo, an Open Access Journal of Philosophy</w:t>
      </w:r>
      <w:r>
        <w:t xml:space="preserve">, </w:t>
      </w:r>
      <w:r>
        <w:rPr>
          <w:i/>
          <w:iCs/>
        </w:rPr>
        <w:t>6</w:t>
      </w:r>
      <w:r>
        <w:t>(20201214). https://doi.org/10.3998/ergo.12405314.0006.028</w:t>
      </w:r>
    </w:p>
    <w:p w14:paraId="591F04E3" w14:textId="77777777" w:rsidR="008C0D4C" w:rsidRDefault="008C0D4C" w:rsidP="008C0D4C">
      <w:pPr>
        <w:pStyle w:val="Bibliography"/>
      </w:pPr>
      <w:r>
        <w:t xml:space="preserve">Michel, M. (2022). How (not) to underestimate unconscious perception. </w:t>
      </w:r>
      <w:r>
        <w:rPr>
          <w:i/>
          <w:iCs/>
        </w:rPr>
        <w:t>Mind &amp; Language</w:t>
      </w:r>
      <w:r>
        <w:t xml:space="preserve">, </w:t>
      </w:r>
      <w:r>
        <w:rPr>
          <w:i/>
          <w:iCs/>
        </w:rPr>
        <w:t>n/a</w:t>
      </w:r>
      <w:r>
        <w:t>(n/a). https://doi.org/10.1111/mila.12406</w:t>
      </w:r>
    </w:p>
    <w:p w14:paraId="160B541B" w14:textId="77777777" w:rsidR="008C0D4C" w:rsidRDefault="008C0D4C" w:rsidP="008C0D4C">
      <w:pPr>
        <w:pStyle w:val="Bibliography"/>
      </w:pPr>
      <w:r>
        <w:t xml:space="preserve">Moher, J., &amp; Song, J.-H. (2014). Perceptual decision processes flexibly adapt to avoid change-of-mind motor costs. </w:t>
      </w:r>
      <w:r>
        <w:rPr>
          <w:i/>
          <w:iCs/>
        </w:rPr>
        <w:t>Journal of Vision</w:t>
      </w:r>
      <w:r>
        <w:t xml:space="preserve">, </w:t>
      </w:r>
      <w:r>
        <w:rPr>
          <w:i/>
          <w:iCs/>
        </w:rPr>
        <w:t>14</w:t>
      </w:r>
      <w:r>
        <w:t>(8), 1–1. https://doi.org/10.1167/14.8.1</w:t>
      </w:r>
    </w:p>
    <w:p w14:paraId="4BA648E7" w14:textId="77777777" w:rsidR="008C0D4C" w:rsidRDefault="008C0D4C" w:rsidP="008C0D4C">
      <w:pPr>
        <w:pStyle w:val="Bibliography"/>
      </w:pPr>
      <w:r>
        <w:t xml:space="preserve">Moher, J., &amp; Song, J.-H. (2019). A comparison of simple movement behaviors across three different devices. </w:t>
      </w:r>
      <w:r>
        <w:rPr>
          <w:i/>
          <w:iCs/>
        </w:rPr>
        <w:t>Attention, Perception, &amp; Psychophysics</w:t>
      </w:r>
      <w:r>
        <w:t xml:space="preserve">, </w:t>
      </w:r>
      <w:r>
        <w:rPr>
          <w:i/>
          <w:iCs/>
        </w:rPr>
        <w:t>81</w:t>
      </w:r>
      <w:r>
        <w:t>(7), 2558–2569. https://doi.org/10.3758/s13414-019-01856-8</w:t>
      </w:r>
    </w:p>
    <w:p w14:paraId="4547AF7E" w14:textId="77777777" w:rsidR="008C0D4C" w:rsidRDefault="008C0D4C" w:rsidP="008C0D4C">
      <w:pPr>
        <w:pStyle w:val="Bibliography"/>
      </w:pPr>
      <w:r>
        <w:lastRenderedPageBreak/>
        <w:t xml:space="preserve">Moors, P., Boelens, D., van Overwalle, J., &amp; Wagemans, J. (2016). Scene integration without awareness: No conclusive evidence for processing scene congruency during continuous flash suppression. </w:t>
      </w:r>
      <w:r>
        <w:rPr>
          <w:i/>
          <w:iCs/>
        </w:rPr>
        <w:t>Psychological Science</w:t>
      </w:r>
      <w:r>
        <w:t xml:space="preserve">, </w:t>
      </w:r>
      <w:r>
        <w:rPr>
          <w:i/>
          <w:iCs/>
        </w:rPr>
        <w:t>27</w:t>
      </w:r>
      <w:r>
        <w:t>, 945–956. https://doi.org/10.1177/0956797616642525</w:t>
      </w:r>
    </w:p>
    <w:p w14:paraId="6A244BFD" w14:textId="77777777" w:rsidR="008C0D4C" w:rsidRDefault="008C0D4C" w:rsidP="008C0D4C">
      <w:pPr>
        <w:pStyle w:val="Bibliography"/>
      </w:pPr>
      <w:r>
        <w:t xml:space="preserve">Moors, P., &amp; Hesselmann, G. (2018). A critical reexamination of doing arithmetic nonconsciously. </w:t>
      </w:r>
      <w:r>
        <w:rPr>
          <w:i/>
          <w:iCs/>
        </w:rPr>
        <w:t>Psychonomic Bulletin &amp; Review</w:t>
      </w:r>
      <w:r>
        <w:t xml:space="preserve">, </w:t>
      </w:r>
      <w:r>
        <w:rPr>
          <w:i/>
          <w:iCs/>
        </w:rPr>
        <w:t>25</w:t>
      </w:r>
      <w:r>
        <w:t>(1), 472–481. https://doi.org/10.3758/s13423-017-1292-x</w:t>
      </w:r>
    </w:p>
    <w:p w14:paraId="0D84133D" w14:textId="77777777" w:rsidR="008C0D4C" w:rsidRDefault="008C0D4C" w:rsidP="008C0D4C">
      <w:pPr>
        <w:pStyle w:val="Bibliography"/>
      </w:pPr>
      <w:r>
        <w:t xml:space="preserve">Moors, P., &amp; Hesselmann, G. (2019). Unconscious arithmetic: Assessing the robustness of the results reported by Karpinski, Briggs, and Yale (2018). </w:t>
      </w:r>
      <w:r>
        <w:rPr>
          <w:i/>
          <w:iCs/>
        </w:rPr>
        <w:t>Consciousness and Cognition</w:t>
      </w:r>
      <w:r>
        <w:t xml:space="preserve">, </w:t>
      </w:r>
      <w:r>
        <w:rPr>
          <w:i/>
          <w:iCs/>
        </w:rPr>
        <w:t>68</w:t>
      </w:r>
      <w:r>
        <w:t>, 97–106. https://doi.org/10.1016/j.concog.2019.01.003</w:t>
      </w:r>
    </w:p>
    <w:p w14:paraId="1EE2B4F9" w14:textId="77777777" w:rsidR="008C0D4C" w:rsidRDefault="008C0D4C" w:rsidP="008C0D4C">
      <w:pPr>
        <w:pStyle w:val="Bibliography"/>
      </w:pPr>
      <w:r>
        <w:rPr>
          <w:i/>
          <w:iCs/>
        </w:rPr>
        <w:t>Motive</w:t>
      </w:r>
      <w:r>
        <w:t xml:space="preserve"> (2.3.0). (2021). NaturalPoint, Inc. https://optitrack.com/software/motive/</w:t>
      </w:r>
    </w:p>
    <w:p w14:paraId="7A457591" w14:textId="77777777" w:rsidR="008C0D4C" w:rsidRDefault="008C0D4C" w:rsidP="008C0D4C">
      <w:pPr>
        <w:pStyle w:val="Bibliography"/>
      </w:pPr>
      <w:r>
        <w:t xml:space="preserve">Mudrik, L., &amp; Biderman, N. (2017). Evidence for Implicit—But Not Unconscious—Processing of Object-Scene Relations. </w:t>
      </w:r>
      <w:r>
        <w:rPr>
          <w:i/>
          <w:iCs/>
        </w:rPr>
        <w:t>Psychological Science</w:t>
      </w:r>
      <w:r>
        <w:t xml:space="preserve">, </w:t>
      </w:r>
      <w:r>
        <w:rPr>
          <w:i/>
          <w:iCs/>
        </w:rPr>
        <w:t>29</w:t>
      </w:r>
      <w:r>
        <w:t>. https://doi.org/10.1177/0956797617735745</w:t>
      </w:r>
    </w:p>
    <w:p w14:paraId="55BC35F5" w14:textId="77777777" w:rsidR="008C0D4C" w:rsidRDefault="008C0D4C" w:rsidP="008C0D4C">
      <w:pPr>
        <w:pStyle w:val="Bibliography"/>
      </w:pPr>
      <w:r>
        <w:t xml:space="preserve">Mudrik, L., Faivre, N., &amp; Koch, C. (2014). Information integration without awareness. </w:t>
      </w:r>
      <w:r>
        <w:rPr>
          <w:i/>
          <w:iCs/>
        </w:rPr>
        <w:t>Trends in Cognitive Sciences</w:t>
      </w:r>
      <w:r>
        <w:t xml:space="preserve">, </w:t>
      </w:r>
      <w:r>
        <w:rPr>
          <w:i/>
          <w:iCs/>
        </w:rPr>
        <w:t>18</w:t>
      </w:r>
      <w:r>
        <w:t>(9), 488–496. https://doi.org/10.1016/j.tics.2014.04.009</w:t>
      </w:r>
    </w:p>
    <w:p w14:paraId="306EE2A1" w14:textId="77777777" w:rsidR="008C0D4C" w:rsidRDefault="008C0D4C" w:rsidP="008C0D4C">
      <w:pPr>
        <w:pStyle w:val="Bibliography"/>
      </w:pPr>
      <w:r>
        <w:t xml:space="preserve">Naccache, L., Blandin, E., &amp; Dehaene, S. (2002). Unconscious Masked Priming Depends on Temporal Attention. </w:t>
      </w:r>
      <w:r>
        <w:rPr>
          <w:i/>
          <w:iCs/>
        </w:rPr>
        <w:t>Psychological Science</w:t>
      </w:r>
      <w:r>
        <w:t xml:space="preserve">, </w:t>
      </w:r>
      <w:r>
        <w:rPr>
          <w:i/>
          <w:iCs/>
        </w:rPr>
        <w:t>13</w:t>
      </w:r>
      <w:r>
        <w:t>(5), 416–424. https://doi.org/10.1111/1467-9280.00474</w:t>
      </w:r>
    </w:p>
    <w:p w14:paraId="28F9002C" w14:textId="77777777" w:rsidR="008C0D4C" w:rsidRDefault="008C0D4C" w:rsidP="008C0D4C">
      <w:pPr>
        <w:pStyle w:val="Bibliography"/>
      </w:pPr>
      <w:r>
        <w:t xml:space="preserve">Naccache, L., &amp; Dehaene, S. (2001). Unconscious semantic priming extends to novel unseen stimuli. </w:t>
      </w:r>
      <w:r>
        <w:rPr>
          <w:i/>
          <w:iCs/>
        </w:rPr>
        <w:t>Cognition</w:t>
      </w:r>
      <w:r>
        <w:t xml:space="preserve">, </w:t>
      </w:r>
      <w:r>
        <w:rPr>
          <w:i/>
          <w:iCs/>
        </w:rPr>
        <w:t>80</w:t>
      </w:r>
      <w:r>
        <w:t>(3), 215–229. https://doi.org/10.1016/S0010-0277(00)00139-6</w:t>
      </w:r>
    </w:p>
    <w:p w14:paraId="73886EF9" w14:textId="77777777" w:rsidR="008C0D4C" w:rsidRDefault="008C0D4C" w:rsidP="008C0D4C">
      <w:pPr>
        <w:pStyle w:val="Bibliography"/>
      </w:pPr>
      <w:r>
        <w:rPr>
          <w:i/>
          <w:iCs/>
        </w:rPr>
        <w:t>NatNet SDK</w:t>
      </w:r>
      <w:r>
        <w:t xml:space="preserve"> (4.0.0). (2021). NaturalPoint, Inc. https://optitrack.com/software/motive/</w:t>
      </w:r>
    </w:p>
    <w:p w14:paraId="5416423D" w14:textId="77777777" w:rsidR="008C0D4C" w:rsidRDefault="008C0D4C" w:rsidP="008C0D4C">
      <w:pPr>
        <w:pStyle w:val="Bibliography"/>
      </w:pPr>
      <w:r>
        <w:lastRenderedPageBreak/>
        <w:t xml:space="preserve">Nembhard, D. A., &amp; Osothsilp, N. (2002). Task complexity effects on between-individual learning/forgetting variability. </w:t>
      </w:r>
      <w:r>
        <w:rPr>
          <w:i/>
          <w:iCs/>
        </w:rPr>
        <w:t>International Journal of Industrial Ergonomics</w:t>
      </w:r>
      <w:r>
        <w:t xml:space="preserve">, </w:t>
      </w:r>
      <w:r>
        <w:rPr>
          <w:i/>
          <w:iCs/>
        </w:rPr>
        <w:t>29</w:t>
      </w:r>
      <w:r>
        <w:t>(5), 297–306. https://doi.org/10.1016/S0169-8141(01)00070-1</w:t>
      </w:r>
    </w:p>
    <w:p w14:paraId="74F7FAB2" w14:textId="77777777" w:rsidR="008C0D4C" w:rsidRDefault="008C0D4C" w:rsidP="008C0D4C">
      <w:pPr>
        <w:pStyle w:val="Bibliography"/>
      </w:pPr>
      <w:r>
        <w:t xml:space="preserve">Newell, B. R., &amp; Shanks, D. R. (2014). Unconscious influences on decision making: A critical review. </w:t>
      </w:r>
      <w:r>
        <w:rPr>
          <w:i/>
          <w:iCs/>
        </w:rPr>
        <w:t>Behavioral and Brain Sciences</w:t>
      </w:r>
      <w:r>
        <w:t xml:space="preserve">, </w:t>
      </w:r>
      <w:r>
        <w:rPr>
          <w:i/>
          <w:iCs/>
        </w:rPr>
        <w:t>37</w:t>
      </w:r>
      <w:r>
        <w:t>, 1–18. https://doi.org/10.1017/S0140525X12003214</w:t>
      </w:r>
    </w:p>
    <w:p w14:paraId="68596504" w14:textId="77777777" w:rsidR="008C0D4C" w:rsidRDefault="008C0D4C" w:rsidP="008C0D4C">
      <w:pPr>
        <w:pStyle w:val="Bibliography"/>
      </w:pPr>
      <w:r>
        <w:t xml:space="preserve">Ogilvie, R., &amp; Carruthers, P. (2014). Better tests of consciousness are needed, but skepticism about unconscious processes is unwarranted. </w:t>
      </w:r>
      <w:r>
        <w:rPr>
          <w:i/>
          <w:iCs/>
        </w:rPr>
        <w:t>Behavioral and Brain Sciences</w:t>
      </w:r>
      <w:r>
        <w:t xml:space="preserve">, </w:t>
      </w:r>
      <w:r>
        <w:rPr>
          <w:i/>
          <w:iCs/>
        </w:rPr>
        <w:t>37</w:t>
      </w:r>
      <w:r>
        <w:t>(1), 36–37. https://doi.org/10.1017/S0140525X13000800</w:t>
      </w:r>
    </w:p>
    <w:p w14:paraId="48852916" w14:textId="77777777" w:rsidR="008C0D4C" w:rsidRDefault="008C0D4C" w:rsidP="008C0D4C">
      <w:pPr>
        <w:pStyle w:val="Bibliography"/>
      </w:pPr>
      <w:r>
        <w:t xml:space="preserve">Palluel-Germain, R., Boy, F., Orliaguet, J. P., &amp; Coello, Y. (2004). Visual and motor constraints on trajectory planning in pointing movements. </w:t>
      </w:r>
      <w:r>
        <w:rPr>
          <w:i/>
          <w:iCs/>
        </w:rPr>
        <w:t>Neuroscience Letters</w:t>
      </w:r>
      <w:r>
        <w:t xml:space="preserve">, </w:t>
      </w:r>
      <w:r>
        <w:rPr>
          <w:i/>
          <w:iCs/>
        </w:rPr>
        <w:t>372</w:t>
      </w:r>
      <w:r>
        <w:t>(3), 235–239. https://doi.org/10.1016/j.neulet.2004.09.045</w:t>
      </w:r>
    </w:p>
    <w:p w14:paraId="37861AA4" w14:textId="77777777" w:rsidR="008C0D4C" w:rsidRDefault="008C0D4C" w:rsidP="008C0D4C">
      <w:pPr>
        <w:pStyle w:val="Bibliography"/>
      </w:pPr>
      <w:r>
        <w:t xml:space="preserve">Peters, M. A. K., Kentridge, R. W., Phillips, I., &amp; Block, N. (2017). Does unconscious perception really exist? Continuing the ASSC20 debate. </w:t>
      </w:r>
      <w:r>
        <w:rPr>
          <w:i/>
          <w:iCs/>
        </w:rPr>
        <w:t>Neuroscience of Consciousness</w:t>
      </w:r>
      <w:r>
        <w:t xml:space="preserve">, </w:t>
      </w:r>
      <w:r>
        <w:rPr>
          <w:i/>
          <w:iCs/>
        </w:rPr>
        <w:t>2017</w:t>
      </w:r>
      <w:r>
        <w:t>(1). https://doi.org/10.1093/nc/nix015</w:t>
      </w:r>
    </w:p>
    <w:p w14:paraId="2EB8E3C4" w14:textId="77777777" w:rsidR="008C0D4C" w:rsidRDefault="008C0D4C" w:rsidP="008C0D4C">
      <w:pPr>
        <w:pStyle w:val="Bibliography"/>
      </w:pPr>
      <w:r>
        <w:t xml:space="preserve">Peters, M. A. K., &amp; Lau, H. (2015). </w:t>
      </w:r>
      <w:r>
        <w:rPr>
          <w:i/>
          <w:iCs/>
        </w:rPr>
        <w:t>Human observers have optimal introspective access to perceptual processes even for visually masked stimuli</w:t>
      </w:r>
      <w:r>
        <w:t>. 30.</w:t>
      </w:r>
    </w:p>
    <w:p w14:paraId="0606960C" w14:textId="77777777" w:rsidR="008C0D4C" w:rsidRDefault="008C0D4C" w:rsidP="008C0D4C">
      <w:pPr>
        <w:pStyle w:val="Bibliography"/>
      </w:pPr>
      <w:r>
        <w:t xml:space="preserve">Poirier, C., Collignon, O., DeVolder, A. G., Renier, L., Vanlierde, A., Tranduy, D., &amp; Scheiber, C. (2005). Specific activation of the V5 brain area by auditory motion processing: An fMRI study. </w:t>
      </w:r>
      <w:r>
        <w:rPr>
          <w:i/>
          <w:iCs/>
        </w:rPr>
        <w:t>Cognitive Brain Research</w:t>
      </w:r>
      <w:r>
        <w:t xml:space="preserve">, </w:t>
      </w:r>
      <w:r>
        <w:rPr>
          <w:i/>
          <w:iCs/>
        </w:rPr>
        <w:t>25</w:t>
      </w:r>
      <w:r>
        <w:t>(3), 650–658. https://doi.org/10.1016/j.cogbrainres.2005.08.015</w:t>
      </w:r>
    </w:p>
    <w:p w14:paraId="45B6F48B" w14:textId="77777777" w:rsidR="008C0D4C" w:rsidRDefault="008C0D4C" w:rsidP="008C0D4C">
      <w:pPr>
        <w:pStyle w:val="Bibliography"/>
      </w:pPr>
      <w:r>
        <w:t xml:space="preserve">Pratte, M. S., &amp; Rouder, J. N. (2009). A task-difficulty artifact in subliminal priming. </w:t>
      </w:r>
      <w:r>
        <w:rPr>
          <w:i/>
          <w:iCs/>
        </w:rPr>
        <w:t>Attention, Perception, &amp; Psychophysics</w:t>
      </w:r>
      <w:r>
        <w:t xml:space="preserve">, </w:t>
      </w:r>
      <w:r>
        <w:rPr>
          <w:i/>
          <w:iCs/>
        </w:rPr>
        <w:t>71</w:t>
      </w:r>
      <w:r>
        <w:t>(6), 1276–1283. https://doi.org/10.3758/APP.71.6.1276</w:t>
      </w:r>
    </w:p>
    <w:p w14:paraId="16D05C74" w14:textId="77777777" w:rsidR="008C0D4C" w:rsidRDefault="008C0D4C" w:rsidP="008C0D4C">
      <w:pPr>
        <w:pStyle w:val="Bibliography"/>
      </w:pPr>
      <w:r>
        <w:lastRenderedPageBreak/>
        <w:t xml:space="preserve">Reingold, E. M., &amp; Merikle, P. M. (1988). Using direct and indirect measures to study perception without awareness. </w:t>
      </w:r>
      <w:r>
        <w:rPr>
          <w:i/>
          <w:iCs/>
        </w:rPr>
        <w:t>Perception &amp; Psychophysics</w:t>
      </w:r>
      <w:r>
        <w:t xml:space="preserve">, </w:t>
      </w:r>
      <w:r>
        <w:rPr>
          <w:i/>
          <w:iCs/>
        </w:rPr>
        <w:t>44</w:t>
      </w:r>
      <w:r>
        <w:t>(6), 563–575. https://doi.org/10.3758/BF03207490</w:t>
      </w:r>
    </w:p>
    <w:p w14:paraId="52778D74" w14:textId="77777777" w:rsidR="008C0D4C" w:rsidRDefault="008C0D4C" w:rsidP="008C0D4C">
      <w:pPr>
        <w:pStyle w:val="Bibliography"/>
      </w:pPr>
      <w:r>
        <w:t xml:space="preserve">Resulaj, A., Kiani, R., Wolpert, D. M., &amp; Shadlen, M. N. (2009). Changes of mind in decision-making. </w:t>
      </w:r>
      <w:r>
        <w:rPr>
          <w:i/>
          <w:iCs/>
        </w:rPr>
        <w:t>Nature</w:t>
      </w:r>
      <w:r>
        <w:t xml:space="preserve">, </w:t>
      </w:r>
      <w:r>
        <w:rPr>
          <w:i/>
          <w:iCs/>
        </w:rPr>
        <w:t>461</w:t>
      </w:r>
      <w:r>
        <w:t>(7261), 263–266. https://doi.org/10.1038/nature08275</w:t>
      </w:r>
    </w:p>
    <w:p w14:paraId="4F7A87A3" w14:textId="77777777" w:rsidR="008C0D4C" w:rsidRDefault="008C0D4C" w:rsidP="008C0D4C">
      <w:pPr>
        <w:pStyle w:val="Bibliography"/>
      </w:pPr>
      <w:r>
        <w:t xml:space="preserve">Sand, A., &amp; Nilsson, M. E. (2016). Subliminal or not? Comparing null-hypothesis and Bayesian methods for testing subliminal priming. </w:t>
      </w:r>
      <w:r>
        <w:rPr>
          <w:i/>
          <w:iCs/>
        </w:rPr>
        <w:t>Consciousness and Cognition</w:t>
      </w:r>
      <w:r>
        <w:t xml:space="preserve">, </w:t>
      </w:r>
      <w:r>
        <w:rPr>
          <w:i/>
          <w:iCs/>
        </w:rPr>
        <w:t>44</w:t>
      </w:r>
      <w:r>
        <w:t>, 29–40. https://doi.org/10.1016/j.concog.2016.06.012</w:t>
      </w:r>
    </w:p>
    <w:p w14:paraId="2AB252A8" w14:textId="77777777" w:rsidR="008C0D4C" w:rsidRDefault="008C0D4C" w:rsidP="008C0D4C">
      <w:pPr>
        <w:pStyle w:val="Bibliography"/>
      </w:pPr>
      <w:r>
        <w:t xml:space="preserve">Sandberg, K., &amp; Overgaard, M. (2015). Using the perceptual awareness scale (PAS). In M. Overgaard (Ed.), </w:t>
      </w:r>
      <w:r>
        <w:rPr>
          <w:i/>
          <w:iCs/>
        </w:rPr>
        <w:t>Behavioral Methods in Consciousness Research</w:t>
      </w:r>
      <w:r>
        <w:t xml:space="preserve"> (pp. 181–196). Oxford University Press. https://doi.org/10.1093/acprof:oso/9780199688890.003.0011</w:t>
      </w:r>
    </w:p>
    <w:p w14:paraId="1619B3BA" w14:textId="77777777" w:rsidR="008C0D4C" w:rsidRDefault="008C0D4C" w:rsidP="008C0D4C">
      <w:pPr>
        <w:pStyle w:val="Bibliography"/>
      </w:pPr>
      <w:r>
        <w:t xml:space="preserve">Sandberg, K., Timmermans, B., Overgaard, M., &amp; Cleeremans, A. (2010). Measuring consciousness: Is one measure better than the other? </w:t>
      </w:r>
      <w:r>
        <w:rPr>
          <w:i/>
          <w:iCs/>
        </w:rPr>
        <w:t>Consciousness and Cognition</w:t>
      </w:r>
      <w:r>
        <w:t xml:space="preserve">, </w:t>
      </w:r>
      <w:r>
        <w:rPr>
          <w:i/>
          <w:iCs/>
        </w:rPr>
        <w:t>19</w:t>
      </w:r>
      <w:r>
        <w:t>(4), 1069–1078. https://doi.org/10.1016/j.concog.2009.12.013</w:t>
      </w:r>
    </w:p>
    <w:p w14:paraId="73109EFD" w14:textId="77777777" w:rsidR="008C0D4C" w:rsidRDefault="008C0D4C" w:rsidP="008C0D4C">
      <w:pPr>
        <w:pStyle w:val="Bibliography"/>
      </w:pPr>
      <w:r>
        <w:t xml:space="preserve">Sassenhagen, J., &amp; Draschkow, D. (2019). Cluster-based permutation tests of MEG/EEG data do not establish significance of effect latency or location. </w:t>
      </w:r>
      <w:r>
        <w:rPr>
          <w:i/>
          <w:iCs/>
        </w:rPr>
        <w:t>Psychophysiology</w:t>
      </w:r>
      <w:r>
        <w:t xml:space="preserve">, </w:t>
      </w:r>
      <w:r>
        <w:rPr>
          <w:i/>
          <w:iCs/>
        </w:rPr>
        <w:t>56</w:t>
      </w:r>
      <w:r>
        <w:t>(6), e13335. https://doi.org/10.1111/psyp.13335</w:t>
      </w:r>
    </w:p>
    <w:p w14:paraId="5FB0477E" w14:textId="77777777" w:rsidR="008C0D4C" w:rsidRDefault="008C0D4C" w:rsidP="008C0D4C">
      <w:pPr>
        <w:pStyle w:val="Bibliography"/>
      </w:pPr>
      <w:r>
        <w:t xml:space="preserve">Sawchuk, C. N., Lohr, J. M., Westendorf, D. H., Meunier, S. A., &amp; Tolin, D. F. (2002). Emotional responding to fearful and disgusting stimuli in specific phobics. </w:t>
      </w:r>
      <w:r>
        <w:rPr>
          <w:i/>
          <w:iCs/>
        </w:rPr>
        <w:t>Behaviour Research and Therapy</w:t>
      </w:r>
      <w:r>
        <w:t xml:space="preserve">, </w:t>
      </w:r>
      <w:r>
        <w:rPr>
          <w:i/>
          <w:iCs/>
        </w:rPr>
        <w:t>40</w:t>
      </w:r>
      <w:r>
        <w:t>(9), 1031–1046. https://doi.org/10.1016/S0005-7967(01)00093-6</w:t>
      </w:r>
    </w:p>
    <w:p w14:paraId="08B3A915" w14:textId="77777777" w:rsidR="008C0D4C" w:rsidRDefault="008C0D4C" w:rsidP="008C0D4C">
      <w:pPr>
        <w:pStyle w:val="Bibliography"/>
      </w:pPr>
      <w:r>
        <w:t xml:space="preserve">Scherbaum, S., Dshemuchadse, M., Fischer, R., &amp; Goschke, T. (2010). How decisions evolve: The temporal dynamics of action selection. </w:t>
      </w:r>
      <w:r>
        <w:rPr>
          <w:i/>
          <w:iCs/>
        </w:rPr>
        <w:t>Cognition</w:t>
      </w:r>
      <w:r>
        <w:t xml:space="preserve">, </w:t>
      </w:r>
      <w:r>
        <w:rPr>
          <w:i/>
          <w:iCs/>
        </w:rPr>
        <w:t>115</w:t>
      </w:r>
      <w:r>
        <w:t>(3), 407–416. https://doi.org/10.1016/j.cognition.2010.02.004</w:t>
      </w:r>
    </w:p>
    <w:p w14:paraId="6F6A4B37" w14:textId="77777777" w:rsidR="008C0D4C" w:rsidRDefault="008C0D4C" w:rsidP="008C0D4C">
      <w:pPr>
        <w:pStyle w:val="Bibliography"/>
      </w:pPr>
      <w:r>
        <w:lastRenderedPageBreak/>
        <w:t xml:space="preserve">Scherbaum, S., &amp; Kieslich, P. J. (2018). Stuck at the starting line: How the starting procedure influences mouse-tracking data. </w:t>
      </w:r>
      <w:r>
        <w:rPr>
          <w:i/>
          <w:iCs/>
        </w:rPr>
        <w:t>Behavior Research Methods</w:t>
      </w:r>
      <w:r>
        <w:t xml:space="preserve">, </w:t>
      </w:r>
      <w:r>
        <w:rPr>
          <w:i/>
          <w:iCs/>
        </w:rPr>
        <w:t>50</w:t>
      </w:r>
      <w:r>
        <w:t>(5), 2097–2110. https://doi.org/10.3758/s13428-017-0977-4</w:t>
      </w:r>
    </w:p>
    <w:p w14:paraId="5BD46CD9" w14:textId="77777777" w:rsidR="008C0D4C" w:rsidRDefault="008C0D4C" w:rsidP="008C0D4C">
      <w:pPr>
        <w:pStyle w:val="Bibliography"/>
      </w:pPr>
      <w:r>
        <w:t xml:space="preserve">Shanks, D. R. (2017). Regressive research: The pitfalls of post hoc data selection in the study of unconscious mental processes. </w:t>
      </w:r>
      <w:r>
        <w:rPr>
          <w:i/>
          <w:iCs/>
        </w:rPr>
        <w:t>Psychonomic Bulletin &amp; Review</w:t>
      </w:r>
      <w:r>
        <w:t xml:space="preserve">, </w:t>
      </w:r>
      <w:r>
        <w:rPr>
          <w:i/>
          <w:iCs/>
        </w:rPr>
        <w:t>24</w:t>
      </w:r>
      <w:r>
        <w:t>(3), 752–775. https://doi.org/10.3758/s13423-016-1170-y</w:t>
      </w:r>
    </w:p>
    <w:p w14:paraId="7F60A203" w14:textId="77777777" w:rsidR="008C0D4C" w:rsidRDefault="008C0D4C" w:rsidP="008C0D4C">
      <w:pPr>
        <w:pStyle w:val="Bibliography"/>
      </w:pPr>
      <w:r>
        <w:t xml:space="preserve">Shelton, J. R., &amp; Martin, R. C. (1992). How semantic is automatic semantic priming? </w:t>
      </w:r>
      <w:r>
        <w:rPr>
          <w:i/>
          <w:iCs/>
        </w:rPr>
        <w:t>Journal of Experimental Psychology: Learning, Memory, and Cognition</w:t>
      </w:r>
      <w:r>
        <w:t xml:space="preserve">, </w:t>
      </w:r>
      <w:r>
        <w:rPr>
          <w:i/>
          <w:iCs/>
        </w:rPr>
        <w:t>18</w:t>
      </w:r>
      <w:r>
        <w:t>, 1191–1210. https://doi.org/10.1037/0278-7393.18.6.1191</w:t>
      </w:r>
    </w:p>
    <w:p w14:paraId="39343D7C" w14:textId="77777777" w:rsidR="008C0D4C" w:rsidRDefault="008C0D4C" w:rsidP="008C0D4C">
      <w:pPr>
        <w:pStyle w:val="Bibliography"/>
      </w:pPr>
      <w:r>
        <w:t xml:space="preserve">Siedlecka, E., &amp; Denson, T. F. (2019). Experimental Methods for Inducing Basic Emotions: A Qualitative Review. </w:t>
      </w:r>
      <w:r>
        <w:rPr>
          <w:i/>
          <w:iCs/>
        </w:rPr>
        <w:t>Emotion Review</w:t>
      </w:r>
      <w:r>
        <w:t xml:space="preserve">, </w:t>
      </w:r>
      <w:r>
        <w:rPr>
          <w:i/>
          <w:iCs/>
        </w:rPr>
        <w:t>11</w:t>
      </w:r>
      <w:r>
        <w:t>(1), 87–97. https://doi.org/10.1177/1754073917749016</w:t>
      </w:r>
    </w:p>
    <w:p w14:paraId="24278335" w14:textId="77777777" w:rsidR="008C0D4C" w:rsidRDefault="008C0D4C" w:rsidP="008C0D4C">
      <w:pPr>
        <w:pStyle w:val="Bibliography"/>
      </w:pPr>
      <w:r>
        <w:t xml:space="preserve">Sklar, A. Y., Levy, N., Goldstein, A., Mandel, R., Maril, A., &amp; Hassin, R. R. (2012). Reading and doing arithmetic nonconsciously. </w:t>
      </w:r>
      <w:r>
        <w:rPr>
          <w:i/>
          <w:iCs/>
        </w:rPr>
        <w:t>Proceedings of the National Academy of Sciences</w:t>
      </w:r>
      <w:r>
        <w:t xml:space="preserve">, </w:t>
      </w:r>
      <w:r>
        <w:rPr>
          <w:i/>
          <w:iCs/>
        </w:rPr>
        <w:t>109</w:t>
      </w:r>
      <w:r>
        <w:t>(48), 19614–19619. https://doi.org/10.1073/pnas.1211645109</w:t>
      </w:r>
    </w:p>
    <w:p w14:paraId="1AE154D5" w14:textId="77777777" w:rsidR="008C0D4C" w:rsidRDefault="008C0D4C" w:rsidP="008C0D4C">
      <w:pPr>
        <w:pStyle w:val="Bibliography"/>
      </w:pPr>
      <w:r>
        <w:t xml:space="preserve">Song, J.-H., &amp; Nakayama, K. (2009). Hidden cognitive states revealed in choice reaching tasks. </w:t>
      </w:r>
      <w:r>
        <w:rPr>
          <w:i/>
          <w:iCs/>
        </w:rPr>
        <w:t>Trends in Cognitive Sciences</w:t>
      </w:r>
      <w:r>
        <w:t xml:space="preserve">, </w:t>
      </w:r>
      <w:r>
        <w:rPr>
          <w:i/>
          <w:iCs/>
        </w:rPr>
        <w:t>13</w:t>
      </w:r>
      <w:r>
        <w:t>(8), 360–366. https://doi.org/10.1016/j.tics.2009.04.009</w:t>
      </w:r>
    </w:p>
    <w:p w14:paraId="51803B48" w14:textId="77777777" w:rsidR="008C0D4C" w:rsidRDefault="008C0D4C" w:rsidP="008C0D4C">
      <w:pPr>
        <w:pStyle w:val="Bibliography"/>
      </w:pPr>
      <w:r>
        <w:t xml:space="preserve">Spivey, M. J., Grosjean, M., &amp; Knoblich, G. (2005). Continuous attraction toward phonological competitors. </w:t>
      </w:r>
      <w:r>
        <w:rPr>
          <w:i/>
          <w:iCs/>
        </w:rPr>
        <w:t>Proceedings of the National Academy of Sciences of the United States of America</w:t>
      </w:r>
      <w:r>
        <w:t xml:space="preserve">, </w:t>
      </w:r>
      <w:r>
        <w:rPr>
          <w:i/>
          <w:iCs/>
        </w:rPr>
        <w:t>102</w:t>
      </w:r>
      <w:r>
        <w:t>(29), 10393–10398. https://doi.org/10.1073/pnas.0503903102</w:t>
      </w:r>
    </w:p>
    <w:p w14:paraId="3F6F1312" w14:textId="77777777" w:rsidR="008C0D4C" w:rsidRDefault="008C0D4C" w:rsidP="008C0D4C">
      <w:pPr>
        <w:pStyle w:val="Bibliography"/>
      </w:pPr>
      <w:r>
        <w:t xml:space="preserve">Tononi, G., Boly, M., Massimini, M., &amp; Koch, C. (2016). Integrated information theory: From consciousness to its physical substrate. </w:t>
      </w:r>
      <w:r>
        <w:rPr>
          <w:i/>
          <w:iCs/>
        </w:rPr>
        <w:t>Nature Reviews Neuroscience</w:t>
      </w:r>
      <w:r>
        <w:t xml:space="preserve">, </w:t>
      </w:r>
      <w:r>
        <w:rPr>
          <w:i/>
          <w:iCs/>
        </w:rPr>
        <w:t>17</w:t>
      </w:r>
      <w:r>
        <w:t>(7), 450–461. https://doi.org/10.1038/nrn.2016.44</w:t>
      </w:r>
    </w:p>
    <w:p w14:paraId="233B722E" w14:textId="77777777" w:rsidR="008C0D4C" w:rsidRDefault="008C0D4C" w:rsidP="008C0D4C">
      <w:pPr>
        <w:pStyle w:val="Bibliography"/>
      </w:pPr>
      <w:r>
        <w:lastRenderedPageBreak/>
        <w:t xml:space="preserve">Van den Bussche, E., Van den Noortgate, W., &amp; Reynvoet, B. (2009). Mechanisms of masked priming: A meta-analysis. </w:t>
      </w:r>
      <w:r>
        <w:rPr>
          <w:i/>
          <w:iCs/>
        </w:rPr>
        <w:t>Psychological Bulletin</w:t>
      </w:r>
      <w:r>
        <w:t xml:space="preserve">, </w:t>
      </w:r>
      <w:r>
        <w:rPr>
          <w:i/>
          <w:iCs/>
        </w:rPr>
        <w:t>135</w:t>
      </w:r>
      <w:r>
        <w:t>(3), 452–477. https://doi.org/10.1037/a0015329</w:t>
      </w:r>
    </w:p>
    <w:p w14:paraId="3A9823FB" w14:textId="77777777" w:rsidR="008C0D4C" w:rsidRDefault="008C0D4C" w:rsidP="008C0D4C">
      <w:pPr>
        <w:pStyle w:val="Bibliography"/>
      </w:pPr>
      <w:r>
        <w:t xml:space="preserve">von Hofsten, C., &amp; Lindhagen, K. (1979). Observations on the development of reaching for moving objects. </w:t>
      </w:r>
      <w:r>
        <w:rPr>
          <w:i/>
          <w:iCs/>
        </w:rPr>
        <w:t>Journal of Experimental Child Psychology</w:t>
      </w:r>
      <w:r>
        <w:t xml:space="preserve">, </w:t>
      </w:r>
      <w:r>
        <w:rPr>
          <w:i/>
          <w:iCs/>
        </w:rPr>
        <w:t>28</w:t>
      </w:r>
      <w:r>
        <w:t>(1), 158–173. https://doi.org/10.1016/0022-0965(79)90109-7</w:t>
      </w:r>
    </w:p>
    <w:p w14:paraId="79A922C8" w14:textId="77777777" w:rsidR="008C0D4C" w:rsidRDefault="008C0D4C" w:rsidP="008C0D4C">
      <w:pPr>
        <w:pStyle w:val="Bibliography"/>
      </w:pPr>
      <w:r>
        <w:t xml:space="preserve">Willander, J., &amp; Larsson, M. (2006). Smell your way back to childhood: Autobiographical odor memory. </w:t>
      </w:r>
      <w:r>
        <w:rPr>
          <w:i/>
          <w:iCs/>
        </w:rPr>
        <w:t>Psychonomic Bulletin &amp; Review</w:t>
      </w:r>
      <w:r>
        <w:t xml:space="preserve">, </w:t>
      </w:r>
      <w:r>
        <w:rPr>
          <w:i/>
          <w:iCs/>
        </w:rPr>
        <w:t>13</w:t>
      </w:r>
      <w:r>
        <w:t>(2), 240–244. https://doi.org/10.3758/BF03193837</w:t>
      </w:r>
    </w:p>
    <w:p w14:paraId="68A84140" w14:textId="77777777" w:rsidR="008C0D4C" w:rsidRDefault="008C0D4C" w:rsidP="008C0D4C">
      <w:pPr>
        <w:pStyle w:val="Bibliography"/>
      </w:pPr>
      <w:r>
        <w:t xml:space="preserve">Xiao, K., &amp; Yamauchi, T. (2015). Subliminal semantic priming in near absence of attention: A cursor motion study. </w:t>
      </w:r>
      <w:r>
        <w:rPr>
          <w:i/>
          <w:iCs/>
        </w:rPr>
        <w:t>Consciousness and Cognition</w:t>
      </w:r>
      <w:r>
        <w:t xml:space="preserve">, </w:t>
      </w:r>
      <w:r>
        <w:rPr>
          <w:i/>
          <w:iCs/>
        </w:rPr>
        <w:t>38</w:t>
      </w:r>
      <w:r>
        <w:t>, 88–98. https://doi.org/10.1016/j.concog.2015.09.013</w:t>
      </w:r>
    </w:p>
    <w:p w14:paraId="19DC11FD" w14:textId="77777777" w:rsidR="008C0D4C" w:rsidRDefault="008C0D4C" w:rsidP="008C0D4C">
      <w:pPr>
        <w:pStyle w:val="Bibliography"/>
      </w:pPr>
      <w:r>
        <w:t xml:space="preserve">Xiao, K., &amp; Yamauchi, T. (2017). The role of attention in subliminal semantic processing: A mouse tracking study. </w:t>
      </w:r>
      <w:r>
        <w:rPr>
          <w:i/>
          <w:iCs/>
        </w:rPr>
        <w:t>PLOS ONE</w:t>
      </w:r>
      <w:r>
        <w:t xml:space="preserve">, </w:t>
      </w:r>
      <w:r>
        <w:rPr>
          <w:i/>
          <w:iCs/>
        </w:rPr>
        <w:t>12</w:t>
      </w:r>
      <w:r>
        <w:t>(6), e0178740. https://doi.org/10.1371/journal.pone.0178740</w:t>
      </w:r>
    </w:p>
    <w:p w14:paraId="2AAAD34E" w14:textId="77777777" w:rsidR="008C0D4C" w:rsidRDefault="008C0D4C" w:rsidP="008C0D4C">
      <w:pPr>
        <w:pStyle w:val="Bibliography"/>
      </w:pPr>
      <w:r>
        <w:t xml:space="preserve">Xiao, K., Yamauchi, T., &amp; Bowman, C. (2015). </w:t>
      </w:r>
      <w:r>
        <w:rPr>
          <w:i/>
          <w:iCs/>
        </w:rPr>
        <w:t>Assessing Masked Semantic Priming: Cursor Trajectory versus Response Time Measures</w:t>
      </w:r>
      <w:r>
        <w:t>. 7.</w:t>
      </w:r>
    </w:p>
    <w:p w14:paraId="76791A3E" w14:textId="77777777" w:rsidR="008C0D4C" w:rsidRDefault="008C0D4C" w:rsidP="008C0D4C">
      <w:pPr>
        <w:pStyle w:val="Bibliography"/>
      </w:pPr>
      <w:r>
        <w:t xml:space="preserve">Yuval-Greenberg, S., &amp; Heeger, D. J. (2013). Continuous Flash Suppression Modulates Cortical Activity in Early Visual Cortex. </w:t>
      </w:r>
      <w:r>
        <w:rPr>
          <w:i/>
          <w:iCs/>
        </w:rPr>
        <w:t>Journal of Neuroscience</w:t>
      </w:r>
      <w:r>
        <w:t xml:space="preserve">, </w:t>
      </w:r>
      <w:r>
        <w:rPr>
          <w:i/>
          <w:iCs/>
        </w:rPr>
        <w:t>33</w:t>
      </w:r>
      <w:r>
        <w:t>(23), 9635–9643. https://doi.org/10.1523/JNEUROSCI.4612-12.2013</w:t>
      </w:r>
    </w:p>
    <w:p w14:paraId="1EF0C498" w14:textId="77777777" w:rsidR="008C0D4C" w:rsidRDefault="008C0D4C" w:rsidP="008C0D4C">
      <w:pPr>
        <w:pStyle w:val="Bibliography"/>
      </w:pPr>
      <w:r>
        <w:t xml:space="preserve">Zerweck, I. A., Kao, C.-S., Meyen, S., Amado, C., von Eltz, M., Klimm, M., &amp; Franz, V. H. (2021). Number processing outside awareness? Systematically testing sensitivities of direct </w:t>
      </w:r>
      <w:r>
        <w:lastRenderedPageBreak/>
        <w:t xml:space="preserve">and indirect measures of consciousness. </w:t>
      </w:r>
      <w:r>
        <w:rPr>
          <w:i/>
          <w:iCs/>
        </w:rPr>
        <w:t>Attention, Perception, &amp; Psychophysics</w:t>
      </w:r>
      <w:r>
        <w:t xml:space="preserve">, </w:t>
      </w:r>
      <w:r>
        <w:rPr>
          <w:i/>
          <w:iCs/>
        </w:rPr>
        <w:t>83</w:t>
      </w:r>
      <w:r>
        <w:t>(6), 2510–2529. https://doi.org/10.3758/s13414-021-02312-2</w:t>
      </w:r>
    </w:p>
    <w:p w14:paraId="49437EEE" w14:textId="07D57B70" w:rsidR="00F20E38" w:rsidRDefault="0003265E" w:rsidP="002159ED">
      <w:pPr>
        <w:ind w:firstLine="0"/>
        <w:rPr>
          <w:lang w:eastAsia="ja-JP" w:bidi="ar-SA"/>
        </w:rPr>
      </w:pPr>
      <w:r>
        <w:rPr>
          <w:lang w:eastAsia="ja-JP" w:bidi="ar-SA"/>
        </w:rPr>
        <w:fldChar w:fldCharType="end"/>
      </w:r>
    </w:p>
    <w:p w14:paraId="62403E76" w14:textId="13910F17" w:rsidR="007169F4" w:rsidRDefault="007169F4" w:rsidP="002159ED">
      <w:pPr>
        <w:ind w:firstLine="0"/>
        <w:rPr>
          <w:lang w:eastAsia="ja-JP" w:bidi="ar-SA"/>
        </w:rPr>
      </w:pPr>
    </w:p>
    <w:p w14:paraId="719A855B" w14:textId="49A39784" w:rsidR="000377D0" w:rsidRDefault="000377D0">
      <w:pPr>
        <w:jc w:val="left"/>
        <w:rPr>
          <w:lang w:eastAsia="ja-JP" w:bidi="ar-SA"/>
        </w:rPr>
      </w:pPr>
      <w:r>
        <w:rPr>
          <w:lang w:eastAsia="ja-JP" w:bidi="ar-SA"/>
        </w:rPr>
        <w:br w:type="page"/>
      </w:r>
    </w:p>
    <w:p w14:paraId="664874D7" w14:textId="77777777" w:rsidR="00CD20FA" w:rsidRDefault="00CD20FA" w:rsidP="00CD20FA">
      <w:pPr>
        <w:pStyle w:val="ListParagraph"/>
        <w:numPr>
          <w:ilvl w:val="0"/>
          <w:numId w:val="20"/>
        </w:numPr>
        <w:rPr>
          <w:ins w:id="1813" w:author="Chen Heller" w:date="2022-10-02T10:33:00Z"/>
          <w:lang w:eastAsia="ja-JP" w:bidi="ar-SA"/>
        </w:rPr>
      </w:pPr>
      <w:ins w:id="1814" w:author="Chen Heller" w:date="2022-10-02T10:33:00Z">
        <w:r>
          <w:rPr>
            <w:lang w:eastAsia="ja-JP" w:bidi="ar-SA"/>
          </w:rPr>
          <w:lastRenderedPageBreak/>
          <w:t>Ideas for content:</w:t>
        </w:r>
      </w:ins>
    </w:p>
    <w:p w14:paraId="04B746F5" w14:textId="77777777" w:rsidR="00CD20FA" w:rsidRDefault="00CD20FA" w:rsidP="00CD20FA">
      <w:pPr>
        <w:pStyle w:val="ListParagraph"/>
        <w:numPr>
          <w:ilvl w:val="1"/>
          <w:numId w:val="20"/>
        </w:numPr>
        <w:rPr>
          <w:ins w:id="1815" w:author="Chen Heller" w:date="2022-10-02T10:33:00Z"/>
          <w:lang w:eastAsia="ja-JP" w:bidi="ar-SA"/>
        </w:rPr>
      </w:pPr>
      <w:ins w:id="1816" w:author="Chen Heller" w:date="2022-10-02T10:33:00Z">
        <w:r>
          <w:rPr>
            <w:lang w:eastAsia="ja-JP" w:bidi="ar-SA"/>
          </w:rPr>
          <w:t>This paper claims averaging trajectories is wrong. Read it before the thesis test: Wulff (2019). Mouse-tracking: Detecting types in movement trajectories</w:t>
        </w:r>
      </w:ins>
    </w:p>
    <w:p w14:paraId="0629D93C" w14:textId="77777777" w:rsidR="00CD20FA" w:rsidRDefault="00CD20FA" w:rsidP="00CD20FA">
      <w:pPr>
        <w:pStyle w:val="ListParagraph"/>
        <w:numPr>
          <w:ilvl w:val="1"/>
          <w:numId w:val="20"/>
        </w:numPr>
        <w:rPr>
          <w:ins w:id="1817" w:author="Chen Heller" w:date="2022-10-02T10:33:00Z"/>
          <w:lang w:eastAsia="ja-JP" w:bidi="ar-SA"/>
        </w:rPr>
      </w:pPr>
      <w:ins w:id="1818" w:author="Chen Heller" w:date="2022-10-02T10:33:00Z">
        <w:r>
          <w:rPr>
            <w:lang w:eastAsia="ja-JP" w:bidi="ar-SA"/>
          </w:rPr>
          <w:t>Friedman (2013). Linking cognitive and reaching trajectories via intermittent movement control – Friedman's paper that claims that the motor access to the cognitive processes is intermittent instead of continuous. This could affect my experiment.</w:t>
        </w:r>
      </w:ins>
    </w:p>
    <w:p w14:paraId="4E762D50" w14:textId="77777777" w:rsidR="00CD20FA" w:rsidRDefault="00CD20FA" w:rsidP="009A4735">
      <w:pPr>
        <w:pStyle w:val="ListParagraph"/>
        <w:numPr>
          <w:ilvl w:val="1"/>
          <w:numId w:val="20"/>
        </w:numPr>
        <w:ind w:firstLine="0"/>
        <w:jc w:val="left"/>
        <w:rPr>
          <w:ins w:id="1819" w:author="Chen Heller" w:date="2022-10-02T10:33:00Z"/>
          <w:lang w:eastAsia="ja-JP"/>
        </w:rPr>
      </w:pPr>
      <w:ins w:id="1820" w:author="Chen Heller" w:date="2022-10-02T10:33:00Z">
        <w:r>
          <w:rPr>
            <w:lang w:eastAsia="ja-JP" w:bidi="ar-SA"/>
          </w:rPr>
          <w:t>Schmidt (2007). Measuring unconscious cognition: Beyond the zero-awareness criterion - Check if this paper has some conclusions about "reaching" that can be relevant for your discussion</w:t>
        </w:r>
      </w:ins>
    </w:p>
    <w:p w14:paraId="4A121B67" w14:textId="7B4984BC" w:rsidR="00CD20FA" w:rsidRDefault="00CD20FA">
      <w:pPr>
        <w:pStyle w:val="ListParagraph"/>
        <w:numPr>
          <w:ilvl w:val="1"/>
          <w:numId w:val="20"/>
        </w:numPr>
        <w:ind w:firstLine="0"/>
        <w:jc w:val="left"/>
        <w:rPr>
          <w:lang w:eastAsia="ja-JP"/>
        </w:rPr>
        <w:pPrChange w:id="1821" w:author="Chen Heller" w:date="2022-10-02T10:33:00Z">
          <w:pPr>
            <w:ind w:firstLine="0"/>
            <w:jc w:val="left"/>
          </w:pPr>
        </w:pPrChange>
      </w:pPr>
      <w:ins w:id="1822" w:author="Chen Heller" w:date="2022-10-02T10:33:00Z">
        <w:r>
          <w:rPr>
            <w:lang w:eastAsia="ja-JP" w:bidi="ar-SA"/>
          </w:rPr>
          <w:t>Distinct mechanisms for planning keypress and reaching responses: A developmental study – Read this, they show keyboard and reaching operate under different mechanisms.</w:t>
        </w:r>
      </w:ins>
    </w:p>
    <w:sectPr w:rsidR="00CD20FA" w:rsidSect="00DC4DA6">
      <w:headerReference w:type="default" r:id="rId25"/>
      <w:pgSz w:w="12240" w:h="15840"/>
      <w:pgMar w:top="1440" w:right="1440" w:bottom="1440" w:left="1440"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Chen Heller" w:date="2023-01-02T17:32:00Z" w:initials="CH">
    <w:p w14:paraId="38D30406" w14:textId="77777777" w:rsidR="00C838EC" w:rsidRDefault="00C838EC" w:rsidP="006719BC">
      <w:pPr>
        <w:pStyle w:val="CommentText"/>
        <w:ind w:firstLine="0"/>
        <w:jc w:val="left"/>
      </w:pPr>
      <w:r>
        <w:rPr>
          <w:rStyle w:val="CommentReference"/>
        </w:rPr>
        <w:annotationRef/>
      </w:r>
      <w:r>
        <w:rPr>
          <w:color w:val="333333"/>
          <w:highlight w:val="white"/>
        </w:rPr>
        <w:t>title page must include the authors’ names and affiliations and the corresponding author’s address, telephone number, and e-mail address</w:t>
      </w:r>
      <w:r>
        <w:t xml:space="preserve"> </w:t>
      </w:r>
    </w:p>
  </w:comment>
  <w:comment w:id="4" w:author="Chen Heller" w:date="2023-01-02T17:33:00Z" w:initials="CH">
    <w:p w14:paraId="1DC8645F" w14:textId="77777777" w:rsidR="00C838EC" w:rsidRDefault="00C838EC" w:rsidP="008437DD">
      <w:pPr>
        <w:pStyle w:val="CommentText"/>
        <w:ind w:firstLine="0"/>
        <w:jc w:val="left"/>
      </w:pPr>
      <w:r>
        <w:rPr>
          <w:rStyle w:val="CommentReference"/>
        </w:rPr>
        <w:annotationRef/>
      </w:r>
      <w:r>
        <w:t>Reduce to 250 words</w:t>
      </w:r>
    </w:p>
  </w:comment>
  <w:comment w:id="13" w:author="Chen Heller" w:date="2023-01-17T10:05:00Z" w:initials="CH">
    <w:p w14:paraId="3B99F7EA" w14:textId="77777777" w:rsidR="007D7E80" w:rsidRDefault="007D7E80" w:rsidP="00B95DDF">
      <w:pPr>
        <w:pStyle w:val="CommentText"/>
        <w:ind w:firstLine="0"/>
        <w:jc w:val="left"/>
      </w:pPr>
      <w:r>
        <w:rPr>
          <w:rStyle w:val="CommentReference"/>
        </w:rPr>
        <w:annotationRef/>
      </w:r>
      <w:r>
        <w:t>You use RT both for reaction time and response time. Choose only one.</w:t>
      </w:r>
    </w:p>
  </w:comment>
  <w:comment w:id="19" w:author="Chen Heller" w:date="2022-10-01T21:33:00Z" w:initials="CH">
    <w:p w14:paraId="79D067F1" w14:textId="03DA4C90" w:rsidR="00D25900" w:rsidRDefault="00D25900">
      <w:pPr>
        <w:pStyle w:val="CommentText"/>
        <w:jc w:val="left"/>
      </w:pPr>
      <w:r>
        <w:rPr>
          <w:rStyle w:val="CommentReference"/>
        </w:rPr>
        <w:annotationRef/>
      </w:r>
      <w:r>
        <w:t>Hagura, N. et al. (2017) Perceptual decisions are</w:t>
      </w:r>
    </w:p>
    <w:p w14:paraId="2ED95B14" w14:textId="77777777" w:rsidR="00D25900" w:rsidRDefault="00D25900" w:rsidP="00C56952">
      <w:pPr>
        <w:pStyle w:val="CommentText"/>
        <w:jc w:val="left"/>
      </w:pPr>
      <w:r>
        <w:t>biased by the cost to act. Elife 6, e18422</w:t>
      </w:r>
    </w:p>
  </w:comment>
  <w:comment w:id="773" w:author="Chen Heller" w:date="2023-01-17T10:12:00Z" w:initials="CH">
    <w:p w14:paraId="69178988" w14:textId="77777777" w:rsidR="00931AFD" w:rsidRDefault="00931AFD" w:rsidP="00931AFD">
      <w:pPr>
        <w:pStyle w:val="CommentText"/>
        <w:ind w:firstLine="0"/>
        <w:jc w:val="left"/>
      </w:pPr>
      <w:r>
        <w:rPr>
          <w:rStyle w:val="CommentReference"/>
        </w:rPr>
        <w:annotationRef/>
      </w:r>
      <w:r>
        <w:t>I feel like this should come after we explain exactly what is the congruent/incongruent condition and the stimuli that we use (although we did discuss them in the "Stimuli" section.</w:t>
      </w:r>
    </w:p>
  </w:comment>
  <w:comment w:id="778" w:author="Chen Heller" w:date="2023-01-17T10:52:00Z" w:initials="CH">
    <w:p w14:paraId="34EB5081" w14:textId="77777777" w:rsidR="0018190B" w:rsidRDefault="0018190B" w:rsidP="0018190B">
      <w:pPr>
        <w:pStyle w:val="CommentText"/>
        <w:ind w:firstLine="0"/>
        <w:jc w:val="left"/>
      </w:pPr>
      <w:r>
        <w:rPr>
          <w:rStyle w:val="CommentReference"/>
        </w:rPr>
        <w:annotationRef/>
      </w:r>
      <w:r>
        <w:t>This applies for the keyboard session as well. Is that clear or needs to be specified?</w:t>
      </w:r>
    </w:p>
  </w:comment>
  <w:comment w:id="779" w:author="Chen Heller" w:date="2023-01-17T10:43:00Z" w:initials="CH">
    <w:p w14:paraId="427C42E6" w14:textId="77777777" w:rsidR="0018190B" w:rsidRDefault="0018190B" w:rsidP="0018190B">
      <w:pPr>
        <w:pStyle w:val="CommentText"/>
        <w:ind w:firstLine="0"/>
        <w:jc w:val="left"/>
      </w:pPr>
      <w:r>
        <w:rPr>
          <w:rStyle w:val="CommentReference"/>
        </w:rPr>
        <w:annotationRef/>
      </w:r>
      <w:r>
        <w:t>Do you use this anywhere? If not, remove.</w:t>
      </w:r>
    </w:p>
  </w:comment>
  <w:comment w:id="930" w:author="Chen Heller" w:date="2023-01-10T11:05:00Z" w:initials="CH">
    <w:p w14:paraId="75722117" w14:textId="77777777" w:rsidR="008566E6" w:rsidRDefault="008566E6">
      <w:pPr>
        <w:pStyle w:val="CommentText"/>
        <w:ind w:firstLine="0"/>
        <w:jc w:val="left"/>
      </w:pPr>
      <w:r>
        <w:rPr>
          <w:rStyle w:val="CommentReference"/>
        </w:rPr>
        <w:annotationRef/>
      </w:r>
      <w:r>
        <w:t>This assumes the distribution at each timepoint is normal, right?</w:t>
      </w:r>
    </w:p>
    <w:p w14:paraId="4563E84E" w14:textId="77777777" w:rsidR="008566E6" w:rsidRDefault="008566E6" w:rsidP="00AE4AA9">
      <w:pPr>
        <w:pStyle w:val="CommentText"/>
        <w:ind w:firstLine="0"/>
        <w:jc w:val="left"/>
      </w:pPr>
      <w:r>
        <w:t>Should we even address that?</w:t>
      </w:r>
    </w:p>
  </w:comment>
  <w:comment w:id="937" w:author="Chen Heller" w:date="2023-01-09T17:12:00Z" w:initials="CH">
    <w:p w14:paraId="4E89111E" w14:textId="74E1A215" w:rsidR="00CA397F" w:rsidRDefault="00CA397F" w:rsidP="00CA397F">
      <w:pPr>
        <w:pStyle w:val="CommentText"/>
        <w:ind w:firstLine="0"/>
        <w:jc w:val="left"/>
      </w:pPr>
      <w:r>
        <w:rPr>
          <w:rStyle w:val="CommentReference"/>
        </w:rPr>
        <w:annotationRef/>
      </w:r>
      <w:r>
        <w:rPr>
          <w:color w:val="222222"/>
          <w:highlight w:val="white"/>
        </w:rPr>
        <w:t>Maris, E., &amp; Oostenveld, R. (2007). Nonparametric statistical testing of EEG-and MEG-data.</w:t>
      </w:r>
    </w:p>
  </w:comment>
  <w:comment w:id="1057" w:author="Chen Heller" w:date="2023-01-10T10:09:00Z" w:initials="CH">
    <w:p w14:paraId="529EBCE6" w14:textId="77777777" w:rsidR="005956B2" w:rsidRDefault="005956B2" w:rsidP="00586CD4">
      <w:pPr>
        <w:pStyle w:val="CommentText"/>
        <w:ind w:firstLine="0"/>
        <w:jc w:val="left"/>
      </w:pPr>
      <w:r>
        <w:rPr>
          <w:rStyle w:val="CommentReference"/>
        </w:rPr>
        <w:annotationRef/>
      </w:r>
      <w:r>
        <w:t>Figure of traj as func of time.</w:t>
      </w:r>
    </w:p>
  </w:comment>
  <w:comment w:id="1091" w:author="Chen Heller" w:date="2023-01-10T10:27:00Z" w:initials="CH">
    <w:p w14:paraId="767CBD70" w14:textId="77777777" w:rsidR="00440750" w:rsidRDefault="00440750" w:rsidP="00440750">
      <w:pPr>
        <w:pStyle w:val="CommentText"/>
        <w:ind w:firstLine="0"/>
        <w:jc w:val="left"/>
      </w:pPr>
      <w:r>
        <w:rPr>
          <w:rStyle w:val="CommentReference"/>
        </w:rPr>
        <w:annotationRef/>
      </w:r>
      <w:r>
        <w:t>Look in mail from Dror or in Dror's papers.</w:t>
      </w:r>
    </w:p>
  </w:comment>
  <w:comment w:id="1124" w:author="Chen Heller" w:date="2023-01-03T11:45:00Z" w:initials="CH">
    <w:p w14:paraId="49CE1771" w14:textId="49B18156" w:rsidR="00851859" w:rsidRDefault="00851859">
      <w:pPr>
        <w:pStyle w:val="CommentText"/>
        <w:ind w:firstLine="0"/>
        <w:jc w:val="left"/>
      </w:pPr>
      <w:r>
        <w:rPr>
          <w:rStyle w:val="CommentReference"/>
        </w:rPr>
        <w:annotationRef/>
      </w:r>
      <w:r>
        <w:t>Format all tables and figures according to:</w:t>
      </w:r>
    </w:p>
    <w:p w14:paraId="51504870" w14:textId="77777777" w:rsidR="00851859" w:rsidRDefault="00000000" w:rsidP="003C6399">
      <w:pPr>
        <w:pStyle w:val="CommentText"/>
        <w:ind w:firstLine="0"/>
        <w:jc w:val="left"/>
      </w:pPr>
      <w:hyperlink r:id="rId1" w:history="1">
        <w:r w:rsidR="00851859" w:rsidRPr="003C6399">
          <w:rPr>
            <w:rStyle w:val="Hyperlink"/>
          </w:rPr>
          <w:t>https://apastyle.apa.org/style-grammar-guidelines/tables-figures</w:t>
        </w:r>
      </w:hyperlink>
    </w:p>
  </w:comment>
  <w:comment w:id="1184" w:author="Chen Heller" w:date="2023-01-16T09:37:00Z" w:initials="CH">
    <w:p w14:paraId="332B2996" w14:textId="77777777" w:rsidR="00405902" w:rsidRDefault="00405902" w:rsidP="00293B1C">
      <w:pPr>
        <w:pStyle w:val="CommentText"/>
        <w:ind w:firstLine="0"/>
        <w:jc w:val="left"/>
      </w:pPr>
      <w:r>
        <w:rPr>
          <w:rStyle w:val="CommentReference"/>
        </w:rPr>
        <w:annotationRef/>
      </w:r>
      <w:r>
        <w:t>Consider changing to reaching onset</w:t>
      </w:r>
    </w:p>
  </w:comment>
  <w:comment w:id="1219" w:author="Chen Heller" w:date="2023-01-16T11:44:00Z" w:initials="CH">
    <w:p w14:paraId="3E5A5AAD" w14:textId="77777777" w:rsidR="00BA1FA9" w:rsidRDefault="00BA1FA9" w:rsidP="00355F0A">
      <w:pPr>
        <w:pStyle w:val="CommentText"/>
        <w:ind w:firstLine="0"/>
        <w:jc w:val="left"/>
      </w:pPr>
      <w:r>
        <w:rPr>
          <w:rStyle w:val="CommentReference"/>
        </w:rPr>
        <w:annotationRef/>
      </w:r>
      <w:r>
        <w:t>Found no COM after fixing COM code.</w:t>
      </w:r>
    </w:p>
  </w:comment>
  <w:comment w:id="1382" w:author="Chen Heller" w:date="2023-01-02T17:36:00Z" w:initials="CH">
    <w:p w14:paraId="7F8E216D" w14:textId="3871D64F" w:rsidR="007700AC" w:rsidRDefault="007700AC" w:rsidP="00CB7CED">
      <w:pPr>
        <w:pStyle w:val="CommentText"/>
        <w:ind w:firstLine="0"/>
        <w:jc w:val="left"/>
      </w:pPr>
      <w:r>
        <w:rPr>
          <w:rStyle w:val="CommentReference"/>
        </w:rPr>
        <w:annotationRef/>
      </w:r>
      <w:r>
        <w:rPr>
          <w:color w:val="333333"/>
          <w:highlight w:val="white"/>
        </w:rPr>
        <w:t>in the final version that the author submits for production each figure and table must be on a separate page near the end of the manuscript and all footnotes must be listed on a footnote page, as per the APA Publication Manual</w:t>
      </w:r>
      <w:r>
        <w:t xml:space="preserve"> </w:t>
      </w:r>
    </w:p>
  </w:comment>
  <w:comment w:id="1387" w:author="Chen Heller" w:date="2023-01-04T10:09:00Z" w:initials="CH">
    <w:p w14:paraId="2EC354C4" w14:textId="77777777" w:rsidR="0080343A" w:rsidRDefault="0080343A" w:rsidP="00443DCD">
      <w:pPr>
        <w:pStyle w:val="CommentText"/>
        <w:ind w:firstLine="0"/>
        <w:jc w:val="left"/>
      </w:pPr>
      <w:r>
        <w:rPr>
          <w:rStyle w:val="CommentReference"/>
        </w:rPr>
        <w:annotationRef/>
      </w:r>
      <w:r>
        <w:t>Make sure to use SE when producing the new graphs.</w:t>
      </w:r>
    </w:p>
  </w:comment>
  <w:comment w:id="1391" w:author="Chen Heller" w:date="2023-01-16T15:39:00Z" w:initials="CH">
    <w:p w14:paraId="6AFC2456" w14:textId="77777777" w:rsidR="00402EB2" w:rsidRDefault="00085C60">
      <w:pPr>
        <w:pStyle w:val="CommentText"/>
        <w:ind w:firstLine="0"/>
        <w:jc w:val="left"/>
      </w:pPr>
      <w:r>
        <w:rPr>
          <w:rStyle w:val="CommentReference"/>
        </w:rPr>
        <w:annotationRef/>
      </w:r>
      <w:r w:rsidR="00402EB2">
        <w:t>TODO: fit its formatting to the other figures.</w:t>
      </w:r>
    </w:p>
    <w:p w14:paraId="62973CFF" w14:textId="77777777" w:rsidR="00402EB2" w:rsidRDefault="00402EB2" w:rsidP="00A55575">
      <w:pPr>
        <w:pStyle w:val="CommentText"/>
        <w:ind w:firstLine="0"/>
        <w:jc w:val="left"/>
      </w:pPr>
      <w:r>
        <w:t>Notice the Y should be % path traveled.</w:t>
      </w:r>
    </w:p>
  </w:comment>
  <w:comment w:id="1403" w:author="Chen Heller" w:date="2023-01-09T13:27:00Z" w:initials="CH">
    <w:p w14:paraId="33B7FFEB" w14:textId="4D7045FC" w:rsidR="00B74112" w:rsidRDefault="00B74112" w:rsidP="00AC26F6">
      <w:pPr>
        <w:pStyle w:val="CommentText"/>
        <w:ind w:firstLine="0"/>
        <w:jc w:val="left"/>
      </w:pPr>
      <w:r>
        <w:rPr>
          <w:rStyle w:val="CommentReference"/>
        </w:rPr>
        <w:annotationRef/>
      </w:r>
      <w:r>
        <w:t>Insert results of permutation+clustering w/o space normalization.</w:t>
      </w:r>
    </w:p>
  </w:comment>
  <w:comment w:id="1429" w:author="Chen Heller" w:date="2023-01-30T12:36:00Z" w:initials="CH">
    <w:p w14:paraId="4CA2801F" w14:textId="77777777" w:rsidR="004C71BB" w:rsidRDefault="004C71BB" w:rsidP="00CC764F">
      <w:pPr>
        <w:pStyle w:val="CommentText"/>
        <w:ind w:firstLine="0"/>
        <w:jc w:val="left"/>
      </w:pPr>
      <w:r>
        <w:rPr>
          <w:rStyle w:val="CommentReference"/>
        </w:rPr>
        <w:annotationRef/>
      </w:r>
      <w:r>
        <w:t>Sounds like the participants are learning about the effect.</w:t>
      </w:r>
    </w:p>
  </w:comment>
  <w:comment w:id="1495" w:author="Chen Heller" w:date="2023-01-18T12:23:00Z" w:initials="CH">
    <w:p w14:paraId="47041166" w14:textId="5A05EE02" w:rsidR="0055129B" w:rsidRDefault="0055129B">
      <w:pPr>
        <w:pStyle w:val="CommentText"/>
        <w:ind w:firstLine="0"/>
        <w:jc w:val="left"/>
      </w:pPr>
      <w:r>
        <w:rPr>
          <w:rStyle w:val="CommentReference"/>
        </w:rPr>
        <w:annotationRef/>
      </w:r>
      <w:r>
        <w:t>Stronger effect than is usually found in UC literature. Perhaps due to the short response window?</w:t>
      </w:r>
    </w:p>
    <w:p w14:paraId="021C5930" w14:textId="77777777" w:rsidR="0055129B" w:rsidRDefault="0055129B">
      <w:pPr>
        <w:pStyle w:val="CommentText"/>
        <w:ind w:firstLine="0"/>
        <w:jc w:val="left"/>
      </w:pPr>
      <w:r>
        <w:t>In Dehaene original study the average RT was:</w:t>
      </w:r>
    </w:p>
    <w:p w14:paraId="149645D4" w14:textId="77777777" w:rsidR="0055129B" w:rsidRDefault="0055129B">
      <w:pPr>
        <w:pStyle w:val="CommentText"/>
        <w:ind w:firstLine="0"/>
        <w:jc w:val="left"/>
      </w:pPr>
      <w:r>
        <w:t>Congruent 607ms</w:t>
      </w:r>
    </w:p>
    <w:p w14:paraId="6401A31E" w14:textId="77777777" w:rsidR="0055129B" w:rsidRDefault="0055129B">
      <w:pPr>
        <w:pStyle w:val="CommentText"/>
        <w:ind w:firstLine="0"/>
        <w:jc w:val="left"/>
      </w:pPr>
      <w:r>
        <w:t>Incongruent 618ms</w:t>
      </w:r>
    </w:p>
    <w:p w14:paraId="2DDBA338" w14:textId="77777777" w:rsidR="0055129B" w:rsidRDefault="0055129B">
      <w:pPr>
        <w:pStyle w:val="CommentText"/>
        <w:ind w:firstLine="0"/>
        <w:jc w:val="left"/>
      </w:pPr>
      <w:r>
        <w:t>While in our keyboard condition the average RT was:</w:t>
      </w:r>
    </w:p>
    <w:p w14:paraId="5E1175B5" w14:textId="77777777" w:rsidR="0055129B" w:rsidRDefault="0055129B">
      <w:pPr>
        <w:pStyle w:val="CommentText"/>
        <w:ind w:firstLine="0"/>
        <w:jc w:val="left"/>
      </w:pPr>
      <w:r>
        <w:t>Congruent 525ms</w:t>
      </w:r>
    </w:p>
    <w:p w14:paraId="5EDD7CD7" w14:textId="77777777" w:rsidR="0055129B" w:rsidRDefault="0055129B">
      <w:pPr>
        <w:pStyle w:val="CommentText"/>
        <w:ind w:firstLine="0"/>
        <w:jc w:val="left"/>
      </w:pPr>
      <w:r>
        <w:t>Incongruent 545ms</w:t>
      </w:r>
    </w:p>
    <w:p w14:paraId="720B2702" w14:textId="77777777" w:rsidR="0055129B" w:rsidRDefault="0055129B">
      <w:pPr>
        <w:pStyle w:val="CommentText"/>
        <w:ind w:firstLine="0"/>
        <w:jc w:val="left"/>
      </w:pPr>
    </w:p>
    <w:p w14:paraId="30E46EF0" w14:textId="77777777" w:rsidR="0055129B" w:rsidRDefault="0055129B">
      <w:pPr>
        <w:pStyle w:val="CommentText"/>
        <w:ind w:firstLine="0"/>
        <w:jc w:val="left"/>
      </w:pPr>
      <w:r>
        <w:t xml:space="preserve">Is 80ms enough to make the difference? </w:t>
      </w:r>
    </w:p>
    <w:p w14:paraId="3B179925" w14:textId="77777777" w:rsidR="0055129B" w:rsidRDefault="0055129B" w:rsidP="008F5542">
      <w:pPr>
        <w:pStyle w:val="CommentText"/>
        <w:ind w:firstLine="0"/>
        <w:jc w:val="left"/>
      </w:pPr>
      <w:r>
        <w:t>What is the average RT in other repetition priming studies?</w:t>
      </w:r>
    </w:p>
  </w:comment>
  <w:comment w:id="1514" w:author="Chen Heller" w:date="2023-01-30T12:53:00Z" w:initials="CH">
    <w:p w14:paraId="2EF04B83" w14:textId="77777777" w:rsidR="0077761B" w:rsidRDefault="0077761B" w:rsidP="00BF27CB">
      <w:pPr>
        <w:pStyle w:val="CommentText"/>
        <w:ind w:firstLine="0"/>
        <w:jc w:val="left"/>
      </w:pPr>
      <w:r>
        <w:rPr>
          <w:rStyle w:val="CommentReference"/>
        </w:rPr>
        <w:annotationRef/>
      </w:r>
      <w:r>
        <w:t>Why? The connection isn't clear enough. You should say the decision process is influenced by the prime, and this influence can only be seen in the movement time, not in the reaching onset. Therefore it is likely that the decision process occurs concurrently with the movment.</w:t>
      </w:r>
    </w:p>
  </w:comment>
  <w:comment w:id="1543" w:author="Chen Heller" w:date="2023-01-16T17:19:00Z" w:initials="CH">
    <w:p w14:paraId="005E5FA9" w14:textId="21820E0E" w:rsidR="007C192A" w:rsidRDefault="007C192A">
      <w:pPr>
        <w:pStyle w:val="CommentText"/>
        <w:ind w:firstLine="0"/>
        <w:jc w:val="left"/>
      </w:pPr>
      <w:r>
        <w:rPr>
          <w:rStyle w:val="CommentReference"/>
        </w:rPr>
        <w:annotationRef/>
      </w:r>
      <w:r>
        <w:t>Dror's papers:</w:t>
      </w:r>
    </w:p>
    <w:p w14:paraId="3F8874D1" w14:textId="77777777" w:rsidR="007C192A" w:rsidRDefault="007C192A">
      <w:pPr>
        <w:pStyle w:val="CommentText"/>
        <w:ind w:firstLine="0"/>
        <w:jc w:val="left"/>
      </w:pPr>
      <w:r>
        <w:rPr>
          <w:color w:val="222222"/>
          <w:highlight w:val="white"/>
        </w:rPr>
        <w:t>Dotan, D., Meyniel, F., &amp; Dehaene, S. (2018). On-line confidence monitoring during decision making</w:t>
      </w:r>
    </w:p>
    <w:p w14:paraId="0B8394B2" w14:textId="77777777" w:rsidR="007C192A" w:rsidRDefault="007C192A" w:rsidP="0021147D">
      <w:pPr>
        <w:pStyle w:val="CommentText"/>
        <w:ind w:firstLine="0"/>
        <w:jc w:val="left"/>
      </w:pPr>
      <w:r>
        <w:rPr>
          <w:color w:val="222222"/>
          <w:highlight w:val="white"/>
        </w:rPr>
        <w:t>Make sure he explains about it, I think he only mentions the word "clockwise" twice...</w:t>
      </w:r>
    </w:p>
  </w:comment>
  <w:comment w:id="1587" w:author="Chen Heller" w:date="2022-10-01T21:28:00Z" w:initials="CH">
    <w:p w14:paraId="11090F9D" w14:textId="32E94313" w:rsidR="007D7457" w:rsidRDefault="007D7457">
      <w:pPr>
        <w:pStyle w:val="CommentText"/>
        <w:jc w:val="left"/>
      </w:pPr>
      <w:r>
        <w:rPr>
          <w:rStyle w:val="CommentReference"/>
        </w:rPr>
        <w:annotationRef/>
      </w:r>
      <w:r>
        <w:t>Flash, T. and Hogan, N. (1985) The coordination of arm movements: an experimentally confirmed</w:t>
      </w:r>
    </w:p>
    <w:p w14:paraId="23A8BEE5" w14:textId="77777777" w:rsidR="007D7457" w:rsidRDefault="007D7457">
      <w:pPr>
        <w:pStyle w:val="CommentText"/>
        <w:jc w:val="left"/>
      </w:pPr>
      <w:r>
        <w:t>mathematical model</w:t>
      </w:r>
    </w:p>
    <w:p w14:paraId="1BB02E43" w14:textId="77777777" w:rsidR="007D7457" w:rsidRDefault="007D7457">
      <w:pPr>
        <w:pStyle w:val="CommentText"/>
        <w:jc w:val="left"/>
      </w:pPr>
    </w:p>
    <w:p w14:paraId="50EB765D" w14:textId="77777777" w:rsidR="007D7457" w:rsidRDefault="007D7457">
      <w:pPr>
        <w:pStyle w:val="CommentText"/>
        <w:jc w:val="left"/>
      </w:pPr>
      <w:r>
        <w:t>Maloney, L. et al. (2003) Statistical decision theory</w:t>
      </w:r>
    </w:p>
    <w:p w14:paraId="7611B78C" w14:textId="77777777" w:rsidR="007D7457" w:rsidRDefault="007D7457" w:rsidP="00F05492">
      <w:pPr>
        <w:pStyle w:val="CommentText"/>
        <w:jc w:val="left"/>
      </w:pPr>
      <w:r>
        <w:t>and trade-offs in the control of motor response</w:t>
      </w:r>
    </w:p>
  </w:comment>
  <w:comment w:id="1588" w:author="Chen Heller" w:date="2023-01-31T08:33:00Z" w:initials="CH">
    <w:p w14:paraId="08C821B7" w14:textId="77777777" w:rsidR="006C26ED" w:rsidRDefault="006C26ED" w:rsidP="00C9592D">
      <w:pPr>
        <w:pStyle w:val="CommentText"/>
        <w:ind w:firstLine="0"/>
        <w:jc w:val="left"/>
      </w:pPr>
      <w:r>
        <w:rPr>
          <w:rStyle w:val="CommentReference"/>
        </w:rPr>
        <w:annotationRef/>
      </w:r>
      <w:r>
        <w:t>Try to find something about reaching movements variability</w:t>
      </w:r>
    </w:p>
  </w:comment>
  <w:comment w:id="1589" w:author="Chen Heller" w:date="2023-01-09T13:35:00Z" w:initials="CH">
    <w:p w14:paraId="00D5AC9C" w14:textId="2475CC09" w:rsidR="0013777F" w:rsidRDefault="0013777F" w:rsidP="00821B58">
      <w:pPr>
        <w:pStyle w:val="CommentText"/>
        <w:ind w:firstLine="0"/>
        <w:jc w:val="left"/>
      </w:pPr>
      <w:r>
        <w:rPr>
          <w:rStyle w:val="CommentReference"/>
        </w:rPr>
        <w:annotationRef/>
      </w:r>
      <w:r>
        <w:t>Is that so? I remmember I saw something contradictory to that in my results.</w:t>
      </w:r>
    </w:p>
  </w:comment>
  <w:comment w:id="1622" w:author="Chen Heller" w:date="2023-01-31T08:44:00Z" w:initials="CH">
    <w:p w14:paraId="5FA2913B" w14:textId="77777777" w:rsidR="00B12E88" w:rsidRDefault="00B12E88" w:rsidP="00BD743B">
      <w:pPr>
        <w:pStyle w:val="CommentText"/>
        <w:ind w:firstLine="0"/>
        <w:jc w:val="left"/>
      </w:pPr>
      <w:r>
        <w:rPr>
          <w:rStyle w:val="CommentReference"/>
        </w:rPr>
        <w:annotationRef/>
      </w:r>
      <w:r>
        <w:t>Check what is the exact value in MATLAB</w:t>
      </w:r>
    </w:p>
  </w:comment>
  <w:comment w:id="1611" w:author="Chen Heller" w:date="2023-01-30T14:21:00Z" w:initials="CH">
    <w:p w14:paraId="0E874169" w14:textId="4D04ECB8" w:rsidR="00333A2A" w:rsidRDefault="00333A2A" w:rsidP="008C663E">
      <w:pPr>
        <w:pStyle w:val="CommentText"/>
        <w:ind w:firstLine="0"/>
        <w:jc w:val="left"/>
      </w:pPr>
      <w:r>
        <w:rPr>
          <w:rStyle w:val="CommentReference"/>
        </w:rPr>
        <w:annotationRef/>
      </w:r>
      <w:r>
        <w:t>Actually it does, because the reaching movement lasts around 420ms, but the UC effect can be seen only around 160-300ms which is around 35% of the reaching duration.</w:t>
      </w:r>
    </w:p>
  </w:comment>
  <w:comment w:id="1634" w:author="Chen Heller" w:date="2023-01-31T10:10:00Z" w:initials="CH">
    <w:p w14:paraId="6A3E54A5" w14:textId="77777777" w:rsidR="00D41684" w:rsidRDefault="00E94A0B">
      <w:pPr>
        <w:pStyle w:val="CommentText"/>
        <w:ind w:firstLine="0"/>
        <w:jc w:val="left"/>
      </w:pPr>
      <w:r>
        <w:rPr>
          <w:rStyle w:val="CommentReference"/>
        </w:rPr>
        <w:annotationRef/>
      </w:r>
      <w:r w:rsidR="00D41684">
        <w:t>Find this.</w:t>
      </w:r>
    </w:p>
    <w:p w14:paraId="7442209E" w14:textId="77777777" w:rsidR="00D41684" w:rsidRDefault="00D41684">
      <w:pPr>
        <w:pStyle w:val="CommentText"/>
        <w:ind w:firstLine="0"/>
        <w:jc w:val="left"/>
      </w:pPr>
      <w:r>
        <w:t>Maybe specifically for keyboard tasks?</w:t>
      </w:r>
    </w:p>
    <w:p w14:paraId="27EA5612" w14:textId="77777777" w:rsidR="00D41684" w:rsidRDefault="00D41684">
      <w:pPr>
        <w:pStyle w:val="CommentText"/>
        <w:ind w:firstLine="0"/>
        <w:jc w:val="left"/>
      </w:pPr>
      <w:r>
        <w:t>You need to add citation specifically for keyboards tasks after "task should reduce the keyboard's effect".</w:t>
      </w:r>
    </w:p>
    <w:p w14:paraId="63F4B000" w14:textId="77777777" w:rsidR="00D41684" w:rsidRDefault="00D41684">
      <w:pPr>
        <w:pStyle w:val="CommentText"/>
        <w:ind w:firstLine="0"/>
        <w:jc w:val="left"/>
      </w:pPr>
    </w:p>
    <w:p w14:paraId="3D10EA6F" w14:textId="77777777" w:rsidR="00D41684" w:rsidRDefault="00D41684">
      <w:pPr>
        <w:pStyle w:val="CommentText"/>
        <w:ind w:firstLine="0"/>
        <w:jc w:val="left"/>
      </w:pPr>
      <w:r>
        <w:t>Look for:</w:t>
      </w:r>
    </w:p>
    <w:p w14:paraId="4CFE7685" w14:textId="77777777" w:rsidR="00D41684" w:rsidRDefault="00D41684">
      <w:pPr>
        <w:pStyle w:val="CommentText"/>
        <w:ind w:firstLine="0"/>
        <w:jc w:val="left"/>
      </w:pPr>
      <w:r>
        <w:t>Priming modulated by task difficulty.</w:t>
      </w:r>
    </w:p>
    <w:p w14:paraId="424BDDAF" w14:textId="77777777" w:rsidR="00D41684" w:rsidRDefault="00D41684" w:rsidP="001D368F">
      <w:pPr>
        <w:pStyle w:val="CommentText"/>
        <w:ind w:firstLine="0"/>
        <w:jc w:val="left"/>
      </w:pPr>
      <w:r>
        <w:t>Difficulty artifact / confound</w:t>
      </w:r>
    </w:p>
  </w:comment>
  <w:comment w:id="1686" w:author="Chen Heller" w:date="2023-01-31T10:51:00Z" w:initials="CH">
    <w:p w14:paraId="7C920867" w14:textId="77777777" w:rsidR="00427CFC" w:rsidRDefault="00427CFC" w:rsidP="0096223B">
      <w:pPr>
        <w:pStyle w:val="CommentText"/>
        <w:ind w:firstLine="0"/>
        <w:jc w:val="left"/>
      </w:pPr>
      <w:r>
        <w:rPr>
          <w:rStyle w:val="CommentReference"/>
        </w:rPr>
        <w:annotationRef/>
      </w:r>
      <w:r>
        <w:t>Meta-analysis about unconscious priming experiments</w:t>
      </w:r>
    </w:p>
  </w:comment>
  <w:comment w:id="1706" w:author="Chen Heller" w:date="2023-01-30T13:44:00Z" w:initials="CH">
    <w:p w14:paraId="6D41FC40" w14:textId="77777777" w:rsidR="00040E5C" w:rsidRDefault="00040E5C" w:rsidP="00040E5C">
      <w:pPr>
        <w:pStyle w:val="CommentText"/>
        <w:ind w:firstLine="0"/>
        <w:jc w:val="left"/>
      </w:pPr>
      <w:r>
        <w:rPr>
          <w:rStyle w:val="CommentReference"/>
        </w:rPr>
        <w:annotationRef/>
      </w:r>
      <w:r>
        <w:t>Effect size is larger for shorter RTs and "wanes" as time passes:</w:t>
      </w:r>
    </w:p>
    <w:p w14:paraId="177704A9" w14:textId="77777777" w:rsidR="00040E5C" w:rsidRDefault="00040E5C" w:rsidP="00040E5C">
      <w:pPr>
        <w:pStyle w:val="CommentText"/>
        <w:ind w:firstLine="0"/>
        <w:jc w:val="left"/>
      </w:pPr>
      <w:r>
        <w:rPr>
          <w:color w:val="222222"/>
          <w:highlight w:val="white"/>
        </w:rPr>
        <w:t>Avneon, M., &amp; Lamy, D. (2019). Do semantic priming and retrieval of stimulus-response associations depend on conscious perception?</w:t>
      </w:r>
    </w:p>
    <w:p w14:paraId="4BFA7FF7" w14:textId="77777777" w:rsidR="00040E5C" w:rsidRDefault="00040E5C" w:rsidP="00040E5C">
      <w:pPr>
        <w:pStyle w:val="CommentText"/>
        <w:ind w:firstLine="0"/>
        <w:jc w:val="left"/>
      </w:pPr>
    </w:p>
    <w:p w14:paraId="640C05E3" w14:textId="77777777" w:rsidR="00040E5C" w:rsidRDefault="00040E5C" w:rsidP="00040E5C">
      <w:pPr>
        <w:pStyle w:val="CommentText"/>
        <w:ind w:firstLine="0"/>
        <w:jc w:val="left"/>
      </w:pPr>
      <w:r>
        <w:rPr>
          <w:color w:val="222222"/>
          <w:highlight w:val="white"/>
        </w:rPr>
        <w:t>If further support needed, read this:</w:t>
      </w:r>
    </w:p>
    <w:p w14:paraId="3C4AC988" w14:textId="77777777" w:rsidR="00040E5C" w:rsidRDefault="00040E5C" w:rsidP="00040E5C">
      <w:pPr>
        <w:pStyle w:val="CommentText"/>
        <w:ind w:firstLine="0"/>
        <w:jc w:val="left"/>
      </w:pPr>
      <w:r>
        <w:rPr>
          <w:color w:val="222222"/>
          <w:highlight w:val="white"/>
        </w:rPr>
        <w:t>Avneon, M., &amp; Lamy, D. (2018). Reexamining unconscious response priming: A liminal-prime paradigm</w:t>
      </w:r>
    </w:p>
    <w:p w14:paraId="1C2227BF" w14:textId="77777777" w:rsidR="00040E5C" w:rsidRDefault="00040E5C" w:rsidP="00040E5C">
      <w:pPr>
        <w:pStyle w:val="CommentText"/>
        <w:ind w:firstLine="0"/>
        <w:jc w:val="left"/>
      </w:pPr>
      <w:r>
        <w:t>Greenwald, A. G., Draine, S. C., &amp; Abrams, R. L. (1996). Three cognitive markers of unconscious semantic activation.</w:t>
      </w:r>
    </w:p>
    <w:p w14:paraId="655B8CD9" w14:textId="77777777" w:rsidR="00040E5C" w:rsidRDefault="00040E5C" w:rsidP="00040E5C">
      <w:pPr>
        <w:pStyle w:val="CommentText"/>
        <w:ind w:firstLine="0"/>
        <w:jc w:val="left"/>
      </w:pPr>
      <w:r>
        <w:t>Van Opstal, F., de Lange, F. P., &amp; Dehaene, S. (2011). Rapid parallel semantic processing of numbers without awareness.</w:t>
      </w:r>
    </w:p>
  </w:comment>
  <w:comment w:id="1799" w:author="Chen Heller" w:date="2023-01-16T11:40:00Z" w:initials="CH">
    <w:p w14:paraId="0237FFFA" w14:textId="0EFAC6D9" w:rsidR="00013CA4" w:rsidRDefault="00013CA4">
      <w:pPr>
        <w:pStyle w:val="CommentText"/>
        <w:ind w:firstLine="0"/>
        <w:jc w:val="left"/>
      </w:pPr>
      <w:r>
        <w:rPr>
          <w:rStyle w:val="CommentReference"/>
        </w:rPr>
        <w:annotationRef/>
      </w:r>
      <w:r>
        <w:t>This is</w:t>
      </w:r>
    </w:p>
    <w:p w14:paraId="3963D504" w14:textId="77777777" w:rsidR="00013CA4" w:rsidRDefault="00013CA4">
      <w:pPr>
        <w:pStyle w:val="CommentText"/>
        <w:ind w:firstLine="0"/>
        <w:jc w:val="left"/>
      </w:pPr>
      <w:r>
        <w:t>Space norm = 1</w:t>
      </w:r>
    </w:p>
    <w:p w14:paraId="45EFC0F7" w14:textId="77777777" w:rsidR="00013CA4" w:rsidRDefault="00013CA4">
      <w:pPr>
        <w:pStyle w:val="CommentText"/>
        <w:ind w:firstLine="0"/>
        <w:jc w:val="left"/>
      </w:pPr>
      <w:r>
        <w:t>Within norm = 0</w:t>
      </w:r>
    </w:p>
    <w:p w14:paraId="19CA8B4A" w14:textId="77777777" w:rsidR="00013CA4" w:rsidRDefault="00013CA4">
      <w:pPr>
        <w:pStyle w:val="CommentText"/>
        <w:ind w:firstLine="0"/>
        <w:jc w:val="left"/>
      </w:pPr>
      <w:r>
        <w:t>After running in R,</w:t>
      </w:r>
    </w:p>
    <w:p w14:paraId="30354D34" w14:textId="77777777" w:rsidR="00013CA4" w:rsidRDefault="00013CA4" w:rsidP="00F66290">
      <w:pPr>
        <w:pStyle w:val="CommentText"/>
        <w:ind w:firstLine="0"/>
        <w:jc w:val="left"/>
      </w:pPr>
      <w:r>
        <w:t>And using the permutation p-values for the variables that violated normality (react, MT).</w:t>
      </w:r>
    </w:p>
  </w:comment>
  <w:comment w:id="1803" w:author="Chen Heller" w:date="2023-01-30T11:58:00Z" w:initials="CH">
    <w:p w14:paraId="250E8583" w14:textId="77777777" w:rsidR="0088708F" w:rsidRDefault="0088708F" w:rsidP="00183FBC">
      <w:pPr>
        <w:pStyle w:val="CommentText"/>
        <w:ind w:firstLine="0"/>
        <w:jc w:val="left"/>
        <w:rPr>
          <w:rFonts w:hint="cs"/>
          <w:rtl/>
        </w:rPr>
      </w:pPr>
      <w:r>
        <w:rPr>
          <w:rStyle w:val="CommentReference"/>
        </w:rPr>
        <w:annotationRef/>
      </w:r>
      <w:r>
        <w:t>COM</w:t>
      </w:r>
      <w:r>
        <w:rPr>
          <w:rtl/>
        </w:rPr>
        <w:t xml:space="preserve"> </w:t>
      </w:r>
      <w:r>
        <w:t xml:space="preserve"> is nan here</w:t>
      </w:r>
    </w:p>
  </w:comment>
  <w:comment w:id="1802" w:author="Chen Heller" w:date="2023-01-16T12:19:00Z" w:initials="CH">
    <w:p w14:paraId="7E8E3A44" w14:textId="1845649B" w:rsidR="00A34CE5" w:rsidRDefault="00A34CE5">
      <w:pPr>
        <w:pStyle w:val="CommentText"/>
        <w:ind w:firstLine="0"/>
        <w:jc w:val="left"/>
      </w:pPr>
      <w:r>
        <w:rPr>
          <w:rStyle w:val="CommentReference"/>
        </w:rPr>
        <w:annotationRef/>
      </w:r>
      <w:r>
        <w:t>This is</w:t>
      </w:r>
    </w:p>
    <w:p w14:paraId="315E3DA9" w14:textId="77777777" w:rsidR="00A34CE5" w:rsidRDefault="00A34CE5">
      <w:pPr>
        <w:pStyle w:val="CommentText"/>
        <w:ind w:firstLine="0"/>
        <w:jc w:val="left"/>
      </w:pPr>
      <w:r>
        <w:t>Space norm = 1</w:t>
      </w:r>
    </w:p>
    <w:p w14:paraId="07705916" w14:textId="77777777" w:rsidR="00A34CE5" w:rsidRDefault="00A34CE5">
      <w:pPr>
        <w:pStyle w:val="CommentText"/>
        <w:ind w:firstLine="0"/>
        <w:jc w:val="left"/>
      </w:pPr>
      <w:r>
        <w:t>Within norm = 1</w:t>
      </w:r>
    </w:p>
    <w:p w14:paraId="7C16488D" w14:textId="77777777" w:rsidR="00A34CE5" w:rsidRDefault="00A34CE5">
      <w:pPr>
        <w:pStyle w:val="CommentText"/>
        <w:ind w:firstLine="0"/>
        <w:jc w:val="left"/>
      </w:pPr>
      <w:r>
        <w:t>After running in R,</w:t>
      </w:r>
    </w:p>
    <w:p w14:paraId="6D0EAF53" w14:textId="77777777" w:rsidR="00A34CE5" w:rsidRDefault="00A34CE5" w:rsidP="00597381">
      <w:pPr>
        <w:pStyle w:val="CommentText"/>
        <w:ind w:firstLine="0"/>
        <w:jc w:val="left"/>
      </w:pPr>
      <w:r>
        <w:t>And using the permutation p-values for the variables that violated normality (react, M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8D30406" w15:done="0"/>
  <w15:commentEx w15:paraId="1DC8645F" w15:done="0"/>
  <w15:commentEx w15:paraId="3B99F7EA" w15:done="0"/>
  <w15:commentEx w15:paraId="2ED95B14" w15:done="0"/>
  <w15:commentEx w15:paraId="69178988" w15:done="0"/>
  <w15:commentEx w15:paraId="34EB5081" w15:done="0"/>
  <w15:commentEx w15:paraId="427C42E6" w15:done="0"/>
  <w15:commentEx w15:paraId="4563E84E" w15:done="0"/>
  <w15:commentEx w15:paraId="4E89111E" w15:done="0"/>
  <w15:commentEx w15:paraId="529EBCE6" w15:done="0"/>
  <w15:commentEx w15:paraId="767CBD70" w15:done="0"/>
  <w15:commentEx w15:paraId="51504870" w15:done="0"/>
  <w15:commentEx w15:paraId="332B2996" w15:done="0"/>
  <w15:commentEx w15:paraId="3E5A5AAD" w15:done="0"/>
  <w15:commentEx w15:paraId="7F8E216D" w15:done="0"/>
  <w15:commentEx w15:paraId="2EC354C4" w15:done="0"/>
  <w15:commentEx w15:paraId="62973CFF" w15:done="0"/>
  <w15:commentEx w15:paraId="33B7FFEB" w15:done="0"/>
  <w15:commentEx w15:paraId="4CA2801F" w15:done="0"/>
  <w15:commentEx w15:paraId="3B179925" w15:done="0"/>
  <w15:commentEx w15:paraId="2EF04B83" w15:done="0"/>
  <w15:commentEx w15:paraId="0B8394B2" w15:done="0"/>
  <w15:commentEx w15:paraId="7611B78C" w15:done="0"/>
  <w15:commentEx w15:paraId="08C821B7" w15:done="0"/>
  <w15:commentEx w15:paraId="00D5AC9C" w15:done="0"/>
  <w15:commentEx w15:paraId="5FA2913B" w15:done="0"/>
  <w15:commentEx w15:paraId="0E874169" w15:done="0"/>
  <w15:commentEx w15:paraId="424BDDAF" w15:done="0"/>
  <w15:commentEx w15:paraId="7C920867" w15:done="0"/>
  <w15:commentEx w15:paraId="655B8CD9" w15:done="0"/>
  <w15:commentEx w15:paraId="30354D34" w15:done="0"/>
  <w15:commentEx w15:paraId="250E8583" w15:done="0"/>
  <w15:commentEx w15:paraId="6D0EAF5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5D93BD" w16cex:dateUtc="2023-01-02T15:32:00Z"/>
  <w16cex:commentExtensible w16cex:durableId="275D93DB" w16cex:dateUtc="2023-01-02T15:33:00Z"/>
  <w16cex:commentExtensible w16cex:durableId="2770F162" w16cex:dateUtc="2023-01-17T08:05:00Z"/>
  <w16cex:commentExtensible w16cex:durableId="26E3309D" w16cex:dateUtc="2022-10-01T18:33:00Z"/>
  <w16cex:commentExtensible w16cex:durableId="2770F2F3" w16cex:dateUtc="2023-01-17T08:12:00Z"/>
  <w16cex:commentExtensible w16cex:durableId="2770FC63" w16cex:dateUtc="2023-01-17T08:52:00Z"/>
  <w16cex:commentExtensible w16cex:durableId="2770FA6F" w16cex:dateUtc="2023-01-17T08:43:00Z"/>
  <w16cex:commentExtensible w16cex:durableId="2767C4F8" w16cex:dateUtc="2023-01-10T09:05:00Z"/>
  <w16cex:commentExtensible w16cex:durableId="2766C97E" w16cex:dateUtc="2023-01-09T15:12:00Z"/>
  <w16cex:commentExtensible w16cex:durableId="2767B7BF" w16cex:dateUtc="2023-01-10T08:09:00Z"/>
  <w16cex:commentExtensible w16cex:durableId="2767BC22" w16cex:dateUtc="2023-01-10T08:27:00Z"/>
  <w16cex:commentExtensible w16cex:durableId="275E93C2" w16cex:dateUtc="2023-01-03T09:45:00Z"/>
  <w16cex:commentExtensible w16cex:durableId="276F9973" w16cex:dateUtc="2023-01-16T07:37:00Z"/>
  <w16cex:commentExtensible w16cex:durableId="276FB736" w16cex:dateUtc="2023-01-16T09:44:00Z"/>
  <w16cex:commentExtensible w16cex:durableId="275D9498" w16cex:dateUtc="2023-01-02T15:36:00Z"/>
  <w16cex:commentExtensible w16cex:durableId="275FCED0" w16cex:dateUtc="2023-01-04T08:09:00Z"/>
  <w16cex:commentExtensible w16cex:durableId="276FEE4D" w16cex:dateUtc="2023-01-16T13:39:00Z"/>
  <w16cex:commentExtensible w16cex:durableId="276694BD" w16cex:dateUtc="2023-01-09T11:27:00Z"/>
  <w16cex:commentExtensible w16cex:durableId="27823849" w16cex:dateUtc="2023-01-30T10:36:00Z"/>
  <w16cex:commentExtensible w16cex:durableId="27726327" w16cex:dateUtc="2023-01-18T10:23:00Z"/>
  <w16cex:commentExtensible w16cex:durableId="27823C48" w16cex:dateUtc="2023-01-30T10:53:00Z"/>
  <w16cex:commentExtensible w16cex:durableId="277005B4" w16cex:dateUtc="2023-01-16T15:19:00Z"/>
  <w16cex:commentExtensible w16cex:durableId="26E32F77" w16cex:dateUtc="2022-10-01T18:28:00Z"/>
  <w16cex:commentExtensible w16cex:durableId="278350E1" w16cex:dateUtc="2023-01-31T06:33:00Z"/>
  <w16cex:commentExtensible w16cex:durableId="276696AB" w16cex:dateUtc="2023-01-09T11:35:00Z"/>
  <w16cex:commentExtensible w16cex:durableId="27835380" w16cex:dateUtc="2023-01-31T06:44:00Z"/>
  <w16cex:commentExtensible w16cex:durableId="278250FA" w16cex:dateUtc="2023-01-30T12:21:00Z"/>
  <w16cex:commentExtensible w16cex:durableId="2783677B" w16cex:dateUtc="2023-01-31T08:10:00Z"/>
  <w16cex:commentExtensible w16cex:durableId="2783712B" w16cex:dateUtc="2023-01-31T08:51:00Z"/>
  <w16cex:commentExtensible w16cex:durableId="2782483B" w16cex:dateUtc="2023-01-30T11:44:00Z"/>
  <w16cex:commentExtensible w16cex:durableId="276FB64B" w16cex:dateUtc="2023-01-16T09:40:00Z"/>
  <w16cex:commentExtensible w16cex:durableId="27822F65" w16cex:dateUtc="2023-01-30T09:58:00Z"/>
  <w16cex:commentExtensible w16cex:durableId="276FBF60" w16cex:dateUtc="2023-01-16T10: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8D30406" w16cid:durableId="275D93BD"/>
  <w16cid:commentId w16cid:paraId="1DC8645F" w16cid:durableId="275D93DB"/>
  <w16cid:commentId w16cid:paraId="3B99F7EA" w16cid:durableId="2770F162"/>
  <w16cid:commentId w16cid:paraId="2ED95B14" w16cid:durableId="26E3309D"/>
  <w16cid:commentId w16cid:paraId="69178988" w16cid:durableId="2770F2F3"/>
  <w16cid:commentId w16cid:paraId="34EB5081" w16cid:durableId="2770FC63"/>
  <w16cid:commentId w16cid:paraId="427C42E6" w16cid:durableId="2770FA6F"/>
  <w16cid:commentId w16cid:paraId="4563E84E" w16cid:durableId="2767C4F8"/>
  <w16cid:commentId w16cid:paraId="4E89111E" w16cid:durableId="2766C97E"/>
  <w16cid:commentId w16cid:paraId="529EBCE6" w16cid:durableId="2767B7BF"/>
  <w16cid:commentId w16cid:paraId="767CBD70" w16cid:durableId="2767BC22"/>
  <w16cid:commentId w16cid:paraId="51504870" w16cid:durableId="275E93C2"/>
  <w16cid:commentId w16cid:paraId="332B2996" w16cid:durableId="276F9973"/>
  <w16cid:commentId w16cid:paraId="3E5A5AAD" w16cid:durableId="276FB736"/>
  <w16cid:commentId w16cid:paraId="7F8E216D" w16cid:durableId="275D9498"/>
  <w16cid:commentId w16cid:paraId="2EC354C4" w16cid:durableId="275FCED0"/>
  <w16cid:commentId w16cid:paraId="62973CFF" w16cid:durableId="276FEE4D"/>
  <w16cid:commentId w16cid:paraId="33B7FFEB" w16cid:durableId="276694BD"/>
  <w16cid:commentId w16cid:paraId="4CA2801F" w16cid:durableId="27823849"/>
  <w16cid:commentId w16cid:paraId="3B179925" w16cid:durableId="27726327"/>
  <w16cid:commentId w16cid:paraId="2EF04B83" w16cid:durableId="27823C48"/>
  <w16cid:commentId w16cid:paraId="0B8394B2" w16cid:durableId="277005B4"/>
  <w16cid:commentId w16cid:paraId="7611B78C" w16cid:durableId="26E32F77"/>
  <w16cid:commentId w16cid:paraId="08C821B7" w16cid:durableId="278350E1"/>
  <w16cid:commentId w16cid:paraId="00D5AC9C" w16cid:durableId="276696AB"/>
  <w16cid:commentId w16cid:paraId="5FA2913B" w16cid:durableId="27835380"/>
  <w16cid:commentId w16cid:paraId="0E874169" w16cid:durableId="278250FA"/>
  <w16cid:commentId w16cid:paraId="424BDDAF" w16cid:durableId="2783677B"/>
  <w16cid:commentId w16cid:paraId="7C920867" w16cid:durableId="2783712B"/>
  <w16cid:commentId w16cid:paraId="655B8CD9" w16cid:durableId="2782483B"/>
  <w16cid:commentId w16cid:paraId="30354D34" w16cid:durableId="276FB64B"/>
  <w16cid:commentId w16cid:paraId="250E8583" w16cid:durableId="27822F65"/>
  <w16cid:commentId w16cid:paraId="6D0EAF53" w16cid:durableId="276FBF6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ED7B2C" w14:textId="77777777" w:rsidR="002A1F62" w:rsidRDefault="002A1F62" w:rsidP="00E96D8E">
      <w:r>
        <w:separator/>
      </w:r>
    </w:p>
  </w:endnote>
  <w:endnote w:type="continuationSeparator" w:id="0">
    <w:p w14:paraId="6418646D" w14:textId="77777777" w:rsidR="002A1F62" w:rsidRDefault="002A1F62" w:rsidP="00E96D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D83141" w14:textId="77777777" w:rsidR="002A1F62" w:rsidRDefault="002A1F62" w:rsidP="00E96D8E">
      <w:r>
        <w:separator/>
      </w:r>
    </w:p>
  </w:footnote>
  <w:footnote w:type="continuationSeparator" w:id="0">
    <w:p w14:paraId="1B49AC15" w14:textId="77777777" w:rsidR="002A1F62" w:rsidRDefault="002A1F62" w:rsidP="00E96D8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1823" w:author="Chen Heller" w:date="2023-01-02T17:31:00Z"/>
  <w:sdt>
    <w:sdtPr>
      <w:id w:val="1693958908"/>
      <w:docPartObj>
        <w:docPartGallery w:val="Page Numbers (Top of Page)"/>
        <w:docPartUnique/>
      </w:docPartObj>
    </w:sdtPr>
    <w:sdtEndPr>
      <w:rPr>
        <w:noProof/>
      </w:rPr>
    </w:sdtEndPr>
    <w:sdtContent>
      <w:customXmlInsRangeEnd w:id="1823"/>
      <w:p w14:paraId="45A06099" w14:textId="54268E96" w:rsidR="0020719F" w:rsidRDefault="0020719F">
        <w:pPr>
          <w:pStyle w:val="Header"/>
          <w:jc w:val="right"/>
          <w:rPr>
            <w:ins w:id="1824" w:author="Chen Heller" w:date="2023-01-02T17:31:00Z"/>
          </w:rPr>
        </w:pPr>
        <w:ins w:id="1825" w:author="Chen Heller" w:date="2023-01-02T17:31:00Z">
          <w:r>
            <w:fldChar w:fldCharType="begin"/>
          </w:r>
          <w:r>
            <w:instrText xml:space="preserve"> PAGE   \* MERGEFORMAT </w:instrText>
          </w:r>
          <w:r>
            <w:fldChar w:fldCharType="separate"/>
          </w:r>
          <w:r>
            <w:rPr>
              <w:noProof/>
            </w:rPr>
            <w:t>2</w:t>
          </w:r>
          <w:r>
            <w:rPr>
              <w:noProof/>
            </w:rPr>
            <w:fldChar w:fldCharType="end"/>
          </w:r>
        </w:ins>
      </w:p>
      <w:customXmlInsRangeStart w:id="1826" w:author="Chen Heller" w:date="2023-01-02T17:31:00Z"/>
    </w:sdtContent>
  </w:sdt>
  <w:customXmlInsRangeEnd w:id="1826"/>
  <w:p w14:paraId="6052914C" w14:textId="77777777" w:rsidR="004C34F8" w:rsidRDefault="004C34F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AB6A6C8C"/>
    <w:lvl w:ilvl="0">
      <w:start w:val="1"/>
      <w:numFmt w:val="decimal"/>
      <w:pStyle w:val="ListNumber"/>
      <w:lvlText w:val="%1."/>
      <w:lvlJc w:val="left"/>
      <w:pPr>
        <w:tabs>
          <w:tab w:val="num" w:pos="1080"/>
        </w:tabs>
        <w:ind w:left="1080" w:hanging="360"/>
      </w:pPr>
      <w:rPr>
        <w:rFonts w:hint="default"/>
      </w:rPr>
    </w:lvl>
  </w:abstractNum>
  <w:abstractNum w:abstractNumId="1" w15:restartNumberingAfterBreak="0">
    <w:nsid w:val="FFFFFF89"/>
    <w:multiLevelType w:val="singleLevel"/>
    <w:tmpl w:val="7AF6942C"/>
    <w:lvl w:ilvl="0">
      <w:start w:val="1"/>
      <w:numFmt w:val="bullet"/>
      <w:pStyle w:val="ListBullet"/>
      <w:lvlText w:val=""/>
      <w:lvlJc w:val="left"/>
      <w:pPr>
        <w:tabs>
          <w:tab w:val="num" w:pos="1080"/>
        </w:tabs>
        <w:ind w:left="1080" w:hanging="360"/>
      </w:pPr>
      <w:rPr>
        <w:rFonts w:ascii="Symbol" w:hAnsi="Symbol" w:hint="default"/>
      </w:rPr>
    </w:lvl>
  </w:abstractNum>
  <w:abstractNum w:abstractNumId="2" w15:restartNumberingAfterBreak="0">
    <w:nsid w:val="083E6A7C"/>
    <w:multiLevelType w:val="multilevel"/>
    <w:tmpl w:val="A58C7C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AB14BA4"/>
    <w:multiLevelType w:val="hybridMultilevel"/>
    <w:tmpl w:val="3A285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077943"/>
    <w:multiLevelType w:val="multilevel"/>
    <w:tmpl w:val="C0A2AC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A995D18"/>
    <w:multiLevelType w:val="hybridMultilevel"/>
    <w:tmpl w:val="81CC1386"/>
    <w:lvl w:ilvl="0" w:tplc="86F6F53C">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AAA6CA7"/>
    <w:multiLevelType w:val="hybridMultilevel"/>
    <w:tmpl w:val="5818265E"/>
    <w:lvl w:ilvl="0" w:tplc="BB264B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999644C"/>
    <w:multiLevelType w:val="hybridMultilevel"/>
    <w:tmpl w:val="1A3A71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B19640C"/>
    <w:multiLevelType w:val="hybridMultilevel"/>
    <w:tmpl w:val="F3F486D8"/>
    <w:lvl w:ilvl="0" w:tplc="8564B01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68062EB"/>
    <w:multiLevelType w:val="hybridMultilevel"/>
    <w:tmpl w:val="0AEA1C6E"/>
    <w:lvl w:ilvl="0" w:tplc="45D44F98">
      <w:numFmt w:val="bullet"/>
      <w:lvlText w:val=""/>
      <w:lvlJc w:val="left"/>
      <w:pPr>
        <w:ind w:left="720" w:hanging="360"/>
      </w:pPr>
      <w:rPr>
        <w:rFonts w:ascii="Symbol" w:eastAsiaTheme="minorEastAsia" w:hAnsi="Symbol" w:cstheme="maj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C1C0C55"/>
    <w:multiLevelType w:val="hybridMultilevel"/>
    <w:tmpl w:val="C4DE3366"/>
    <w:lvl w:ilvl="0" w:tplc="1062EB92">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EA55E5B"/>
    <w:multiLevelType w:val="hybridMultilevel"/>
    <w:tmpl w:val="7E66B3FE"/>
    <w:lvl w:ilvl="0" w:tplc="58504AB6">
      <w:start w:val="3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20D1174"/>
    <w:multiLevelType w:val="hybridMultilevel"/>
    <w:tmpl w:val="BECAFCC4"/>
    <w:lvl w:ilvl="0" w:tplc="49E063EC">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2A4189E"/>
    <w:multiLevelType w:val="multilevel"/>
    <w:tmpl w:val="51D6F7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A966AAB"/>
    <w:multiLevelType w:val="hybridMultilevel"/>
    <w:tmpl w:val="EDA0D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45B3CBB"/>
    <w:multiLevelType w:val="hybridMultilevel"/>
    <w:tmpl w:val="5674F976"/>
    <w:lvl w:ilvl="0" w:tplc="D2EEAAA6">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5803975"/>
    <w:multiLevelType w:val="hybridMultilevel"/>
    <w:tmpl w:val="B5B8E1C8"/>
    <w:lvl w:ilvl="0" w:tplc="27184432">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CE47EC0"/>
    <w:multiLevelType w:val="hybridMultilevel"/>
    <w:tmpl w:val="8F16CB24"/>
    <w:lvl w:ilvl="0" w:tplc="94003E8A">
      <w:numFmt w:val="bullet"/>
      <w:lvlText w:val=""/>
      <w:lvlJc w:val="left"/>
      <w:pPr>
        <w:ind w:left="360" w:hanging="360"/>
      </w:pPr>
      <w:rPr>
        <w:rFonts w:ascii="Symbol" w:eastAsia="David" w:hAnsi="Symbol" w:cs="David" w:hint="default"/>
      </w:rPr>
    </w:lvl>
    <w:lvl w:ilvl="1" w:tplc="04090003">
      <w:start w:val="1"/>
      <w:numFmt w:val="bullet"/>
      <w:lvlText w:val="o"/>
      <w:lvlJc w:val="left"/>
      <w:pPr>
        <w:ind w:left="1080" w:hanging="360"/>
      </w:pPr>
      <w:rPr>
        <w:rFonts w:ascii="Courier New" w:hAnsi="Courier New" w:cs="Courier New" w:hint="default"/>
      </w:rPr>
    </w:lvl>
    <w:lvl w:ilvl="2" w:tplc="B686C2C4">
      <w:start w:val="1"/>
      <w:numFmt w:val="bullet"/>
      <w:lvlText w:val=""/>
      <w:lvlJc w:val="left"/>
      <w:pPr>
        <w:ind w:left="1800" w:hanging="360"/>
      </w:pPr>
      <w:rPr>
        <w:rFonts w:ascii="Wingdings" w:hAnsi="Wingdings"/>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613369469">
    <w:abstractNumId w:val="5"/>
  </w:num>
  <w:num w:numId="2" w16cid:durableId="270089337">
    <w:abstractNumId w:val="3"/>
  </w:num>
  <w:num w:numId="3" w16cid:durableId="909731995">
    <w:abstractNumId w:val="17"/>
  </w:num>
  <w:num w:numId="4" w16cid:durableId="2020572439">
    <w:abstractNumId w:val="12"/>
  </w:num>
  <w:num w:numId="5" w16cid:durableId="2135711790">
    <w:abstractNumId w:val="11"/>
  </w:num>
  <w:num w:numId="6" w16cid:durableId="1901012161">
    <w:abstractNumId w:val="7"/>
  </w:num>
  <w:num w:numId="7" w16cid:durableId="1447654621">
    <w:abstractNumId w:val="14"/>
  </w:num>
  <w:num w:numId="8" w16cid:durableId="745152321">
    <w:abstractNumId w:val="15"/>
  </w:num>
  <w:num w:numId="9" w16cid:durableId="1170019918">
    <w:abstractNumId w:val="13"/>
  </w:num>
  <w:num w:numId="10" w16cid:durableId="1747995171">
    <w:abstractNumId w:val="6"/>
  </w:num>
  <w:num w:numId="11" w16cid:durableId="1328169761">
    <w:abstractNumId w:val="16"/>
  </w:num>
  <w:num w:numId="12" w16cid:durableId="1070663993">
    <w:abstractNumId w:val="10"/>
  </w:num>
  <w:num w:numId="13" w16cid:durableId="302739336">
    <w:abstractNumId w:val="4"/>
    <w:lvlOverride w:ilvl="0">
      <w:lvl w:ilvl="0">
        <w:numFmt w:val="bullet"/>
        <w:lvlText w:val="o"/>
        <w:lvlJc w:val="left"/>
        <w:pPr>
          <w:tabs>
            <w:tab w:val="num" w:pos="720"/>
          </w:tabs>
          <w:ind w:left="720" w:hanging="360"/>
        </w:pPr>
        <w:rPr>
          <w:rFonts w:ascii="Courier New" w:hAnsi="Courier New" w:hint="default"/>
          <w:sz w:val="20"/>
        </w:rPr>
      </w:lvl>
    </w:lvlOverride>
  </w:num>
  <w:num w:numId="14" w16cid:durableId="302739336">
    <w:abstractNumId w:val="4"/>
    <w:lvlOverride w:ilvl="0">
      <w:lvl w:ilvl="0">
        <w:numFmt w:val="bullet"/>
        <w:lvlText w:val="o"/>
        <w:lvlJc w:val="left"/>
        <w:pPr>
          <w:tabs>
            <w:tab w:val="num" w:pos="720"/>
          </w:tabs>
          <w:ind w:left="720" w:hanging="360"/>
        </w:pPr>
        <w:rPr>
          <w:rFonts w:ascii="Courier New" w:hAnsi="Courier New" w:hint="default"/>
          <w:sz w:val="20"/>
        </w:rPr>
      </w:lvl>
    </w:lvlOverride>
    <w:lvlOverride w:ilvl="1">
      <w:lvl w:ilvl="1">
        <w:numFmt w:val="bullet"/>
        <w:lvlText w:val=""/>
        <w:lvlJc w:val="left"/>
        <w:pPr>
          <w:tabs>
            <w:tab w:val="num" w:pos="1440"/>
          </w:tabs>
          <w:ind w:left="1440" w:hanging="360"/>
        </w:pPr>
        <w:rPr>
          <w:rFonts w:ascii="Wingdings" w:hAnsi="Wingdings" w:hint="default"/>
          <w:sz w:val="20"/>
        </w:rPr>
      </w:lvl>
    </w:lvlOverride>
  </w:num>
  <w:num w:numId="15" w16cid:durableId="1278834129">
    <w:abstractNumId w:val="1"/>
  </w:num>
  <w:num w:numId="16" w16cid:durableId="1002003237">
    <w:abstractNumId w:val="1"/>
  </w:num>
  <w:num w:numId="17" w16cid:durableId="59403174">
    <w:abstractNumId w:val="0"/>
  </w:num>
  <w:num w:numId="18" w16cid:durableId="588005388">
    <w:abstractNumId w:val="0"/>
  </w:num>
  <w:num w:numId="19" w16cid:durableId="651910627">
    <w:abstractNumId w:val="8"/>
  </w:num>
  <w:num w:numId="20" w16cid:durableId="52890608">
    <w:abstractNumId w:val="9"/>
  </w:num>
  <w:num w:numId="21" w16cid:durableId="175617365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en Heller">
    <w15:presenceInfo w15:providerId="AD" w15:userId="S::hellerk@post.bgu.ac.il::477e52ea-193a-4895-9257-f8cce3effd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3EB3"/>
    <w:rsid w:val="0000070C"/>
    <w:rsid w:val="000007B3"/>
    <w:rsid w:val="00000F0F"/>
    <w:rsid w:val="0000199A"/>
    <w:rsid w:val="00001B57"/>
    <w:rsid w:val="000022AB"/>
    <w:rsid w:val="00002BCB"/>
    <w:rsid w:val="00002D6D"/>
    <w:rsid w:val="0000314A"/>
    <w:rsid w:val="00004211"/>
    <w:rsid w:val="0000469F"/>
    <w:rsid w:val="000047E6"/>
    <w:rsid w:val="00004F4C"/>
    <w:rsid w:val="00004F8C"/>
    <w:rsid w:val="00004FB0"/>
    <w:rsid w:val="00005EDB"/>
    <w:rsid w:val="000061CE"/>
    <w:rsid w:val="00006789"/>
    <w:rsid w:val="00006F56"/>
    <w:rsid w:val="0000776A"/>
    <w:rsid w:val="000077D6"/>
    <w:rsid w:val="00007C6C"/>
    <w:rsid w:val="0001046E"/>
    <w:rsid w:val="00010729"/>
    <w:rsid w:val="000113F6"/>
    <w:rsid w:val="00011C0B"/>
    <w:rsid w:val="00011E44"/>
    <w:rsid w:val="00011F8E"/>
    <w:rsid w:val="000122BA"/>
    <w:rsid w:val="00012635"/>
    <w:rsid w:val="00012647"/>
    <w:rsid w:val="000128A2"/>
    <w:rsid w:val="00012DA6"/>
    <w:rsid w:val="00012F4D"/>
    <w:rsid w:val="0001355D"/>
    <w:rsid w:val="000137B2"/>
    <w:rsid w:val="00013CA4"/>
    <w:rsid w:val="000142E7"/>
    <w:rsid w:val="000150E7"/>
    <w:rsid w:val="000152A6"/>
    <w:rsid w:val="000153C5"/>
    <w:rsid w:val="000153D3"/>
    <w:rsid w:val="0001586F"/>
    <w:rsid w:val="00016541"/>
    <w:rsid w:val="00016678"/>
    <w:rsid w:val="000174E8"/>
    <w:rsid w:val="0001784E"/>
    <w:rsid w:val="00017A5E"/>
    <w:rsid w:val="00017EEB"/>
    <w:rsid w:val="000203F3"/>
    <w:rsid w:val="00021E3D"/>
    <w:rsid w:val="000227A2"/>
    <w:rsid w:val="00023B72"/>
    <w:rsid w:val="000259CC"/>
    <w:rsid w:val="00026588"/>
    <w:rsid w:val="00026CD9"/>
    <w:rsid w:val="000316E6"/>
    <w:rsid w:val="000318D8"/>
    <w:rsid w:val="00031A17"/>
    <w:rsid w:val="00031DF1"/>
    <w:rsid w:val="00031FDA"/>
    <w:rsid w:val="0003204C"/>
    <w:rsid w:val="00032165"/>
    <w:rsid w:val="0003233A"/>
    <w:rsid w:val="0003265E"/>
    <w:rsid w:val="000328DE"/>
    <w:rsid w:val="00032B9F"/>
    <w:rsid w:val="00032C67"/>
    <w:rsid w:val="000330D2"/>
    <w:rsid w:val="00034B98"/>
    <w:rsid w:val="00034D4B"/>
    <w:rsid w:val="000351A9"/>
    <w:rsid w:val="0003552A"/>
    <w:rsid w:val="00035EB3"/>
    <w:rsid w:val="00035FA8"/>
    <w:rsid w:val="000360C2"/>
    <w:rsid w:val="00036854"/>
    <w:rsid w:val="000374A6"/>
    <w:rsid w:val="000375C7"/>
    <w:rsid w:val="00037672"/>
    <w:rsid w:val="000377D0"/>
    <w:rsid w:val="00037E4F"/>
    <w:rsid w:val="000402D6"/>
    <w:rsid w:val="00040826"/>
    <w:rsid w:val="00040E5C"/>
    <w:rsid w:val="00041109"/>
    <w:rsid w:val="00041251"/>
    <w:rsid w:val="000418CC"/>
    <w:rsid w:val="00041A7E"/>
    <w:rsid w:val="00041D70"/>
    <w:rsid w:val="000426E5"/>
    <w:rsid w:val="000427F1"/>
    <w:rsid w:val="000428C9"/>
    <w:rsid w:val="00042FBD"/>
    <w:rsid w:val="0004324F"/>
    <w:rsid w:val="000434D9"/>
    <w:rsid w:val="000438C2"/>
    <w:rsid w:val="000438FC"/>
    <w:rsid w:val="00043A11"/>
    <w:rsid w:val="00043A33"/>
    <w:rsid w:val="00043EEA"/>
    <w:rsid w:val="00044461"/>
    <w:rsid w:val="0004464E"/>
    <w:rsid w:val="000447DE"/>
    <w:rsid w:val="000447E3"/>
    <w:rsid w:val="00045011"/>
    <w:rsid w:val="000452AB"/>
    <w:rsid w:val="00045339"/>
    <w:rsid w:val="00045865"/>
    <w:rsid w:val="00045AE5"/>
    <w:rsid w:val="00045F12"/>
    <w:rsid w:val="00045FE5"/>
    <w:rsid w:val="00046913"/>
    <w:rsid w:val="000470DB"/>
    <w:rsid w:val="000475DF"/>
    <w:rsid w:val="00050C27"/>
    <w:rsid w:val="00050F36"/>
    <w:rsid w:val="00051116"/>
    <w:rsid w:val="000517AB"/>
    <w:rsid w:val="00052C82"/>
    <w:rsid w:val="00053279"/>
    <w:rsid w:val="000540D0"/>
    <w:rsid w:val="000552C6"/>
    <w:rsid w:val="000556D1"/>
    <w:rsid w:val="00055809"/>
    <w:rsid w:val="0005617C"/>
    <w:rsid w:val="000561B8"/>
    <w:rsid w:val="00056B2C"/>
    <w:rsid w:val="00057206"/>
    <w:rsid w:val="00057528"/>
    <w:rsid w:val="000575A4"/>
    <w:rsid w:val="00060B5C"/>
    <w:rsid w:val="00060FE2"/>
    <w:rsid w:val="000610E2"/>
    <w:rsid w:val="000610E4"/>
    <w:rsid w:val="000618C8"/>
    <w:rsid w:val="00063624"/>
    <w:rsid w:val="000639FA"/>
    <w:rsid w:val="00063B24"/>
    <w:rsid w:val="00065032"/>
    <w:rsid w:val="00066C8F"/>
    <w:rsid w:val="000670D0"/>
    <w:rsid w:val="000672DE"/>
    <w:rsid w:val="00067907"/>
    <w:rsid w:val="00067A0C"/>
    <w:rsid w:val="000708C7"/>
    <w:rsid w:val="000708EB"/>
    <w:rsid w:val="00070B6C"/>
    <w:rsid w:val="00070C13"/>
    <w:rsid w:val="00070F22"/>
    <w:rsid w:val="000715CA"/>
    <w:rsid w:val="00071E2F"/>
    <w:rsid w:val="0007249B"/>
    <w:rsid w:val="0007259E"/>
    <w:rsid w:val="0007317A"/>
    <w:rsid w:val="00073924"/>
    <w:rsid w:val="00073BA8"/>
    <w:rsid w:val="00073C55"/>
    <w:rsid w:val="0007411E"/>
    <w:rsid w:val="000741C0"/>
    <w:rsid w:val="000744A2"/>
    <w:rsid w:val="00074548"/>
    <w:rsid w:val="00075363"/>
    <w:rsid w:val="00075969"/>
    <w:rsid w:val="00076ABB"/>
    <w:rsid w:val="000771C7"/>
    <w:rsid w:val="00077925"/>
    <w:rsid w:val="000804AB"/>
    <w:rsid w:val="0008090E"/>
    <w:rsid w:val="00080A06"/>
    <w:rsid w:val="000810A8"/>
    <w:rsid w:val="00081961"/>
    <w:rsid w:val="00081AB5"/>
    <w:rsid w:val="00081CDB"/>
    <w:rsid w:val="0008250B"/>
    <w:rsid w:val="0008346F"/>
    <w:rsid w:val="000841CA"/>
    <w:rsid w:val="00085675"/>
    <w:rsid w:val="000857F8"/>
    <w:rsid w:val="000859F6"/>
    <w:rsid w:val="00085B46"/>
    <w:rsid w:val="00085C60"/>
    <w:rsid w:val="00086E17"/>
    <w:rsid w:val="0008758E"/>
    <w:rsid w:val="000901C4"/>
    <w:rsid w:val="00090482"/>
    <w:rsid w:val="000904B3"/>
    <w:rsid w:val="00090F73"/>
    <w:rsid w:val="00090FA8"/>
    <w:rsid w:val="000920D5"/>
    <w:rsid w:val="000936FE"/>
    <w:rsid w:val="00093ED3"/>
    <w:rsid w:val="00094743"/>
    <w:rsid w:val="00094981"/>
    <w:rsid w:val="00097547"/>
    <w:rsid w:val="00097572"/>
    <w:rsid w:val="000979FB"/>
    <w:rsid w:val="00097AB5"/>
    <w:rsid w:val="00097ED6"/>
    <w:rsid w:val="00097F67"/>
    <w:rsid w:val="000A00A8"/>
    <w:rsid w:val="000A01BF"/>
    <w:rsid w:val="000A08DF"/>
    <w:rsid w:val="000A0A7C"/>
    <w:rsid w:val="000A1965"/>
    <w:rsid w:val="000A1CFE"/>
    <w:rsid w:val="000A1FFB"/>
    <w:rsid w:val="000A2938"/>
    <w:rsid w:val="000A2BD0"/>
    <w:rsid w:val="000A2DFD"/>
    <w:rsid w:val="000A35F7"/>
    <w:rsid w:val="000A4076"/>
    <w:rsid w:val="000A428B"/>
    <w:rsid w:val="000A4322"/>
    <w:rsid w:val="000A4571"/>
    <w:rsid w:val="000A461D"/>
    <w:rsid w:val="000A46FC"/>
    <w:rsid w:val="000A57D4"/>
    <w:rsid w:val="000A5DD3"/>
    <w:rsid w:val="000A6A44"/>
    <w:rsid w:val="000A6D7D"/>
    <w:rsid w:val="000A70AF"/>
    <w:rsid w:val="000A7147"/>
    <w:rsid w:val="000A79AA"/>
    <w:rsid w:val="000B0A4B"/>
    <w:rsid w:val="000B0F47"/>
    <w:rsid w:val="000B1947"/>
    <w:rsid w:val="000B21D6"/>
    <w:rsid w:val="000B23B1"/>
    <w:rsid w:val="000B2D7C"/>
    <w:rsid w:val="000B2F82"/>
    <w:rsid w:val="000B335A"/>
    <w:rsid w:val="000B3669"/>
    <w:rsid w:val="000B3F6F"/>
    <w:rsid w:val="000B4137"/>
    <w:rsid w:val="000B4215"/>
    <w:rsid w:val="000B4BF7"/>
    <w:rsid w:val="000B4D84"/>
    <w:rsid w:val="000B581A"/>
    <w:rsid w:val="000B5F56"/>
    <w:rsid w:val="000B62AF"/>
    <w:rsid w:val="000B6BF5"/>
    <w:rsid w:val="000C08B9"/>
    <w:rsid w:val="000C12B0"/>
    <w:rsid w:val="000C177A"/>
    <w:rsid w:val="000C2171"/>
    <w:rsid w:val="000C234D"/>
    <w:rsid w:val="000C23B3"/>
    <w:rsid w:val="000C2464"/>
    <w:rsid w:val="000C25E6"/>
    <w:rsid w:val="000C2B5D"/>
    <w:rsid w:val="000C2D13"/>
    <w:rsid w:val="000C2E01"/>
    <w:rsid w:val="000C2F18"/>
    <w:rsid w:val="000C3552"/>
    <w:rsid w:val="000C368B"/>
    <w:rsid w:val="000C3BAF"/>
    <w:rsid w:val="000C3D63"/>
    <w:rsid w:val="000C4079"/>
    <w:rsid w:val="000C456B"/>
    <w:rsid w:val="000C45A3"/>
    <w:rsid w:val="000C5896"/>
    <w:rsid w:val="000C73C2"/>
    <w:rsid w:val="000D064C"/>
    <w:rsid w:val="000D0EC0"/>
    <w:rsid w:val="000D1105"/>
    <w:rsid w:val="000D14BE"/>
    <w:rsid w:val="000D172B"/>
    <w:rsid w:val="000D1936"/>
    <w:rsid w:val="000D1C59"/>
    <w:rsid w:val="000D1CC0"/>
    <w:rsid w:val="000D2409"/>
    <w:rsid w:val="000D257C"/>
    <w:rsid w:val="000D2A7B"/>
    <w:rsid w:val="000D54E0"/>
    <w:rsid w:val="000D7B1C"/>
    <w:rsid w:val="000E033C"/>
    <w:rsid w:val="000E048C"/>
    <w:rsid w:val="000E06CC"/>
    <w:rsid w:val="000E0EDB"/>
    <w:rsid w:val="000E1037"/>
    <w:rsid w:val="000E1974"/>
    <w:rsid w:val="000E1C30"/>
    <w:rsid w:val="000E2014"/>
    <w:rsid w:val="000E251B"/>
    <w:rsid w:val="000E295D"/>
    <w:rsid w:val="000E2EBF"/>
    <w:rsid w:val="000E32D8"/>
    <w:rsid w:val="000E3F14"/>
    <w:rsid w:val="000E3FEB"/>
    <w:rsid w:val="000E4192"/>
    <w:rsid w:val="000E4E41"/>
    <w:rsid w:val="000E4EAF"/>
    <w:rsid w:val="000E4EEC"/>
    <w:rsid w:val="000E53E2"/>
    <w:rsid w:val="000E54E1"/>
    <w:rsid w:val="000E579D"/>
    <w:rsid w:val="000E594F"/>
    <w:rsid w:val="000E599E"/>
    <w:rsid w:val="000E6656"/>
    <w:rsid w:val="000E66D2"/>
    <w:rsid w:val="000E6B75"/>
    <w:rsid w:val="000E6BB5"/>
    <w:rsid w:val="000F04D8"/>
    <w:rsid w:val="000F181B"/>
    <w:rsid w:val="000F239A"/>
    <w:rsid w:val="000F24FF"/>
    <w:rsid w:val="000F3303"/>
    <w:rsid w:val="000F3CE6"/>
    <w:rsid w:val="000F51E1"/>
    <w:rsid w:val="000F6069"/>
    <w:rsid w:val="000F625F"/>
    <w:rsid w:val="000F737A"/>
    <w:rsid w:val="000F7554"/>
    <w:rsid w:val="00100C8A"/>
    <w:rsid w:val="00100CB9"/>
    <w:rsid w:val="00100DAE"/>
    <w:rsid w:val="001016A8"/>
    <w:rsid w:val="00102041"/>
    <w:rsid w:val="00102600"/>
    <w:rsid w:val="001034FA"/>
    <w:rsid w:val="001036D3"/>
    <w:rsid w:val="00103CA0"/>
    <w:rsid w:val="00104A1A"/>
    <w:rsid w:val="00104F28"/>
    <w:rsid w:val="00105A3C"/>
    <w:rsid w:val="0010600A"/>
    <w:rsid w:val="00106015"/>
    <w:rsid w:val="001070A4"/>
    <w:rsid w:val="0010755C"/>
    <w:rsid w:val="00107E5D"/>
    <w:rsid w:val="00110288"/>
    <w:rsid w:val="00110E44"/>
    <w:rsid w:val="00110E7A"/>
    <w:rsid w:val="00111021"/>
    <w:rsid w:val="0011132A"/>
    <w:rsid w:val="00111697"/>
    <w:rsid w:val="00111A75"/>
    <w:rsid w:val="0011288F"/>
    <w:rsid w:val="00113336"/>
    <w:rsid w:val="00113B16"/>
    <w:rsid w:val="00113B55"/>
    <w:rsid w:val="00113BDC"/>
    <w:rsid w:val="00113E5D"/>
    <w:rsid w:val="00113F7D"/>
    <w:rsid w:val="00114D69"/>
    <w:rsid w:val="00115003"/>
    <w:rsid w:val="00115AEF"/>
    <w:rsid w:val="0011641E"/>
    <w:rsid w:val="001169C6"/>
    <w:rsid w:val="00116C56"/>
    <w:rsid w:val="00116E0A"/>
    <w:rsid w:val="00116E2B"/>
    <w:rsid w:val="00117697"/>
    <w:rsid w:val="001215E6"/>
    <w:rsid w:val="00121AD1"/>
    <w:rsid w:val="00121F45"/>
    <w:rsid w:val="00122755"/>
    <w:rsid w:val="00122F84"/>
    <w:rsid w:val="00122FDB"/>
    <w:rsid w:val="00123634"/>
    <w:rsid w:val="0012397A"/>
    <w:rsid w:val="00123D27"/>
    <w:rsid w:val="00125092"/>
    <w:rsid w:val="0012516F"/>
    <w:rsid w:val="001253A7"/>
    <w:rsid w:val="001257E5"/>
    <w:rsid w:val="00126822"/>
    <w:rsid w:val="0012693A"/>
    <w:rsid w:val="00127577"/>
    <w:rsid w:val="00127736"/>
    <w:rsid w:val="0012779F"/>
    <w:rsid w:val="001278E5"/>
    <w:rsid w:val="001279E0"/>
    <w:rsid w:val="00127BFA"/>
    <w:rsid w:val="00127CC6"/>
    <w:rsid w:val="001300C2"/>
    <w:rsid w:val="001306CF"/>
    <w:rsid w:val="0013111A"/>
    <w:rsid w:val="00131334"/>
    <w:rsid w:val="001318E5"/>
    <w:rsid w:val="00132E94"/>
    <w:rsid w:val="001330A3"/>
    <w:rsid w:val="001330B7"/>
    <w:rsid w:val="00133122"/>
    <w:rsid w:val="001340B5"/>
    <w:rsid w:val="00134229"/>
    <w:rsid w:val="00134415"/>
    <w:rsid w:val="001349CD"/>
    <w:rsid w:val="001349F3"/>
    <w:rsid w:val="00135091"/>
    <w:rsid w:val="0013510A"/>
    <w:rsid w:val="0013520C"/>
    <w:rsid w:val="001353FA"/>
    <w:rsid w:val="0013594C"/>
    <w:rsid w:val="00135A50"/>
    <w:rsid w:val="00136091"/>
    <w:rsid w:val="00136373"/>
    <w:rsid w:val="00137135"/>
    <w:rsid w:val="0013777F"/>
    <w:rsid w:val="00137A32"/>
    <w:rsid w:val="00137C62"/>
    <w:rsid w:val="001406C6"/>
    <w:rsid w:val="00140CE6"/>
    <w:rsid w:val="00140DBB"/>
    <w:rsid w:val="00140F25"/>
    <w:rsid w:val="001413AA"/>
    <w:rsid w:val="001414F5"/>
    <w:rsid w:val="00141DDD"/>
    <w:rsid w:val="0014206C"/>
    <w:rsid w:val="001428B9"/>
    <w:rsid w:val="00142A1B"/>
    <w:rsid w:val="00142EA6"/>
    <w:rsid w:val="00143868"/>
    <w:rsid w:val="00144437"/>
    <w:rsid w:val="001448F8"/>
    <w:rsid w:val="001455CB"/>
    <w:rsid w:val="00145718"/>
    <w:rsid w:val="0014585C"/>
    <w:rsid w:val="00145BDF"/>
    <w:rsid w:val="00145C16"/>
    <w:rsid w:val="00146903"/>
    <w:rsid w:val="00146C1B"/>
    <w:rsid w:val="0014786A"/>
    <w:rsid w:val="00147EB5"/>
    <w:rsid w:val="00147F56"/>
    <w:rsid w:val="00151575"/>
    <w:rsid w:val="00151907"/>
    <w:rsid w:val="00151961"/>
    <w:rsid w:val="00152414"/>
    <w:rsid w:val="001537B9"/>
    <w:rsid w:val="001545CD"/>
    <w:rsid w:val="001546D4"/>
    <w:rsid w:val="00154EA4"/>
    <w:rsid w:val="00156308"/>
    <w:rsid w:val="00156B76"/>
    <w:rsid w:val="001578CB"/>
    <w:rsid w:val="001601EF"/>
    <w:rsid w:val="0016027A"/>
    <w:rsid w:val="00160722"/>
    <w:rsid w:val="00160C1A"/>
    <w:rsid w:val="00160CCB"/>
    <w:rsid w:val="001610B1"/>
    <w:rsid w:val="001617E7"/>
    <w:rsid w:val="001623ED"/>
    <w:rsid w:val="001624DE"/>
    <w:rsid w:val="00163F52"/>
    <w:rsid w:val="001644D5"/>
    <w:rsid w:val="00164671"/>
    <w:rsid w:val="00164C29"/>
    <w:rsid w:val="00165C67"/>
    <w:rsid w:val="00166587"/>
    <w:rsid w:val="00166A9B"/>
    <w:rsid w:val="001675D8"/>
    <w:rsid w:val="00167E05"/>
    <w:rsid w:val="001700A8"/>
    <w:rsid w:val="00170C82"/>
    <w:rsid w:val="00170ED8"/>
    <w:rsid w:val="001719E9"/>
    <w:rsid w:val="00171C1B"/>
    <w:rsid w:val="0017224B"/>
    <w:rsid w:val="0017255B"/>
    <w:rsid w:val="001726BC"/>
    <w:rsid w:val="001727BA"/>
    <w:rsid w:val="0017292F"/>
    <w:rsid w:val="00172FD0"/>
    <w:rsid w:val="00173326"/>
    <w:rsid w:val="001733CB"/>
    <w:rsid w:val="001739AD"/>
    <w:rsid w:val="00173A5A"/>
    <w:rsid w:val="00174088"/>
    <w:rsid w:val="00174143"/>
    <w:rsid w:val="00174F24"/>
    <w:rsid w:val="00175328"/>
    <w:rsid w:val="001754A3"/>
    <w:rsid w:val="00175865"/>
    <w:rsid w:val="0017688A"/>
    <w:rsid w:val="001771EB"/>
    <w:rsid w:val="00177876"/>
    <w:rsid w:val="00177DA9"/>
    <w:rsid w:val="00180101"/>
    <w:rsid w:val="0018094C"/>
    <w:rsid w:val="00180C5B"/>
    <w:rsid w:val="00180C5F"/>
    <w:rsid w:val="00180D13"/>
    <w:rsid w:val="00180F21"/>
    <w:rsid w:val="00181385"/>
    <w:rsid w:val="001815E7"/>
    <w:rsid w:val="0018190B"/>
    <w:rsid w:val="001819A0"/>
    <w:rsid w:val="00181FAD"/>
    <w:rsid w:val="0018223D"/>
    <w:rsid w:val="0018258F"/>
    <w:rsid w:val="00182B4C"/>
    <w:rsid w:val="0018315F"/>
    <w:rsid w:val="001831E1"/>
    <w:rsid w:val="0018350F"/>
    <w:rsid w:val="00183AC8"/>
    <w:rsid w:val="00183E05"/>
    <w:rsid w:val="00183E25"/>
    <w:rsid w:val="00183F4C"/>
    <w:rsid w:val="001841B2"/>
    <w:rsid w:val="001848FB"/>
    <w:rsid w:val="00184A78"/>
    <w:rsid w:val="00184E5C"/>
    <w:rsid w:val="00185114"/>
    <w:rsid w:val="0018530D"/>
    <w:rsid w:val="0018566B"/>
    <w:rsid w:val="001870BF"/>
    <w:rsid w:val="001878C6"/>
    <w:rsid w:val="00187EC9"/>
    <w:rsid w:val="0019030C"/>
    <w:rsid w:val="00192472"/>
    <w:rsid w:val="001924FD"/>
    <w:rsid w:val="00192588"/>
    <w:rsid w:val="001926CA"/>
    <w:rsid w:val="0019375F"/>
    <w:rsid w:val="001938E9"/>
    <w:rsid w:val="00193B42"/>
    <w:rsid w:val="00193E58"/>
    <w:rsid w:val="00194358"/>
    <w:rsid w:val="001946E1"/>
    <w:rsid w:val="00194F90"/>
    <w:rsid w:val="0019598D"/>
    <w:rsid w:val="00195ED2"/>
    <w:rsid w:val="00196B2E"/>
    <w:rsid w:val="0019704E"/>
    <w:rsid w:val="001970E3"/>
    <w:rsid w:val="00197343"/>
    <w:rsid w:val="001973B1"/>
    <w:rsid w:val="001973D0"/>
    <w:rsid w:val="00197453"/>
    <w:rsid w:val="001979C8"/>
    <w:rsid w:val="001979E7"/>
    <w:rsid w:val="00197DF8"/>
    <w:rsid w:val="001A054F"/>
    <w:rsid w:val="001A0B21"/>
    <w:rsid w:val="001A0D6C"/>
    <w:rsid w:val="001A1554"/>
    <w:rsid w:val="001A1770"/>
    <w:rsid w:val="001A1E55"/>
    <w:rsid w:val="001A1EA3"/>
    <w:rsid w:val="001A1ED9"/>
    <w:rsid w:val="001A2A7D"/>
    <w:rsid w:val="001A2B81"/>
    <w:rsid w:val="001A2F5A"/>
    <w:rsid w:val="001A3124"/>
    <w:rsid w:val="001A3B6D"/>
    <w:rsid w:val="001A3D21"/>
    <w:rsid w:val="001A4C28"/>
    <w:rsid w:val="001A5E76"/>
    <w:rsid w:val="001A63B3"/>
    <w:rsid w:val="001A649C"/>
    <w:rsid w:val="001A6DEE"/>
    <w:rsid w:val="001A7210"/>
    <w:rsid w:val="001A789C"/>
    <w:rsid w:val="001A7B76"/>
    <w:rsid w:val="001A7D06"/>
    <w:rsid w:val="001B022C"/>
    <w:rsid w:val="001B09DD"/>
    <w:rsid w:val="001B0F21"/>
    <w:rsid w:val="001B1247"/>
    <w:rsid w:val="001B15B9"/>
    <w:rsid w:val="001B1644"/>
    <w:rsid w:val="001B16FC"/>
    <w:rsid w:val="001B187C"/>
    <w:rsid w:val="001B1E20"/>
    <w:rsid w:val="001B1EA8"/>
    <w:rsid w:val="001B2C33"/>
    <w:rsid w:val="001B34B0"/>
    <w:rsid w:val="001B37E5"/>
    <w:rsid w:val="001B3B76"/>
    <w:rsid w:val="001B3E41"/>
    <w:rsid w:val="001B4029"/>
    <w:rsid w:val="001B4150"/>
    <w:rsid w:val="001B42C3"/>
    <w:rsid w:val="001B4591"/>
    <w:rsid w:val="001B4828"/>
    <w:rsid w:val="001B4C3F"/>
    <w:rsid w:val="001B4C51"/>
    <w:rsid w:val="001B5238"/>
    <w:rsid w:val="001B542B"/>
    <w:rsid w:val="001B59D0"/>
    <w:rsid w:val="001B5AF6"/>
    <w:rsid w:val="001B63C7"/>
    <w:rsid w:val="001B6994"/>
    <w:rsid w:val="001B6FD6"/>
    <w:rsid w:val="001B79B5"/>
    <w:rsid w:val="001B7A4E"/>
    <w:rsid w:val="001C003C"/>
    <w:rsid w:val="001C0104"/>
    <w:rsid w:val="001C015A"/>
    <w:rsid w:val="001C0A44"/>
    <w:rsid w:val="001C105D"/>
    <w:rsid w:val="001C113F"/>
    <w:rsid w:val="001C2384"/>
    <w:rsid w:val="001C2970"/>
    <w:rsid w:val="001C5CCB"/>
    <w:rsid w:val="001C60AE"/>
    <w:rsid w:val="001C6738"/>
    <w:rsid w:val="001C68DB"/>
    <w:rsid w:val="001C6E90"/>
    <w:rsid w:val="001C7112"/>
    <w:rsid w:val="001C733A"/>
    <w:rsid w:val="001C75C2"/>
    <w:rsid w:val="001C7715"/>
    <w:rsid w:val="001D013F"/>
    <w:rsid w:val="001D0489"/>
    <w:rsid w:val="001D0C5A"/>
    <w:rsid w:val="001D0E54"/>
    <w:rsid w:val="001D1446"/>
    <w:rsid w:val="001D150D"/>
    <w:rsid w:val="001D15C6"/>
    <w:rsid w:val="001D2361"/>
    <w:rsid w:val="001D24FE"/>
    <w:rsid w:val="001D39A8"/>
    <w:rsid w:val="001D3A88"/>
    <w:rsid w:val="001D3E89"/>
    <w:rsid w:val="001D40F8"/>
    <w:rsid w:val="001D5177"/>
    <w:rsid w:val="001D5BF1"/>
    <w:rsid w:val="001D6067"/>
    <w:rsid w:val="001D6265"/>
    <w:rsid w:val="001D6512"/>
    <w:rsid w:val="001D684E"/>
    <w:rsid w:val="001D6F19"/>
    <w:rsid w:val="001E0400"/>
    <w:rsid w:val="001E06E0"/>
    <w:rsid w:val="001E0823"/>
    <w:rsid w:val="001E0906"/>
    <w:rsid w:val="001E0A80"/>
    <w:rsid w:val="001E0D76"/>
    <w:rsid w:val="001E1DCA"/>
    <w:rsid w:val="001E32AC"/>
    <w:rsid w:val="001E3689"/>
    <w:rsid w:val="001E3B21"/>
    <w:rsid w:val="001E4D2E"/>
    <w:rsid w:val="001E4DF2"/>
    <w:rsid w:val="001E53E4"/>
    <w:rsid w:val="001E631C"/>
    <w:rsid w:val="001E64D4"/>
    <w:rsid w:val="001E6C3F"/>
    <w:rsid w:val="001E6D35"/>
    <w:rsid w:val="001E73BA"/>
    <w:rsid w:val="001E74C0"/>
    <w:rsid w:val="001E74D8"/>
    <w:rsid w:val="001E75F1"/>
    <w:rsid w:val="001E7E52"/>
    <w:rsid w:val="001F0D4E"/>
    <w:rsid w:val="001F1330"/>
    <w:rsid w:val="001F14C2"/>
    <w:rsid w:val="001F1726"/>
    <w:rsid w:val="001F1A45"/>
    <w:rsid w:val="001F266C"/>
    <w:rsid w:val="001F2731"/>
    <w:rsid w:val="001F28FD"/>
    <w:rsid w:val="001F29A9"/>
    <w:rsid w:val="001F2A95"/>
    <w:rsid w:val="001F2BDA"/>
    <w:rsid w:val="001F33A0"/>
    <w:rsid w:val="001F39C3"/>
    <w:rsid w:val="001F3AF5"/>
    <w:rsid w:val="001F3C9B"/>
    <w:rsid w:val="001F3CD4"/>
    <w:rsid w:val="001F4284"/>
    <w:rsid w:val="001F4318"/>
    <w:rsid w:val="001F4C86"/>
    <w:rsid w:val="001F5A3B"/>
    <w:rsid w:val="001F5C20"/>
    <w:rsid w:val="001F68A9"/>
    <w:rsid w:val="001F6E52"/>
    <w:rsid w:val="001F712A"/>
    <w:rsid w:val="001F76F0"/>
    <w:rsid w:val="001F7E99"/>
    <w:rsid w:val="00200759"/>
    <w:rsid w:val="00200A9F"/>
    <w:rsid w:val="00200B54"/>
    <w:rsid w:val="00200E5D"/>
    <w:rsid w:val="002019E3"/>
    <w:rsid w:val="00201CB0"/>
    <w:rsid w:val="00202472"/>
    <w:rsid w:val="00202F84"/>
    <w:rsid w:val="0020308A"/>
    <w:rsid w:val="002032B0"/>
    <w:rsid w:val="00203345"/>
    <w:rsid w:val="00203FB3"/>
    <w:rsid w:val="002041CD"/>
    <w:rsid w:val="00204617"/>
    <w:rsid w:val="00205077"/>
    <w:rsid w:val="0020511F"/>
    <w:rsid w:val="0020575E"/>
    <w:rsid w:val="002057FC"/>
    <w:rsid w:val="00205A79"/>
    <w:rsid w:val="00205DCC"/>
    <w:rsid w:val="00206F1F"/>
    <w:rsid w:val="00207190"/>
    <w:rsid w:val="0020719F"/>
    <w:rsid w:val="00207923"/>
    <w:rsid w:val="002105AC"/>
    <w:rsid w:val="002105CC"/>
    <w:rsid w:val="0021061A"/>
    <w:rsid w:val="00210691"/>
    <w:rsid w:val="0021076E"/>
    <w:rsid w:val="00211090"/>
    <w:rsid w:val="00211536"/>
    <w:rsid w:val="00211609"/>
    <w:rsid w:val="002117CC"/>
    <w:rsid w:val="002118DE"/>
    <w:rsid w:val="002120B2"/>
    <w:rsid w:val="002124FE"/>
    <w:rsid w:val="00212789"/>
    <w:rsid w:val="00212D8D"/>
    <w:rsid w:val="00212E1E"/>
    <w:rsid w:val="0021349A"/>
    <w:rsid w:val="00213718"/>
    <w:rsid w:val="00213D82"/>
    <w:rsid w:val="00213EBA"/>
    <w:rsid w:val="002142E8"/>
    <w:rsid w:val="00214426"/>
    <w:rsid w:val="0021465D"/>
    <w:rsid w:val="00214847"/>
    <w:rsid w:val="00215318"/>
    <w:rsid w:val="002154B5"/>
    <w:rsid w:val="002154F5"/>
    <w:rsid w:val="002159ED"/>
    <w:rsid w:val="00215D10"/>
    <w:rsid w:val="00215E02"/>
    <w:rsid w:val="00216137"/>
    <w:rsid w:val="00216E1D"/>
    <w:rsid w:val="002171F9"/>
    <w:rsid w:val="002176EE"/>
    <w:rsid w:val="002178E2"/>
    <w:rsid w:val="00220703"/>
    <w:rsid w:val="0022111D"/>
    <w:rsid w:val="00221760"/>
    <w:rsid w:val="00221891"/>
    <w:rsid w:val="002219BE"/>
    <w:rsid w:val="00221A64"/>
    <w:rsid w:val="00222164"/>
    <w:rsid w:val="002223D0"/>
    <w:rsid w:val="00222F98"/>
    <w:rsid w:val="00223E68"/>
    <w:rsid w:val="002243A0"/>
    <w:rsid w:val="002244FA"/>
    <w:rsid w:val="002249A5"/>
    <w:rsid w:val="00224A4F"/>
    <w:rsid w:val="00224F81"/>
    <w:rsid w:val="002251BA"/>
    <w:rsid w:val="00225E22"/>
    <w:rsid w:val="00226148"/>
    <w:rsid w:val="00226189"/>
    <w:rsid w:val="00226EAF"/>
    <w:rsid w:val="00226FFE"/>
    <w:rsid w:val="00231102"/>
    <w:rsid w:val="00231216"/>
    <w:rsid w:val="00231516"/>
    <w:rsid w:val="00231BF7"/>
    <w:rsid w:val="002322CC"/>
    <w:rsid w:val="002326F0"/>
    <w:rsid w:val="00232D15"/>
    <w:rsid w:val="002346CF"/>
    <w:rsid w:val="002347CB"/>
    <w:rsid w:val="0023485D"/>
    <w:rsid w:val="00234B6D"/>
    <w:rsid w:val="002351FC"/>
    <w:rsid w:val="002355CD"/>
    <w:rsid w:val="00235843"/>
    <w:rsid w:val="00235A05"/>
    <w:rsid w:val="00235E60"/>
    <w:rsid w:val="002361C2"/>
    <w:rsid w:val="00236E07"/>
    <w:rsid w:val="002377D2"/>
    <w:rsid w:val="00237BE6"/>
    <w:rsid w:val="00237C85"/>
    <w:rsid w:val="00240180"/>
    <w:rsid w:val="00240A36"/>
    <w:rsid w:val="00240D10"/>
    <w:rsid w:val="002411D5"/>
    <w:rsid w:val="002417C7"/>
    <w:rsid w:val="002417FA"/>
    <w:rsid w:val="002426A6"/>
    <w:rsid w:val="00242C6E"/>
    <w:rsid w:val="00242ECA"/>
    <w:rsid w:val="002435D8"/>
    <w:rsid w:val="002436A8"/>
    <w:rsid w:val="00243720"/>
    <w:rsid w:val="00243C1F"/>
    <w:rsid w:val="00243F3B"/>
    <w:rsid w:val="002443DB"/>
    <w:rsid w:val="00244B03"/>
    <w:rsid w:val="00244D65"/>
    <w:rsid w:val="00245008"/>
    <w:rsid w:val="002453A3"/>
    <w:rsid w:val="00245B58"/>
    <w:rsid w:val="00246539"/>
    <w:rsid w:val="0024685B"/>
    <w:rsid w:val="0024692C"/>
    <w:rsid w:val="00246D3C"/>
    <w:rsid w:val="002474E6"/>
    <w:rsid w:val="00247A2B"/>
    <w:rsid w:val="00247BE4"/>
    <w:rsid w:val="00250CC1"/>
    <w:rsid w:val="002511B4"/>
    <w:rsid w:val="0025214C"/>
    <w:rsid w:val="00252575"/>
    <w:rsid w:val="00253320"/>
    <w:rsid w:val="00253BED"/>
    <w:rsid w:val="002543C4"/>
    <w:rsid w:val="00254B4E"/>
    <w:rsid w:val="00255051"/>
    <w:rsid w:val="00255122"/>
    <w:rsid w:val="0025568C"/>
    <w:rsid w:val="00256119"/>
    <w:rsid w:val="002566AD"/>
    <w:rsid w:val="002566CA"/>
    <w:rsid w:val="0025690B"/>
    <w:rsid w:val="00256948"/>
    <w:rsid w:val="0025720C"/>
    <w:rsid w:val="00260B74"/>
    <w:rsid w:val="0026173E"/>
    <w:rsid w:val="00261B3E"/>
    <w:rsid w:val="00261D95"/>
    <w:rsid w:val="002621B5"/>
    <w:rsid w:val="002627AD"/>
    <w:rsid w:val="00262ED5"/>
    <w:rsid w:val="00263294"/>
    <w:rsid w:val="00264247"/>
    <w:rsid w:val="00264327"/>
    <w:rsid w:val="00264C7A"/>
    <w:rsid w:val="00264E7D"/>
    <w:rsid w:val="00266304"/>
    <w:rsid w:val="0026696C"/>
    <w:rsid w:val="00266A3E"/>
    <w:rsid w:val="00266F20"/>
    <w:rsid w:val="00267106"/>
    <w:rsid w:val="002674EC"/>
    <w:rsid w:val="00270BDA"/>
    <w:rsid w:val="00271F8F"/>
    <w:rsid w:val="002722EE"/>
    <w:rsid w:val="002723F7"/>
    <w:rsid w:val="00272765"/>
    <w:rsid w:val="00272960"/>
    <w:rsid w:val="00272E61"/>
    <w:rsid w:val="002745C1"/>
    <w:rsid w:val="00274AAC"/>
    <w:rsid w:val="0027524C"/>
    <w:rsid w:val="0027535D"/>
    <w:rsid w:val="00275555"/>
    <w:rsid w:val="00275D34"/>
    <w:rsid w:val="002761FE"/>
    <w:rsid w:val="00276370"/>
    <w:rsid w:val="002767E0"/>
    <w:rsid w:val="00276C9D"/>
    <w:rsid w:val="00276E2E"/>
    <w:rsid w:val="00276F6F"/>
    <w:rsid w:val="002777EE"/>
    <w:rsid w:val="00277889"/>
    <w:rsid w:val="00277DDF"/>
    <w:rsid w:val="00280401"/>
    <w:rsid w:val="002805E7"/>
    <w:rsid w:val="00280F21"/>
    <w:rsid w:val="00281898"/>
    <w:rsid w:val="00282180"/>
    <w:rsid w:val="00282594"/>
    <w:rsid w:val="0028261D"/>
    <w:rsid w:val="00282EBB"/>
    <w:rsid w:val="00283229"/>
    <w:rsid w:val="00283362"/>
    <w:rsid w:val="00283780"/>
    <w:rsid w:val="00283B67"/>
    <w:rsid w:val="00283CE4"/>
    <w:rsid w:val="00284FAB"/>
    <w:rsid w:val="00285237"/>
    <w:rsid w:val="00285D62"/>
    <w:rsid w:val="00285F78"/>
    <w:rsid w:val="00286482"/>
    <w:rsid w:val="002869C6"/>
    <w:rsid w:val="00286F95"/>
    <w:rsid w:val="002872BA"/>
    <w:rsid w:val="002872CF"/>
    <w:rsid w:val="00287469"/>
    <w:rsid w:val="00287D4C"/>
    <w:rsid w:val="00290088"/>
    <w:rsid w:val="0029008D"/>
    <w:rsid w:val="00290E67"/>
    <w:rsid w:val="002919AB"/>
    <w:rsid w:val="00291AF0"/>
    <w:rsid w:val="0029207C"/>
    <w:rsid w:val="0029247E"/>
    <w:rsid w:val="00292BAC"/>
    <w:rsid w:val="00292DC4"/>
    <w:rsid w:val="00293469"/>
    <w:rsid w:val="0029365B"/>
    <w:rsid w:val="00293C44"/>
    <w:rsid w:val="0029428F"/>
    <w:rsid w:val="002945D9"/>
    <w:rsid w:val="002949E3"/>
    <w:rsid w:val="002953E3"/>
    <w:rsid w:val="00296BBA"/>
    <w:rsid w:val="00296D13"/>
    <w:rsid w:val="00296FEE"/>
    <w:rsid w:val="002972E7"/>
    <w:rsid w:val="002973C7"/>
    <w:rsid w:val="00297D1A"/>
    <w:rsid w:val="002A02F2"/>
    <w:rsid w:val="002A05C3"/>
    <w:rsid w:val="002A0697"/>
    <w:rsid w:val="002A1F62"/>
    <w:rsid w:val="002A2279"/>
    <w:rsid w:val="002A277B"/>
    <w:rsid w:val="002A2A03"/>
    <w:rsid w:val="002A2C5B"/>
    <w:rsid w:val="002A3044"/>
    <w:rsid w:val="002A3507"/>
    <w:rsid w:val="002A3816"/>
    <w:rsid w:val="002A3AD3"/>
    <w:rsid w:val="002A3CB2"/>
    <w:rsid w:val="002A41F8"/>
    <w:rsid w:val="002A45A3"/>
    <w:rsid w:val="002A45A9"/>
    <w:rsid w:val="002A4B4D"/>
    <w:rsid w:val="002A5026"/>
    <w:rsid w:val="002A5658"/>
    <w:rsid w:val="002A5D3E"/>
    <w:rsid w:val="002A5DA4"/>
    <w:rsid w:val="002A611B"/>
    <w:rsid w:val="002A64E7"/>
    <w:rsid w:val="002A6577"/>
    <w:rsid w:val="002A67DA"/>
    <w:rsid w:val="002A6955"/>
    <w:rsid w:val="002A69C9"/>
    <w:rsid w:val="002A69D6"/>
    <w:rsid w:val="002A6FB1"/>
    <w:rsid w:val="002A70C0"/>
    <w:rsid w:val="002A75DD"/>
    <w:rsid w:val="002A75E6"/>
    <w:rsid w:val="002B2300"/>
    <w:rsid w:val="002B243A"/>
    <w:rsid w:val="002B2AC5"/>
    <w:rsid w:val="002B35F8"/>
    <w:rsid w:val="002B390A"/>
    <w:rsid w:val="002B39BD"/>
    <w:rsid w:val="002B3D75"/>
    <w:rsid w:val="002B3DD7"/>
    <w:rsid w:val="002B41E9"/>
    <w:rsid w:val="002B42FD"/>
    <w:rsid w:val="002B4328"/>
    <w:rsid w:val="002B67DE"/>
    <w:rsid w:val="002B69FB"/>
    <w:rsid w:val="002B6B6F"/>
    <w:rsid w:val="002B6F94"/>
    <w:rsid w:val="002B70D4"/>
    <w:rsid w:val="002B73D8"/>
    <w:rsid w:val="002B76E2"/>
    <w:rsid w:val="002C0DC1"/>
    <w:rsid w:val="002C106B"/>
    <w:rsid w:val="002C1294"/>
    <w:rsid w:val="002C13C0"/>
    <w:rsid w:val="002C1431"/>
    <w:rsid w:val="002C1CE0"/>
    <w:rsid w:val="002C1D95"/>
    <w:rsid w:val="002C30C6"/>
    <w:rsid w:val="002C3E13"/>
    <w:rsid w:val="002C4159"/>
    <w:rsid w:val="002C4610"/>
    <w:rsid w:val="002C4795"/>
    <w:rsid w:val="002C4806"/>
    <w:rsid w:val="002C4D56"/>
    <w:rsid w:val="002C4E90"/>
    <w:rsid w:val="002C5295"/>
    <w:rsid w:val="002C574D"/>
    <w:rsid w:val="002C64BB"/>
    <w:rsid w:val="002C7614"/>
    <w:rsid w:val="002C7D78"/>
    <w:rsid w:val="002D00F6"/>
    <w:rsid w:val="002D0222"/>
    <w:rsid w:val="002D16B3"/>
    <w:rsid w:val="002D19AA"/>
    <w:rsid w:val="002D19AE"/>
    <w:rsid w:val="002D1D26"/>
    <w:rsid w:val="002D23B9"/>
    <w:rsid w:val="002D3024"/>
    <w:rsid w:val="002D32A7"/>
    <w:rsid w:val="002D3762"/>
    <w:rsid w:val="002D3986"/>
    <w:rsid w:val="002D3E32"/>
    <w:rsid w:val="002D4085"/>
    <w:rsid w:val="002D40B7"/>
    <w:rsid w:val="002D4450"/>
    <w:rsid w:val="002D47E4"/>
    <w:rsid w:val="002D4AE1"/>
    <w:rsid w:val="002D4F84"/>
    <w:rsid w:val="002D52B3"/>
    <w:rsid w:val="002D5AD2"/>
    <w:rsid w:val="002D5B02"/>
    <w:rsid w:val="002D5D25"/>
    <w:rsid w:val="002D6956"/>
    <w:rsid w:val="002D7235"/>
    <w:rsid w:val="002D7DC8"/>
    <w:rsid w:val="002E00A5"/>
    <w:rsid w:val="002E0D06"/>
    <w:rsid w:val="002E0DD6"/>
    <w:rsid w:val="002E11F6"/>
    <w:rsid w:val="002E1234"/>
    <w:rsid w:val="002E1995"/>
    <w:rsid w:val="002E1B80"/>
    <w:rsid w:val="002E1C88"/>
    <w:rsid w:val="002E24A3"/>
    <w:rsid w:val="002E260E"/>
    <w:rsid w:val="002E2682"/>
    <w:rsid w:val="002E2D10"/>
    <w:rsid w:val="002E2E57"/>
    <w:rsid w:val="002E30D9"/>
    <w:rsid w:val="002E3A43"/>
    <w:rsid w:val="002E3A53"/>
    <w:rsid w:val="002E3E1A"/>
    <w:rsid w:val="002E3F67"/>
    <w:rsid w:val="002E44A3"/>
    <w:rsid w:val="002E465F"/>
    <w:rsid w:val="002E5556"/>
    <w:rsid w:val="002E6192"/>
    <w:rsid w:val="002E61A9"/>
    <w:rsid w:val="002E6EAB"/>
    <w:rsid w:val="002E757C"/>
    <w:rsid w:val="002E78B8"/>
    <w:rsid w:val="002F0E6B"/>
    <w:rsid w:val="002F1DD5"/>
    <w:rsid w:val="002F2B31"/>
    <w:rsid w:val="002F313C"/>
    <w:rsid w:val="002F325F"/>
    <w:rsid w:val="002F328C"/>
    <w:rsid w:val="002F33FF"/>
    <w:rsid w:val="002F350E"/>
    <w:rsid w:val="002F35F0"/>
    <w:rsid w:val="002F360B"/>
    <w:rsid w:val="002F3D86"/>
    <w:rsid w:val="002F4185"/>
    <w:rsid w:val="002F45DF"/>
    <w:rsid w:val="002F4892"/>
    <w:rsid w:val="002F494F"/>
    <w:rsid w:val="002F4EF9"/>
    <w:rsid w:val="002F522D"/>
    <w:rsid w:val="002F5415"/>
    <w:rsid w:val="002F5D2D"/>
    <w:rsid w:val="002F5E5D"/>
    <w:rsid w:val="002F5F3E"/>
    <w:rsid w:val="002F6482"/>
    <w:rsid w:val="002F6C19"/>
    <w:rsid w:val="002F7688"/>
    <w:rsid w:val="002F78EC"/>
    <w:rsid w:val="00300D34"/>
    <w:rsid w:val="00300E88"/>
    <w:rsid w:val="00302100"/>
    <w:rsid w:val="00302874"/>
    <w:rsid w:val="00302CA0"/>
    <w:rsid w:val="00303325"/>
    <w:rsid w:val="0030357B"/>
    <w:rsid w:val="003037BC"/>
    <w:rsid w:val="00303A72"/>
    <w:rsid w:val="00303E44"/>
    <w:rsid w:val="0030440D"/>
    <w:rsid w:val="0030479F"/>
    <w:rsid w:val="003050A0"/>
    <w:rsid w:val="003050A1"/>
    <w:rsid w:val="0030554A"/>
    <w:rsid w:val="00305977"/>
    <w:rsid w:val="00305BB5"/>
    <w:rsid w:val="00305CBB"/>
    <w:rsid w:val="003062D4"/>
    <w:rsid w:val="00306903"/>
    <w:rsid w:val="00306D63"/>
    <w:rsid w:val="00307160"/>
    <w:rsid w:val="003072A4"/>
    <w:rsid w:val="00307A39"/>
    <w:rsid w:val="00307E69"/>
    <w:rsid w:val="00310313"/>
    <w:rsid w:val="003103B7"/>
    <w:rsid w:val="00310641"/>
    <w:rsid w:val="00311D7B"/>
    <w:rsid w:val="00311E92"/>
    <w:rsid w:val="00311F71"/>
    <w:rsid w:val="0031210F"/>
    <w:rsid w:val="00312F4D"/>
    <w:rsid w:val="00314072"/>
    <w:rsid w:val="00314527"/>
    <w:rsid w:val="00314A1F"/>
    <w:rsid w:val="00314D89"/>
    <w:rsid w:val="00315007"/>
    <w:rsid w:val="0031554F"/>
    <w:rsid w:val="00315B3A"/>
    <w:rsid w:val="00315F51"/>
    <w:rsid w:val="00316A29"/>
    <w:rsid w:val="003172D7"/>
    <w:rsid w:val="0031754F"/>
    <w:rsid w:val="00320113"/>
    <w:rsid w:val="00320172"/>
    <w:rsid w:val="003203D1"/>
    <w:rsid w:val="0032042D"/>
    <w:rsid w:val="00321DDE"/>
    <w:rsid w:val="003221FC"/>
    <w:rsid w:val="00322224"/>
    <w:rsid w:val="00322E2A"/>
    <w:rsid w:val="00323300"/>
    <w:rsid w:val="003235FE"/>
    <w:rsid w:val="00323DB7"/>
    <w:rsid w:val="003241D3"/>
    <w:rsid w:val="0032453F"/>
    <w:rsid w:val="00324863"/>
    <w:rsid w:val="00324901"/>
    <w:rsid w:val="00324D6B"/>
    <w:rsid w:val="003251EA"/>
    <w:rsid w:val="00326122"/>
    <w:rsid w:val="00327055"/>
    <w:rsid w:val="003279D0"/>
    <w:rsid w:val="00327FC8"/>
    <w:rsid w:val="0033027F"/>
    <w:rsid w:val="00330627"/>
    <w:rsid w:val="0033114B"/>
    <w:rsid w:val="00331E67"/>
    <w:rsid w:val="00331EB1"/>
    <w:rsid w:val="00333028"/>
    <w:rsid w:val="003334B5"/>
    <w:rsid w:val="003338F6"/>
    <w:rsid w:val="00333A2A"/>
    <w:rsid w:val="00333DEB"/>
    <w:rsid w:val="00333FFD"/>
    <w:rsid w:val="0033425C"/>
    <w:rsid w:val="0033432A"/>
    <w:rsid w:val="00334A70"/>
    <w:rsid w:val="00334D4C"/>
    <w:rsid w:val="00334D5D"/>
    <w:rsid w:val="00335088"/>
    <w:rsid w:val="003351BB"/>
    <w:rsid w:val="00335B1A"/>
    <w:rsid w:val="00335F1E"/>
    <w:rsid w:val="00335F32"/>
    <w:rsid w:val="00336757"/>
    <w:rsid w:val="00336D27"/>
    <w:rsid w:val="00336EE6"/>
    <w:rsid w:val="00337559"/>
    <w:rsid w:val="00337929"/>
    <w:rsid w:val="00337B80"/>
    <w:rsid w:val="00337C38"/>
    <w:rsid w:val="003410E4"/>
    <w:rsid w:val="00341933"/>
    <w:rsid w:val="00342DA7"/>
    <w:rsid w:val="00342ECB"/>
    <w:rsid w:val="00343602"/>
    <w:rsid w:val="00343DE9"/>
    <w:rsid w:val="00344016"/>
    <w:rsid w:val="00345F6E"/>
    <w:rsid w:val="0034613B"/>
    <w:rsid w:val="00346A1C"/>
    <w:rsid w:val="00346BB1"/>
    <w:rsid w:val="00346DF9"/>
    <w:rsid w:val="00347120"/>
    <w:rsid w:val="00347162"/>
    <w:rsid w:val="0034783A"/>
    <w:rsid w:val="0035029B"/>
    <w:rsid w:val="00350EBF"/>
    <w:rsid w:val="00351B74"/>
    <w:rsid w:val="00352773"/>
    <w:rsid w:val="00352B3C"/>
    <w:rsid w:val="0035360E"/>
    <w:rsid w:val="00353725"/>
    <w:rsid w:val="003538C4"/>
    <w:rsid w:val="00353B77"/>
    <w:rsid w:val="00353BE6"/>
    <w:rsid w:val="00353F1B"/>
    <w:rsid w:val="00354457"/>
    <w:rsid w:val="003547AD"/>
    <w:rsid w:val="003548EA"/>
    <w:rsid w:val="00354FA9"/>
    <w:rsid w:val="00355822"/>
    <w:rsid w:val="00356394"/>
    <w:rsid w:val="00357241"/>
    <w:rsid w:val="0035778A"/>
    <w:rsid w:val="00360AD4"/>
    <w:rsid w:val="00360B9A"/>
    <w:rsid w:val="00360D21"/>
    <w:rsid w:val="00360EDE"/>
    <w:rsid w:val="00360FF6"/>
    <w:rsid w:val="003616E4"/>
    <w:rsid w:val="00362109"/>
    <w:rsid w:val="00362655"/>
    <w:rsid w:val="00362826"/>
    <w:rsid w:val="00362E0D"/>
    <w:rsid w:val="0036328E"/>
    <w:rsid w:val="00364024"/>
    <w:rsid w:val="003642CD"/>
    <w:rsid w:val="00364D7F"/>
    <w:rsid w:val="00365322"/>
    <w:rsid w:val="003654A5"/>
    <w:rsid w:val="00365BE2"/>
    <w:rsid w:val="00365CAE"/>
    <w:rsid w:val="003660D1"/>
    <w:rsid w:val="003666F9"/>
    <w:rsid w:val="00367316"/>
    <w:rsid w:val="0036771C"/>
    <w:rsid w:val="00367974"/>
    <w:rsid w:val="00367B60"/>
    <w:rsid w:val="00367CA5"/>
    <w:rsid w:val="00367D35"/>
    <w:rsid w:val="00367F4F"/>
    <w:rsid w:val="003703B4"/>
    <w:rsid w:val="003703EE"/>
    <w:rsid w:val="00370CA0"/>
    <w:rsid w:val="00371267"/>
    <w:rsid w:val="00371BE6"/>
    <w:rsid w:val="003723A9"/>
    <w:rsid w:val="00372631"/>
    <w:rsid w:val="00372F74"/>
    <w:rsid w:val="00373B48"/>
    <w:rsid w:val="00374877"/>
    <w:rsid w:val="00374AED"/>
    <w:rsid w:val="00374BAF"/>
    <w:rsid w:val="00374F2B"/>
    <w:rsid w:val="003752BA"/>
    <w:rsid w:val="00375367"/>
    <w:rsid w:val="00375A4E"/>
    <w:rsid w:val="00376FBE"/>
    <w:rsid w:val="0037721D"/>
    <w:rsid w:val="00377429"/>
    <w:rsid w:val="00381020"/>
    <w:rsid w:val="00381259"/>
    <w:rsid w:val="003817F2"/>
    <w:rsid w:val="00381DDB"/>
    <w:rsid w:val="00381DF1"/>
    <w:rsid w:val="003827AF"/>
    <w:rsid w:val="00382918"/>
    <w:rsid w:val="00383B56"/>
    <w:rsid w:val="00383E69"/>
    <w:rsid w:val="003843E0"/>
    <w:rsid w:val="0038451B"/>
    <w:rsid w:val="00384887"/>
    <w:rsid w:val="003850CA"/>
    <w:rsid w:val="00385146"/>
    <w:rsid w:val="00385459"/>
    <w:rsid w:val="0038592D"/>
    <w:rsid w:val="0038594E"/>
    <w:rsid w:val="00385C79"/>
    <w:rsid w:val="0038647F"/>
    <w:rsid w:val="00386AE5"/>
    <w:rsid w:val="00386D80"/>
    <w:rsid w:val="00386EB9"/>
    <w:rsid w:val="00387645"/>
    <w:rsid w:val="00387714"/>
    <w:rsid w:val="00387E37"/>
    <w:rsid w:val="003900ED"/>
    <w:rsid w:val="00391EDC"/>
    <w:rsid w:val="0039299B"/>
    <w:rsid w:val="00393921"/>
    <w:rsid w:val="00393DE0"/>
    <w:rsid w:val="003945DC"/>
    <w:rsid w:val="00394A04"/>
    <w:rsid w:val="00395046"/>
    <w:rsid w:val="0039629B"/>
    <w:rsid w:val="00396E66"/>
    <w:rsid w:val="00397BE4"/>
    <w:rsid w:val="003A0213"/>
    <w:rsid w:val="003A0A81"/>
    <w:rsid w:val="003A101A"/>
    <w:rsid w:val="003A10AE"/>
    <w:rsid w:val="003A1311"/>
    <w:rsid w:val="003A1CDA"/>
    <w:rsid w:val="003A2B63"/>
    <w:rsid w:val="003A3BB7"/>
    <w:rsid w:val="003A401F"/>
    <w:rsid w:val="003A469D"/>
    <w:rsid w:val="003A4A50"/>
    <w:rsid w:val="003A4EEF"/>
    <w:rsid w:val="003A4F55"/>
    <w:rsid w:val="003A4FC0"/>
    <w:rsid w:val="003A558E"/>
    <w:rsid w:val="003A5915"/>
    <w:rsid w:val="003A5BBB"/>
    <w:rsid w:val="003A5F96"/>
    <w:rsid w:val="003A61EA"/>
    <w:rsid w:val="003A7204"/>
    <w:rsid w:val="003A7A70"/>
    <w:rsid w:val="003B10E1"/>
    <w:rsid w:val="003B1809"/>
    <w:rsid w:val="003B1849"/>
    <w:rsid w:val="003B1BD0"/>
    <w:rsid w:val="003B1E16"/>
    <w:rsid w:val="003B21E7"/>
    <w:rsid w:val="003B25EF"/>
    <w:rsid w:val="003B295C"/>
    <w:rsid w:val="003B3AF4"/>
    <w:rsid w:val="003B4107"/>
    <w:rsid w:val="003B4521"/>
    <w:rsid w:val="003B5367"/>
    <w:rsid w:val="003B5D17"/>
    <w:rsid w:val="003B60CB"/>
    <w:rsid w:val="003B6230"/>
    <w:rsid w:val="003B662F"/>
    <w:rsid w:val="003B68E7"/>
    <w:rsid w:val="003B6AF2"/>
    <w:rsid w:val="003B6DD9"/>
    <w:rsid w:val="003B76FA"/>
    <w:rsid w:val="003B7F7E"/>
    <w:rsid w:val="003C2EBA"/>
    <w:rsid w:val="003C2F0B"/>
    <w:rsid w:val="003C3262"/>
    <w:rsid w:val="003C37F0"/>
    <w:rsid w:val="003C38CB"/>
    <w:rsid w:val="003C3BE7"/>
    <w:rsid w:val="003C49D4"/>
    <w:rsid w:val="003C4B28"/>
    <w:rsid w:val="003C57F0"/>
    <w:rsid w:val="003C6E90"/>
    <w:rsid w:val="003C716D"/>
    <w:rsid w:val="003C7461"/>
    <w:rsid w:val="003C746F"/>
    <w:rsid w:val="003C7529"/>
    <w:rsid w:val="003C7A66"/>
    <w:rsid w:val="003C7FCB"/>
    <w:rsid w:val="003D0AC5"/>
    <w:rsid w:val="003D0BBC"/>
    <w:rsid w:val="003D0D68"/>
    <w:rsid w:val="003D0F3C"/>
    <w:rsid w:val="003D11DB"/>
    <w:rsid w:val="003D164E"/>
    <w:rsid w:val="003D16E2"/>
    <w:rsid w:val="003D20C0"/>
    <w:rsid w:val="003D2C1C"/>
    <w:rsid w:val="003D3679"/>
    <w:rsid w:val="003D3B05"/>
    <w:rsid w:val="003D4656"/>
    <w:rsid w:val="003D465E"/>
    <w:rsid w:val="003D4E97"/>
    <w:rsid w:val="003D5244"/>
    <w:rsid w:val="003D53EE"/>
    <w:rsid w:val="003D6174"/>
    <w:rsid w:val="003D66DB"/>
    <w:rsid w:val="003D683E"/>
    <w:rsid w:val="003D73BC"/>
    <w:rsid w:val="003D7A0F"/>
    <w:rsid w:val="003E0107"/>
    <w:rsid w:val="003E0A82"/>
    <w:rsid w:val="003E0AC5"/>
    <w:rsid w:val="003E0AD5"/>
    <w:rsid w:val="003E0CB9"/>
    <w:rsid w:val="003E15C1"/>
    <w:rsid w:val="003E19AC"/>
    <w:rsid w:val="003E2985"/>
    <w:rsid w:val="003E334F"/>
    <w:rsid w:val="003E342F"/>
    <w:rsid w:val="003E36B4"/>
    <w:rsid w:val="003E480D"/>
    <w:rsid w:val="003E68C4"/>
    <w:rsid w:val="003E7833"/>
    <w:rsid w:val="003F043B"/>
    <w:rsid w:val="003F0F31"/>
    <w:rsid w:val="003F1639"/>
    <w:rsid w:val="003F17C8"/>
    <w:rsid w:val="003F1817"/>
    <w:rsid w:val="003F1865"/>
    <w:rsid w:val="003F2C2D"/>
    <w:rsid w:val="003F34C1"/>
    <w:rsid w:val="003F373A"/>
    <w:rsid w:val="003F4204"/>
    <w:rsid w:val="003F46A8"/>
    <w:rsid w:val="003F5172"/>
    <w:rsid w:val="003F57FF"/>
    <w:rsid w:val="003F656E"/>
    <w:rsid w:val="003F65E8"/>
    <w:rsid w:val="003F6A02"/>
    <w:rsid w:val="003F6AD7"/>
    <w:rsid w:val="003F6F4F"/>
    <w:rsid w:val="003F77CF"/>
    <w:rsid w:val="00400416"/>
    <w:rsid w:val="00400473"/>
    <w:rsid w:val="0040077A"/>
    <w:rsid w:val="00400848"/>
    <w:rsid w:val="00400E15"/>
    <w:rsid w:val="00401917"/>
    <w:rsid w:val="00401F39"/>
    <w:rsid w:val="004020A6"/>
    <w:rsid w:val="00402BB2"/>
    <w:rsid w:val="00402EB2"/>
    <w:rsid w:val="004034AA"/>
    <w:rsid w:val="00404370"/>
    <w:rsid w:val="004045DE"/>
    <w:rsid w:val="00404743"/>
    <w:rsid w:val="00405473"/>
    <w:rsid w:val="004058A7"/>
    <w:rsid w:val="00405902"/>
    <w:rsid w:val="0040665E"/>
    <w:rsid w:val="00406C31"/>
    <w:rsid w:val="00407745"/>
    <w:rsid w:val="00407760"/>
    <w:rsid w:val="00407779"/>
    <w:rsid w:val="00407A58"/>
    <w:rsid w:val="004102F8"/>
    <w:rsid w:val="00410BEE"/>
    <w:rsid w:val="00411A03"/>
    <w:rsid w:val="00411F18"/>
    <w:rsid w:val="0041233D"/>
    <w:rsid w:val="004124F4"/>
    <w:rsid w:val="00412D3A"/>
    <w:rsid w:val="00412DCE"/>
    <w:rsid w:val="00412F43"/>
    <w:rsid w:val="004130C2"/>
    <w:rsid w:val="00413779"/>
    <w:rsid w:val="00413857"/>
    <w:rsid w:val="00413AD9"/>
    <w:rsid w:val="00413ECD"/>
    <w:rsid w:val="00414288"/>
    <w:rsid w:val="004149E5"/>
    <w:rsid w:val="00414D51"/>
    <w:rsid w:val="00414DA9"/>
    <w:rsid w:val="0041600A"/>
    <w:rsid w:val="00416040"/>
    <w:rsid w:val="004163F8"/>
    <w:rsid w:val="00416697"/>
    <w:rsid w:val="00416F5A"/>
    <w:rsid w:val="00417618"/>
    <w:rsid w:val="004177D1"/>
    <w:rsid w:val="00417AF2"/>
    <w:rsid w:val="00420205"/>
    <w:rsid w:val="00420327"/>
    <w:rsid w:val="00420625"/>
    <w:rsid w:val="00420C79"/>
    <w:rsid w:val="004214D7"/>
    <w:rsid w:val="004218E1"/>
    <w:rsid w:val="00421BD1"/>
    <w:rsid w:val="00421D19"/>
    <w:rsid w:val="00421D1F"/>
    <w:rsid w:val="004225D2"/>
    <w:rsid w:val="00422967"/>
    <w:rsid w:val="00422CDA"/>
    <w:rsid w:val="00422E34"/>
    <w:rsid w:val="0042315E"/>
    <w:rsid w:val="00424D9F"/>
    <w:rsid w:val="004251C4"/>
    <w:rsid w:val="004256AB"/>
    <w:rsid w:val="00425B72"/>
    <w:rsid w:val="00425C33"/>
    <w:rsid w:val="0042632C"/>
    <w:rsid w:val="00426563"/>
    <w:rsid w:val="004269B7"/>
    <w:rsid w:val="00426DC6"/>
    <w:rsid w:val="004275F5"/>
    <w:rsid w:val="00427CFC"/>
    <w:rsid w:val="0043034C"/>
    <w:rsid w:val="0043075F"/>
    <w:rsid w:val="0043082D"/>
    <w:rsid w:val="004310F9"/>
    <w:rsid w:val="0043159B"/>
    <w:rsid w:val="004326D4"/>
    <w:rsid w:val="00432BF9"/>
    <w:rsid w:val="00433F9B"/>
    <w:rsid w:val="004348D2"/>
    <w:rsid w:val="004359F8"/>
    <w:rsid w:val="00435BFC"/>
    <w:rsid w:val="004363EC"/>
    <w:rsid w:val="00437184"/>
    <w:rsid w:val="0043758C"/>
    <w:rsid w:val="004377E7"/>
    <w:rsid w:val="0044006A"/>
    <w:rsid w:val="00440265"/>
    <w:rsid w:val="00440750"/>
    <w:rsid w:val="00440DBF"/>
    <w:rsid w:val="00441E16"/>
    <w:rsid w:val="004427F9"/>
    <w:rsid w:val="00442A90"/>
    <w:rsid w:val="00442C53"/>
    <w:rsid w:val="0044325A"/>
    <w:rsid w:val="004434EC"/>
    <w:rsid w:val="00443673"/>
    <w:rsid w:val="004449CE"/>
    <w:rsid w:val="00445238"/>
    <w:rsid w:val="00445400"/>
    <w:rsid w:val="004457F5"/>
    <w:rsid w:val="00445B17"/>
    <w:rsid w:val="00445CB5"/>
    <w:rsid w:val="004467E8"/>
    <w:rsid w:val="00446E75"/>
    <w:rsid w:val="00447042"/>
    <w:rsid w:val="004472AC"/>
    <w:rsid w:val="004474DA"/>
    <w:rsid w:val="0044794B"/>
    <w:rsid w:val="00447B4D"/>
    <w:rsid w:val="004504CF"/>
    <w:rsid w:val="00450658"/>
    <w:rsid w:val="00451F3C"/>
    <w:rsid w:val="0045341F"/>
    <w:rsid w:val="00453448"/>
    <w:rsid w:val="00453E2B"/>
    <w:rsid w:val="00453F6C"/>
    <w:rsid w:val="0045410E"/>
    <w:rsid w:val="004543AF"/>
    <w:rsid w:val="004545CA"/>
    <w:rsid w:val="0045492E"/>
    <w:rsid w:val="00454F0E"/>
    <w:rsid w:val="00455AF8"/>
    <w:rsid w:val="00456125"/>
    <w:rsid w:val="004563AC"/>
    <w:rsid w:val="00456406"/>
    <w:rsid w:val="00456E29"/>
    <w:rsid w:val="004570E3"/>
    <w:rsid w:val="00457561"/>
    <w:rsid w:val="00457DEF"/>
    <w:rsid w:val="00457E54"/>
    <w:rsid w:val="004607BC"/>
    <w:rsid w:val="00460A6A"/>
    <w:rsid w:val="00460AC2"/>
    <w:rsid w:val="00461724"/>
    <w:rsid w:val="00461EEA"/>
    <w:rsid w:val="00462CF1"/>
    <w:rsid w:val="00462D23"/>
    <w:rsid w:val="00463368"/>
    <w:rsid w:val="00463786"/>
    <w:rsid w:val="00463A29"/>
    <w:rsid w:val="00463D23"/>
    <w:rsid w:val="00463F86"/>
    <w:rsid w:val="0046480E"/>
    <w:rsid w:val="00464970"/>
    <w:rsid w:val="00464ACE"/>
    <w:rsid w:val="004652F4"/>
    <w:rsid w:val="00465981"/>
    <w:rsid w:val="00465D87"/>
    <w:rsid w:val="004665F2"/>
    <w:rsid w:val="00466CE8"/>
    <w:rsid w:val="00467225"/>
    <w:rsid w:val="00467905"/>
    <w:rsid w:val="00467E11"/>
    <w:rsid w:val="00470181"/>
    <w:rsid w:val="00470337"/>
    <w:rsid w:val="00470746"/>
    <w:rsid w:val="004707BE"/>
    <w:rsid w:val="00470925"/>
    <w:rsid w:val="00470D96"/>
    <w:rsid w:val="00471003"/>
    <w:rsid w:val="00471A10"/>
    <w:rsid w:val="00472332"/>
    <w:rsid w:val="00472D1F"/>
    <w:rsid w:val="00472EEB"/>
    <w:rsid w:val="00472F8F"/>
    <w:rsid w:val="004731EE"/>
    <w:rsid w:val="004733D7"/>
    <w:rsid w:val="004737F1"/>
    <w:rsid w:val="00473B6D"/>
    <w:rsid w:val="00474E23"/>
    <w:rsid w:val="0047503A"/>
    <w:rsid w:val="0047509E"/>
    <w:rsid w:val="0047602F"/>
    <w:rsid w:val="00476106"/>
    <w:rsid w:val="0047625C"/>
    <w:rsid w:val="0047636D"/>
    <w:rsid w:val="004768D6"/>
    <w:rsid w:val="00476B35"/>
    <w:rsid w:val="004773F2"/>
    <w:rsid w:val="0047776D"/>
    <w:rsid w:val="00477F28"/>
    <w:rsid w:val="004802F2"/>
    <w:rsid w:val="00480672"/>
    <w:rsid w:val="004809DE"/>
    <w:rsid w:val="00480CA7"/>
    <w:rsid w:val="00480D9B"/>
    <w:rsid w:val="00481457"/>
    <w:rsid w:val="004818C9"/>
    <w:rsid w:val="00481C4D"/>
    <w:rsid w:val="004824F3"/>
    <w:rsid w:val="00482690"/>
    <w:rsid w:val="00482E6D"/>
    <w:rsid w:val="004833F9"/>
    <w:rsid w:val="00484277"/>
    <w:rsid w:val="00484801"/>
    <w:rsid w:val="00485394"/>
    <w:rsid w:val="00485576"/>
    <w:rsid w:val="0048566C"/>
    <w:rsid w:val="00485A14"/>
    <w:rsid w:val="00485A5B"/>
    <w:rsid w:val="00485A6B"/>
    <w:rsid w:val="0048663B"/>
    <w:rsid w:val="00486DCD"/>
    <w:rsid w:val="00487224"/>
    <w:rsid w:val="0048761C"/>
    <w:rsid w:val="004879A6"/>
    <w:rsid w:val="004900FA"/>
    <w:rsid w:val="004903FB"/>
    <w:rsid w:val="004904FD"/>
    <w:rsid w:val="00490510"/>
    <w:rsid w:val="004907D7"/>
    <w:rsid w:val="00490E46"/>
    <w:rsid w:val="00490F76"/>
    <w:rsid w:val="004917DF"/>
    <w:rsid w:val="00491BBA"/>
    <w:rsid w:val="00492414"/>
    <w:rsid w:val="00492654"/>
    <w:rsid w:val="0049323C"/>
    <w:rsid w:val="00493304"/>
    <w:rsid w:val="004933F1"/>
    <w:rsid w:val="00493627"/>
    <w:rsid w:val="00493A2B"/>
    <w:rsid w:val="00494307"/>
    <w:rsid w:val="004943BB"/>
    <w:rsid w:val="00494713"/>
    <w:rsid w:val="00495453"/>
    <w:rsid w:val="00495A13"/>
    <w:rsid w:val="00497833"/>
    <w:rsid w:val="004979D4"/>
    <w:rsid w:val="00497BB2"/>
    <w:rsid w:val="00497D57"/>
    <w:rsid w:val="004A07AA"/>
    <w:rsid w:val="004A0EC0"/>
    <w:rsid w:val="004A114B"/>
    <w:rsid w:val="004A15A9"/>
    <w:rsid w:val="004A1C91"/>
    <w:rsid w:val="004A1EA5"/>
    <w:rsid w:val="004A345A"/>
    <w:rsid w:val="004A35A9"/>
    <w:rsid w:val="004A3F95"/>
    <w:rsid w:val="004A45C9"/>
    <w:rsid w:val="004A4684"/>
    <w:rsid w:val="004A49C8"/>
    <w:rsid w:val="004A582D"/>
    <w:rsid w:val="004A638A"/>
    <w:rsid w:val="004A6CE4"/>
    <w:rsid w:val="004A6D9A"/>
    <w:rsid w:val="004A6F04"/>
    <w:rsid w:val="004A6FC5"/>
    <w:rsid w:val="004A723A"/>
    <w:rsid w:val="004A7559"/>
    <w:rsid w:val="004A776C"/>
    <w:rsid w:val="004B004B"/>
    <w:rsid w:val="004B0CC2"/>
    <w:rsid w:val="004B12A3"/>
    <w:rsid w:val="004B1F54"/>
    <w:rsid w:val="004B2643"/>
    <w:rsid w:val="004B26B6"/>
    <w:rsid w:val="004B2904"/>
    <w:rsid w:val="004B2F30"/>
    <w:rsid w:val="004B3801"/>
    <w:rsid w:val="004B44FC"/>
    <w:rsid w:val="004B5C41"/>
    <w:rsid w:val="004B6630"/>
    <w:rsid w:val="004B67F7"/>
    <w:rsid w:val="004B6A53"/>
    <w:rsid w:val="004B7C4C"/>
    <w:rsid w:val="004C0A6C"/>
    <w:rsid w:val="004C0E67"/>
    <w:rsid w:val="004C0E90"/>
    <w:rsid w:val="004C19CF"/>
    <w:rsid w:val="004C1C62"/>
    <w:rsid w:val="004C1E66"/>
    <w:rsid w:val="004C2E97"/>
    <w:rsid w:val="004C34F8"/>
    <w:rsid w:val="004C3803"/>
    <w:rsid w:val="004C40B5"/>
    <w:rsid w:val="004C41F7"/>
    <w:rsid w:val="004C4275"/>
    <w:rsid w:val="004C6214"/>
    <w:rsid w:val="004C6464"/>
    <w:rsid w:val="004C64BF"/>
    <w:rsid w:val="004C6684"/>
    <w:rsid w:val="004C6B61"/>
    <w:rsid w:val="004C71BB"/>
    <w:rsid w:val="004C7623"/>
    <w:rsid w:val="004C7928"/>
    <w:rsid w:val="004D00B9"/>
    <w:rsid w:val="004D0352"/>
    <w:rsid w:val="004D0526"/>
    <w:rsid w:val="004D1478"/>
    <w:rsid w:val="004D2319"/>
    <w:rsid w:val="004D25AA"/>
    <w:rsid w:val="004D2932"/>
    <w:rsid w:val="004D2D11"/>
    <w:rsid w:val="004D35B3"/>
    <w:rsid w:val="004D39BB"/>
    <w:rsid w:val="004D40BE"/>
    <w:rsid w:val="004D43D2"/>
    <w:rsid w:val="004D4528"/>
    <w:rsid w:val="004D5003"/>
    <w:rsid w:val="004D558B"/>
    <w:rsid w:val="004D5BF1"/>
    <w:rsid w:val="004D6A76"/>
    <w:rsid w:val="004D6C22"/>
    <w:rsid w:val="004D796F"/>
    <w:rsid w:val="004D7C0F"/>
    <w:rsid w:val="004D7CE2"/>
    <w:rsid w:val="004E041F"/>
    <w:rsid w:val="004E0807"/>
    <w:rsid w:val="004E0C6C"/>
    <w:rsid w:val="004E0F45"/>
    <w:rsid w:val="004E1421"/>
    <w:rsid w:val="004E1F6A"/>
    <w:rsid w:val="004E2179"/>
    <w:rsid w:val="004E2185"/>
    <w:rsid w:val="004E23B1"/>
    <w:rsid w:val="004E2486"/>
    <w:rsid w:val="004E28B9"/>
    <w:rsid w:val="004E28D1"/>
    <w:rsid w:val="004E2A04"/>
    <w:rsid w:val="004E3A92"/>
    <w:rsid w:val="004E56B3"/>
    <w:rsid w:val="004E674D"/>
    <w:rsid w:val="004E6BC3"/>
    <w:rsid w:val="004E6D7B"/>
    <w:rsid w:val="004E7164"/>
    <w:rsid w:val="004E71B9"/>
    <w:rsid w:val="004E7A77"/>
    <w:rsid w:val="004F0586"/>
    <w:rsid w:val="004F066D"/>
    <w:rsid w:val="004F076B"/>
    <w:rsid w:val="004F0CAD"/>
    <w:rsid w:val="004F16BC"/>
    <w:rsid w:val="004F16E8"/>
    <w:rsid w:val="004F1986"/>
    <w:rsid w:val="004F1C7D"/>
    <w:rsid w:val="004F2245"/>
    <w:rsid w:val="004F240A"/>
    <w:rsid w:val="004F2ED5"/>
    <w:rsid w:val="004F3106"/>
    <w:rsid w:val="004F3156"/>
    <w:rsid w:val="004F3354"/>
    <w:rsid w:val="004F38B2"/>
    <w:rsid w:val="004F3C0C"/>
    <w:rsid w:val="004F3FA5"/>
    <w:rsid w:val="004F40BF"/>
    <w:rsid w:val="004F4999"/>
    <w:rsid w:val="004F4E89"/>
    <w:rsid w:val="004F53CD"/>
    <w:rsid w:val="004F5838"/>
    <w:rsid w:val="004F5D4B"/>
    <w:rsid w:val="004F5F68"/>
    <w:rsid w:val="004F63D8"/>
    <w:rsid w:val="004F6689"/>
    <w:rsid w:val="004F736B"/>
    <w:rsid w:val="0050028A"/>
    <w:rsid w:val="00500416"/>
    <w:rsid w:val="00500448"/>
    <w:rsid w:val="00502539"/>
    <w:rsid w:val="00502BED"/>
    <w:rsid w:val="00502C41"/>
    <w:rsid w:val="00502F15"/>
    <w:rsid w:val="0050397F"/>
    <w:rsid w:val="005041FE"/>
    <w:rsid w:val="00504374"/>
    <w:rsid w:val="00504D37"/>
    <w:rsid w:val="0050518E"/>
    <w:rsid w:val="005056F4"/>
    <w:rsid w:val="00506163"/>
    <w:rsid w:val="005063ED"/>
    <w:rsid w:val="00506659"/>
    <w:rsid w:val="0050725F"/>
    <w:rsid w:val="00507C86"/>
    <w:rsid w:val="00510AA9"/>
    <w:rsid w:val="0051223B"/>
    <w:rsid w:val="005129FA"/>
    <w:rsid w:val="005134AB"/>
    <w:rsid w:val="00513526"/>
    <w:rsid w:val="005139BE"/>
    <w:rsid w:val="00513B7D"/>
    <w:rsid w:val="005144B7"/>
    <w:rsid w:val="00514D48"/>
    <w:rsid w:val="00514F93"/>
    <w:rsid w:val="00516EE2"/>
    <w:rsid w:val="00520B5B"/>
    <w:rsid w:val="00520BB9"/>
    <w:rsid w:val="00520C6C"/>
    <w:rsid w:val="00520DBC"/>
    <w:rsid w:val="00521037"/>
    <w:rsid w:val="00521087"/>
    <w:rsid w:val="005210F3"/>
    <w:rsid w:val="005217F0"/>
    <w:rsid w:val="00521B41"/>
    <w:rsid w:val="0052293C"/>
    <w:rsid w:val="0052374D"/>
    <w:rsid w:val="00523E01"/>
    <w:rsid w:val="00523ED0"/>
    <w:rsid w:val="005241D7"/>
    <w:rsid w:val="00524638"/>
    <w:rsid w:val="00525F62"/>
    <w:rsid w:val="00527920"/>
    <w:rsid w:val="00527E95"/>
    <w:rsid w:val="005304B6"/>
    <w:rsid w:val="00530D53"/>
    <w:rsid w:val="0053116D"/>
    <w:rsid w:val="0053128B"/>
    <w:rsid w:val="00531AAE"/>
    <w:rsid w:val="00531D8F"/>
    <w:rsid w:val="00532562"/>
    <w:rsid w:val="0053258F"/>
    <w:rsid w:val="00532E1D"/>
    <w:rsid w:val="005333D3"/>
    <w:rsid w:val="00533630"/>
    <w:rsid w:val="00533882"/>
    <w:rsid w:val="00533F9C"/>
    <w:rsid w:val="00533FB8"/>
    <w:rsid w:val="005341E0"/>
    <w:rsid w:val="005345F0"/>
    <w:rsid w:val="00534691"/>
    <w:rsid w:val="005348CC"/>
    <w:rsid w:val="0053517A"/>
    <w:rsid w:val="00535B09"/>
    <w:rsid w:val="00535D8D"/>
    <w:rsid w:val="005362FF"/>
    <w:rsid w:val="00536CFE"/>
    <w:rsid w:val="00537228"/>
    <w:rsid w:val="00537333"/>
    <w:rsid w:val="00537514"/>
    <w:rsid w:val="00537739"/>
    <w:rsid w:val="0053799F"/>
    <w:rsid w:val="00537ACB"/>
    <w:rsid w:val="00540076"/>
    <w:rsid w:val="00540286"/>
    <w:rsid w:val="00540E91"/>
    <w:rsid w:val="00540EEF"/>
    <w:rsid w:val="00541286"/>
    <w:rsid w:val="00541579"/>
    <w:rsid w:val="0054169C"/>
    <w:rsid w:val="005416B0"/>
    <w:rsid w:val="005417A6"/>
    <w:rsid w:val="00541949"/>
    <w:rsid w:val="00541CC5"/>
    <w:rsid w:val="0054201D"/>
    <w:rsid w:val="005424AB"/>
    <w:rsid w:val="00542777"/>
    <w:rsid w:val="00542950"/>
    <w:rsid w:val="00542968"/>
    <w:rsid w:val="00542C66"/>
    <w:rsid w:val="005436B9"/>
    <w:rsid w:val="00543738"/>
    <w:rsid w:val="00543E3D"/>
    <w:rsid w:val="00544D19"/>
    <w:rsid w:val="00545080"/>
    <w:rsid w:val="0054526A"/>
    <w:rsid w:val="0054561D"/>
    <w:rsid w:val="00545C06"/>
    <w:rsid w:val="00545E65"/>
    <w:rsid w:val="00546571"/>
    <w:rsid w:val="0054710B"/>
    <w:rsid w:val="0054737E"/>
    <w:rsid w:val="00547992"/>
    <w:rsid w:val="00547A8C"/>
    <w:rsid w:val="005500AD"/>
    <w:rsid w:val="00550EFC"/>
    <w:rsid w:val="0055129B"/>
    <w:rsid w:val="0055279C"/>
    <w:rsid w:val="0055300D"/>
    <w:rsid w:val="0055344F"/>
    <w:rsid w:val="005534BA"/>
    <w:rsid w:val="00553B76"/>
    <w:rsid w:val="00553BDF"/>
    <w:rsid w:val="00553F6D"/>
    <w:rsid w:val="005541B0"/>
    <w:rsid w:val="005550AB"/>
    <w:rsid w:val="005551AF"/>
    <w:rsid w:val="00555379"/>
    <w:rsid w:val="005562ED"/>
    <w:rsid w:val="00556570"/>
    <w:rsid w:val="00556784"/>
    <w:rsid w:val="00556BF3"/>
    <w:rsid w:val="005572A8"/>
    <w:rsid w:val="00560506"/>
    <w:rsid w:val="00560A4A"/>
    <w:rsid w:val="00560F66"/>
    <w:rsid w:val="005628A6"/>
    <w:rsid w:val="00562960"/>
    <w:rsid w:val="00562AD9"/>
    <w:rsid w:val="00563641"/>
    <w:rsid w:val="00563E64"/>
    <w:rsid w:val="00564EAC"/>
    <w:rsid w:val="005651AA"/>
    <w:rsid w:val="005653F2"/>
    <w:rsid w:val="005660FD"/>
    <w:rsid w:val="00566B31"/>
    <w:rsid w:val="00566B54"/>
    <w:rsid w:val="00566B9F"/>
    <w:rsid w:val="005670BB"/>
    <w:rsid w:val="00567538"/>
    <w:rsid w:val="0056773D"/>
    <w:rsid w:val="00567FB3"/>
    <w:rsid w:val="005705E3"/>
    <w:rsid w:val="0057071E"/>
    <w:rsid w:val="00570789"/>
    <w:rsid w:val="00570DC8"/>
    <w:rsid w:val="00570FF8"/>
    <w:rsid w:val="00570FFD"/>
    <w:rsid w:val="005716D3"/>
    <w:rsid w:val="0057172D"/>
    <w:rsid w:val="00571A19"/>
    <w:rsid w:val="0057216E"/>
    <w:rsid w:val="0057241D"/>
    <w:rsid w:val="00572879"/>
    <w:rsid w:val="00572C24"/>
    <w:rsid w:val="00572DFD"/>
    <w:rsid w:val="0057371E"/>
    <w:rsid w:val="005756CF"/>
    <w:rsid w:val="00575A49"/>
    <w:rsid w:val="005766DD"/>
    <w:rsid w:val="0057715F"/>
    <w:rsid w:val="00581168"/>
    <w:rsid w:val="005812BB"/>
    <w:rsid w:val="005824BE"/>
    <w:rsid w:val="00582EEC"/>
    <w:rsid w:val="005832C0"/>
    <w:rsid w:val="00583425"/>
    <w:rsid w:val="005841D4"/>
    <w:rsid w:val="00584360"/>
    <w:rsid w:val="00584C0E"/>
    <w:rsid w:val="00584E64"/>
    <w:rsid w:val="005856CE"/>
    <w:rsid w:val="005859F9"/>
    <w:rsid w:val="005863EE"/>
    <w:rsid w:val="005869EC"/>
    <w:rsid w:val="00586A32"/>
    <w:rsid w:val="00586B59"/>
    <w:rsid w:val="00586E85"/>
    <w:rsid w:val="00586E9E"/>
    <w:rsid w:val="0058739A"/>
    <w:rsid w:val="005873B9"/>
    <w:rsid w:val="005875E6"/>
    <w:rsid w:val="00587830"/>
    <w:rsid w:val="0058792A"/>
    <w:rsid w:val="00587B56"/>
    <w:rsid w:val="00587C11"/>
    <w:rsid w:val="00587CF1"/>
    <w:rsid w:val="00587EB6"/>
    <w:rsid w:val="005918CC"/>
    <w:rsid w:val="00591B0D"/>
    <w:rsid w:val="00591CFE"/>
    <w:rsid w:val="005948F8"/>
    <w:rsid w:val="00594DA5"/>
    <w:rsid w:val="00595024"/>
    <w:rsid w:val="005956B2"/>
    <w:rsid w:val="005957FE"/>
    <w:rsid w:val="0059582A"/>
    <w:rsid w:val="00595BAF"/>
    <w:rsid w:val="00595E26"/>
    <w:rsid w:val="00595EB5"/>
    <w:rsid w:val="005960B6"/>
    <w:rsid w:val="0059682D"/>
    <w:rsid w:val="00596EDB"/>
    <w:rsid w:val="00597E92"/>
    <w:rsid w:val="005A025D"/>
    <w:rsid w:val="005A0BA0"/>
    <w:rsid w:val="005A1684"/>
    <w:rsid w:val="005A196A"/>
    <w:rsid w:val="005A1B06"/>
    <w:rsid w:val="005A1B74"/>
    <w:rsid w:val="005A1D56"/>
    <w:rsid w:val="005A1DF1"/>
    <w:rsid w:val="005A2198"/>
    <w:rsid w:val="005A22F5"/>
    <w:rsid w:val="005A3910"/>
    <w:rsid w:val="005A45EF"/>
    <w:rsid w:val="005A4B8A"/>
    <w:rsid w:val="005A4C44"/>
    <w:rsid w:val="005A4CE4"/>
    <w:rsid w:val="005A5398"/>
    <w:rsid w:val="005A5675"/>
    <w:rsid w:val="005A597E"/>
    <w:rsid w:val="005A5E91"/>
    <w:rsid w:val="005A6877"/>
    <w:rsid w:val="005A6878"/>
    <w:rsid w:val="005A6AFA"/>
    <w:rsid w:val="005A6F79"/>
    <w:rsid w:val="005A7125"/>
    <w:rsid w:val="005A7297"/>
    <w:rsid w:val="005A72C7"/>
    <w:rsid w:val="005A73D2"/>
    <w:rsid w:val="005A7C38"/>
    <w:rsid w:val="005B038C"/>
    <w:rsid w:val="005B06C2"/>
    <w:rsid w:val="005B0880"/>
    <w:rsid w:val="005B08BB"/>
    <w:rsid w:val="005B1163"/>
    <w:rsid w:val="005B1B51"/>
    <w:rsid w:val="005B22B7"/>
    <w:rsid w:val="005B262C"/>
    <w:rsid w:val="005B29C8"/>
    <w:rsid w:val="005B2A6E"/>
    <w:rsid w:val="005B3247"/>
    <w:rsid w:val="005B3405"/>
    <w:rsid w:val="005B3FFA"/>
    <w:rsid w:val="005B45DE"/>
    <w:rsid w:val="005B4A5B"/>
    <w:rsid w:val="005B4C51"/>
    <w:rsid w:val="005B4D15"/>
    <w:rsid w:val="005B4DE8"/>
    <w:rsid w:val="005B4E48"/>
    <w:rsid w:val="005B4E49"/>
    <w:rsid w:val="005B509C"/>
    <w:rsid w:val="005B5892"/>
    <w:rsid w:val="005B5EA4"/>
    <w:rsid w:val="005B74BC"/>
    <w:rsid w:val="005B755E"/>
    <w:rsid w:val="005B7C15"/>
    <w:rsid w:val="005B7EDA"/>
    <w:rsid w:val="005C0148"/>
    <w:rsid w:val="005C0D84"/>
    <w:rsid w:val="005C2B8A"/>
    <w:rsid w:val="005C3C6A"/>
    <w:rsid w:val="005C5A39"/>
    <w:rsid w:val="005C621D"/>
    <w:rsid w:val="005C673F"/>
    <w:rsid w:val="005C6867"/>
    <w:rsid w:val="005C69C9"/>
    <w:rsid w:val="005C6DD0"/>
    <w:rsid w:val="005C754F"/>
    <w:rsid w:val="005C7FDA"/>
    <w:rsid w:val="005D094A"/>
    <w:rsid w:val="005D09A7"/>
    <w:rsid w:val="005D0A36"/>
    <w:rsid w:val="005D0AD8"/>
    <w:rsid w:val="005D0E4D"/>
    <w:rsid w:val="005D11D3"/>
    <w:rsid w:val="005D1A39"/>
    <w:rsid w:val="005D2204"/>
    <w:rsid w:val="005D27DF"/>
    <w:rsid w:val="005D2BB7"/>
    <w:rsid w:val="005D2EFD"/>
    <w:rsid w:val="005D3599"/>
    <w:rsid w:val="005D402D"/>
    <w:rsid w:val="005D420E"/>
    <w:rsid w:val="005D443D"/>
    <w:rsid w:val="005D449B"/>
    <w:rsid w:val="005D4AC1"/>
    <w:rsid w:val="005D4AE5"/>
    <w:rsid w:val="005D53E0"/>
    <w:rsid w:val="005D5722"/>
    <w:rsid w:val="005D59F2"/>
    <w:rsid w:val="005D66C8"/>
    <w:rsid w:val="005D70D4"/>
    <w:rsid w:val="005D712D"/>
    <w:rsid w:val="005D7980"/>
    <w:rsid w:val="005D7C3E"/>
    <w:rsid w:val="005E04C4"/>
    <w:rsid w:val="005E08B6"/>
    <w:rsid w:val="005E0F70"/>
    <w:rsid w:val="005E1423"/>
    <w:rsid w:val="005E1514"/>
    <w:rsid w:val="005E1916"/>
    <w:rsid w:val="005E2A98"/>
    <w:rsid w:val="005E3892"/>
    <w:rsid w:val="005E3BE0"/>
    <w:rsid w:val="005E4162"/>
    <w:rsid w:val="005E4F3B"/>
    <w:rsid w:val="005E5944"/>
    <w:rsid w:val="005E658D"/>
    <w:rsid w:val="005E6629"/>
    <w:rsid w:val="005E76CB"/>
    <w:rsid w:val="005F0446"/>
    <w:rsid w:val="005F1215"/>
    <w:rsid w:val="005F1626"/>
    <w:rsid w:val="005F1F53"/>
    <w:rsid w:val="005F2363"/>
    <w:rsid w:val="005F2372"/>
    <w:rsid w:val="005F23DE"/>
    <w:rsid w:val="005F25E3"/>
    <w:rsid w:val="005F2BBE"/>
    <w:rsid w:val="005F33D3"/>
    <w:rsid w:val="005F374C"/>
    <w:rsid w:val="005F47C8"/>
    <w:rsid w:val="005F4B45"/>
    <w:rsid w:val="005F573D"/>
    <w:rsid w:val="005F5BB1"/>
    <w:rsid w:val="005F5DBF"/>
    <w:rsid w:val="005F6361"/>
    <w:rsid w:val="005F6E93"/>
    <w:rsid w:val="005F7169"/>
    <w:rsid w:val="005F7AAA"/>
    <w:rsid w:val="00601429"/>
    <w:rsid w:val="006017E0"/>
    <w:rsid w:val="00601D88"/>
    <w:rsid w:val="00601DB1"/>
    <w:rsid w:val="00601E34"/>
    <w:rsid w:val="00601EDA"/>
    <w:rsid w:val="00601F78"/>
    <w:rsid w:val="006024B6"/>
    <w:rsid w:val="00603BC2"/>
    <w:rsid w:val="00603C71"/>
    <w:rsid w:val="00603CF2"/>
    <w:rsid w:val="00603D52"/>
    <w:rsid w:val="0060501C"/>
    <w:rsid w:val="006063A2"/>
    <w:rsid w:val="006069C6"/>
    <w:rsid w:val="00606B11"/>
    <w:rsid w:val="00607438"/>
    <w:rsid w:val="00610239"/>
    <w:rsid w:val="00610D46"/>
    <w:rsid w:val="006119BA"/>
    <w:rsid w:val="00611E32"/>
    <w:rsid w:val="006120F0"/>
    <w:rsid w:val="00612121"/>
    <w:rsid w:val="00612440"/>
    <w:rsid w:val="0061257B"/>
    <w:rsid w:val="0061280A"/>
    <w:rsid w:val="00613B97"/>
    <w:rsid w:val="0061430A"/>
    <w:rsid w:val="00614B8F"/>
    <w:rsid w:val="00615119"/>
    <w:rsid w:val="006157BA"/>
    <w:rsid w:val="006157D5"/>
    <w:rsid w:val="00616793"/>
    <w:rsid w:val="0061699E"/>
    <w:rsid w:val="00620379"/>
    <w:rsid w:val="00620A7E"/>
    <w:rsid w:val="00620B0A"/>
    <w:rsid w:val="00620C85"/>
    <w:rsid w:val="00621802"/>
    <w:rsid w:val="0062193E"/>
    <w:rsid w:val="00621AE6"/>
    <w:rsid w:val="00621E6D"/>
    <w:rsid w:val="006222C6"/>
    <w:rsid w:val="00622C8F"/>
    <w:rsid w:val="0062314C"/>
    <w:rsid w:val="006238E0"/>
    <w:rsid w:val="00623DF1"/>
    <w:rsid w:val="00623FAE"/>
    <w:rsid w:val="00625565"/>
    <w:rsid w:val="0062560D"/>
    <w:rsid w:val="00625F75"/>
    <w:rsid w:val="00626236"/>
    <w:rsid w:val="00626B44"/>
    <w:rsid w:val="0062765E"/>
    <w:rsid w:val="0062787D"/>
    <w:rsid w:val="00627B21"/>
    <w:rsid w:val="006300F3"/>
    <w:rsid w:val="00630994"/>
    <w:rsid w:val="00630A0A"/>
    <w:rsid w:val="00631277"/>
    <w:rsid w:val="006316CA"/>
    <w:rsid w:val="00631ADB"/>
    <w:rsid w:val="00632499"/>
    <w:rsid w:val="00632545"/>
    <w:rsid w:val="00632B17"/>
    <w:rsid w:val="00633C98"/>
    <w:rsid w:val="0063420E"/>
    <w:rsid w:val="00634423"/>
    <w:rsid w:val="0063460A"/>
    <w:rsid w:val="00634A10"/>
    <w:rsid w:val="00634E13"/>
    <w:rsid w:val="00634F9F"/>
    <w:rsid w:val="0063520D"/>
    <w:rsid w:val="00635792"/>
    <w:rsid w:val="00635807"/>
    <w:rsid w:val="00635BDD"/>
    <w:rsid w:val="00635FD0"/>
    <w:rsid w:val="00636D2F"/>
    <w:rsid w:val="00636FAD"/>
    <w:rsid w:val="006378BF"/>
    <w:rsid w:val="00637975"/>
    <w:rsid w:val="00637B87"/>
    <w:rsid w:val="00637CDC"/>
    <w:rsid w:val="00637E33"/>
    <w:rsid w:val="0064003A"/>
    <w:rsid w:val="006400A3"/>
    <w:rsid w:val="00640428"/>
    <w:rsid w:val="00640799"/>
    <w:rsid w:val="0064080A"/>
    <w:rsid w:val="00640A55"/>
    <w:rsid w:val="00640A7E"/>
    <w:rsid w:val="00640DA7"/>
    <w:rsid w:val="00642AA7"/>
    <w:rsid w:val="00642DBC"/>
    <w:rsid w:val="00643010"/>
    <w:rsid w:val="006432A1"/>
    <w:rsid w:val="00643FAC"/>
    <w:rsid w:val="00644C86"/>
    <w:rsid w:val="00645173"/>
    <w:rsid w:val="0064579B"/>
    <w:rsid w:val="00645A8E"/>
    <w:rsid w:val="00646143"/>
    <w:rsid w:val="00646D84"/>
    <w:rsid w:val="00647313"/>
    <w:rsid w:val="00647384"/>
    <w:rsid w:val="006478F0"/>
    <w:rsid w:val="00647F13"/>
    <w:rsid w:val="00650481"/>
    <w:rsid w:val="006507E8"/>
    <w:rsid w:val="00650981"/>
    <w:rsid w:val="006509AD"/>
    <w:rsid w:val="006509FC"/>
    <w:rsid w:val="00650AC9"/>
    <w:rsid w:val="00650AE3"/>
    <w:rsid w:val="006511C9"/>
    <w:rsid w:val="00651BB4"/>
    <w:rsid w:val="00652640"/>
    <w:rsid w:val="006528C3"/>
    <w:rsid w:val="00652983"/>
    <w:rsid w:val="00652B7D"/>
    <w:rsid w:val="0065307A"/>
    <w:rsid w:val="0065308E"/>
    <w:rsid w:val="00653B2C"/>
    <w:rsid w:val="006547CB"/>
    <w:rsid w:val="00654998"/>
    <w:rsid w:val="00654E48"/>
    <w:rsid w:val="00655104"/>
    <w:rsid w:val="00655124"/>
    <w:rsid w:val="006555BB"/>
    <w:rsid w:val="00655F9B"/>
    <w:rsid w:val="0065611C"/>
    <w:rsid w:val="006568FE"/>
    <w:rsid w:val="00656B04"/>
    <w:rsid w:val="00656F48"/>
    <w:rsid w:val="006573CF"/>
    <w:rsid w:val="00660F7A"/>
    <w:rsid w:val="006617C2"/>
    <w:rsid w:val="00661C36"/>
    <w:rsid w:val="00661C9D"/>
    <w:rsid w:val="00661E71"/>
    <w:rsid w:val="00661EE4"/>
    <w:rsid w:val="00662215"/>
    <w:rsid w:val="006627CF"/>
    <w:rsid w:val="00662855"/>
    <w:rsid w:val="0066358C"/>
    <w:rsid w:val="00663803"/>
    <w:rsid w:val="00663BCB"/>
    <w:rsid w:val="00664A27"/>
    <w:rsid w:val="00664BFD"/>
    <w:rsid w:val="00665CA4"/>
    <w:rsid w:val="00665EDC"/>
    <w:rsid w:val="00666006"/>
    <w:rsid w:val="006660CF"/>
    <w:rsid w:val="00666616"/>
    <w:rsid w:val="00666BA6"/>
    <w:rsid w:val="006672CB"/>
    <w:rsid w:val="0066759C"/>
    <w:rsid w:val="00667B71"/>
    <w:rsid w:val="00667D50"/>
    <w:rsid w:val="006707A3"/>
    <w:rsid w:val="00670AF4"/>
    <w:rsid w:val="006711BF"/>
    <w:rsid w:val="006716E0"/>
    <w:rsid w:val="00672B0F"/>
    <w:rsid w:val="00672C13"/>
    <w:rsid w:val="0067304F"/>
    <w:rsid w:val="006730AD"/>
    <w:rsid w:val="006732EE"/>
    <w:rsid w:val="00673AEA"/>
    <w:rsid w:val="00674491"/>
    <w:rsid w:val="0067459B"/>
    <w:rsid w:val="006748D5"/>
    <w:rsid w:val="00674E9B"/>
    <w:rsid w:val="00675387"/>
    <w:rsid w:val="006755D0"/>
    <w:rsid w:val="00675AA3"/>
    <w:rsid w:val="00675C5D"/>
    <w:rsid w:val="00676400"/>
    <w:rsid w:val="00676419"/>
    <w:rsid w:val="006765CD"/>
    <w:rsid w:val="006766D1"/>
    <w:rsid w:val="00676B11"/>
    <w:rsid w:val="00676ED5"/>
    <w:rsid w:val="006772E6"/>
    <w:rsid w:val="00677FB3"/>
    <w:rsid w:val="00680395"/>
    <w:rsid w:val="00680C2E"/>
    <w:rsid w:val="00681778"/>
    <w:rsid w:val="00681FA4"/>
    <w:rsid w:val="006820C0"/>
    <w:rsid w:val="00682511"/>
    <w:rsid w:val="00683384"/>
    <w:rsid w:val="00683454"/>
    <w:rsid w:val="0068530F"/>
    <w:rsid w:val="006855E6"/>
    <w:rsid w:val="006859EB"/>
    <w:rsid w:val="00685F7A"/>
    <w:rsid w:val="0068641C"/>
    <w:rsid w:val="0068691D"/>
    <w:rsid w:val="00686CB0"/>
    <w:rsid w:val="00687C17"/>
    <w:rsid w:val="0069061A"/>
    <w:rsid w:val="00690952"/>
    <w:rsid w:val="00690FB8"/>
    <w:rsid w:val="006911C5"/>
    <w:rsid w:val="006919D4"/>
    <w:rsid w:val="00691C30"/>
    <w:rsid w:val="00691DE5"/>
    <w:rsid w:val="00692341"/>
    <w:rsid w:val="00692575"/>
    <w:rsid w:val="00693366"/>
    <w:rsid w:val="00693A06"/>
    <w:rsid w:val="006942C7"/>
    <w:rsid w:val="006943BC"/>
    <w:rsid w:val="00694406"/>
    <w:rsid w:val="00694848"/>
    <w:rsid w:val="006952B5"/>
    <w:rsid w:val="006958B5"/>
    <w:rsid w:val="00695A01"/>
    <w:rsid w:val="00695D3D"/>
    <w:rsid w:val="00697DA6"/>
    <w:rsid w:val="00697F40"/>
    <w:rsid w:val="00697FF7"/>
    <w:rsid w:val="006A11E7"/>
    <w:rsid w:val="006A13F2"/>
    <w:rsid w:val="006A1DF9"/>
    <w:rsid w:val="006A2CCD"/>
    <w:rsid w:val="006A2DB9"/>
    <w:rsid w:val="006A4946"/>
    <w:rsid w:val="006A4E72"/>
    <w:rsid w:val="006A52EC"/>
    <w:rsid w:val="006A5854"/>
    <w:rsid w:val="006A758F"/>
    <w:rsid w:val="006A7649"/>
    <w:rsid w:val="006A7738"/>
    <w:rsid w:val="006A7AFF"/>
    <w:rsid w:val="006A7B52"/>
    <w:rsid w:val="006A7C15"/>
    <w:rsid w:val="006B0120"/>
    <w:rsid w:val="006B03C2"/>
    <w:rsid w:val="006B03CC"/>
    <w:rsid w:val="006B0DA6"/>
    <w:rsid w:val="006B13AE"/>
    <w:rsid w:val="006B1AD7"/>
    <w:rsid w:val="006B1E3A"/>
    <w:rsid w:val="006B1EDE"/>
    <w:rsid w:val="006B1F6C"/>
    <w:rsid w:val="006B2277"/>
    <w:rsid w:val="006B2340"/>
    <w:rsid w:val="006B2934"/>
    <w:rsid w:val="006B2942"/>
    <w:rsid w:val="006B2AFC"/>
    <w:rsid w:val="006B3721"/>
    <w:rsid w:val="006B4F02"/>
    <w:rsid w:val="006B5F78"/>
    <w:rsid w:val="006B61DC"/>
    <w:rsid w:val="006B6975"/>
    <w:rsid w:val="006B6AC7"/>
    <w:rsid w:val="006B6B4D"/>
    <w:rsid w:val="006B6CE7"/>
    <w:rsid w:val="006B6FDC"/>
    <w:rsid w:val="006B7188"/>
    <w:rsid w:val="006B71BC"/>
    <w:rsid w:val="006B77E7"/>
    <w:rsid w:val="006B7C6A"/>
    <w:rsid w:val="006B7E6A"/>
    <w:rsid w:val="006C00C1"/>
    <w:rsid w:val="006C027B"/>
    <w:rsid w:val="006C08C3"/>
    <w:rsid w:val="006C111E"/>
    <w:rsid w:val="006C164D"/>
    <w:rsid w:val="006C1CC8"/>
    <w:rsid w:val="006C231A"/>
    <w:rsid w:val="006C26ED"/>
    <w:rsid w:val="006C2804"/>
    <w:rsid w:val="006C2C93"/>
    <w:rsid w:val="006C2FEA"/>
    <w:rsid w:val="006C30C7"/>
    <w:rsid w:val="006C3BE6"/>
    <w:rsid w:val="006C3D2D"/>
    <w:rsid w:val="006C450F"/>
    <w:rsid w:val="006C45B5"/>
    <w:rsid w:val="006C46FC"/>
    <w:rsid w:val="006C4C61"/>
    <w:rsid w:val="006C5426"/>
    <w:rsid w:val="006C7556"/>
    <w:rsid w:val="006C7DF8"/>
    <w:rsid w:val="006D019D"/>
    <w:rsid w:val="006D028A"/>
    <w:rsid w:val="006D0A97"/>
    <w:rsid w:val="006D17AA"/>
    <w:rsid w:val="006D230D"/>
    <w:rsid w:val="006D277D"/>
    <w:rsid w:val="006D284F"/>
    <w:rsid w:val="006D2FC7"/>
    <w:rsid w:val="006D3129"/>
    <w:rsid w:val="006D3540"/>
    <w:rsid w:val="006D3EC2"/>
    <w:rsid w:val="006D4106"/>
    <w:rsid w:val="006D471B"/>
    <w:rsid w:val="006D52D7"/>
    <w:rsid w:val="006D5550"/>
    <w:rsid w:val="006D58BA"/>
    <w:rsid w:val="006D6438"/>
    <w:rsid w:val="006D6BD1"/>
    <w:rsid w:val="006D707B"/>
    <w:rsid w:val="006D708F"/>
    <w:rsid w:val="006E182A"/>
    <w:rsid w:val="006E1988"/>
    <w:rsid w:val="006E2077"/>
    <w:rsid w:val="006E2379"/>
    <w:rsid w:val="006E2C0F"/>
    <w:rsid w:val="006E3515"/>
    <w:rsid w:val="006E42B4"/>
    <w:rsid w:val="006E42FF"/>
    <w:rsid w:val="006E4902"/>
    <w:rsid w:val="006E4F8B"/>
    <w:rsid w:val="006E5AE5"/>
    <w:rsid w:val="006E625F"/>
    <w:rsid w:val="006E6D22"/>
    <w:rsid w:val="006E6F98"/>
    <w:rsid w:val="006E74E9"/>
    <w:rsid w:val="006E765D"/>
    <w:rsid w:val="006F00A4"/>
    <w:rsid w:val="006F0680"/>
    <w:rsid w:val="006F08A1"/>
    <w:rsid w:val="006F0D10"/>
    <w:rsid w:val="006F1192"/>
    <w:rsid w:val="006F1664"/>
    <w:rsid w:val="006F18CB"/>
    <w:rsid w:val="006F2914"/>
    <w:rsid w:val="006F35AA"/>
    <w:rsid w:val="006F3878"/>
    <w:rsid w:val="006F51CB"/>
    <w:rsid w:val="006F5721"/>
    <w:rsid w:val="006F5798"/>
    <w:rsid w:val="006F57B4"/>
    <w:rsid w:val="006F5B74"/>
    <w:rsid w:val="006F5E65"/>
    <w:rsid w:val="006F655C"/>
    <w:rsid w:val="006F660F"/>
    <w:rsid w:val="006F6C89"/>
    <w:rsid w:val="006F72A0"/>
    <w:rsid w:val="006F73D7"/>
    <w:rsid w:val="006F76E5"/>
    <w:rsid w:val="006F7B28"/>
    <w:rsid w:val="006F7BC9"/>
    <w:rsid w:val="006F7C4F"/>
    <w:rsid w:val="007006CC"/>
    <w:rsid w:val="007006DA"/>
    <w:rsid w:val="007007E9"/>
    <w:rsid w:val="00700A3A"/>
    <w:rsid w:val="00700B3A"/>
    <w:rsid w:val="00701085"/>
    <w:rsid w:val="0070130A"/>
    <w:rsid w:val="0070172D"/>
    <w:rsid w:val="0070195B"/>
    <w:rsid w:val="00702292"/>
    <w:rsid w:val="00702526"/>
    <w:rsid w:val="00702586"/>
    <w:rsid w:val="00702983"/>
    <w:rsid w:val="00702B77"/>
    <w:rsid w:val="00702DBE"/>
    <w:rsid w:val="0070391E"/>
    <w:rsid w:val="00703C81"/>
    <w:rsid w:val="00704C66"/>
    <w:rsid w:val="00704F09"/>
    <w:rsid w:val="00704F58"/>
    <w:rsid w:val="00706755"/>
    <w:rsid w:val="00706998"/>
    <w:rsid w:val="00707E16"/>
    <w:rsid w:val="007107F9"/>
    <w:rsid w:val="0071096F"/>
    <w:rsid w:val="007109DD"/>
    <w:rsid w:val="0071142B"/>
    <w:rsid w:val="007116EB"/>
    <w:rsid w:val="00711B02"/>
    <w:rsid w:val="007123F8"/>
    <w:rsid w:val="00712A7C"/>
    <w:rsid w:val="00712E40"/>
    <w:rsid w:val="007131CE"/>
    <w:rsid w:val="0071391D"/>
    <w:rsid w:val="00714A8A"/>
    <w:rsid w:val="00714EDB"/>
    <w:rsid w:val="00714F4F"/>
    <w:rsid w:val="007156D0"/>
    <w:rsid w:val="007156FD"/>
    <w:rsid w:val="00716570"/>
    <w:rsid w:val="00716647"/>
    <w:rsid w:val="0071689D"/>
    <w:rsid w:val="007169F4"/>
    <w:rsid w:val="0071701D"/>
    <w:rsid w:val="00717FF1"/>
    <w:rsid w:val="007205D7"/>
    <w:rsid w:val="00720BAF"/>
    <w:rsid w:val="0072187B"/>
    <w:rsid w:val="00722085"/>
    <w:rsid w:val="0072262F"/>
    <w:rsid w:val="007231AE"/>
    <w:rsid w:val="00723227"/>
    <w:rsid w:val="00723526"/>
    <w:rsid w:val="0072366B"/>
    <w:rsid w:val="00723BC7"/>
    <w:rsid w:val="00724744"/>
    <w:rsid w:val="00724996"/>
    <w:rsid w:val="0072556F"/>
    <w:rsid w:val="007257A6"/>
    <w:rsid w:val="00725A51"/>
    <w:rsid w:val="0072673B"/>
    <w:rsid w:val="00726F04"/>
    <w:rsid w:val="00727A39"/>
    <w:rsid w:val="00727CA7"/>
    <w:rsid w:val="00727E11"/>
    <w:rsid w:val="00727E1E"/>
    <w:rsid w:val="007301DD"/>
    <w:rsid w:val="007305EA"/>
    <w:rsid w:val="0073091D"/>
    <w:rsid w:val="007309FB"/>
    <w:rsid w:val="00730ED4"/>
    <w:rsid w:val="00730EEB"/>
    <w:rsid w:val="0073277C"/>
    <w:rsid w:val="00732FBA"/>
    <w:rsid w:val="0073383F"/>
    <w:rsid w:val="00733D1A"/>
    <w:rsid w:val="00733EA1"/>
    <w:rsid w:val="007345ED"/>
    <w:rsid w:val="00734F8E"/>
    <w:rsid w:val="00735858"/>
    <w:rsid w:val="007358A0"/>
    <w:rsid w:val="00735979"/>
    <w:rsid w:val="00735AEF"/>
    <w:rsid w:val="0073604D"/>
    <w:rsid w:val="00736159"/>
    <w:rsid w:val="00736E8F"/>
    <w:rsid w:val="0073711D"/>
    <w:rsid w:val="007379E3"/>
    <w:rsid w:val="00737C52"/>
    <w:rsid w:val="00740084"/>
    <w:rsid w:val="00740844"/>
    <w:rsid w:val="00741E1D"/>
    <w:rsid w:val="00741F3D"/>
    <w:rsid w:val="007421ED"/>
    <w:rsid w:val="007429C1"/>
    <w:rsid w:val="0074373F"/>
    <w:rsid w:val="00744529"/>
    <w:rsid w:val="00744735"/>
    <w:rsid w:val="00744990"/>
    <w:rsid w:val="007449E8"/>
    <w:rsid w:val="00744EE0"/>
    <w:rsid w:val="0074561B"/>
    <w:rsid w:val="007464CD"/>
    <w:rsid w:val="00746BAC"/>
    <w:rsid w:val="007471EE"/>
    <w:rsid w:val="0074750F"/>
    <w:rsid w:val="00750710"/>
    <w:rsid w:val="00750A55"/>
    <w:rsid w:val="00751A94"/>
    <w:rsid w:val="00752142"/>
    <w:rsid w:val="00752645"/>
    <w:rsid w:val="00752664"/>
    <w:rsid w:val="00752959"/>
    <w:rsid w:val="00752C4E"/>
    <w:rsid w:val="007531FE"/>
    <w:rsid w:val="007534FC"/>
    <w:rsid w:val="00753690"/>
    <w:rsid w:val="0075387D"/>
    <w:rsid w:val="00753D9C"/>
    <w:rsid w:val="00753F0E"/>
    <w:rsid w:val="007541C8"/>
    <w:rsid w:val="007546C5"/>
    <w:rsid w:val="00754A46"/>
    <w:rsid w:val="00754C50"/>
    <w:rsid w:val="00754D78"/>
    <w:rsid w:val="0075582B"/>
    <w:rsid w:val="00756803"/>
    <w:rsid w:val="00756E3F"/>
    <w:rsid w:val="0075723C"/>
    <w:rsid w:val="0075797D"/>
    <w:rsid w:val="00760089"/>
    <w:rsid w:val="00760254"/>
    <w:rsid w:val="007609F5"/>
    <w:rsid w:val="00760ACE"/>
    <w:rsid w:val="00760C21"/>
    <w:rsid w:val="0076108B"/>
    <w:rsid w:val="007617C6"/>
    <w:rsid w:val="007629C9"/>
    <w:rsid w:val="00762D69"/>
    <w:rsid w:val="00764059"/>
    <w:rsid w:val="007652E8"/>
    <w:rsid w:val="007655DE"/>
    <w:rsid w:val="00765704"/>
    <w:rsid w:val="0076578A"/>
    <w:rsid w:val="00765A34"/>
    <w:rsid w:val="00765C15"/>
    <w:rsid w:val="00765F5C"/>
    <w:rsid w:val="00766A03"/>
    <w:rsid w:val="00766B95"/>
    <w:rsid w:val="0076787F"/>
    <w:rsid w:val="0076791C"/>
    <w:rsid w:val="00767F54"/>
    <w:rsid w:val="007700AC"/>
    <w:rsid w:val="007704FA"/>
    <w:rsid w:val="00770BD0"/>
    <w:rsid w:val="00770DDA"/>
    <w:rsid w:val="00770EA1"/>
    <w:rsid w:val="00770FEB"/>
    <w:rsid w:val="00771D2F"/>
    <w:rsid w:val="00772DFE"/>
    <w:rsid w:val="00773335"/>
    <w:rsid w:val="00773A76"/>
    <w:rsid w:val="00773DB8"/>
    <w:rsid w:val="00773F6F"/>
    <w:rsid w:val="00774229"/>
    <w:rsid w:val="007742B1"/>
    <w:rsid w:val="00774745"/>
    <w:rsid w:val="00774E47"/>
    <w:rsid w:val="00775994"/>
    <w:rsid w:val="00776072"/>
    <w:rsid w:val="0077608B"/>
    <w:rsid w:val="00776191"/>
    <w:rsid w:val="007768A2"/>
    <w:rsid w:val="0077761B"/>
    <w:rsid w:val="0077789A"/>
    <w:rsid w:val="0078001D"/>
    <w:rsid w:val="00780B42"/>
    <w:rsid w:val="00780FFE"/>
    <w:rsid w:val="007810DC"/>
    <w:rsid w:val="007813E2"/>
    <w:rsid w:val="00781772"/>
    <w:rsid w:val="007818E3"/>
    <w:rsid w:val="0078197A"/>
    <w:rsid w:val="0078275B"/>
    <w:rsid w:val="007828CE"/>
    <w:rsid w:val="00783631"/>
    <w:rsid w:val="00783C99"/>
    <w:rsid w:val="00783CC7"/>
    <w:rsid w:val="007846C7"/>
    <w:rsid w:val="007848FB"/>
    <w:rsid w:val="007851B9"/>
    <w:rsid w:val="007868F8"/>
    <w:rsid w:val="00786A9A"/>
    <w:rsid w:val="00787CED"/>
    <w:rsid w:val="00790166"/>
    <w:rsid w:val="00790904"/>
    <w:rsid w:val="00790FB0"/>
    <w:rsid w:val="007912BB"/>
    <w:rsid w:val="00791D2B"/>
    <w:rsid w:val="00791E36"/>
    <w:rsid w:val="00793236"/>
    <w:rsid w:val="00793367"/>
    <w:rsid w:val="0079357F"/>
    <w:rsid w:val="007939AF"/>
    <w:rsid w:val="00793AAA"/>
    <w:rsid w:val="00793BE0"/>
    <w:rsid w:val="00793F0B"/>
    <w:rsid w:val="00794090"/>
    <w:rsid w:val="00794365"/>
    <w:rsid w:val="007943B2"/>
    <w:rsid w:val="007945F7"/>
    <w:rsid w:val="0079471B"/>
    <w:rsid w:val="007947A5"/>
    <w:rsid w:val="00794CBC"/>
    <w:rsid w:val="00794FB0"/>
    <w:rsid w:val="00795E0F"/>
    <w:rsid w:val="0079639D"/>
    <w:rsid w:val="00796416"/>
    <w:rsid w:val="007977FD"/>
    <w:rsid w:val="00797EE4"/>
    <w:rsid w:val="007A0694"/>
    <w:rsid w:val="007A0FCA"/>
    <w:rsid w:val="007A1FC0"/>
    <w:rsid w:val="007A27D7"/>
    <w:rsid w:val="007A34B6"/>
    <w:rsid w:val="007A3A61"/>
    <w:rsid w:val="007A3EB3"/>
    <w:rsid w:val="007A4A6D"/>
    <w:rsid w:val="007A4CEE"/>
    <w:rsid w:val="007A525D"/>
    <w:rsid w:val="007A620B"/>
    <w:rsid w:val="007A6274"/>
    <w:rsid w:val="007A6540"/>
    <w:rsid w:val="007A6C7D"/>
    <w:rsid w:val="007A7706"/>
    <w:rsid w:val="007B00A0"/>
    <w:rsid w:val="007B0511"/>
    <w:rsid w:val="007B078A"/>
    <w:rsid w:val="007B0D8E"/>
    <w:rsid w:val="007B0F56"/>
    <w:rsid w:val="007B0FE4"/>
    <w:rsid w:val="007B1356"/>
    <w:rsid w:val="007B1390"/>
    <w:rsid w:val="007B1825"/>
    <w:rsid w:val="007B2023"/>
    <w:rsid w:val="007B2321"/>
    <w:rsid w:val="007B232B"/>
    <w:rsid w:val="007B2A5F"/>
    <w:rsid w:val="007B2C7A"/>
    <w:rsid w:val="007B2D69"/>
    <w:rsid w:val="007B3138"/>
    <w:rsid w:val="007B33ED"/>
    <w:rsid w:val="007B3449"/>
    <w:rsid w:val="007B3667"/>
    <w:rsid w:val="007B4395"/>
    <w:rsid w:val="007B476D"/>
    <w:rsid w:val="007B4859"/>
    <w:rsid w:val="007B4A83"/>
    <w:rsid w:val="007B4B60"/>
    <w:rsid w:val="007B51A6"/>
    <w:rsid w:val="007B59BB"/>
    <w:rsid w:val="007B5F74"/>
    <w:rsid w:val="007B612C"/>
    <w:rsid w:val="007B623C"/>
    <w:rsid w:val="007B6A95"/>
    <w:rsid w:val="007B7156"/>
    <w:rsid w:val="007B776C"/>
    <w:rsid w:val="007B7FD0"/>
    <w:rsid w:val="007B7FF4"/>
    <w:rsid w:val="007C0E7F"/>
    <w:rsid w:val="007C0ED3"/>
    <w:rsid w:val="007C0EF1"/>
    <w:rsid w:val="007C1108"/>
    <w:rsid w:val="007C11A2"/>
    <w:rsid w:val="007C11E2"/>
    <w:rsid w:val="007C135E"/>
    <w:rsid w:val="007C13FD"/>
    <w:rsid w:val="007C1881"/>
    <w:rsid w:val="007C192A"/>
    <w:rsid w:val="007C1BC4"/>
    <w:rsid w:val="007C2577"/>
    <w:rsid w:val="007C28D8"/>
    <w:rsid w:val="007C34C4"/>
    <w:rsid w:val="007C36AA"/>
    <w:rsid w:val="007C374B"/>
    <w:rsid w:val="007C40F4"/>
    <w:rsid w:val="007C4C19"/>
    <w:rsid w:val="007C576F"/>
    <w:rsid w:val="007C5787"/>
    <w:rsid w:val="007C5A7A"/>
    <w:rsid w:val="007C5E80"/>
    <w:rsid w:val="007C64DF"/>
    <w:rsid w:val="007C64F2"/>
    <w:rsid w:val="007C6561"/>
    <w:rsid w:val="007C6AF2"/>
    <w:rsid w:val="007C76BC"/>
    <w:rsid w:val="007C7C66"/>
    <w:rsid w:val="007C7DBF"/>
    <w:rsid w:val="007C7E06"/>
    <w:rsid w:val="007C7E8B"/>
    <w:rsid w:val="007D0199"/>
    <w:rsid w:val="007D0270"/>
    <w:rsid w:val="007D034A"/>
    <w:rsid w:val="007D0716"/>
    <w:rsid w:val="007D0FC4"/>
    <w:rsid w:val="007D134C"/>
    <w:rsid w:val="007D1608"/>
    <w:rsid w:val="007D164B"/>
    <w:rsid w:val="007D180D"/>
    <w:rsid w:val="007D198C"/>
    <w:rsid w:val="007D1A08"/>
    <w:rsid w:val="007D27D9"/>
    <w:rsid w:val="007D2D12"/>
    <w:rsid w:val="007D3BA7"/>
    <w:rsid w:val="007D4471"/>
    <w:rsid w:val="007D4472"/>
    <w:rsid w:val="007D4D98"/>
    <w:rsid w:val="007D4EDB"/>
    <w:rsid w:val="007D4FD0"/>
    <w:rsid w:val="007D52A6"/>
    <w:rsid w:val="007D5385"/>
    <w:rsid w:val="007D5E2C"/>
    <w:rsid w:val="007D5E42"/>
    <w:rsid w:val="007D6156"/>
    <w:rsid w:val="007D6CBE"/>
    <w:rsid w:val="007D71AC"/>
    <w:rsid w:val="007D7457"/>
    <w:rsid w:val="007D7E80"/>
    <w:rsid w:val="007E07B9"/>
    <w:rsid w:val="007E08AD"/>
    <w:rsid w:val="007E0DED"/>
    <w:rsid w:val="007E0DF8"/>
    <w:rsid w:val="007E1196"/>
    <w:rsid w:val="007E171E"/>
    <w:rsid w:val="007E1993"/>
    <w:rsid w:val="007E22AF"/>
    <w:rsid w:val="007E2512"/>
    <w:rsid w:val="007E2626"/>
    <w:rsid w:val="007E28FF"/>
    <w:rsid w:val="007E343D"/>
    <w:rsid w:val="007E4492"/>
    <w:rsid w:val="007E5360"/>
    <w:rsid w:val="007E5E44"/>
    <w:rsid w:val="007E6A5B"/>
    <w:rsid w:val="007E6B66"/>
    <w:rsid w:val="007E7278"/>
    <w:rsid w:val="007E738E"/>
    <w:rsid w:val="007E7F99"/>
    <w:rsid w:val="007F0B60"/>
    <w:rsid w:val="007F0E1E"/>
    <w:rsid w:val="007F2417"/>
    <w:rsid w:val="007F2471"/>
    <w:rsid w:val="007F2704"/>
    <w:rsid w:val="007F291A"/>
    <w:rsid w:val="007F2998"/>
    <w:rsid w:val="007F2C99"/>
    <w:rsid w:val="007F35A6"/>
    <w:rsid w:val="007F3A22"/>
    <w:rsid w:val="007F4931"/>
    <w:rsid w:val="007F4A76"/>
    <w:rsid w:val="007F56FA"/>
    <w:rsid w:val="007F5FC7"/>
    <w:rsid w:val="007F6306"/>
    <w:rsid w:val="007F6BCE"/>
    <w:rsid w:val="007F6CA0"/>
    <w:rsid w:val="007F6CBC"/>
    <w:rsid w:val="007F6E3E"/>
    <w:rsid w:val="007F6E99"/>
    <w:rsid w:val="007F7522"/>
    <w:rsid w:val="007F7B30"/>
    <w:rsid w:val="007F7BE3"/>
    <w:rsid w:val="00800447"/>
    <w:rsid w:val="008008B1"/>
    <w:rsid w:val="008009E2"/>
    <w:rsid w:val="00800AFC"/>
    <w:rsid w:val="00800B3D"/>
    <w:rsid w:val="00800CE5"/>
    <w:rsid w:val="00800E91"/>
    <w:rsid w:val="00800ED2"/>
    <w:rsid w:val="00800ED7"/>
    <w:rsid w:val="00801B66"/>
    <w:rsid w:val="00802906"/>
    <w:rsid w:val="00802ACC"/>
    <w:rsid w:val="00802D1E"/>
    <w:rsid w:val="0080343A"/>
    <w:rsid w:val="008043D7"/>
    <w:rsid w:val="008059A0"/>
    <w:rsid w:val="008059C1"/>
    <w:rsid w:val="008067C9"/>
    <w:rsid w:val="00807338"/>
    <w:rsid w:val="00807480"/>
    <w:rsid w:val="00807563"/>
    <w:rsid w:val="008076A6"/>
    <w:rsid w:val="00807854"/>
    <w:rsid w:val="00807AED"/>
    <w:rsid w:val="00807DAB"/>
    <w:rsid w:val="008108F6"/>
    <w:rsid w:val="00810BEA"/>
    <w:rsid w:val="00810EB7"/>
    <w:rsid w:val="0081144E"/>
    <w:rsid w:val="008116EA"/>
    <w:rsid w:val="008119A3"/>
    <w:rsid w:val="00812047"/>
    <w:rsid w:val="008124C7"/>
    <w:rsid w:val="008125D5"/>
    <w:rsid w:val="00812704"/>
    <w:rsid w:val="0081292B"/>
    <w:rsid w:val="00812AFA"/>
    <w:rsid w:val="00812DA2"/>
    <w:rsid w:val="008135C1"/>
    <w:rsid w:val="008140F6"/>
    <w:rsid w:val="00814493"/>
    <w:rsid w:val="00814536"/>
    <w:rsid w:val="008149FD"/>
    <w:rsid w:val="00814AA7"/>
    <w:rsid w:val="00814D48"/>
    <w:rsid w:val="0081537E"/>
    <w:rsid w:val="00815688"/>
    <w:rsid w:val="00816F47"/>
    <w:rsid w:val="00817016"/>
    <w:rsid w:val="008175A4"/>
    <w:rsid w:val="00817654"/>
    <w:rsid w:val="00817F50"/>
    <w:rsid w:val="00820346"/>
    <w:rsid w:val="00820475"/>
    <w:rsid w:val="00820789"/>
    <w:rsid w:val="00821038"/>
    <w:rsid w:val="00821217"/>
    <w:rsid w:val="00821C89"/>
    <w:rsid w:val="00822C3C"/>
    <w:rsid w:val="00822EF1"/>
    <w:rsid w:val="0082310B"/>
    <w:rsid w:val="0082355E"/>
    <w:rsid w:val="00823CFE"/>
    <w:rsid w:val="008240F8"/>
    <w:rsid w:val="008244C8"/>
    <w:rsid w:val="008246E6"/>
    <w:rsid w:val="00824724"/>
    <w:rsid w:val="00824A3C"/>
    <w:rsid w:val="00824B02"/>
    <w:rsid w:val="008257B9"/>
    <w:rsid w:val="00825C5B"/>
    <w:rsid w:val="00826438"/>
    <w:rsid w:val="00826776"/>
    <w:rsid w:val="0082689E"/>
    <w:rsid w:val="00827596"/>
    <w:rsid w:val="00827E2E"/>
    <w:rsid w:val="008306CA"/>
    <w:rsid w:val="00830FF6"/>
    <w:rsid w:val="008318DE"/>
    <w:rsid w:val="00831906"/>
    <w:rsid w:val="00832A5D"/>
    <w:rsid w:val="00832C42"/>
    <w:rsid w:val="00833535"/>
    <w:rsid w:val="0083353B"/>
    <w:rsid w:val="00833923"/>
    <w:rsid w:val="00834142"/>
    <w:rsid w:val="00834230"/>
    <w:rsid w:val="008345CC"/>
    <w:rsid w:val="008347B1"/>
    <w:rsid w:val="00834981"/>
    <w:rsid w:val="00835178"/>
    <w:rsid w:val="008351C5"/>
    <w:rsid w:val="00835861"/>
    <w:rsid w:val="008359E0"/>
    <w:rsid w:val="00836147"/>
    <w:rsid w:val="0083668D"/>
    <w:rsid w:val="00836D3F"/>
    <w:rsid w:val="00836F75"/>
    <w:rsid w:val="0083754F"/>
    <w:rsid w:val="0083771B"/>
    <w:rsid w:val="00837774"/>
    <w:rsid w:val="00837CD1"/>
    <w:rsid w:val="00837D48"/>
    <w:rsid w:val="00837DDA"/>
    <w:rsid w:val="0084046E"/>
    <w:rsid w:val="008405CF"/>
    <w:rsid w:val="00840D69"/>
    <w:rsid w:val="00840E09"/>
    <w:rsid w:val="00840E10"/>
    <w:rsid w:val="00840F26"/>
    <w:rsid w:val="008414CB"/>
    <w:rsid w:val="00841EA5"/>
    <w:rsid w:val="00842DE2"/>
    <w:rsid w:val="00843515"/>
    <w:rsid w:val="0084367E"/>
    <w:rsid w:val="00844DD9"/>
    <w:rsid w:val="008451AC"/>
    <w:rsid w:val="00845878"/>
    <w:rsid w:val="008459B0"/>
    <w:rsid w:val="00846864"/>
    <w:rsid w:val="00846D1E"/>
    <w:rsid w:val="008476D5"/>
    <w:rsid w:val="008477F1"/>
    <w:rsid w:val="00847BD3"/>
    <w:rsid w:val="0085100F"/>
    <w:rsid w:val="00851226"/>
    <w:rsid w:val="00851859"/>
    <w:rsid w:val="00851BE3"/>
    <w:rsid w:val="008525EC"/>
    <w:rsid w:val="00852F05"/>
    <w:rsid w:val="00853621"/>
    <w:rsid w:val="00853A02"/>
    <w:rsid w:val="00853F45"/>
    <w:rsid w:val="0085410A"/>
    <w:rsid w:val="00854C50"/>
    <w:rsid w:val="00854D68"/>
    <w:rsid w:val="00854F2F"/>
    <w:rsid w:val="00855B09"/>
    <w:rsid w:val="00855B75"/>
    <w:rsid w:val="00855ED5"/>
    <w:rsid w:val="008561B0"/>
    <w:rsid w:val="008562BE"/>
    <w:rsid w:val="0085649F"/>
    <w:rsid w:val="00856683"/>
    <w:rsid w:val="008566E6"/>
    <w:rsid w:val="00856B23"/>
    <w:rsid w:val="00857C26"/>
    <w:rsid w:val="008601AF"/>
    <w:rsid w:val="00860CF5"/>
    <w:rsid w:val="00861172"/>
    <w:rsid w:val="008612C1"/>
    <w:rsid w:val="00861428"/>
    <w:rsid w:val="00861B41"/>
    <w:rsid w:val="00861D29"/>
    <w:rsid w:val="0086269B"/>
    <w:rsid w:val="00862E46"/>
    <w:rsid w:val="0086307E"/>
    <w:rsid w:val="00863194"/>
    <w:rsid w:val="00864163"/>
    <w:rsid w:val="00864858"/>
    <w:rsid w:val="00865203"/>
    <w:rsid w:val="00865D5A"/>
    <w:rsid w:val="008662C9"/>
    <w:rsid w:val="008668F3"/>
    <w:rsid w:val="00867213"/>
    <w:rsid w:val="008673AD"/>
    <w:rsid w:val="008704D6"/>
    <w:rsid w:val="0087060B"/>
    <w:rsid w:val="00870B5D"/>
    <w:rsid w:val="00870FF0"/>
    <w:rsid w:val="00871611"/>
    <w:rsid w:val="00871F65"/>
    <w:rsid w:val="008725A0"/>
    <w:rsid w:val="008738F8"/>
    <w:rsid w:val="00873955"/>
    <w:rsid w:val="00873FA3"/>
    <w:rsid w:val="00874762"/>
    <w:rsid w:val="00875B00"/>
    <w:rsid w:val="0087608F"/>
    <w:rsid w:val="0087650F"/>
    <w:rsid w:val="00877280"/>
    <w:rsid w:val="008776A8"/>
    <w:rsid w:val="00877E08"/>
    <w:rsid w:val="00880407"/>
    <w:rsid w:val="00881651"/>
    <w:rsid w:val="00882FE3"/>
    <w:rsid w:val="00882FE9"/>
    <w:rsid w:val="00883667"/>
    <w:rsid w:val="00883733"/>
    <w:rsid w:val="008838A7"/>
    <w:rsid w:val="00883958"/>
    <w:rsid w:val="008843BB"/>
    <w:rsid w:val="008845DF"/>
    <w:rsid w:val="008846F9"/>
    <w:rsid w:val="00884885"/>
    <w:rsid w:val="008857EF"/>
    <w:rsid w:val="00885AEB"/>
    <w:rsid w:val="00886782"/>
    <w:rsid w:val="00886E62"/>
    <w:rsid w:val="00886EF1"/>
    <w:rsid w:val="0088708F"/>
    <w:rsid w:val="008872B1"/>
    <w:rsid w:val="008877C7"/>
    <w:rsid w:val="00887BC5"/>
    <w:rsid w:val="00890078"/>
    <w:rsid w:val="00890657"/>
    <w:rsid w:val="00890A62"/>
    <w:rsid w:val="00891372"/>
    <w:rsid w:val="008918D3"/>
    <w:rsid w:val="00891D80"/>
    <w:rsid w:val="008921B2"/>
    <w:rsid w:val="008922B7"/>
    <w:rsid w:val="008932E9"/>
    <w:rsid w:val="00893C5D"/>
    <w:rsid w:val="00893CAA"/>
    <w:rsid w:val="00894851"/>
    <w:rsid w:val="0089502C"/>
    <w:rsid w:val="0089537D"/>
    <w:rsid w:val="008958F6"/>
    <w:rsid w:val="008966D2"/>
    <w:rsid w:val="0089705D"/>
    <w:rsid w:val="008976A8"/>
    <w:rsid w:val="00897733"/>
    <w:rsid w:val="008979D8"/>
    <w:rsid w:val="008A01E3"/>
    <w:rsid w:val="008A048D"/>
    <w:rsid w:val="008A08B4"/>
    <w:rsid w:val="008A0F94"/>
    <w:rsid w:val="008A283B"/>
    <w:rsid w:val="008A34A3"/>
    <w:rsid w:val="008A35B1"/>
    <w:rsid w:val="008A3F06"/>
    <w:rsid w:val="008A3F79"/>
    <w:rsid w:val="008A62A7"/>
    <w:rsid w:val="008A7406"/>
    <w:rsid w:val="008A7BE5"/>
    <w:rsid w:val="008A7E8F"/>
    <w:rsid w:val="008A7FBF"/>
    <w:rsid w:val="008B0370"/>
    <w:rsid w:val="008B0679"/>
    <w:rsid w:val="008B125E"/>
    <w:rsid w:val="008B2159"/>
    <w:rsid w:val="008B22C0"/>
    <w:rsid w:val="008B293C"/>
    <w:rsid w:val="008B373E"/>
    <w:rsid w:val="008B3911"/>
    <w:rsid w:val="008B3DFE"/>
    <w:rsid w:val="008B4344"/>
    <w:rsid w:val="008B65A5"/>
    <w:rsid w:val="008B6F3C"/>
    <w:rsid w:val="008B70CA"/>
    <w:rsid w:val="008B77EC"/>
    <w:rsid w:val="008C05C0"/>
    <w:rsid w:val="008C0CC4"/>
    <w:rsid w:val="008C0D4C"/>
    <w:rsid w:val="008C0FF6"/>
    <w:rsid w:val="008C1025"/>
    <w:rsid w:val="008C13FB"/>
    <w:rsid w:val="008C1915"/>
    <w:rsid w:val="008C1953"/>
    <w:rsid w:val="008C1C3A"/>
    <w:rsid w:val="008C2097"/>
    <w:rsid w:val="008C33DB"/>
    <w:rsid w:val="008C418F"/>
    <w:rsid w:val="008C423D"/>
    <w:rsid w:val="008C5027"/>
    <w:rsid w:val="008C58B4"/>
    <w:rsid w:val="008C6829"/>
    <w:rsid w:val="008C6A56"/>
    <w:rsid w:val="008C6CEA"/>
    <w:rsid w:val="008C7284"/>
    <w:rsid w:val="008C7759"/>
    <w:rsid w:val="008C7B87"/>
    <w:rsid w:val="008D07B1"/>
    <w:rsid w:val="008D07BB"/>
    <w:rsid w:val="008D0840"/>
    <w:rsid w:val="008D0C34"/>
    <w:rsid w:val="008D0FB9"/>
    <w:rsid w:val="008D1032"/>
    <w:rsid w:val="008D1378"/>
    <w:rsid w:val="008D13A3"/>
    <w:rsid w:val="008D15AE"/>
    <w:rsid w:val="008D23F0"/>
    <w:rsid w:val="008D2C73"/>
    <w:rsid w:val="008D2F5D"/>
    <w:rsid w:val="008D33FF"/>
    <w:rsid w:val="008D35B7"/>
    <w:rsid w:val="008D52E2"/>
    <w:rsid w:val="008D5739"/>
    <w:rsid w:val="008D6E00"/>
    <w:rsid w:val="008E0243"/>
    <w:rsid w:val="008E036C"/>
    <w:rsid w:val="008E09FA"/>
    <w:rsid w:val="008E0CE3"/>
    <w:rsid w:val="008E0DC9"/>
    <w:rsid w:val="008E0E05"/>
    <w:rsid w:val="008E1421"/>
    <w:rsid w:val="008E193B"/>
    <w:rsid w:val="008E20C0"/>
    <w:rsid w:val="008E273F"/>
    <w:rsid w:val="008E2BFA"/>
    <w:rsid w:val="008E3C0E"/>
    <w:rsid w:val="008E3D48"/>
    <w:rsid w:val="008E5F2A"/>
    <w:rsid w:val="008E603A"/>
    <w:rsid w:val="008E62C2"/>
    <w:rsid w:val="008E64B0"/>
    <w:rsid w:val="008E682E"/>
    <w:rsid w:val="008E682F"/>
    <w:rsid w:val="008E7477"/>
    <w:rsid w:val="008E7A2D"/>
    <w:rsid w:val="008F0674"/>
    <w:rsid w:val="008F1AD1"/>
    <w:rsid w:val="008F1EBF"/>
    <w:rsid w:val="008F238B"/>
    <w:rsid w:val="008F276E"/>
    <w:rsid w:val="008F2801"/>
    <w:rsid w:val="008F3257"/>
    <w:rsid w:val="008F357D"/>
    <w:rsid w:val="008F37CB"/>
    <w:rsid w:val="008F3877"/>
    <w:rsid w:val="008F398C"/>
    <w:rsid w:val="008F3F2B"/>
    <w:rsid w:val="008F412E"/>
    <w:rsid w:val="008F440E"/>
    <w:rsid w:val="008F4511"/>
    <w:rsid w:val="008F4EDF"/>
    <w:rsid w:val="008F50CF"/>
    <w:rsid w:val="008F51BA"/>
    <w:rsid w:val="008F540B"/>
    <w:rsid w:val="008F5680"/>
    <w:rsid w:val="008F6040"/>
    <w:rsid w:val="008F6C3F"/>
    <w:rsid w:val="008F6CE0"/>
    <w:rsid w:val="008F6E27"/>
    <w:rsid w:val="008F6F85"/>
    <w:rsid w:val="008F78FA"/>
    <w:rsid w:val="008F7E64"/>
    <w:rsid w:val="009018C7"/>
    <w:rsid w:val="00901A79"/>
    <w:rsid w:val="00901B3D"/>
    <w:rsid w:val="0090221B"/>
    <w:rsid w:val="00902DC4"/>
    <w:rsid w:val="009033FE"/>
    <w:rsid w:val="0090348A"/>
    <w:rsid w:val="00903502"/>
    <w:rsid w:val="00903CA4"/>
    <w:rsid w:val="00903F69"/>
    <w:rsid w:val="00903FAC"/>
    <w:rsid w:val="0090476F"/>
    <w:rsid w:val="00904BDE"/>
    <w:rsid w:val="00904C49"/>
    <w:rsid w:val="00904C7B"/>
    <w:rsid w:val="00904EB9"/>
    <w:rsid w:val="00905424"/>
    <w:rsid w:val="00905DE5"/>
    <w:rsid w:val="00906246"/>
    <w:rsid w:val="009065EC"/>
    <w:rsid w:val="00907938"/>
    <w:rsid w:val="00907B19"/>
    <w:rsid w:val="009120F3"/>
    <w:rsid w:val="00912A84"/>
    <w:rsid w:val="00912D51"/>
    <w:rsid w:val="0091310E"/>
    <w:rsid w:val="009144E2"/>
    <w:rsid w:val="00914B1D"/>
    <w:rsid w:val="00915CA3"/>
    <w:rsid w:val="00915F02"/>
    <w:rsid w:val="00915F5C"/>
    <w:rsid w:val="009171F0"/>
    <w:rsid w:val="009172C7"/>
    <w:rsid w:val="00920E59"/>
    <w:rsid w:val="00921498"/>
    <w:rsid w:val="00921740"/>
    <w:rsid w:val="00921B64"/>
    <w:rsid w:val="0092202A"/>
    <w:rsid w:val="00923E83"/>
    <w:rsid w:val="00923FA7"/>
    <w:rsid w:val="00924524"/>
    <w:rsid w:val="009245E5"/>
    <w:rsid w:val="00924755"/>
    <w:rsid w:val="0092475A"/>
    <w:rsid w:val="00924F8B"/>
    <w:rsid w:val="00924FB7"/>
    <w:rsid w:val="0092550B"/>
    <w:rsid w:val="00925A27"/>
    <w:rsid w:val="00926796"/>
    <w:rsid w:val="009268E9"/>
    <w:rsid w:val="00927717"/>
    <w:rsid w:val="00927C86"/>
    <w:rsid w:val="00927E3C"/>
    <w:rsid w:val="00927E7D"/>
    <w:rsid w:val="00931AFD"/>
    <w:rsid w:val="00932458"/>
    <w:rsid w:val="00932732"/>
    <w:rsid w:val="009327F0"/>
    <w:rsid w:val="00932A1C"/>
    <w:rsid w:val="00933530"/>
    <w:rsid w:val="00933923"/>
    <w:rsid w:val="009339FA"/>
    <w:rsid w:val="00934069"/>
    <w:rsid w:val="00934D68"/>
    <w:rsid w:val="009352B8"/>
    <w:rsid w:val="00935B6B"/>
    <w:rsid w:val="00935BF6"/>
    <w:rsid w:val="00935C80"/>
    <w:rsid w:val="00935D83"/>
    <w:rsid w:val="00935EB5"/>
    <w:rsid w:val="00936DBB"/>
    <w:rsid w:val="00937021"/>
    <w:rsid w:val="00937130"/>
    <w:rsid w:val="00937384"/>
    <w:rsid w:val="00937753"/>
    <w:rsid w:val="00937C70"/>
    <w:rsid w:val="009416D7"/>
    <w:rsid w:val="00941782"/>
    <w:rsid w:val="00941B2F"/>
    <w:rsid w:val="0094240B"/>
    <w:rsid w:val="00942B38"/>
    <w:rsid w:val="00944AF4"/>
    <w:rsid w:val="00944FAF"/>
    <w:rsid w:val="009458A5"/>
    <w:rsid w:val="00945E1B"/>
    <w:rsid w:val="00945E9B"/>
    <w:rsid w:val="0094652B"/>
    <w:rsid w:val="009466C3"/>
    <w:rsid w:val="009467C4"/>
    <w:rsid w:val="00946F58"/>
    <w:rsid w:val="00950873"/>
    <w:rsid w:val="00950DF9"/>
    <w:rsid w:val="00951A98"/>
    <w:rsid w:val="009526D2"/>
    <w:rsid w:val="0095287E"/>
    <w:rsid w:val="00952AF8"/>
    <w:rsid w:val="00952FF2"/>
    <w:rsid w:val="00953299"/>
    <w:rsid w:val="00953643"/>
    <w:rsid w:val="00953CB2"/>
    <w:rsid w:val="00953E48"/>
    <w:rsid w:val="0095479C"/>
    <w:rsid w:val="00954A46"/>
    <w:rsid w:val="009554CF"/>
    <w:rsid w:val="00955DE5"/>
    <w:rsid w:val="00956589"/>
    <w:rsid w:val="0095688E"/>
    <w:rsid w:val="00956CA8"/>
    <w:rsid w:val="00956ED9"/>
    <w:rsid w:val="00957AE0"/>
    <w:rsid w:val="00957F6B"/>
    <w:rsid w:val="00960A07"/>
    <w:rsid w:val="00960D0C"/>
    <w:rsid w:val="00960DD1"/>
    <w:rsid w:val="00960EDA"/>
    <w:rsid w:val="009617A9"/>
    <w:rsid w:val="00961F77"/>
    <w:rsid w:val="009625FE"/>
    <w:rsid w:val="00962917"/>
    <w:rsid w:val="00962BAE"/>
    <w:rsid w:val="00963730"/>
    <w:rsid w:val="00963C78"/>
    <w:rsid w:val="00964C67"/>
    <w:rsid w:val="00964D17"/>
    <w:rsid w:val="00964D34"/>
    <w:rsid w:val="00964D4A"/>
    <w:rsid w:val="00964FF9"/>
    <w:rsid w:val="00965216"/>
    <w:rsid w:val="00965706"/>
    <w:rsid w:val="0096618E"/>
    <w:rsid w:val="0096653D"/>
    <w:rsid w:val="00966547"/>
    <w:rsid w:val="00966B33"/>
    <w:rsid w:val="00967672"/>
    <w:rsid w:val="0097052D"/>
    <w:rsid w:val="009706FD"/>
    <w:rsid w:val="00970BF3"/>
    <w:rsid w:val="00970BFD"/>
    <w:rsid w:val="00970F61"/>
    <w:rsid w:val="0097177F"/>
    <w:rsid w:val="00971976"/>
    <w:rsid w:val="00972A60"/>
    <w:rsid w:val="00972E22"/>
    <w:rsid w:val="00973CA2"/>
    <w:rsid w:val="00973D76"/>
    <w:rsid w:val="00973F2D"/>
    <w:rsid w:val="00973F8F"/>
    <w:rsid w:val="0097421E"/>
    <w:rsid w:val="00974448"/>
    <w:rsid w:val="00975578"/>
    <w:rsid w:val="009758DC"/>
    <w:rsid w:val="009759B7"/>
    <w:rsid w:val="00976673"/>
    <w:rsid w:val="00976C14"/>
    <w:rsid w:val="00977059"/>
    <w:rsid w:val="00977165"/>
    <w:rsid w:val="009778E3"/>
    <w:rsid w:val="00977BBF"/>
    <w:rsid w:val="0098038F"/>
    <w:rsid w:val="00980886"/>
    <w:rsid w:val="009814CC"/>
    <w:rsid w:val="009818AF"/>
    <w:rsid w:val="00981BF0"/>
    <w:rsid w:val="00983715"/>
    <w:rsid w:val="0098458E"/>
    <w:rsid w:val="00984883"/>
    <w:rsid w:val="009851C4"/>
    <w:rsid w:val="0098526A"/>
    <w:rsid w:val="00986A9C"/>
    <w:rsid w:val="009872FC"/>
    <w:rsid w:val="00987D0F"/>
    <w:rsid w:val="0099020A"/>
    <w:rsid w:val="009902EE"/>
    <w:rsid w:val="0099062F"/>
    <w:rsid w:val="009907A6"/>
    <w:rsid w:val="009908DA"/>
    <w:rsid w:val="00990A3A"/>
    <w:rsid w:val="0099110F"/>
    <w:rsid w:val="00991129"/>
    <w:rsid w:val="00991168"/>
    <w:rsid w:val="00991859"/>
    <w:rsid w:val="00991B49"/>
    <w:rsid w:val="00992077"/>
    <w:rsid w:val="00992426"/>
    <w:rsid w:val="009924F0"/>
    <w:rsid w:val="009932E5"/>
    <w:rsid w:val="009944F5"/>
    <w:rsid w:val="0099451E"/>
    <w:rsid w:val="0099617E"/>
    <w:rsid w:val="00996599"/>
    <w:rsid w:val="00996946"/>
    <w:rsid w:val="00996E18"/>
    <w:rsid w:val="009A0548"/>
    <w:rsid w:val="009A058D"/>
    <w:rsid w:val="009A130D"/>
    <w:rsid w:val="009A1BF7"/>
    <w:rsid w:val="009A1D38"/>
    <w:rsid w:val="009A2106"/>
    <w:rsid w:val="009A2EDE"/>
    <w:rsid w:val="009A3064"/>
    <w:rsid w:val="009A3E90"/>
    <w:rsid w:val="009A4D8B"/>
    <w:rsid w:val="009A53FF"/>
    <w:rsid w:val="009A594B"/>
    <w:rsid w:val="009A5D40"/>
    <w:rsid w:val="009A64EE"/>
    <w:rsid w:val="009A6E21"/>
    <w:rsid w:val="009A705F"/>
    <w:rsid w:val="009A7976"/>
    <w:rsid w:val="009A7DF2"/>
    <w:rsid w:val="009B0704"/>
    <w:rsid w:val="009B1356"/>
    <w:rsid w:val="009B200E"/>
    <w:rsid w:val="009B23A5"/>
    <w:rsid w:val="009B2A1E"/>
    <w:rsid w:val="009B2D65"/>
    <w:rsid w:val="009B30B8"/>
    <w:rsid w:val="009B34BD"/>
    <w:rsid w:val="009B35DE"/>
    <w:rsid w:val="009B4E4E"/>
    <w:rsid w:val="009B586F"/>
    <w:rsid w:val="009B608A"/>
    <w:rsid w:val="009B62EE"/>
    <w:rsid w:val="009B63EB"/>
    <w:rsid w:val="009B6A00"/>
    <w:rsid w:val="009C01DA"/>
    <w:rsid w:val="009C058F"/>
    <w:rsid w:val="009C0F94"/>
    <w:rsid w:val="009C0FF0"/>
    <w:rsid w:val="009C1386"/>
    <w:rsid w:val="009C1D55"/>
    <w:rsid w:val="009C243C"/>
    <w:rsid w:val="009C3286"/>
    <w:rsid w:val="009C328A"/>
    <w:rsid w:val="009C3535"/>
    <w:rsid w:val="009C3EAE"/>
    <w:rsid w:val="009C4003"/>
    <w:rsid w:val="009C4B49"/>
    <w:rsid w:val="009C4DD7"/>
    <w:rsid w:val="009C5143"/>
    <w:rsid w:val="009C570B"/>
    <w:rsid w:val="009C5AEA"/>
    <w:rsid w:val="009C5EBA"/>
    <w:rsid w:val="009C5F2E"/>
    <w:rsid w:val="009C6738"/>
    <w:rsid w:val="009C7915"/>
    <w:rsid w:val="009D0958"/>
    <w:rsid w:val="009D0FA2"/>
    <w:rsid w:val="009D111A"/>
    <w:rsid w:val="009D12A3"/>
    <w:rsid w:val="009D1829"/>
    <w:rsid w:val="009D19B1"/>
    <w:rsid w:val="009D1EE5"/>
    <w:rsid w:val="009D1EF5"/>
    <w:rsid w:val="009D23A2"/>
    <w:rsid w:val="009D2718"/>
    <w:rsid w:val="009D2E02"/>
    <w:rsid w:val="009D2E33"/>
    <w:rsid w:val="009D2E7A"/>
    <w:rsid w:val="009D2FEF"/>
    <w:rsid w:val="009D3368"/>
    <w:rsid w:val="009D3D84"/>
    <w:rsid w:val="009D443E"/>
    <w:rsid w:val="009D64F9"/>
    <w:rsid w:val="009D6C03"/>
    <w:rsid w:val="009D6D5D"/>
    <w:rsid w:val="009D7554"/>
    <w:rsid w:val="009D7B44"/>
    <w:rsid w:val="009D7B60"/>
    <w:rsid w:val="009E013B"/>
    <w:rsid w:val="009E0157"/>
    <w:rsid w:val="009E0B5B"/>
    <w:rsid w:val="009E1264"/>
    <w:rsid w:val="009E1520"/>
    <w:rsid w:val="009E2104"/>
    <w:rsid w:val="009E21B9"/>
    <w:rsid w:val="009E2A8F"/>
    <w:rsid w:val="009E300D"/>
    <w:rsid w:val="009E325E"/>
    <w:rsid w:val="009E3931"/>
    <w:rsid w:val="009E3F49"/>
    <w:rsid w:val="009E43B8"/>
    <w:rsid w:val="009E495C"/>
    <w:rsid w:val="009E579C"/>
    <w:rsid w:val="009E5DF4"/>
    <w:rsid w:val="009E620A"/>
    <w:rsid w:val="009E648C"/>
    <w:rsid w:val="009E6C6F"/>
    <w:rsid w:val="009E7EA9"/>
    <w:rsid w:val="009F050A"/>
    <w:rsid w:val="009F1B7B"/>
    <w:rsid w:val="009F1F90"/>
    <w:rsid w:val="009F25EA"/>
    <w:rsid w:val="009F2FB2"/>
    <w:rsid w:val="009F3529"/>
    <w:rsid w:val="009F3D0C"/>
    <w:rsid w:val="009F3E85"/>
    <w:rsid w:val="009F43BB"/>
    <w:rsid w:val="009F470F"/>
    <w:rsid w:val="009F5FFC"/>
    <w:rsid w:val="009F6C96"/>
    <w:rsid w:val="009F6D8E"/>
    <w:rsid w:val="009F71F7"/>
    <w:rsid w:val="009F73BA"/>
    <w:rsid w:val="009F7DBA"/>
    <w:rsid w:val="00A00143"/>
    <w:rsid w:val="00A001E4"/>
    <w:rsid w:val="00A003BE"/>
    <w:rsid w:val="00A0070E"/>
    <w:rsid w:val="00A00866"/>
    <w:rsid w:val="00A00E18"/>
    <w:rsid w:val="00A00F2A"/>
    <w:rsid w:val="00A01313"/>
    <w:rsid w:val="00A017B5"/>
    <w:rsid w:val="00A01A4C"/>
    <w:rsid w:val="00A01A93"/>
    <w:rsid w:val="00A02192"/>
    <w:rsid w:val="00A034F5"/>
    <w:rsid w:val="00A03C3E"/>
    <w:rsid w:val="00A03CA5"/>
    <w:rsid w:val="00A03F41"/>
    <w:rsid w:val="00A0428F"/>
    <w:rsid w:val="00A043C9"/>
    <w:rsid w:val="00A04C37"/>
    <w:rsid w:val="00A04DA8"/>
    <w:rsid w:val="00A0517B"/>
    <w:rsid w:val="00A0618C"/>
    <w:rsid w:val="00A06B26"/>
    <w:rsid w:val="00A07104"/>
    <w:rsid w:val="00A10490"/>
    <w:rsid w:val="00A10549"/>
    <w:rsid w:val="00A1090C"/>
    <w:rsid w:val="00A11D2C"/>
    <w:rsid w:val="00A11DD2"/>
    <w:rsid w:val="00A132B3"/>
    <w:rsid w:val="00A1358A"/>
    <w:rsid w:val="00A139B6"/>
    <w:rsid w:val="00A13A41"/>
    <w:rsid w:val="00A13C72"/>
    <w:rsid w:val="00A13E1F"/>
    <w:rsid w:val="00A13F39"/>
    <w:rsid w:val="00A1409F"/>
    <w:rsid w:val="00A1462D"/>
    <w:rsid w:val="00A148D0"/>
    <w:rsid w:val="00A14CF2"/>
    <w:rsid w:val="00A14E92"/>
    <w:rsid w:val="00A1504D"/>
    <w:rsid w:val="00A1537D"/>
    <w:rsid w:val="00A15391"/>
    <w:rsid w:val="00A1709C"/>
    <w:rsid w:val="00A171DF"/>
    <w:rsid w:val="00A17310"/>
    <w:rsid w:val="00A1755E"/>
    <w:rsid w:val="00A17855"/>
    <w:rsid w:val="00A21343"/>
    <w:rsid w:val="00A21522"/>
    <w:rsid w:val="00A217AA"/>
    <w:rsid w:val="00A21C84"/>
    <w:rsid w:val="00A22F14"/>
    <w:rsid w:val="00A23173"/>
    <w:rsid w:val="00A23426"/>
    <w:rsid w:val="00A23704"/>
    <w:rsid w:val="00A23713"/>
    <w:rsid w:val="00A23CB8"/>
    <w:rsid w:val="00A23E43"/>
    <w:rsid w:val="00A240A5"/>
    <w:rsid w:val="00A2466B"/>
    <w:rsid w:val="00A248E6"/>
    <w:rsid w:val="00A24DAE"/>
    <w:rsid w:val="00A257A1"/>
    <w:rsid w:val="00A25EEA"/>
    <w:rsid w:val="00A26212"/>
    <w:rsid w:val="00A264EA"/>
    <w:rsid w:val="00A26E41"/>
    <w:rsid w:val="00A27819"/>
    <w:rsid w:val="00A3021D"/>
    <w:rsid w:val="00A30850"/>
    <w:rsid w:val="00A310AB"/>
    <w:rsid w:val="00A3121A"/>
    <w:rsid w:val="00A319B7"/>
    <w:rsid w:val="00A321E4"/>
    <w:rsid w:val="00A322C2"/>
    <w:rsid w:val="00A322E0"/>
    <w:rsid w:val="00A330B5"/>
    <w:rsid w:val="00A33239"/>
    <w:rsid w:val="00A34CE5"/>
    <w:rsid w:val="00A36939"/>
    <w:rsid w:val="00A36C47"/>
    <w:rsid w:val="00A3761B"/>
    <w:rsid w:val="00A3771B"/>
    <w:rsid w:val="00A40609"/>
    <w:rsid w:val="00A4090B"/>
    <w:rsid w:val="00A40EA5"/>
    <w:rsid w:val="00A420EA"/>
    <w:rsid w:val="00A42670"/>
    <w:rsid w:val="00A4296D"/>
    <w:rsid w:val="00A42B30"/>
    <w:rsid w:val="00A42CD7"/>
    <w:rsid w:val="00A43A97"/>
    <w:rsid w:val="00A43F80"/>
    <w:rsid w:val="00A449FA"/>
    <w:rsid w:val="00A44BFB"/>
    <w:rsid w:val="00A45066"/>
    <w:rsid w:val="00A45296"/>
    <w:rsid w:val="00A45B00"/>
    <w:rsid w:val="00A46029"/>
    <w:rsid w:val="00A464E8"/>
    <w:rsid w:val="00A465F4"/>
    <w:rsid w:val="00A47FEC"/>
    <w:rsid w:val="00A50171"/>
    <w:rsid w:val="00A51190"/>
    <w:rsid w:val="00A517CA"/>
    <w:rsid w:val="00A51F1D"/>
    <w:rsid w:val="00A523AA"/>
    <w:rsid w:val="00A526EC"/>
    <w:rsid w:val="00A528D0"/>
    <w:rsid w:val="00A5297C"/>
    <w:rsid w:val="00A53122"/>
    <w:rsid w:val="00A532C2"/>
    <w:rsid w:val="00A53552"/>
    <w:rsid w:val="00A53B2B"/>
    <w:rsid w:val="00A53CC3"/>
    <w:rsid w:val="00A53F64"/>
    <w:rsid w:val="00A5464E"/>
    <w:rsid w:val="00A5513A"/>
    <w:rsid w:val="00A55E0D"/>
    <w:rsid w:val="00A55F3B"/>
    <w:rsid w:val="00A561BE"/>
    <w:rsid w:val="00A5641A"/>
    <w:rsid w:val="00A56B2E"/>
    <w:rsid w:val="00A57CA5"/>
    <w:rsid w:val="00A60507"/>
    <w:rsid w:val="00A60E0D"/>
    <w:rsid w:val="00A6155C"/>
    <w:rsid w:val="00A61D0A"/>
    <w:rsid w:val="00A63387"/>
    <w:rsid w:val="00A6338E"/>
    <w:rsid w:val="00A637E9"/>
    <w:rsid w:val="00A638CF"/>
    <w:rsid w:val="00A643B2"/>
    <w:rsid w:val="00A65CA7"/>
    <w:rsid w:val="00A661C8"/>
    <w:rsid w:val="00A664C3"/>
    <w:rsid w:val="00A671D0"/>
    <w:rsid w:val="00A67AF2"/>
    <w:rsid w:val="00A67ED9"/>
    <w:rsid w:val="00A7033C"/>
    <w:rsid w:val="00A70478"/>
    <w:rsid w:val="00A71002"/>
    <w:rsid w:val="00A71099"/>
    <w:rsid w:val="00A716DC"/>
    <w:rsid w:val="00A72790"/>
    <w:rsid w:val="00A740D0"/>
    <w:rsid w:val="00A74725"/>
    <w:rsid w:val="00A75B96"/>
    <w:rsid w:val="00A75EC8"/>
    <w:rsid w:val="00A7614E"/>
    <w:rsid w:val="00A76243"/>
    <w:rsid w:val="00A76268"/>
    <w:rsid w:val="00A76373"/>
    <w:rsid w:val="00A763FD"/>
    <w:rsid w:val="00A76FF7"/>
    <w:rsid w:val="00A7794D"/>
    <w:rsid w:val="00A77C13"/>
    <w:rsid w:val="00A77C6B"/>
    <w:rsid w:val="00A77F54"/>
    <w:rsid w:val="00A8022D"/>
    <w:rsid w:val="00A806F1"/>
    <w:rsid w:val="00A807AA"/>
    <w:rsid w:val="00A80A24"/>
    <w:rsid w:val="00A812DD"/>
    <w:rsid w:val="00A81873"/>
    <w:rsid w:val="00A81928"/>
    <w:rsid w:val="00A81D09"/>
    <w:rsid w:val="00A81DB8"/>
    <w:rsid w:val="00A8235A"/>
    <w:rsid w:val="00A82CDE"/>
    <w:rsid w:val="00A8455B"/>
    <w:rsid w:val="00A847E8"/>
    <w:rsid w:val="00A84FA1"/>
    <w:rsid w:val="00A85056"/>
    <w:rsid w:val="00A854EF"/>
    <w:rsid w:val="00A8583A"/>
    <w:rsid w:val="00A85F15"/>
    <w:rsid w:val="00A86475"/>
    <w:rsid w:val="00A86564"/>
    <w:rsid w:val="00A8680A"/>
    <w:rsid w:val="00A8788A"/>
    <w:rsid w:val="00A87A03"/>
    <w:rsid w:val="00A90EFC"/>
    <w:rsid w:val="00A911B9"/>
    <w:rsid w:val="00A91CEC"/>
    <w:rsid w:val="00A923D1"/>
    <w:rsid w:val="00A927FB"/>
    <w:rsid w:val="00A92D4E"/>
    <w:rsid w:val="00A9331B"/>
    <w:rsid w:val="00A93951"/>
    <w:rsid w:val="00A941E4"/>
    <w:rsid w:val="00A9436D"/>
    <w:rsid w:val="00A94CFA"/>
    <w:rsid w:val="00A9506E"/>
    <w:rsid w:val="00A9513D"/>
    <w:rsid w:val="00A951A3"/>
    <w:rsid w:val="00A95371"/>
    <w:rsid w:val="00A95B10"/>
    <w:rsid w:val="00A95DF0"/>
    <w:rsid w:val="00A96324"/>
    <w:rsid w:val="00A96A13"/>
    <w:rsid w:val="00A96FFC"/>
    <w:rsid w:val="00A975D1"/>
    <w:rsid w:val="00A97E5C"/>
    <w:rsid w:val="00A97E80"/>
    <w:rsid w:val="00AA00FE"/>
    <w:rsid w:val="00AA03E9"/>
    <w:rsid w:val="00AA0599"/>
    <w:rsid w:val="00AA0A1B"/>
    <w:rsid w:val="00AA12FA"/>
    <w:rsid w:val="00AA1333"/>
    <w:rsid w:val="00AA1B21"/>
    <w:rsid w:val="00AA2BC2"/>
    <w:rsid w:val="00AA3922"/>
    <w:rsid w:val="00AA4590"/>
    <w:rsid w:val="00AA484A"/>
    <w:rsid w:val="00AA4C0F"/>
    <w:rsid w:val="00AA4DB2"/>
    <w:rsid w:val="00AA4F09"/>
    <w:rsid w:val="00AA5871"/>
    <w:rsid w:val="00AA5A37"/>
    <w:rsid w:val="00AA5AC7"/>
    <w:rsid w:val="00AA62C6"/>
    <w:rsid w:val="00AA734E"/>
    <w:rsid w:val="00AA762A"/>
    <w:rsid w:val="00AA786A"/>
    <w:rsid w:val="00AA7D91"/>
    <w:rsid w:val="00AA7E61"/>
    <w:rsid w:val="00AA7E94"/>
    <w:rsid w:val="00AB0D0E"/>
    <w:rsid w:val="00AB1E30"/>
    <w:rsid w:val="00AB245E"/>
    <w:rsid w:val="00AB2671"/>
    <w:rsid w:val="00AB3083"/>
    <w:rsid w:val="00AB3759"/>
    <w:rsid w:val="00AB3845"/>
    <w:rsid w:val="00AB39EF"/>
    <w:rsid w:val="00AB3D73"/>
    <w:rsid w:val="00AB41F5"/>
    <w:rsid w:val="00AB4E91"/>
    <w:rsid w:val="00AB64D5"/>
    <w:rsid w:val="00AB699E"/>
    <w:rsid w:val="00AB69B6"/>
    <w:rsid w:val="00AB7059"/>
    <w:rsid w:val="00AB7EB9"/>
    <w:rsid w:val="00AC0275"/>
    <w:rsid w:val="00AC0289"/>
    <w:rsid w:val="00AC02CC"/>
    <w:rsid w:val="00AC06B8"/>
    <w:rsid w:val="00AC0A9B"/>
    <w:rsid w:val="00AC0E4D"/>
    <w:rsid w:val="00AC19D7"/>
    <w:rsid w:val="00AC1A47"/>
    <w:rsid w:val="00AC1F98"/>
    <w:rsid w:val="00AC2253"/>
    <w:rsid w:val="00AC25B6"/>
    <w:rsid w:val="00AC348A"/>
    <w:rsid w:val="00AC3529"/>
    <w:rsid w:val="00AC4809"/>
    <w:rsid w:val="00AC5948"/>
    <w:rsid w:val="00AC5BCA"/>
    <w:rsid w:val="00AC6A89"/>
    <w:rsid w:val="00AC6CB5"/>
    <w:rsid w:val="00AC70BA"/>
    <w:rsid w:val="00AC72E9"/>
    <w:rsid w:val="00AC73D8"/>
    <w:rsid w:val="00AC79D4"/>
    <w:rsid w:val="00AC7A77"/>
    <w:rsid w:val="00AC7E23"/>
    <w:rsid w:val="00AD0B2B"/>
    <w:rsid w:val="00AD1964"/>
    <w:rsid w:val="00AD201A"/>
    <w:rsid w:val="00AD3210"/>
    <w:rsid w:val="00AD376D"/>
    <w:rsid w:val="00AD3A01"/>
    <w:rsid w:val="00AD3E20"/>
    <w:rsid w:val="00AD4A30"/>
    <w:rsid w:val="00AD5211"/>
    <w:rsid w:val="00AD5A71"/>
    <w:rsid w:val="00AD5B97"/>
    <w:rsid w:val="00AD5E6F"/>
    <w:rsid w:val="00AD5EAE"/>
    <w:rsid w:val="00AD6ABD"/>
    <w:rsid w:val="00AD6F04"/>
    <w:rsid w:val="00AD6F61"/>
    <w:rsid w:val="00AD6FB1"/>
    <w:rsid w:val="00AD74F0"/>
    <w:rsid w:val="00AE02F9"/>
    <w:rsid w:val="00AE0B16"/>
    <w:rsid w:val="00AE13F2"/>
    <w:rsid w:val="00AE2150"/>
    <w:rsid w:val="00AE2737"/>
    <w:rsid w:val="00AE30F4"/>
    <w:rsid w:val="00AE3F32"/>
    <w:rsid w:val="00AE4442"/>
    <w:rsid w:val="00AE4FAE"/>
    <w:rsid w:val="00AE5279"/>
    <w:rsid w:val="00AE55AB"/>
    <w:rsid w:val="00AE59FC"/>
    <w:rsid w:val="00AE6117"/>
    <w:rsid w:val="00AE63F2"/>
    <w:rsid w:val="00AE66BB"/>
    <w:rsid w:val="00AE68FF"/>
    <w:rsid w:val="00AE6CA7"/>
    <w:rsid w:val="00AE6DE7"/>
    <w:rsid w:val="00AE6F4E"/>
    <w:rsid w:val="00AE7CAD"/>
    <w:rsid w:val="00AF0130"/>
    <w:rsid w:val="00AF07A0"/>
    <w:rsid w:val="00AF0B67"/>
    <w:rsid w:val="00AF0C32"/>
    <w:rsid w:val="00AF0D06"/>
    <w:rsid w:val="00AF0DED"/>
    <w:rsid w:val="00AF0EF1"/>
    <w:rsid w:val="00AF15C8"/>
    <w:rsid w:val="00AF1F7F"/>
    <w:rsid w:val="00AF2009"/>
    <w:rsid w:val="00AF2593"/>
    <w:rsid w:val="00AF3312"/>
    <w:rsid w:val="00AF3410"/>
    <w:rsid w:val="00AF3C98"/>
    <w:rsid w:val="00AF402D"/>
    <w:rsid w:val="00AF42AC"/>
    <w:rsid w:val="00AF4549"/>
    <w:rsid w:val="00AF4CAF"/>
    <w:rsid w:val="00AF5BB1"/>
    <w:rsid w:val="00AF5C97"/>
    <w:rsid w:val="00AF6349"/>
    <w:rsid w:val="00AF7005"/>
    <w:rsid w:val="00AF7220"/>
    <w:rsid w:val="00AF72AB"/>
    <w:rsid w:val="00AF738E"/>
    <w:rsid w:val="00B000DC"/>
    <w:rsid w:val="00B0099D"/>
    <w:rsid w:val="00B00AED"/>
    <w:rsid w:val="00B00D48"/>
    <w:rsid w:val="00B0131F"/>
    <w:rsid w:val="00B01DA2"/>
    <w:rsid w:val="00B01E98"/>
    <w:rsid w:val="00B022E4"/>
    <w:rsid w:val="00B0297C"/>
    <w:rsid w:val="00B02A06"/>
    <w:rsid w:val="00B04081"/>
    <w:rsid w:val="00B0476C"/>
    <w:rsid w:val="00B05406"/>
    <w:rsid w:val="00B05481"/>
    <w:rsid w:val="00B0597F"/>
    <w:rsid w:val="00B059DB"/>
    <w:rsid w:val="00B060AF"/>
    <w:rsid w:val="00B06116"/>
    <w:rsid w:val="00B06F06"/>
    <w:rsid w:val="00B075F1"/>
    <w:rsid w:val="00B079C6"/>
    <w:rsid w:val="00B1036A"/>
    <w:rsid w:val="00B1053B"/>
    <w:rsid w:val="00B1089A"/>
    <w:rsid w:val="00B10DC2"/>
    <w:rsid w:val="00B10E2C"/>
    <w:rsid w:val="00B10FE0"/>
    <w:rsid w:val="00B114F3"/>
    <w:rsid w:val="00B11DFE"/>
    <w:rsid w:val="00B11F9C"/>
    <w:rsid w:val="00B1230E"/>
    <w:rsid w:val="00B12492"/>
    <w:rsid w:val="00B12E88"/>
    <w:rsid w:val="00B12EAF"/>
    <w:rsid w:val="00B13B0A"/>
    <w:rsid w:val="00B1470F"/>
    <w:rsid w:val="00B1489D"/>
    <w:rsid w:val="00B148DB"/>
    <w:rsid w:val="00B14A91"/>
    <w:rsid w:val="00B14D1C"/>
    <w:rsid w:val="00B1506E"/>
    <w:rsid w:val="00B1507B"/>
    <w:rsid w:val="00B15DE6"/>
    <w:rsid w:val="00B160A8"/>
    <w:rsid w:val="00B161C6"/>
    <w:rsid w:val="00B164E2"/>
    <w:rsid w:val="00B16D05"/>
    <w:rsid w:val="00B170A4"/>
    <w:rsid w:val="00B176EA"/>
    <w:rsid w:val="00B17727"/>
    <w:rsid w:val="00B17C9B"/>
    <w:rsid w:val="00B2035D"/>
    <w:rsid w:val="00B212F3"/>
    <w:rsid w:val="00B21774"/>
    <w:rsid w:val="00B21ABD"/>
    <w:rsid w:val="00B21DF2"/>
    <w:rsid w:val="00B21E2C"/>
    <w:rsid w:val="00B223C3"/>
    <w:rsid w:val="00B227A1"/>
    <w:rsid w:val="00B22BC3"/>
    <w:rsid w:val="00B23456"/>
    <w:rsid w:val="00B2360B"/>
    <w:rsid w:val="00B23DC6"/>
    <w:rsid w:val="00B25107"/>
    <w:rsid w:val="00B25647"/>
    <w:rsid w:val="00B25E81"/>
    <w:rsid w:val="00B26836"/>
    <w:rsid w:val="00B26DB3"/>
    <w:rsid w:val="00B26FEC"/>
    <w:rsid w:val="00B274FE"/>
    <w:rsid w:val="00B2756B"/>
    <w:rsid w:val="00B279F9"/>
    <w:rsid w:val="00B300C4"/>
    <w:rsid w:val="00B311C2"/>
    <w:rsid w:val="00B313BD"/>
    <w:rsid w:val="00B31CCE"/>
    <w:rsid w:val="00B31E3D"/>
    <w:rsid w:val="00B322A4"/>
    <w:rsid w:val="00B3254C"/>
    <w:rsid w:val="00B327F2"/>
    <w:rsid w:val="00B3331D"/>
    <w:rsid w:val="00B33642"/>
    <w:rsid w:val="00B34343"/>
    <w:rsid w:val="00B34E69"/>
    <w:rsid w:val="00B34F04"/>
    <w:rsid w:val="00B352DE"/>
    <w:rsid w:val="00B35332"/>
    <w:rsid w:val="00B35555"/>
    <w:rsid w:val="00B35F4E"/>
    <w:rsid w:val="00B368DC"/>
    <w:rsid w:val="00B36FEC"/>
    <w:rsid w:val="00B37017"/>
    <w:rsid w:val="00B40047"/>
    <w:rsid w:val="00B41456"/>
    <w:rsid w:val="00B4163D"/>
    <w:rsid w:val="00B41C19"/>
    <w:rsid w:val="00B41E5A"/>
    <w:rsid w:val="00B420F1"/>
    <w:rsid w:val="00B42E84"/>
    <w:rsid w:val="00B435D6"/>
    <w:rsid w:val="00B43C88"/>
    <w:rsid w:val="00B44EDC"/>
    <w:rsid w:val="00B4510A"/>
    <w:rsid w:val="00B45B56"/>
    <w:rsid w:val="00B45E15"/>
    <w:rsid w:val="00B45E24"/>
    <w:rsid w:val="00B46358"/>
    <w:rsid w:val="00B46B54"/>
    <w:rsid w:val="00B47382"/>
    <w:rsid w:val="00B47417"/>
    <w:rsid w:val="00B479D0"/>
    <w:rsid w:val="00B47AF7"/>
    <w:rsid w:val="00B47C3E"/>
    <w:rsid w:val="00B50007"/>
    <w:rsid w:val="00B5000E"/>
    <w:rsid w:val="00B501B8"/>
    <w:rsid w:val="00B50234"/>
    <w:rsid w:val="00B507EA"/>
    <w:rsid w:val="00B50C6A"/>
    <w:rsid w:val="00B50F48"/>
    <w:rsid w:val="00B51C6A"/>
    <w:rsid w:val="00B5203A"/>
    <w:rsid w:val="00B52414"/>
    <w:rsid w:val="00B52A7A"/>
    <w:rsid w:val="00B5316D"/>
    <w:rsid w:val="00B53473"/>
    <w:rsid w:val="00B53C5F"/>
    <w:rsid w:val="00B53DA4"/>
    <w:rsid w:val="00B53DED"/>
    <w:rsid w:val="00B54198"/>
    <w:rsid w:val="00B549CC"/>
    <w:rsid w:val="00B54E83"/>
    <w:rsid w:val="00B5549D"/>
    <w:rsid w:val="00B55954"/>
    <w:rsid w:val="00B55D74"/>
    <w:rsid w:val="00B56152"/>
    <w:rsid w:val="00B565E4"/>
    <w:rsid w:val="00B56EE6"/>
    <w:rsid w:val="00B6032F"/>
    <w:rsid w:val="00B60A3F"/>
    <w:rsid w:val="00B6108F"/>
    <w:rsid w:val="00B61102"/>
    <w:rsid w:val="00B61223"/>
    <w:rsid w:val="00B61341"/>
    <w:rsid w:val="00B61734"/>
    <w:rsid w:val="00B619AD"/>
    <w:rsid w:val="00B61B7C"/>
    <w:rsid w:val="00B61C47"/>
    <w:rsid w:val="00B621A3"/>
    <w:rsid w:val="00B626E0"/>
    <w:rsid w:val="00B62865"/>
    <w:rsid w:val="00B63590"/>
    <w:rsid w:val="00B63DA4"/>
    <w:rsid w:val="00B65869"/>
    <w:rsid w:val="00B65BC7"/>
    <w:rsid w:val="00B65CB3"/>
    <w:rsid w:val="00B65CCC"/>
    <w:rsid w:val="00B66392"/>
    <w:rsid w:val="00B66C84"/>
    <w:rsid w:val="00B702B0"/>
    <w:rsid w:val="00B7042B"/>
    <w:rsid w:val="00B71B7D"/>
    <w:rsid w:val="00B72118"/>
    <w:rsid w:val="00B72BAD"/>
    <w:rsid w:val="00B7402F"/>
    <w:rsid w:val="00B74112"/>
    <w:rsid w:val="00B744F1"/>
    <w:rsid w:val="00B7460D"/>
    <w:rsid w:val="00B74AD2"/>
    <w:rsid w:val="00B74D9D"/>
    <w:rsid w:val="00B74E88"/>
    <w:rsid w:val="00B75552"/>
    <w:rsid w:val="00B7572A"/>
    <w:rsid w:val="00B76A17"/>
    <w:rsid w:val="00B77016"/>
    <w:rsid w:val="00B77430"/>
    <w:rsid w:val="00B7749F"/>
    <w:rsid w:val="00B8142F"/>
    <w:rsid w:val="00B82406"/>
    <w:rsid w:val="00B8257A"/>
    <w:rsid w:val="00B8268F"/>
    <w:rsid w:val="00B82B6C"/>
    <w:rsid w:val="00B83018"/>
    <w:rsid w:val="00B83C9B"/>
    <w:rsid w:val="00B83F72"/>
    <w:rsid w:val="00B843B0"/>
    <w:rsid w:val="00B8456E"/>
    <w:rsid w:val="00B84C8D"/>
    <w:rsid w:val="00B84CAE"/>
    <w:rsid w:val="00B85208"/>
    <w:rsid w:val="00B85465"/>
    <w:rsid w:val="00B85D87"/>
    <w:rsid w:val="00B86632"/>
    <w:rsid w:val="00B86BD4"/>
    <w:rsid w:val="00B870F2"/>
    <w:rsid w:val="00B87495"/>
    <w:rsid w:val="00B875BE"/>
    <w:rsid w:val="00B9255F"/>
    <w:rsid w:val="00B92907"/>
    <w:rsid w:val="00B93159"/>
    <w:rsid w:val="00B9323B"/>
    <w:rsid w:val="00B93651"/>
    <w:rsid w:val="00B93F90"/>
    <w:rsid w:val="00B948B2"/>
    <w:rsid w:val="00B94F99"/>
    <w:rsid w:val="00B95348"/>
    <w:rsid w:val="00B978FF"/>
    <w:rsid w:val="00B97BB2"/>
    <w:rsid w:val="00BA0317"/>
    <w:rsid w:val="00BA05C1"/>
    <w:rsid w:val="00BA0B5B"/>
    <w:rsid w:val="00BA0C61"/>
    <w:rsid w:val="00BA192B"/>
    <w:rsid w:val="00BA1978"/>
    <w:rsid w:val="00BA1C3D"/>
    <w:rsid w:val="00BA1DC1"/>
    <w:rsid w:val="00BA1FA9"/>
    <w:rsid w:val="00BA20B9"/>
    <w:rsid w:val="00BA27DB"/>
    <w:rsid w:val="00BA3148"/>
    <w:rsid w:val="00BA3CA8"/>
    <w:rsid w:val="00BA3CB9"/>
    <w:rsid w:val="00BA41CF"/>
    <w:rsid w:val="00BA4221"/>
    <w:rsid w:val="00BA4688"/>
    <w:rsid w:val="00BA47D7"/>
    <w:rsid w:val="00BA502F"/>
    <w:rsid w:val="00BA5193"/>
    <w:rsid w:val="00BA5874"/>
    <w:rsid w:val="00BA5E7E"/>
    <w:rsid w:val="00BA6127"/>
    <w:rsid w:val="00BA6169"/>
    <w:rsid w:val="00BA64D1"/>
    <w:rsid w:val="00BA6587"/>
    <w:rsid w:val="00BB064F"/>
    <w:rsid w:val="00BB114D"/>
    <w:rsid w:val="00BB1229"/>
    <w:rsid w:val="00BB1396"/>
    <w:rsid w:val="00BB155B"/>
    <w:rsid w:val="00BB1D45"/>
    <w:rsid w:val="00BB2161"/>
    <w:rsid w:val="00BB21CF"/>
    <w:rsid w:val="00BB2222"/>
    <w:rsid w:val="00BB2496"/>
    <w:rsid w:val="00BB268A"/>
    <w:rsid w:val="00BB29FF"/>
    <w:rsid w:val="00BB2A79"/>
    <w:rsid w:val="00BB2F40"/>
    <w:rsid w:val="00BB389B"/>
    <w:rsid w:val="00BB3C72"/>
    <w:rsid w:val="00BB3CC5"/>
    <w:rsid w:val="00BB3D69"/>
    <w:rsid w:val="00BB422E"/>
    <w:rsid w:val="00BB4758"/>
    <w:rsid w:val="00BB4AAF"/>
    <w:rsid w:val="00BB4D09"/>
    <w:rsid w:val="00BB5023"/>
    <w:rsid w:val="00BB5162"/>
    <w:rsid w:val="00BB566E"/>
    <w:rsid w:val="00BB5672"/>
    <w:rsid w:val="00BB59C8"/>
    <w:rsid w:val="00BB5E42"/>
    <w:rsid w:val="00BB6F51"/>
    <w:rsid w:val="00BB6FB1"/>
    <w:rsid w:val="00BB78AE"/>
    <w:rsid w:val="00BB7F39"/>
    <w:rsid w:val="00BC011B"/>
    <w:rsid w:val="00BC119D"/>
    <w:rsid w:val="00BC11A7"/>
    <w:rsid w:val="00BC1450"/>
    <w:rsid w:val="00BC252D"/>
    <w:rsid w:val="00BC32D6"/>
    <w:rsid w:val="00BC4AF2"/>
    <w:rsid w:val="00BC4D3B"/>
    <w:rsid w:val="00BC4D66"/>
    <w:rsid w:val="00BC5510"/>
    <w:rsid w:val="00BC55D0"/>
    <w:rsid w:val="00BC60C1"/>
    <w:rsid w:val="00BC6D73"/>
    <w:rsid w:val="00BC732A"/>
    <w:rsid w:val="00BD065A"/>
    <w:rsid w:val="00BD06E4"/>
    <w:rsid w:val="00BD0E85"/>
    <w:rsid w:val="00BD1665"/>
    <w:rsid w:val="00BD211C"/>
    <w:rsid w:val="00BD24CA"/>
    <w:rsid w:val="00BD2A49"/>
    <w:rsid w:val="00BD33D6"/>
    <w:rsid w:val="00BD3911"/>
    <w:rsid w:val="00BD3F24"/>
    <w:rsid w:val="00BD40C2"/>
    <w:rsid w:val="00BD444D"/>
    <w:rsid w:val="00BD490D"/>
    <w:rsid w:val="00BD4BEB"/>
    <w:rsid w:val="00BD5703"/>
    <w:rsid w:val="00BD6016"/>
    <w:rsid w:val="00BD62CD"/>
    <w:rsid w:val="00BD64AE"/>
    <w:rsid w:val="00BD6E45"/>
    <w:rsid w:val="00BD6E83"/>
    <w:rsid w:val="00BD6F39"/>
    <w:rsid w:val="00BD75B9"/>
    <w:rsid w:val="00BE0235"/>
    <w:rsid w:val="00BE0804"/>
    <w:rsid w:val="00BE0B86"/>
    <w:rsid w:val="00BE0BF2"/>
    <w:rsid w:val="00BE0E6F"/>
    <w:rsid w:val="00BE1670"/>
    <w:rsid w:val="00BE1F50"/>
    <w:rsid w:val="00BE252D"/>
    <w:rsid w:val="00BE34E7"/>
    <w:rsid w:val="00BE38E8"/>
    <w:rsid w:val="00BE3998"/>
    <w:rsid w:val="00BE3B54"/>
    <w:rsid w:val="00BE4232"/>
    <w:rsid w:val="00BE4ADB"/>
    <w:rsid w:val="00BE4DF4"/>
    <w:rsid w:val="00BE5A40"/>
    <w:rsid w:val="00BE5B4B"/>
    <w:rsid w:val="00BE6015"/>
    <w:rsid w:val="00BE67D6"/>
    <w:rsid w:val="00BE6F30"/>
    <w:rsid w:val="00BE73CB"/>
    <w:rsid w:val="00BE7B84"/>
    <w:rsid w:val="00BE7F64"/>
    <w:rsid w:val="00BF05D0"/>
    <w:rsid w:val="00BF08EE"/>
    <w:rsid w:val="00BF0A1F"/>
    <w:rsid w:val="00BF0DB0"/>
    <w:rsid w:val="00BF2C93"/>
    <w:rsid w:val="00BF2D47"/>
    <w:rsid w:val="00BF3383"/>
    <w:rsid w:val="00BF348C"/>
    <w:rsid w:val="00BF3C32"/>
    <w:rsid w:val="00BF3E1B"/>
    <w:rsid w:val="00BF43E2"/>
    <w:rsid w:val="00BF4777"/>
    <w:rsid w:val="00BF4E2E"/>
    <w:rsid w:val="00BF4FCB"/>
    <w:rsid w:val="00BF6226"/>
    <w:rsid w:val="00BF638F"/>
    <w:rsid w:val="00BF6789"/>
    <w:rsid w:val="00BF6918"/>
    <w:rsid w:val="00BF7AD9"/>
    <w:rsid w:val="00C005C2"/>
    <w:rsid w:val="00C00891"/>
    <w:rsid w:val="00C00FAB"/>
    <w:rsid w:val="00C01588"/>
    <w:rsid w:val="00C019CF"/>
    <w:rsid w:val="00C0281E"/>
    <w:rsid w:val="00C02897"/>
    <w:rsid w:val="00C02993"/>
    <w:rsid w:val="00C02A15"/>
    <w:rsid w:val="00C02C68"/>
    <w:rsid w:val="00C0305E"/>
    <w:rsid w:val="00C03503"/>
    <w:rsid w:val="00C035AC"/>
    <w:rsid w:val="00C03963"/>
    <w:rsid w:val="00C03B33"/>
    <w:rsid w:val="00C03B4D"/>
    <w:rsid w:val="00C03B72"/>
    <w:rsid w:val="00C03B8E"/>
    <w:rsid w:val="00C03CA8"/>
    <w:rsid w:val="00C03E22"/>
    <w:rsid w:val="00C04494"/>
    <w:rsid w:val="00C04573"/>
    <w:rsid w:val="00C04604"/>
    <w:rsid w:val="00C048A9"/>
    <w:rsid w:val="00C05336"/>
    <w:rsid w:val="00C05544"/>
    <w:rsid w:val="00C0555C"/>
    <w:rsid w:val="00C05794"/>
    <w:rsid w:val="00C0593F"/>
    <w:rsid w:val="00C05D95"/>
    <w:rsid w:val="00C060D1"/>
    <w:rsid w:val="00C0633F"/>
    <w:rsid w:val="00C067FC"/>
    <w:rsid w:val="00C07262"/>
    <w:rsid w:val="00C072CE"/>
    <w:rsid w:val="00C073DB"/>
    <w:rsid w:val="00C0770D"/>
    <w:rsid w:val="00C0785D"/>
    <w:rsid w:val="00C07894"/>
    <w:rsid w:val="00C07B4A"/>
    <w:rsid w:val="00C07D7A"/>
    <w:rsid w:val="00C10820"/>
    <w:rsid w:val="00C10DAE"/>
    <w:rsid w:val="00C11698"/>
    <w:rsid w:val="00C11B4F"/>
    <w:rsid w:val="00C11D51"/>
    <w:rsid w:val="00C11D9D"/>
    <w:rsid w:val="00C11E89"/>
    <w:rsid w:val="00C12E86"/>
    <w:rsid w:val="00C13750"/>
    <w:rsid w:val="00C1383D"/>
    <w:rsid w:val="00C138A6"/>
    <w:rsid w:val="00C13E3D"/>
    <w:rsid w:val="00C14A75"/>
    <w:rsid w:val="00C14F71"/>
    <w:rsid w:val="00C17949"/>
    <w:rsid w:val="00C17DE0"/>
    <w:rsid w:val="00C17EFC"/>
    <w:rsid w:val="00C17FCD"/>
    <w:rsid w:val="00C205C1"/>
    <w:rsid w:val="00C20D1C"/>
    <w:rsid w:val="00C215F0"/>
    <w:rsid w:val="00C23184"/>
    <w:rsid w:val="00C2374A"/>
    <w:rsid w:val="00C2473A"/>
    <w:rsid w:val="00C24B34"/>
    <w:rsid w:val="00C24F2B"/>
    <w:rsid w:val="00C25322"/>
    <w:rsid w:val="00C25B06"/>
    <w:rsid w:val="00C25E5E"/>
    <w:rsid w:val="00C26360"/>
    <w:rsid w:val="00C2650D"/>
    <w:rsid w:val="00C26631"/>
    <w:rsid w:val="00C26CF9"/>
    <w:rsid w:val="00C27056"/>
    <w:rsid w:val="00C274CC"/>
    <w:rsid w:val="00C27A48"/>
    <w:rsid w:val="00C27B49"/>
    <w:rsid w:val="00C27C66"/>
    <w:rsid w:val="00C3013B"/>
    <w:rsid w:val="00C30714"/>
    <w:rsid w:val="00C30D60"/>
    <w:rsid w:val="00C31A82"/>
    <w:rsid w:val="00C32066"/>
    <w:rsid w:val="00C323AA"/>
    <w:rsid w:val="00C33203"/>
    <w:rsid w:val="00C33D1E"/>
    <w:rsid w:val="00C33D50"/>
    <w:rsid w:val="00C33E42"/>
    <w:rsid w:val="00C34142"/>
    <w:rsid w:val="00C341E5"/>
    <w:rsid w:val="00C34308"/>
    <w:rsid w:val="00C3440C"/>
    <w:rsid w:val="00C3464D"/>
    <w:rsid w:val="00C34670"/>
    <w:rsid w:val="00C3467E"/>
    <w:rsid w:val="00C3475E"/>
    <w:rsid w:val="00C34ABE"/>
    <w:rsid w:val="00C35036"/>
    <w:rsid w:val="00C3534E"/>
    <w:rsid w:val="00C35AD1"/>
    <w:rsid w:val="00C36314"/>
    <w:rsid w:val="00C37247"/>
    <w:rsid w:val="00C37DDB"/>
    <w:rsid w:val="00C40509"/>
    <w:rsid w:val="00C409E0"/>
    <w:rsid w:val="00C40D47"/>
    <w:rsid w:val="00C41558"/>
    <w:rsid w:val="00C41B60"/>
    <w:rsid w:val="00C41C4E"/>
    <w:rsid w:val="00C422EB"/>
    <w:rsid w:val="00C428AE"/>
    <w:rsid w:val="00C42DC7"/>
    <w:rsid w:val="00C42EF6"/>
    <w:rsid w:val="00C43318"/>
    <w:rsid w:val="00C43686"/>
    <w:rsid w:val="00C447A0"/>
    <w:rsid w:val="00C44F8A"/>
    <w:rsid w:val="00C4591B"/>
    <w:rsid w:val="00C4642A"/>
    <w:rsid w:val="00C464FB"/>
    <w:rsid w:val="00C465FF"/>
    <w:rsid w:val="00C46903"/>
    <w:rsid w:val="00C46CA1"/>
    <w:rsid w:val="00C46CA3"/>
    <w:rsid w:val="00C472BB"/>
    <w:rsid w:val="00C478DD"/>
    <w:rsid w:val="00C505EC"/>
    <w:rsid w:val="00C50650"/>
    <w:rsid w:val="00C510CC"/>
    <w:rsid w:val="00C5156F"/>
    <w:rsid w:val="00C517D1"/>
    <w:rsid w:val="00C529D0"/>
    <w:rsid w:val="00C53586"/>
    <w:rsid w:val="00C539C2"/>
    <w:rsid w:val="00C53B7E"/>
    <w:rsid w:val="00C53C55"/>
    <w:rsid w:val="00C54EA9"/>
    <w:rsid w:val="00C54EDA"/>
    <w:rsid w:val="00C54F0D"/>
    <w:rsid w:val="00C55229"/>
    <w:rsid w:val="00C55689"/>
    <w:rsid w:val="00C5611F"/>
    <w:rsid w:val="00C56AF9"/>
    <w:rsid w:val="00C56BE0"/>
    <w:rsid w:val="00C56E28"/>
    <w:rsid w:val="00C57CEE"/>
    <w:rsid w:val="00C57EC0"/>
    <w:rsid w:val="00C60113"/>
    <w:rsid w:val="00C60609"/>
    <w:rsid w:val="00C61CBE"/>
    <w:rsid w:val="00C62147"/>
    <w:rsid w:val="00C626E7"/>
    <w:rsid w:val="00C62C46"/>
    <w:rsid w:val="00C62D8B"/>
    <w:rsid w:val="00C63264"/>
    <w:rsid w:val="00C63DE1"/>
    <w:rsid w:val="00C641FC"/>
    <w:rsid w:val="00C646FB"/>
    <w:rsid w:val="00C6487E"/>
    <w:rsid w:val="00C64FA8"/>
    <w:rsid w:val="00C64FDF"/>
    <w:rsid w:val="00C65950"/>
    <w:rsid w:val="00C666D5"/>
    <w:rsid w:val="00C66BC3"/>
    <w:rsid w:val="00C66F16"/>
    <w:rsid w:val="00C67208"/>
    <w:rsid w:val="00C674B7"/>
    <w:rsid w:val="00C67A32"/>
    <w:rsid w:val="00C70AA4"/>
    <w:rsid w:val="00C7145C"/>
    <w:rsid w:val="00C71547"/>
    <w:rsid w:val="00C71BB5"/>
    <w:rsid w:val="00C72721"/>
    <w:rsid w:val="00C72A03"/>
    <w:rsid w:val="00C737B2"/>
    <w:rsid w:val="00C737D1"/>
    <w:rsid w:val="00C739BC"/>
    <w:rsid w:val="00C73ED8"/>
    <w:rsid w:val="00C73F3D"/>
    <w:rsid w:val="00C7418C"/>
    <w:rsid w:val="00C74577"/>
    <w:rsid w:val="00C75DA2"/>
    <w:rsid w:val="00C75F12"/>
    <w:rsid w:val="00C75FB9"/>
    <w:rsid w:val="00C7689F"/>
    <w:rsid w:val="00C76B7D"/>
    <w:rsid w:val="00C76F74"/>
    <w:rsid w:val="00C77AFC"/>
    <w:rsid w:val="00C77E69"/>
    <w:rsid w:val="00C81B40"/>
    <w:rsid w:val="00C823D2"/>
    <w:rsid w:val="00C82D1B"/>
    <w:rsid w:val="00C82E00"/>
    <w:rsid w:val="00C83077"/>
    <w:rsid w:val="00C8343B"/>
    <w:rsid w:val="00C838EC"/>
    <w:rsid w:val="00C83E51"/>
    <w:rsid w:val="00C847A1"/>
    <w:rsid w:val="00C847A3"/>
    <w:rsid w:val="00C84C32"/>
    <w:rsid w:val="00C859DE"/>
    <w:rsid w:val="00C85A74"/>
    <w:rsid w:val="00C85A7F"/>
    <w:rsid w:val="00C86209"/>
    <w:rsid w:val="00C86C57"/>
    <w:rsid w:val="00C86F8D"/>
    <w:rsid w:val="00C87267"/>
    <w:rsid w:val="00C87524"/>
    <w:rsid w:val="00C87C9B"/>
    <w:rsid w:val="00C901C1"/>
    <w:rsid w:val="00C90517"/>
    <w:rsid w:val="00C90608"/>
    <w:rsid w:val="00C906BE"/>
    <w:rsid w:val="00C91145"/>
    <w:rsid w:val="00C91318"/>
    <w:rsid w:val="00C914B5"/>
    <w:rsid w:val="00C91E33"/>
    <w:rsid w:val="00C92864"/>
    <w:rsid w:val="00C947BC"/>
    <w:rsid w:val="00C95261"/>
    <w:rsid w:val="00C95CC8"/>
    <w:rsid w:val="00C95E59"/>
    <w:rsid w:val="00C95F7C"/>
    <w:rsid w:val="00C96149"/>
    <w:rsid w:val="00C961E8"/>
    <w:rsid w:val="00C9660A"/>
    <w:rsid w:val="00C97129"/>
    <w:rsid w:val="00C973A3"/>
    <w:rsid w:val="00C97A3C"/>
    <w:rsid w:val="00C97F57"/>
    <w:rsid w:val="00C97FE0"/>
    <w:rsid w:val="00CA0B86"/>
    <w:rsid w:val="00CA1081"/>
    <w:rsid w:val="00CA1298"/>
    <w:rsid w:val="00CA1380"/>
    <w:rsid w:val="00CA169C"/>
    <w:rsid w:val="00CA1CDF"/>
    <w:rsid w:val="00CA1FE8"/>
    <w:rsid w:val="00CA2666"/>
    <w:rsid w:val="00CA266E"/>
    <w:rsid w:val="00CA26D6"/>
    <w:rsid w:val="00CA3047"/>
    <w:rsid w:val="00CA3673"/>
    <w:rsid w:val="00CA397F"/>
    <w:rsid w:val="00CA3C26"/>
    <w:rsid w:val="00CA3EC1"/>
    <w:rsid w:val="00CA4069"/>
    <w:rsid w:val="00CA4735"/>
    <w:rsid w:val="00CA4820"/>
    <w:rsid w:val="00CA4A59"/>
    <w:rsid w:val="00CA5296"/>
    <w:rsid w:val="00CA5D3E"/>
    <w:rsid w:val="00CA6888"/>
    <w:rsid w:val="00CA6ADD"/>
    <w:rsid w:val="00CA6C1D"/>
    <w:rsid w:val="00CA6D62"/>
    <w:rsid w:val="00CA779D"/>
    <w:rsid w:val="00CA7AF7"/>
    <w:rsid w:val="00CA7B9C"/>
    <w:rsid w:val="00CB06D2"/>
    <w:rsid w:val="00CB0F34"/>
    <w:rsid w:val="00CB1258"/>
    <w:rsid w:val="00CB278A"/>
    <w:rsid w:val="00CB2CC7"/>
    <w:rsid w:val="00CB4918"/>
    <w:rsid w:val="00CB497F"/>
    <w:rsid w:val="00CB4B02"/>
    <w:rsid w:val="00CB5253"/>
    <w:rsid w:val="00CB58A8"/>
    <w:rsid w:val="00CB5A32"/>
    <w:rsid w:val="00CB5E6E"/>
    <w:rsid w:val="00CB60D0"/>
    <w:rsid w:val="00CB632F"/>
    <w:rsid w:val="00CB6DF3"/>
    <w:rsid w:val="00CB74BE"/>
    <w:rsid w:val="00CB7531"/>
    <w:rsid w:val="00CB7856"/>
    <w:rsid w:val="00CB785E"/>
    <w:rsid w:val="00CC047D"/>
    <w:rsid w:val="00CC0F3F"/>
    <w:rsid w:val="00CC138E"/>
    <w:rsid w:val="00CC199C"/>
    <w:rsid w:val="00CC1D88"/>
    <w:rsid w:val="00CC2463"/>
    <w:rsid w:val="00CC2641"/>
    <w:rsid w:val="00CC287B"/>
    <w:rsid w:val="00CC290A"/>
    <w:rsid w:val="00CC2EBD"/>
    <w:rsid w:val="00CC3819"/>
    <w:rsid w:val="00CC38EC"/>
    <w:rsid w:val="00CC3B01"/>
    <w:rsid w:val="00CC4D4A"/>
    <w:rsid w:val="00CC523D"/>
    <w:rsid w:val="00CC5A6F"/>
    <w:rsid w:val="00CC60DA"/>
    <w:rsid w:val="00CC7137"/>
    <w:rsid w:val="00CC7177"/>
    <w:rsid w:val="00CC7828"/>
    <w:rsid w:val="00CD009A"/>
    <w:rsid w:val="00CD0862"/>
    <w:rsid w:val="00CD1FDE"/>
    <w:rsid w:val="00CD20FA"/>
    <w:rsid w:val="00CD3698"/>
    <w:rsid w:val="00CD3847"/>
    <w:rsid w:val="00CD3FA4"/>
    <w:rsid w:val="00CD41E0"/>
    <w:rsid w:val="00CD4302"/>
    <w:rsid w:val="00CD4F94"/>
    <w:rsid w:val="00CD5910"/>
    <w:rsid w:val="00CD5F4A"/>
    <w:rsid w:val="00CD6873"/>
    <w:rsid w:val="00CD6B99"/>
    <w:rsid w:val="00CD743D"/>
    <w:rsid w:val="00CD75B6"/>
    <w:rsid w:val="00CD7735"/>
    <w:rsid w:val="00CE04ED"/>
    <w:rsid w:val="00CE0E3C"/>
    <w:rsid w:val="00CE1295"/>
    <w:rsid w:val="00CE2020"/>
    <w:rsid w:val="00CE2ED4"/>
    <w:rsid w:val="00CE372F"/>
    <w:rsid w:val="00CE37CA"/>
    <w:rsid w:val="00CE3813"/>
    <w:rsid w:val="00CE3B44"/>
    <w:rsid w:val="00CE3CE8"/>
    <w:rsid w:val="00CE439B"/>
    <w:rsid w:val="00CE4C57"/>
    <w:rsid w:val="00CE7D8D"/>
    <w:rsid w:val="00CF06C9"/>
    <w:rsid w:val="00CF07E0"/>
    <w:rsid w:val="00CF0A33"/>
    <w:rsid w:val="00CF0CD2"/>
    <w:rsid w:val="00CF108A"/>
    <w:rsid w:val="00CF167C"/>
    <w:rsid w:val="00CF173A"/>
    <w:rsid w:val="00CF313E"/>
    <w:rsid w:val="00CF4EE8"/>
    <w:rsid w:val="00CF4F56"/>
    <w:rsid w:val="00CF56FB"/>
    <w:rsid w:val="00CF598A"/>
    <w:rsid w:val="00CF5C7E"/>
    <w:rsid w:val="00CF6B66"/>
    <w:rsid w:val="00CF6BB6"/>
    <w:rsid w:val="00CF6F7D"/>
    <w:rsid w:val="00CF6F7F"/>
    <w:rsid w:val="00CF7681"/>
    <w:rsid w:val="00CF79E6"/>
    <w:rsid w:val="00D011EC"/>
    <w:rsid w:val="00D012CA"/>
    <w:rsid w:val="00D0194C"/>
    <w:rsid w:val="00D01D1A"/>
    <w:rsid w:val="00D02235"/>
    <w:rsid w:val="00D0268C"/>
    <w:rsid w:val="00D02C7F"/>
    <w:rsid w:val="00D02E2E"/>
    <w:rsid w:val="00D03187"/>
    <w:rsid w:val="00D03A75"/>
    <w:rsid w:val="00D03D49"/>
    <w:rsid w:val="00D044AA"/>
    <w:rsid w:val="00D04AED"/>
    <w:rsid w:val="00D04E10"/>
    <w:rsid w:val="00D0536B"/>
    <w:rsid w:val="00D0539B"/>
    <w:rsid w:val="00D053EA"/>
    <w:rsid w:val="00D05F71"/>
    <w:rsid w:val="00D06152"/>
    <w:rsid w:val="00D06247"/>
    <w:rsid w:val="00D06351"/>
    <w:rsid w:val="00D06AF1"/>
    <w:rsid w:val="00D078A0"/>
    <w:rsid w:val="00D07ECD"/>
    <w:rsid w:val="00D109D5"/>
    <w:rsid w:val="00D10EFE"/>
    <w:rsid w:val="00D10F26"/>
    <w:rsid w:val="00D11242"/>
    <w:rsid w:val="00D11292"/>
    <w:rsid w:val="00D1171F"/>
    <w:rsid w:val="00D11E5A"/>
    <w:rsid w:val="00D12C9C"/>
    <w:rsid w:val="00D12DFB"/>
    <w:rsid w:val="00D12EAE"/>
    <w:rsid w:val="00D12FA1"/>
    <w:rsid w:val="00D1351B"/>
    <w:rsid w:val="00D14270"/>
    <w:rsid w:val="00D147F8"/>
    <w:rsid w:val="00D14B89"/>
    <w:rsid w:val="00D1564D"/>
    <w:rsid w:val="00D15D0E"/>
    <w:rsid w:val="00D15D83"/>
    <w:rsid w:val="00D160F9"/>
    <w:rsid w:val="00D1621D"/>
    <w:rsid w:val="00D1694D"/>
    <w:rsid w:val="00D16D80"/>
    <w:rsid w:val="00D17299"/>
    <w:rsid w:val="00D1732C"/>
    <w:rsid w:val="00D1788C"/>
    <w:rsid w:val="00D17FE5"/>
    <w:rsid w:val="00D21058"/>
    <w:rsid w:val="00D210E4"/>
    <w:rsid w:val="00D210F4"/>
    <w:rsid w:val="00D2171B"/>
    <w:rsid w:val="00D2181E"/>
    <w:rsid w:val="00D21B46"/>
    <w:rsid w:val="00D22079"/>
    <w:rsid w:val="00D2266E"/>
    <w:rsid w:val="00D2269B"/>
    <w:rsid w:val="00D2286A"/>
    <w:rsid w:val="00D22EFD"/>
    <w:rsid w:val="00D23156"/>
    <w:rsid w:val="00D2404F"/>
    <w:rsid w:val="00D246C7"/>
    <w:rsid w:val="00D24D5A"/>
    <w:rsid w:val="00D25473"/>
    <w:rsid w:val="00D25900"/>
    <w:rsid w:val="00D26857"/>
    <w:rsid w:val="00D268B3"/>
    <w:rsid w:val="00D26B4E"/>
    <w:rsid w:val="00D26EF4"/>
    <w:rsid w:val="00D2764C"/>
    <w:rsid w:val="00D27C09"/>
    <w:rsid w:val="00D27F4B"/>
    <w:rsid w:val="00D304B4"/>
    <w:rsid w:val="00D30D79"/>
    <w:rsid w:val="00D311E1"/>
    <w:rsid w:val="00D31780"/>
    <w:rsid w:val="00D31803"/>
    <w:rsid w:val="00D31A54"/>
    <w:rsid w:val="00D31A9B"/>
    <w:rsid w:val="00D31B65"/>
    <w:rsid w:val="00D31C74"/>
    <w:rsid w:val="00D3231C"/>
    <w:rsid w:val="00D3291A"/>
    <w:rsid w:val="00D32D71"/>
    <w:rsid w:val="00D338ED"/>
    <w:rsid w:val="00D33A97"/>
    <w:rsid w:val="00D33BF7"/>
    <w:rsid w:val="00D3454F"/>
    <w:rsid w:val="00D35C3E"/>
    <w:rsid w:val="00D365B0"/>
    <w:rsid w:val="00D3670B"/>
    <w:rsid w:val="00D37A2D"/>
    <w:rsid w:val="00D37C14"/>
    <w:rsid w:val="00D404AB"/>
    <w:rsid w:val="00D413C6"/>
    <w:rsid w:val="00D415E2"/>
    <w:rsid w:val="00D41684"/>
    <w:rsid w:val="00D41EFF"/>
    <w:rsid w:val="00D4213C"/>
    <w:rsid w:val="00D4274A"/>
    <w:rsid w:val="00D433EC"/>
    <w:rsid w:val="00D434AA"/>
    <w:rsid w:val="00D436D6"/>
    <w:rsid w:val="00D44019"/>
    <w:rsid w:val="00D440E9"/>
    <w:rsid w:val="00D442AA"/>
    <w:rsid w:val="00D442E6"/>
    <w:rsid w:val="00D4446F"/>
    <w:rsid w:val="00D4454B"/>
    <w:rsid w:val="00D44AC8"/>
    <w:rsid w:val="00D44B6C"/>
    <w:rsid w:val="00D4518B"/>
    <w:rsid w:val="00D455AD"/>
    <w:rsid w:val="00D45C23"/>
    <w:rsid w:val="00D46145"/>
    <w:rsid w:val="00D4631A"/>
    <w:rsid w:val="00D4672F"/>
    <w:rsid w:val="00D47A1A"/>
    <w:rsid w:val="00D47A34"/>
    <w:rsid w:val="00D508C0"/>
    <w:rsid w:val="00D50A41"/>
    <w:rsid w:val="00D518F5"/>
    <w:rsid w:val="00D5192F"/>
    <w:rsid w:val="00D5319F"/>
    <w:rsid w:val="00D53840"/>
    <w:rsid w:val="00D542A7"/>
    <w:rsid w:val="00D544FE"/>
    <w:rsid w:val="00D546B8"/>
    <w:rsid w:val="00D54EFE"/>
    <w:rsid w:val="00D554C4"/>
    <w:rsid w:val="00D559E4"/>
    <w:rsid w:val="00D567F2"/>
    <w:rsid w:val="00D56EE6"/>
    <w:rsid w:val="00D57772"/>
    <w:rsid w:val="00D60972"/>
    <w:rsid w:val="00D61130"/>
    <w:rsid w:val="00D6155B"/>
    <w:rsid w:val="00D616F8"/>
    <w:rsid w:val="00D61C84"/>
    <w:rsid w:val="00D61DDE"/>
    <w:rsid w:val="00D62EEB"/>
    <w:rsid w:val="00D63E64"/>
    <w:rsid w:val="00D640C9"/>
    <w:rsid w:val="00D642C0"/>
    <w:rsid w:val="00D65AAF"/>
    <w:rsid w:val="00D65F2C"/>
    <w:rsid w:val="00D65F7F"/>
    <w:rsid w:val="00D6696D"/>
    <w:rsid w:val="00D66C76"/>
    <w:rsid w:val="00D66E49"/>
    <w:rsid w:val="00D670C6"/>
    <w:rsid w:val="00D671CB"/>
    <w:rsid w:val="00D6736D"/>
    <w:rsid w:val="00D67584"/>
    <w:rsid w:val="00D67693"/>
    <w:rsid w:val="00D67F7C"/>
    <w:rsid w:val="00D700F7"/>
    <w:rsid w:val="00D70179"/>
    <w:rsid w:val="00D7022C"/>
    <w:rsid w:val="00D704AE"/>
    <w:rsid w:val="00D708AD"/>
    <w:rsid w:val="00D7154A"/>
    <w:rsid w:val="00D73B0E"/>
    <w:rsid w:val="00D75003"/>
    <w:rsid w:val="00D76147"/>
    <w:rsid w:val="00D77A57"/>
    <w:rsid w:val="00D77F8D"/>
    <w:rsid w:val="00D802FC"/>
    <w:rsid w:val="00D806C2"/>
    <w:rsid w:val="00D80A66"/>
    <w:rsid w:val="00D80B9B"/>
    <w:rsid w:val="00D81236"/>
    <w:rsid w:val="00D81544"/>
    <w:rsid w:val="00D81E44"/>
    <w:rsid w:val="00D820B0"/>
    <w:rsid w:val="00D825AF"/>
    <w:rsid w:val="00D826D9"/>
    <w:rsid w:val="00D8285F"/>
    <w:rsid w:val="00D831DE"/>
    <w:rsid w:val="00D83EBF"/>
    <w:rsid w:val="00D84823"/>
    <w:rsid w:val="00D84D5F"/>
    <w:rsid w:val="00D85544"/>
    <w:rsid w:val="00D85BD6"/>
    <w:rsid w:val="00D8659A"/>
    <w:rsid w:val="00D86D53"/>
    <w:rsid w:val="00D87160"/>
    <w:rsid w:val="00D879DF"/>
    <w:rsid w:val="00D900C3"/>
    <w:rsid w:val="00D908A0"/>
    <w:rsid w:val="00D90FD7"/>
    <w:rsid w:val="00D91221"/>
    <w:rsid w:val="00D9186A"/>
    <w:rsid w:val="00D925B5"/>
    <w:rsid w:val="00D92FDA"/>
    <w:rsid w:val="00D9318E"/>
    <w:rsid w:val="00D93812"/>
    <w:rsid w:val="00D93A2D"/>
    <w:rsid w:val="00D93BCE"/>
    <w:rsid w:val="00D93ED9"/>
    <w:rsid w:val="00D942AD"/>
    <w:rsid w:val="00D94A5B"/>
    <w:rsid w:val="00D94A6E"/>
    <w:rsid w:val="00D94EDE"/>
    <w:rsid w:val="00D965AD"/>
    <w:rsid w:val="00D966CD"/>
    <w:rsid w:val="00D96BDF"/>
    <w:rsid w:val="00D97677"/>
    <w:rsid w:val="00D97A79"/>
    <w:rsid w:val="00D97DDA"/>
    <w:rsid w:val="00D97F2B"/>
    <w:rsid w:val="00DA0201"/>
    <w:rsid w:val="00DA0D30"/>
    <w:rsid w:val="00DA32D2"/>
    <w:rsid w:val="00DA350E"/>
    <w:rsid w:val="00DA44F9"/>
    <w:rsid w:val="00DA5694"/>
    <w:rsid w:val="00DA6678"/>
    <w:rsid w:val="00DA7781"/>
    <w:rsid w:val="00DA7DA4"/>
    <w:rsid w:val="00DB2938"/>
    <w:rsid w:val="00DB37BB"/>
    <w:rsid w:val="00DB43B1"/>
    <w:rsid w:val="00DB43BA"/>
    <w:rsid w:val="00DB4BC2"/>
    <w:rsid w:val="00DB4E1A"/>
    <w:rsid w:val="00DB56AD"/>
    <w:rsid w:val="00DB64D7"/>
    <w:rsid w:val="00DB64E2"/>
    <w:rsid w:val="00DB665E"/>
    <w:rsid w:val="00DB6701"/>
    <w:rsid w:val="00DB671C"/>
    <w:rsid w:val="00DB6C47"/>
    <w:rsid w:val="00DB70BA"/>
    <w:rsid w:val="00DB7354"/>
    <w:rsid w:val="00DB77C5"/>
    <w:rsid w:val="00DB7DD5"/>
    <w:rsid w:val="00DC020C"/>
    <w:rsid w:val="00DC103F"/>
    <w:rsid w:val="00DC11F3"/>
    <w:rsid w:val="00DC14CE"/>
    <w:rsid w:val="00DC26A2"/>
    <w:rsid w:val="00DC26B3"/>
    <w:rsid w:val="00DC301E"/>
    <w:rsid w:val="00DC3267"/>
    <w:rsid w:val="00DC371C"/>
    <w:rsid w:val="00DC40E5"/>
    <w:rsid w:val="00DC475C"/>
    <w:rsid w:val="00DC4C66"/>
    <w:rsid w:val="00DC4DA6"/>
    <w:rsid w:val="00DC51F0"/>
    <w:rsid w:val="00DC5BE2"/>
    <w:rsid w:val="00DC5E6B"/>
    <w:rsid w:val="00DC6616"/>
    <w:rsid w:val="00DD0450"/>
    <w:rsid w:val="00DD09D4"/>
    <w:rsid w:val="00DD0C54"/>
    <w:rsid w:val="00DD0F93"/>
    <w:rsid w:val="00DD10DC"/>
    <w:rsid w:val="00DD11A6"/>
    <w:rsid w:val="00DD1ECB"/>
    <w:rsid w:val="00DD1F25"/>
    <w:rsid w:val="00DD25DB"/>
    <w:rsid w:val="00DD26A8"/>
    <w:rsid w:val="00DD2D3F"/>
    <w:rsid w:val="00DD300B"/>
    <w:rsid w:val="00DD37AF"/>
    <w:rsid w:val="00DD3BDF"/>
    <w:rsid w:val="00DD3C88"/>
    <w:rsid w:val="00DD44EB"/>
    <w:rsid w:val="00DD4ECB"/>
    <w:rsid w:val="00DD51C6"/>
    <w:rsid w:val="00DD538C"/>
    <w:rsid w:val="00DD64C3"/>
    <w:rsid w:val="00DD6996"/>
    <w:rsid w:val="00DD6F2C"/>
    <w:rsid w:val="00DD7902"/>
    <w:rsid w:val="00DE0070"/>
    <w:rsid w:val="00DE0558"/>
    <w:rsid w:val="00DE08FC"/>
    <w:rsid w:val="00DE0CEF"/>
    <w:rsid w:val="00DE0E1F"/>
    <w:rsid w:val="00DE1065"/>
    <w:rsid w:val="00DE18A0"/>
    <w:rsid w:val="00DE2711"/>
    <w:rsid w:val="00DE28CD"/>
    <w:rsid w:val="00DE2B8A"/>
    <w:rsid w:val="00DE2BAA"/>
    <w:rsid w:val="00DE2C27"/>
    <w:rsid w:val="00DE3992"/>
    <w:rsid w:val="00DE3FB9"/>
    <w:rsid w:val="00DE4422"/>
    <w:rsid w:val="00DE4583"/>
    <w:rsid w:val="00DE4C1D"/>
    <w:rsid w:val="00DE4F36"/>
    <w:rsid w:val="00DE584D"/>
    <w:rsid w:val="00DE5ACB"/>
    <w:rsid w:val="00DE67F7"/>
    <w:rsid w:val="00DE78F9"/>
    <w:rsid w:val="00DF0648"/>
    <w:rsid w:val="00DF171D"/>
    <w:rsid w:val="00DF210F"/>
    <w:rsid w:val="00DF2976"/>
    <w:rsid w:val="00DF2B98"/>
    <w:rsid w:val="00DF32CC"/>
    <w:rsid w:val="00DF3E0F"/>
    <w:rsid w:val="00DF420B"/>
    <w:rsid w:val="00DF5142"/>
    <w:rsid w:val="00DF51BA"/>
    <w:rsid w:val="00DF53EE"/>
    <w:rsid w:val="00DF5864"/>
    <w:rsid w:val="00DF5E7F"/>
    <w:rsid w:val="00DF6324"/>
    <w:rsid w:val="00DF649A"/>
    <w:rsid w:val="00DF68D8"/>
    <w:rsid w:val="00DF6D1B"/>
    <w:rsid w:val="00DF710B"/>
    <w:rsid w:val="00DF7242"/>
    <w:rsid w:val="00E0044F"/>
    <w:rsid w:val="00E008EA"/>
    <w:rsid w:val="00E00D0C"/>
    <w:rsid w:val="00E01C39"/>
    <w:rsid w:val="00E02767"/>
    <w:rsid w:val="00E034A0"/>
    <w:rsid w:val="00E0382E"/>
    <w:rsid w:val="00E03B8D"/>
    <w:rsid w:val="00E04868"/>
    <w:rsid w:val="00E04EF4"/>
    <w:rsid w:val="00E05797"/>
    <w:rsid w:val="00E06273"/>
    <w:rsid w:val="00E065BD"/>
    <w:rsid w:val="00E06684"/>
    <w:rsid w:val="00E07041"/>
    <w:rsid w:val="00E0705B"/>
    <w:rsid w:val="00E074FD"/>
    <w:rsid w:val="00E075E9"/>
    <w:rsid w:val="00E07621"/>
    <w:rsid w:val="00E07CA8"/>
    <w:rsid w:val="00E1078C"/>
    <w:rsid w:val="00E11384"/>
    <w:rsid w:val="00E118B7"/>
    <w:rsid w:val="00E12CF5"/>
    <w:rsid w:val="00E132B1"/>
    <w:rsid w:val="00E1373B"/>
    <w:rsid w:val="00E13B36"/>
    <w:rsid w:val="00E13B48"/>
    <w:rsid w:val="00E13C85"/>
    <w:rsid w:val="00E1425A"/>
    <w:rsid w:val="00E142B2"/>
    <w:rsid w:val="00E14539"/>
    <w:rsid w:val="00E14B61"/>
    <w:rsid w:val="00E1502C"/>
    <w:rsid w:val="00E15773"/>
    <w:rsid w:val="00E15FF6"/>
    <w:rsid w:val="00E1685F"/>
    <w:rsid w:val="00E17B16"/>
    <w:rsid w:val="00E207FB"/>
    <w:rsid w:val="00E21850"/>
    <w:rsid w:val="00E22203"/>
    <w:rsid w:val="00E228DD"/>
    <w:rsid w:val="00E228EB"/>
    <w:rsid w:val="00E22EFB"/>
    <w:rsid w:val="00E2320C"/>
    <w:rsid w:val="00E23537"/>
    <w:rsid w:val="00E23675"/>
    <w:rsid w:val="00E239C4"/>
    <w:rsid w:val="00E241C3"/>
    <w:rsid w:val="00E24A8B"/>
    <w:rsid w:val="00E24AF9"/>
    <w:rsid w:val="00E24D9D"/>
    <w:rsid w:val="00E24E4A"/>
    <w:rsid w:val="00E2517D"/>
    <w:rsid w:val="00E25267"/>
    <w:rsid w:val="00E252F2"/>
    <w:rsid w:val="00E25332"/>
    <w:rsid w:val="00E25494"/>
    <w:rsid w:val="00E254D2"/>
    <w:rsid w:val="00E26045"/>
    <w:rsid w:val="00E27440"/>
    <w:rsid w:val="00E276D4"/>
    <w:rsid w:val="00E27775"/>
    <w:rsid w:val="00E27D26"/>
    <w:rsid w:val="00E30DF7"/>
    <w:rsid w:val="00E3108A"/>
    <w:rsid w:val="00E310F0"/>
    <w:rsid w:val="00E3118B"/>
    <w:rsid w:val="00E31408"/>
    <w:rsid w:val="00E314F6"/>
    <w:rsid w:val="00E314FB"/>
    <w:rsid w:val="00E31540"/>
    <w:rsid w:val="00E31AD5"/>
    <w:rsid w:val="00E31D49"/>
    <w:rsid w:val="00E321D9"/>
    <w:rsid w:val="00E326FF"/>
    <w:rsid w:val="00E3275F"/>
    <w:rsid w:val="00E3330E"/>
    <w:rsid w:val="00E3478F"/>
    <w:rsid w:val="00E35C73"/>
    <w:rsid w:val="00E368FC"/>
    <w:rsid w:val="00E3794C"/>
    <w:rsid w:val="00E403CC"/>
    <w:rsid w:val="00E40999"/>
    <w:rsid w:val="00E40A65"/>
    <w:rsid w:val="00E41E7B"/>
    <w:rsid w:val="00E4208B"/>
    <w:rsid w:val="00E430BA"/>
    <w:rsid w:val="00E43264"/>
    <w:rsid w:val="00E432CC"/>
    <w:rsid w:val="00E432DA"/>
    <w:rsid w:val="00E434A1"/>
    <w:rsid w:val="00E437D4"/>
    <w:rsid w:val="00E439A1"/>
    <w:rsid w:val="00E43D31"/>
    <w:rsid w:val="00E44B96"/>
    <w:rsid w:val="00E44D81"/>
    <w:rsid w:val="00E4565F"/>
    <w:rsid w:val="00E45D75"/>
    <w:rsid w:val="00E4682C"/>
    <w:rsid w:val="00E46E50"/>
    <w:rsid w:val="00E47313"/>
    <w:rsid w:val="00E47379"/>
    <w:rsid w:val="00E47503"/>
    <w:rsid w:val="00E47752"/>
    <w:rsid w:val="00E47FE9"/>
    <w:rsid w:val="00E50916"/>
    <w:rsid w:val="00E510F7"/>
    <w:rsid w:val="00E5154E"/>
    <w:rsid w:val="00E516C2"/>
    <w:rsid w:val="00E516F7"/>
    <w:rsid w:val="00E51CBC"/>
    <w:rsid w:val="00E52148"/>
    <w:rsid w:val="00E52E97"/>
    <w:rsid w:val="00E52FE8"/>
    <w:rsid w:val="00E53B78"/>
    <w:rsid w:val="00E53D6D"/>
    <w:rsid w:val="00E53F62"/>
    <w:rsid w:val="00E543B7"/>
    <w:rsid w:val="00E54CA0"/>
    <w:rsid w:val="00E5510C"/>
    <w:rsid w:val="00E55539"/>
    <w:rsid w:val="00E556CA"/>
    <w:rsid w:val="00E558A1"/>
    <w:rsid w:val="00E55B8C"/>
    <w:rsid w:val="00E55CA2"/>
    <w:rsid w:val="00E565F9"/>
    <w:rsid w:val="00E5692C"/>
    <w:rsid w:val="00E56C14"/>
    <w:rsid w:val="00E5732E"/>
    <w:rsid w:val="00E57908"/>
    <w:rsid w:val="00E60766"/>
    <w:rsid w:val="00E6114A"/>
    <w:rsid w:val="00E61D1C"/>
    <w:rsid w:val="00E62162"/>
    <w:rsid w:val="00E63574"/>
    <w:rsid w:val="00E638A2"/>
    <w:rsid w:val="00E63B30"/>
    <w:rsid w:val="00E644D7"/>
    <w:rsid w:val="00E6479A"/>
    <w:rsid w:val="00E64905"/>
    <w:rsid w:val="00E64D32"/>
    <w:rsid w:val="00E6522C"/>
    <w:rsid w:val="00E65DB2"/>
    <w:rsid w:val="00E65EFB"/>
    <w:rsid w:val="00E660D2"/>
    <w:rsid w:val="00E6618F"/>
    <w:rsid w:val="00E6661C"/>
    <w:rsid w:val="00E668B7"/>
    <w:rsid w:val="00E6743D"/>
    <w:rsid w:val="00E674BB"/>
    <w:rsid w:val="00E67D8D"/>
    <w:rsid w:val="00E67E0B"/>
    <w:rsid w:val="00E70B73"/>
    <w:rsid w:val="00E72484"/>
    <w:rsid w:val="00E72C37"/>
    <w:rsid w:val="00E72C5B"/>
    <w:rsid w:val="00E72DB0"/>
    <w:rsid w:val="00E7318D"/>
    <w:rsid w:val="00E7320D"/>
    <w:rsid w:val="00E737D4"/>
    <w:rsid w:val="00E73C04"/>
    <w:rsid w:val="00E740B6"/>
    <w:rsid w:val="00E74CD9"/>
    <w:rsid w:val="00E74EAB"/>
    <w:rsid w:val="00E75527"/>
    <w:rsid w:val="00E75A76"/>
    <w:rsid w:val="00E75FF4"/>
    <w:rsid w:val="00E761A9"/>
    <w:rsid w:val="00E76A1D"/>
    <w:rsid w:val="00E77597"/>
    <w:rsid w:val="00E77C2D"/>
    <w:rsid w:val="00E8074E"/>
    <w:rsid w:val="00E80D8B"/>
    <w:rsid w:val="00E81170"/>
    <w:rsid w:val="00E81933"/>
    <w:rsid w:val="00E819AE"/>
    <w:rsid w:val="00E81C04"/>
    <w:rsid w:val="00E828D4"/>
    <w:rsid w:val="00E82C6C"/>
    <w:rsid w:val="00E8307D"/>
    <w:rsid w:val="00E834D9"/>
    <w:rsid w:val="00E83DC2"/>
    <w:rsid w:val="00E84249"/>
    <w:rsid w:val="00E85366"/>
    <w:rsid w:val="00E86161"/>
    <w:rsid w:val="00E86169"/>
    <w:rsid w:val="00E8628A"/>
    <w:rsid w:val="00E86625"/>
    <w:rsid w:val="00E867AF"/>
    <w:rsid w:val="00E86E51"/>
    <w:rsid w:val="00E8719D"/>
    <w:rsid w:val="00E87547"/>
    <w:rsid w:val="00E875AF"/>
    <w:rsid w:val="00E87DAD"/>
    <w:rsid w:val="00E87F2F"/>
    <w:rsid w:val="00E90A57"/>
    <w:rsid w:val="00E9122A"/>
    <w:rsid w:val="00E914F0"/>
    <w:rsid w:val="00E9177E"/>
    <w:rsid w:val="00E918BC"/>
    <w:rsid w:val="00E91B25"/>
    <w:rsid w:val="00E91B50"/>
    <w:rsid w:val="00E91C4E"/>
    <w:rsid w:val="00E91D06"/>
    <w:rsid w:val="00E93496"/>
    <w:rsid w:val="00E93521"/>
    <w:rsid w:val="00E93C2A"/>
    <w:rsid w:val="00E93DD8"/>
    <w:rsid w:val="00E942CE"/>
    <w:rsid w:val="00E94313"/>
    <w:rsid w:val="00E94A0B"/>
    <w:rsid w:val="00E94C2D"/>
    <w:rsid w:val="00E95DDB"/>
    <w:rsid w:val="00E95DFE"/>
    <w:rsid w:val="00E9684E"/>
    <w:rsid w:val="00E96C56"/>
    <w:rsid w:val="00E96D8E"/>
    <w:rsid w:val="00E973D9"/>
    <w:rsid w:val="00E97DDA"/>
    <w:rsid w:val="00EA0065"/>
    <w:rsid w:val="00EA0563"/>
    <w:rsid w:val="00EA099F"/>
    <w:rsid w:val="00EA0A50"/>
    <w:rsid w:val="00EA0C0A"/>
    <w:rsid w:val="00EA1A01"/>
    <w:rsid w:val="00EA1EAE"/>
    <w:rsid w:val="00EA201D"/>
    <w:rsid w:val="00EA238F"/>
    <w:rsid w:val="00EA23A8"/>
    <w:rsid w:val="00EA261B"/>
    <w:rsid w:val="00EA32EB"/>
    <w:rsid w:val="00EA34BA"/>
    <w:rsid w:val="00EA3A38"/>
    <w:rsid w:val="00EA402B"/>
    <w:rsid w:val="00EA4EB5"/>
    <w:rsid w:val="00EA53C4"/>
    <w:rsid w:val="00EA53CE"/>
    <w:rsid w:val="00EA664C"/>
    <w:rsid w:val="00EA72DA"/>
    <w:rsid w:val="00EA7BFE"/>
    <w:rsid w:val="00EB02F2"/>
    <w:rsid w:val="00EB13B2"/>
    <w:rsid w:val="00EB1594"/>
    <w:rsid w:val="00EB15ED"/>
    <w:rsid w:val="00EB2064"/>
    <w:rsid w:val="00EB2242"/>
    <w:rsid w:val="00EB2D18"/>
    <w:rsid w:val="00EB2FF8"/>
    <w:rsid w:val="00EB3F41"/>
    <w:rsid w:val="00EB44AC"/>
    <w:rsid w:val="00EB4AD4"/>
    <w:rsid w:val="00EB56AF"/>
    <w:rsid w:val="00EB56BD"/>
    <w:rsid w:val="00EB57B5"/>
    <w:rsid w:val="00EB5816"/>
    <w:rsid w:val="00EB66F5"/>
    <w:rsid w:val="00EB6D79"/>
    <w:rsid w:val="00EB6DE4"/>
    <w:rsid w:val="00EB7CDD"/>
    <w:rsid w:val="00EB7D5E"/>
    <w:rsid w:val="00EC097D"/>
    <w:rsid w:val="00EC0EE9"/>
    <w:rsid w:val="00EC1384"/>
    <w:rsid w:val="00EC13BC"/>
    <w:rsid w:val="00EC1866"/>
    <w:rsid w:val="00EC18DC"/>
    <w:rsid w:val="00EC1A59"/>
    <w:rsid w:val="00EC1BFD"/>
    <w:rsid w:val="00EC1EE6"/>
    <w:rsid w:val="00EC1FE7"/>
    <w:rsid w:val="00EC1FED"/>
    <w:rsid w:val="00EC2B7B"/>
    <w:rsid w:val="00EC38FA"/>
    <w:rsid w:val="00EC3CDE"/>
    <w:rsid w:val="00EC3DA9"/>
    <w:rsid w:val="00EC4888"/>
    <w:rsid w:val="00EC54CC"/>
    <w:rsid w:val="00EC597B"/>
    <w:rsid w:val="00EC5DF0"/>
    <w:rsid w:val="00EC5E25"/>
    <w:rsid w:val="00EC5E86"/>
    <w:rsid w:val="00EC601F"/>
    <w:rsid w:val="00EC6C9A"/>
    <w:rsid w:val="00EC6F48"/>
    <w:rsid w:val="00EC7629"/>
    <w:rsid w:val="00ED0205"/>
    <w:rsid w:val="00ED05EE"/>
    <w:rsid w:val="00ED0D0C"/>
    <w:rsid w:val="00ED0D5A"/>
    <w:rsid w:val="00ED10E5"/>
    <w:rsid w:val="00ED1528"/>
    <w:rsid w:val="00ED152F"/>
    <w:rsid w:val="00ED29BB"/>
    <w:rsid w:val="00ED3BE7"/>
    <w:rsid w:val="00ED40CC"/>
    <w:rsid w:val="00ED412E"/>
    <w:rsid w:val="00ED42D1"/>
    <w:rsid w:val="00ED48CE"/>
    <w:rsid w:val="00ED4B59"/>
    <w:rsid w:val="00ED60E1"/>
    <w:rsid w:val="00ED611A"/>
    <w:rsid w:val="00ED62B3"/>
    <w:rsid w:val="00ED63BF"/>
    <w:rsid w:val="00ED7CA8"/>
    <w:rsid w:val="00ED7D28"/>
    <w:rsid w:val="00ED7D7C"/>
    <w:rsid w:val="00ED7E2A"/>
    <w:rsid w:val="00ED7FF8"/>
    <w:rsid w:val="00EE0803"/>
    <w:rsid w:val="00EE09D5"/>
    <w:rsid w:val="00EE0BFD"/>
    <w:rsid w:val="00EE0D1C"/>
    <w:rsid w:val="00EE0E3B"/>
    <w:rsid w:val="00EE1564"/>
    <w:rsid w:val="00EE24E2"/>
    <w:rsid w:val="00EE27A0"/>
    <w:rsid w:val="00EE283D"/>
    <w:rsid w:val="00EE2C62"/>
    <w:rsid w:val="00EE2E47"/>
    <w:rsid w:val="00EE3C0C"/>
    <w:rsid w:val="00EE4142"/>
    <w:rsid w:val="00EE4147"/>
    <w:rsid w:val="00EE4318"/>
    <w:rsid w:val="00EE4616"/>
    <w:rsid w:val="00EE49FC"/>
    <w:rsid w:val="00EE5959"/>
    <w:rsid w:val="00EE5C8B"/>
    <w:rsid w:val="00EE5CFF"/>
    <w:rsid w:val="00EE5D37"/>
    <w:rsid w:val="00EE60E8"/>
    <w:rsid w:val="00EE63AC"/>
    <w:rsid w:val="00EE63CF"/>
    <w:rsid w:val="00EE6512"/>
    <w:rsid w:val="00EE6BFF"/>
    <w:rsid w:val="00EE7036"/>
    <w:rsid w:val="00EE76D5"/>
    <w:rsid w:val="00EE7911"/>
    <w:rsid w:val="00EE7CBB"/>
    <w:rsid w:val="00EF088A"/>
    <w:rsid w:val="00EF0951"/>
    <w:rsid w:val="00EF0DD5"/>
    <w:rsid w:val="00EF160C"/>
    <w:rsid w:val="00EF19BB"/>
    <w:rsid w:val="00EF1C4F"/>
    <w:rsid w:val="00EF1C76"/>
    <w:rsid w:val="00EF2201"/>
    <w:rsid w:val="00EF3A26"/>
    <w:rsid w:val="00EF3A62"/>
    <w:rsid w:val="00EF3B5E"/>
    <w:rsid w:val="00EF3CBB"/>
    <w:rsid w:val="00EF4463"/>
    <w:rsid w:val="00EF4F7C"/>
    <w:rsid w:val="00EF52E5"/>
    <w:rsid w:val="00EF531A"/>
    <w:rsid w:val="00EF5E04"/>
    <w:rsid w:val="00EF5E42"/>
    <w:rsid w:val="00EF613D"/>
    <w:rsid w:val="00EF6263"/>
    <w:rsid w:val="00EF639C"/>
    <w:rsid w:val="00EF6FDF"/>
    <w:rsid w:val="00EF72DE"/>
    <w:rsid w:val="00EF789A"/>
    <w:rsid w:val="00F0095E"/>
    <w:rsid w:val="00F00C31"/>
    <w:rsid w:val="00F010B3"/>
    <w:rsid w:val="00F01249"/>
    <w:rsid w:val="00F012DB"/>
    <w:rsid w:val="00F01467"/>
    <w:rsid w:val="00F0190E"/>
    <w:rsid w:val="00F01BF6"/>
    <w:rsid w:val="00F023E2"/>
    <w:rsid w:val="00F0246E"/>
    <w:rsid w:val="00F02862"/>
    <w:rsid w:val="00F030AF"/>
    <w:rsid w:val="00F032C8"/>
    <w:rsid w:val="00F05249"/>
    <w:rsid w:val="00F0567A"/>
    <w:rsid w:val="00F056DF"/>
    <w:rsid w:val="00F06124"/>
    <w:rsid w:val="00F06477"/>
    <w:rsid w:val="00F06AB6"/>
    <w:rsid w:val="00F06B6B"/>
    <w:rsid w:val="00F06CC7"/>
    <w:rsid w:val="00F077AD"/>
    <w:rsid w:val="00F100A1"/>
    <w:rsid w:val="00F10300"/>
    <w:rsid w:val="00F10B87"/>
    <w:rsid w:val="00F11408"/>
    <w:rsid w:val="00F12932"/>
    <w:rsid w:val="00F12D4E"/>
    <w:rsid w:val="00F135D2"/>
    <w:rsid w:val="00F13728"/>
    <w:rsid w:val="00F13ABB"/>
    <w:rsid w:val="00F143F4"/>
    <w:rsid w:val="00F158AA"/>
    <w:rsid w:val="00F16423"/>
    <w:rsid w:val="00F167DC"/>
    <w:rsid w:val="00F16851"/>
    <w:rsid w:val="00F169B8"/>
    <w:rsid w:val="00F17027"/>
    <w:rsid w:val="00F17472"/>
    <w:rsid w:val="00F20677"/>
    <w:rsid w:val="00F2083D"/>
    <w:rsid w:val="00F20E38"/>
    <w:rsid w:val="00F21124"/>
    <w:rsid w:val="00F2118E"/>
    <w:rsid w:val="00F21387"/>
    <w:rsid w:val="00F2171F"/>
    <w:rsid w:val="00F219BF"/>
    <w:rsid w:val="00F22CCB"/>
    <w:rsid w:val="00F22DA9"/>
    <w:rsid w:val="00F23A92"/>
    <w:rsid w:val="00F2404D"/>
    <w:rsid w:val="00F244D2"/>
    <w:rsid w:val="00F244E5"/>
    <w:rsid w:val="00F2494C"/>
    <w:rsid w:val="00F24E75"/>
    <w:rsid w:val="00F2509E"/>
    <w:rsid w:val="00F25681"/>
    <w:rsid w:val="00F25E45"/>
    <w:rsid w:val="00F265E8"/>
    <w:rsid w:val="00F26B8E"/>
    <w:rsid w:val="00F270E6"/>
    <w:rsid w:val="00F27DF3"/>
    <w:rsid w:val="00F30189"/>
    <w:rsid w:val="00F314D3"/>
    <w:rsid w:val="00F31867"/>
    <w:rsid w:val="00F31946"/>
    <w:rsid w:val="00F32184"/>
    <w:rsid w:val="00F326C9"/>
    <w:rsid w:val="00F332FE"/>
    <w:rsid w:val="00F33945"/>
    <w:rsid w:val="00F33E25"/>
    <w:rsid w:val="00F34BA1"/>
    <w:rsid w:val="00F351D9"/>
    <w:rsid w:val="00F35A77"/>
    <w:rsid w:val="00F35EB8"/>
    <w:rsid w:val="00F370F2"/>
    <w:rsid w:val="00F37271"/>
    <w:rsid w:val="00F3771A"/>
    <w:rsid w:val="00F378E9"/>
    <w:rsid w:val="00F37E59"/>
    <w:rsid w:val="00F407D6"/>
    <w:rsid w:val="00F4098D"/>
    <w:rsid w:val="00F409F2"/>
    <w:rsid w:val="00F41760"/>
    <w:rsid w:val="00F423BA"/>
    <w:rsid w:val="00F42D58"/>
    <w:rsid w:val="00F42EF6"/>
    <w:rsid w:val="00F43BB9"/>
    <w:rsid w:val="00F43C61"/>
    <w:rsid w:val="00F442AD"/>
    <w:rsid w:val="00F44BEF"/>
    <w:rsid w:val="00F45643"/>
    <w:rsid w:val="00F45888"/>
    <w:rsid w:val="00F45D87"/>
    <w:rsid w:val="00F46DD3"/>
    <w:rsid w:val="00F46EF3"/>
    <w:rsid w:val="00F47103"/>
    <w:rsid w:val="00F50E45"/>
    <w:rsid w:val="00F50EB4"/>
    <w:rsid w:val="00F51116"/>
    <w:rsid w:val="00F51554"/>
    <w:rsid w:val="00F517ED"/>
    <w:rsid w:val="00F518E8"/>
    <w:rsid w:val="00F51AD1"/>
    <w:rsid w:val="00F52653"/>
    <w:rsid w:val="00F52893"/>
    <w:rsid w:val="00F52F72"/>
    <w:rsid w:val="00F52FA1"/>
    <w:rsid w:val="00F539F2"/>
    <w:rsid w:val="00F54076"/>
    <w:rsid w:val="00F5487D"/>
    <w:rsid w:val="00F54903"/>
    <w:rsid w:val="00F5543D"/>
    <w:rsid w:val="00F55B59"/>
    <w:rsid w:val="00F55B84"/>
    <w:rsid w:val="00F5635B"/>
    <w:rsid w:val="00F5658A"/>
    <w:rsid w:val="00F57BDE"/>
    <w:rsid w:val="00F602A6"/>
    <w:rsid w:val="00F61119"/>
    <w:rsid w:val="00F611B7"/>
    <w:rsid w:val="00F624C6"/>
    <w:rsid w:val="00F625AB"/>
    <w:rsid w:val="00F6282F"/>
    <w:rsid w:val="00F630B9"/>
    <w:rsid w:val="00F630C9"/>
    <w:rsid w:val="00F63796"/>
    <w:rsid w:val="00F63B44"/>
    <w:rsid w:val="00F63BB7"/>
    <w:rsid w:val="00F64333"/>
    <w:rsid w:val="00F64F0C"/>
    <w:rsid w:val="00F65E08"/>
    <w:rsid w:val="00F669D5"/>
    <w:rsid w:val="00F66FE7"/>
    <w:rsid w:val="00F67E21"/>
    <w:rsid w:val="00F7066A"/>
    <w:rsid w:val="00F70923"/>
    <w:rsid w:val="00F70C75"/>
    <w:rsid w:val="00F718EC"/>
    <w:rsid w:val="00F71D0B"/>
    <w:rsid w:val="00F720FA"/>
    <w:rsid w:val="00F72814"/>
    <w:rsid w:val="00F72D47"/>
    <w:rsid w:val="00F72E27"/>
    <w:rsid w:val="00F731C7"/>
    <w:rsid w:val="00F739C8"/>
    <w:rsid w:val="00F74524"/>
    <w:rsid w:val="00F74975"/>
    <w:rsid w:val="00F7544F"/>
    <w:rsid w:val="00F756C3"/>
    <w:rsid w:val="00F7582E"/>
    <w:rsid w:val="00F75974"/>
    <w:rsid w:val="00F75CD5"/>
    <w:rsid w:val="00F761C9"/>
    <w:rsid w:val="00F7664B"/>
    <w:rsid w:val="00F7666F"/>
    <w:rsid w:val="00F76AC2"/>
    <w:rsid w:val="00F76B30"/>
    <w:rsid w:val="00F770D9"/>
    <w:rsid w:val="00F77119"/>
    <w:rsid w:val="00F77152"/>
    <w:rsid w:val="00F77328"/>
    <w:rsid w:val="00F77750"/>
    <w:rsid w:val="00F77DA2"/>
    <w:rsid w:val="00F80191"/>
    <w:rsid w:val="00F80D11"/>
    <w:rsid w:val="00F8100A"/>
    <w:rsid w:val="00F8123B"/>
    <w:rsid w:val="00F8175F"/>
    <w:rsid w:val="00F8223C"/>
    <w:rsid w:val="00F8254D"/>
    <w:rsid w:val="00F82BCA"/>
    <w:rsid w:val="00F82E1C"/>
    <w:rsid w:val="00F82F91"/>
    <w:rsid w:val="00F84008"/>
    <w:rsid w:val="00F8418A"/>
    <w:rsid w:val="00F844D4"/>
    <w:rsid w:val="00F84910"/>
    <w:rsid w:val="00F863A5"/>
    <w:rsid w:val="00F869D5"/>
    <w:rsid w:val="00F86A8B"/>
    <w:rsid w:val="00F87340"/>
    <w:rsid w:val="00F87BD6"/>
    <w:rsid w:val="00F916F0"/>
    <w:rsid w:val="00F922BC"/>
    <w:rsid w:val="00F929FC"/>
    <w:rsid w:val="00F93500"/>
    <w:rsid w:val="00F937CF"/>
    <w:rsid w:val="00F93A2C"/>
    <w:rsid w:val="00F93E19"/>
    <w:rsid w:val="00F93E58"/>
    <w:rsid w:val="00F945FA"/>
    <w:rsid w:val="00F94DE8"/>
    <w:rsid w:val="00F94FAB"/>
    <w:rsid w:val="00F950D7"/>
    <w:rsid w:val="00F95B36"/>
    <w:rsid w:val="00F961D4"/>
    <w:rsid w:val="00F964EC"/>
    <w:rsid w:val="00F9651C"/>
    <w:rsid w:val="00F96A55"/>
    <w:rsid w:val="00F96E3D"/>
    <w:rsid w:val="00F97E82"/>
    <w:rsid w:val="00F97EED"/>
    <w:rsid w:val="00FA0118"/>
    <w:rsid w:val="00FA0B1F"/>
    <w:rsid w:val="00FA1183"/>
    <w:rsid w:val="00FA149D"/>
    <w:rsid w:val="00FA18D7"/>
    <w:rsid w:val="00FA1F2E"/>
    <w:rsid w:val="00FA315C"/>
    <w:rsid w:val="00FA3257"/>
    <w:rsid w:val="00FA348C"/>
    <w:rsid w:val="00FA39DA"/>
    <w:rsid w:val="00FA4EF0"/>
    <w:rsid w:val="00FA5A84"/>
    <w:rsid w:val="00FA5D66"/>
    <w:rsid w:val="00FA5E4D"/>
    <w:rsid w:val="00FA68C8"/>
    <w:rsid w:val="00FA6EE5"/>
    <w:rsid w:val="00FA7190"/>
    <w:rsid w:val="00FA7BD7"/>
    <w:rsid w:val="00FB0008"/>
    <w:rsid w:val="00FB0480"/>
    <w:rsid w:val="00FB05DB"/>
    <w:rsid w:val="00FB27E7"/>
    <w:rsid w:val="00FB35E9"/>
    <w:rsid w:val="00FB37A2"/>
    <w:rsid w:val="00FB3AEE"/>
    <w:rsid w:val="00FB47B2"/>
    <w:rsid w:val="00FB52E1"/>
    <w:rsid w:val="00FB5371"/>
    <w:rsid w:val="00FB5ABF"/>
    <w:rsid w:val="00FB6AF7"/>
    <w:rsid w:val="00FB6D6C"/>
    <w:rsid w:val="00FB7688"/>
    <w:rsid w:val="00FC0D0A"/>
    <w:rsid w:val="00FC1512"/>
    <w:rsid w:val="00FC1674"/>
    <w:rsid w:val="00FC1685"/>
    <w:rsid w:val="00FC19CB"/>
    <w:rsid w:val="00FC26A9"/>
    <w:rsid w:val="00FC2B22"/>
    <w:rsid w:val="00FC3846"/>
    <w:rsid w:val="00FC39C9"/>
    <w:rsid w:val="00FC3A89"/>
    <w:rsid w:val="00FC3AAB"/>
    <w:rsid w:val="00FC40BD"/>
    <w:rsid w:val="00FC4734"/>
    <w:rsid w:val="00FC47E3"/>
    <w:rsid w:val="00FC4966"/>
    <w:rsid w:val="00FC4D2B"/>
    <w:rsid w:val="00FC5026"/>
    <w:rsid w:val="00FC5963"/>
    <w:rsid w:val="00FC5A63"/>
    <w:rsid w:val="00FC6200"/>
    <w:rsid w:val="00FC637E"/>
    <w:rsid w:val="00FC7077"/>
    <w:rsid w:val="00FC7606"/>
    <w:rsid w:val="00FD004A"/>
    <w:rsid w:val="00FD08CE"/>
    <w:rsid w:val="00FD0B1B"/>
    <w:rsid w:val="00FD1495"/>
    <w:rsid w:val="00FD256A"/>
    <w:rsid w:val="00FD2B26"/>
    <w:rsid w:val="00FD37D8"/>
    <w:rsid w:val="00FD39DB"/>
    <w:rsid w:val="00FD3F53"/>
    <w:rsid w:val="00FD4772"/>
    <w:rsid w:val="00FD4EBA"/>
    <w:rsid w:val="00FD50D6"/>
    <w:rsid w:val="00FD5395"/>
    <w:rsid w:val="00FD54C4"/>
    <w:rsid w:val="00FD55C9"/>
    <w:rsid w:val="00FD5BFF"/>
    <w:rsid w:val="00FD5D3D"/>
    <w:rsid w:val="00FD5FE1"/>
    <w:rsid w:val="00FD6465"/>
    <w:rsid w:val="00FD666F"/>
    <w:rsid w:val="00FD71CF"/>
    <w:rsid w:val="00FE0063"/>
    <w:rsid w:val="00FE08F0"/>
    <w:rsid w:val="00FE0AE9"/>
    <w:rsid w:val="00FE12FA"/>
    <w:rsid w:val="00FE13FF"/>
    <w:rsid w:val="00FE14C8"/>
    <w:rsid w:val="00FE196C"/>
    <w:rsid w:val="00FE25BD"/>
    <w:rsid w:val="00FE284B"/>
    <w:rsid w:val="00FE2F43"/>
    <w:rsid w:val="00FE3C9C"/>
    <w:rsid w:val="00FE431B"/>
    <w:rsid w:val="00FE4332"/>
    <w:rsid w:val="00FE4524"/>
    <w:rsid w:val="00FE49CD"/>
    <w:rsid w:val="00FE4C78"/>
    <w:rsid w:val="00FE5245"/>
    <w:rsid w:val="00FE5951"/>
    <w:rsid w:val="00FE5AC6"/>
    <w:rsid w:val="00FE629D"/>
    <w:rsid w:val="00FE662A"/>
    <w:rsid w:val="00FE6875"/>
    <w:rsid w:val="00FE6A65"/>
    <w:rsid w:val="00FE6B88"/>
    <w:rsid w:val="00FE6F5F"/>
    <w:rsid w:val="00FE73E4"/>
    <w:rsid w:val="00FE7D2C"/>
    <w:rsid w:val="00FE7F45"/>
    <w:rsid w:val="00FE7FDC"/>
    <w:rsid w:val="00FF06FA"/>
    <w:rsid w:val="00FF090F"/>
    <w:rsid w:val="00FF0D06"/>
    <w:rsid w:val="00FF20F9"/>
    <w:rsid w:val="00FF2207"/>
    <w:rsid w:val="00FF25A5"/>
    <w:rsid w:val="00FF2CE9"/>
    <w:rsid w:val="00FF2F95"/>
    <w:rsid w:val="00FF322C"/>
    <w:rsid w:val="00FF3F69"/>
    <w:rsid w:val="00FF4BCA"/>
    <w:rsid w:val="00FF52AF"/>
    <w:rsid w:val="00FF52F3"/>
    <w:rsid w:val="00FF5517"/>
    <w:rsid w:val="00FF579E"/>
    <w:rsid w:val="00FF6578"/>
    <w:rsid w:val="00FF65B8"/>
    <w:rsid w:val="00FF752F"/>
    <w:rsid w:val="00FF7DA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15A12"/>
  <w15:chartTrackingRefBased/>
  <w15:docId w15:val="{08F5AE03-0876-44D7-B8F1-E0F7D3717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he-IL"/>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uiPriority="21" w:qFormat="1"/>
    <w:lsdException w:name="Subtle Reference" w:semiHidden="1" w:uiPriority="31" w:unhideWhenUsed="1" w:qFormat="1"/>
    <w:lsdException w:name="Intense Reference" w:uiPriority="32"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6B35"/>
    <w:pPr>
      <w:jc w:val="both"/>
    </w:pPr>
    <w:rPr>
      <w:rFonts w:asciiTheme="majorBidi" w:hAnsiTheme="majorBidi" w:cstheme="majorBidi"/>
    </w:rPr>
  </w:style>
  <w:style w:type="paragraph" w:styleId="Heading1">
    <w:name w:val="heading 1"/>
    <w:aliases w:val="תאריך"/>
    <w:basedOn w:val="Normal"/>
    <w:next w:val="Normal"/>
    <w:link w:val="Heading1Char"/>
    <w:uiPriority w:val="4"/>
    <w:qFormat/>
    <w:rsid w:val="00ED10E5"/>
    <w:pPr>
      <w:keepNext/>
      <w:keepLines/>
      <w:ind w:firstLine="0"/>
      <w:jc w:val="center"/>
      <w:outlineLvl w:val="0"/>
    </w:pPr>
    <w:rPr>
      <w:rFonts w:asciiTheme="majorHAnsi" w:eastAsiaTheme="majorEastAsia" w:hAnsiTheme="majorHAnsi"/>
      <w:b/>
      <w:bCs/>
    </w:rPr>
  </w:style>
  <w:style w:type="paragraph" w:styleId="Heading2">
    <w:name w:val="heading 2"/>
    <w:next w:val="Normal"/>
    <w:link w:val="Heading2Char"/>
    <w:uiPriority w:val="4"/>
    <w:unhideWhenUsed/>
    <w:qFormat/>
    <w:rsid w:val="00023B72"/>
    <w:pPr>
      <w:keepNext/>
      <w:keepLines/>
      <w:spacing w:before="240"/>
      <w:ind w:firstLine="0"/>
      <w:jc w:val="center"/>
      <w:outlineLvl w:val="1"/>
    </w:pPr>
    <w:rPr>
      <w:rFonts w:ascii="Times New Roman" w:eastAsia="SimHei" w:hAnsi="Times New Roman" w:cs="Times New Roman"/>
      <w:b/>
      <w:bCs/>
      <w:lang w:eastAsia="ja-JP" w:bidi="ar-SA"/>
    </w:rPr>
  </w:style>
  <w:style w:type="paragraph" w:styleId="Heading3">
    <w:name w:val="heading 3"/>
    <w:basedOn w:val="NoSpacing"/>
    <w:next w:val="Normal"/>
    <w:link w:val="Heading3Char"/>
    <w:uiPriority w:val="4"/>
    <w:unhideWhenUsed/>
    <w:qFormat/>
    <w:rsid w:val="006D277D"/>
    <w:pPr>
      <w:bidi w:val="0"/>
      <w:spacing w:before="240"/>
      <w:outlineLvl w:val="2"/>
    </w:pPr>
    <w:rPr>
      <w:rFonts w:ascii="Times New Roman" w:eastAsia="SimSun" w:hAnsi="Times New Roman" w:cs="Times New Roman"/>
      <w:b/>
      <w:bCs/>
      <w:kern w:val="24"/>
      <w:lang w:eastAsia="ja-JP" w:bidi="ar-SA"/>
    </w:rPr>
  </w:style>
  <w:style w:type="paragraph" w:styleId="Heading4">
    <w:name w:val="heading 4"/>
    <w:basedOn w:val="Normal"/>
    <w:next w:val="Normal"/>
    <w:link w:val="Heading4Char"/>
    <w:uiPriority w:val="4"/>
    <w:unhideWhenUsed/>
    <w:qFormat/>
    <w:rsid w:val="00C0305E"/>
    <w:pPr>
      <w:keepNext/>
      <w:keepLines/>
      <w:ind w:firstLine="340"/>
      <w:outlineLvl w:val="3"/>
    </w:pPr>
    <w:rPr>
      <w:rFonts w:eastAsiaTheme="majorEastAsia"/>
      <w:i/>
      <w:iCs/>
    </w:rPr>
  </w:style>
  <w:style w:type="paragraph" w:styleId="Heading5">
    <w:name w:val="heading 5"/>
    <w:basedOn w:val="Normal"/>
    <w:next w:val="Normal"/>
    <w:link w:val="Heading5Char"/>
    <w:uiPriority w:val="4"/>
    <w:unhideWhenUsed/>
    <w:qFormat/>
    <w:rsid w:val="00ED10E5"/>
    <w:pPr>
      <w:keepNext/>
      <w:keepLines/>
      <w:outlineLvl w:val="4"/>
    </w:pPr>
    <w:rPr>
      <w:rFonts w:asciiTheme="majorHAnsi" w:eastAsiaTheme="majorEastAsia" w:hAnsiTheme="majorHAnsi"/>
      <w:i/>
      <w:iCs/>
    </w:rPr>
  </w:style>
  <w:style w:type="paragraph" w:styleId="Heading6">
    <w:name w:val="heading 6"/>
    <w:basedOn w:val="Normal"/>
    <w:next w:val="Normal"/>
    <w:link w:val="Heading6Char"/>
    <w:uiPriority w:val="9"/>
    <w:semiHidden/>
    <w:qFormat/>
    <w:rsid w:val="00ED10E5"/>
    <w:pPr>
      <w:keepNext/>
      <w:keepLines/>
      <w:spacing w:before="40"/>
      <w:ind w:firstLine="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qFormat/>
    <w:rsid w:val="00ED10E5"/>
    <w:pPr>
      <w:keepNext/>
      <w:keepLines/>
      <w:spacing w:before="40"/>
      <w:ind w:firstLine="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qFormat/>
    <w:rsid w:val="00ED10E5"/>
    <w:pPr>
      <w:keepNext/>
      <w:keepLines/>
      <w:spacing w:before="40"/>
      <w:ind w:firstLine="0"/>
      <w:outlineLvl w:val="7"/>
    </w:pPr>
    <w:rPr>
      <w:rFonts w:asciiTheme="majorHAnsi" w:eastAsiaTheme="majorEastAsia" w:hAnsiTheme="majorHAnsi"/>
      <w:color w:val="272727" w:themeColor="text1" w:themeTint="D8"/>
      <w:sz w:val="22"/>
      <w:szCs w:val="21"/>
    </w:rPr>
  </w:style>
  <w:style w:type="paragraph" w:styleId="Heading9">
    <w:name w:val="heading 9"/>
    <w:basedOn w:val="Normal"/>
    <w:next w:val="Normal"/>
    <w:link w:val="Heading9Char"/>
    <w:uiPriority w:val="9"/>
    <w:semiHidden/>
    <w:qFormat/>
    <w:rsid w:val="00ED10E5"/>
    <w:pPr>
      <w:keepNext/>
      <w:keepLines/>
      <w:spacing w:before="40"/>
      <w:ind w:firstLine="0"/>
      <w:outlineLvl w:val="8"/>
    </w:pPr>
    <w:rPr>
      <w:rFonts w:asciiTheme="majorHAnsi" w:eastAsiaTheme="majorEastAsia" w:hAnsiTheme="majorHAns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תאריך Char"/>
    <w:basedOn w:val="DefaultParagraphFont"/>
    <w:link w:val="Heading1"/>
    <w:uiPriority w:val="4"/>
    <w:rsid w:val="00ED10E5"/>
    <w:rPr>
      <w:rFonts w:asciiTheme="majorHAnsi" w:eastAsiaTheme="majorEastAsia" w:hAnsiTheme="majorHAnsi" w:cstheme="majorBidi"/>
      <w:b/>
      <w:bCs/>
      <w:kern w:val="24"/>
    </w:rPr>
  </w:style>
  <w:style w:type="paragraph" w:styleId="NoSpacing">
    <w:name w:val="No Spacing"/>
    <w:aliases w:val="No Indent"/>
    <w:link w:val="NoSpacingChar"/>
    <w:uiPriority w:val="1"/>
    <w:qFormat/>
    <w:rsid w:val="00ED10E5"/>
    <w:pPr>
      <w:bidi/>
      <w:ind w:firstLine="0"/>
    </w:pPr>
  </w:style>
  <w:style w:type="character" w:customStyle="1" w:styleId="NoSpacingChar">
    <w:name w:val="No Spacing Char"/>
    <w:aliases w:val="No Indent Char"/>
    <w:basedOn w:val="DefaultParagraphFont"/>
    <w:link w:val="NoSpacing"/>
    <w:uiPriority w:val="1"/>
    <w:rsid w:val="00ED10E5"/>
  </w:style>
  <w:style w:type="character" w:customStyle="1" w:styleId="Heading2Char">
    <w:name w:val="Heading 2 Char"/>
    <w:basedOn w:val="DefaultParagraphFont"/>
    <w:link w:val="Heading2"/>
    <w:uiPriority w:val="4"/>
    <w:rsid w:val="00023B72"/>
    <w:rPr>
      <w:rFonts w:ascii="Times New Roman" w:eastAsia="SimHei" w:hAnsi="Times New Roman" w:cs="Times New Roman"/>
      <w:b/>
      <w:bCs/>
      <w:lang w:eastAsia="ja-JP" w:bidi="ar-SA"/>
    </w:rPr>
  </w:style>
  <w:style w:type="character" w:customStyle="1" w:styleId="Heading3Char">
    <w:name w:val="Heading 3 Char"/>
    <w:basedOn w:val="DefaultParagraphFont"/>
    <w:link w:val="Heading3"/>
    <w:uiPriority w:val="4"/>
    <w:rsid w:val="006D277D"/>
    <w:rPr>
      <w:rFonts w:ascii="Times New Roman" w:eastAsia="SimSun" w:hAnsi="Times New Roman" w:cs="Times New Roman"/>
      <w:b/>
      <w:bCs/>
      <w:kern w:val="24"/>
      <w:lang w:eastAsia="ja-JP" w:bidi="ar-SA"/>
    </w:rPr>
  </w:style>
  <w:style w:type="character" w:customStyle="1" w:styleId="Heading4Char">
    <w:name w:val="Heading 4 Char"/>
    <w:basedOn w:val="DefaultParagraphFont"/>
    <w:link w:val="Heading4"/>
    <w:uiPriority w:val="4"/>
    <w:rsid w:val="00C0305E"/>
    <w:rPr>
      <w:rFonts w:asciiTheme="majorBidi" w:eastAsiaTheme="majorEastAsia" w:hAnsiTheme="majorBidi" w:cstheme="majorBidi"/>
      <w:i/>
      <w:iCs/>
    </w:rPr>
  </w:style>
  <w:style w:type="character" w:customStyle="1" w:styleId="Heading5Char">
    <w:name w:val="Heading 5 Char"/>
    <w:basedOn w:val="DefaultParagraphFont"/>
    <w:link w:val="Heading5"/>
    <w:uiPriority w:val="4"/>
    <w:rsid w:val="00ED10E5"/>
    <w:rPr>
      <w:rFonts w:asciiTheme="majorHAnsi" w:eastAsiaTheme="majorEastAsia" w:hAnsiTheme="majorHAnsi" w:cstheme="majorBidi"/>
      <w:i/>
      <w:iCs/>
      <w:kern w:val="24"/>
    </w:rPr>
  </w:style>
  <w:style w:type="character" w:customStyle="1" w:styleId="Heading6Char">
    <w:name w:val="Heading 6 Char"/>
    <w:basedOn w:val="DefaultParagraphFont"/>
    <w:link w:val="Heading6"/>
    <w:uiPriority w:val="9"/>
    <w:semiHidden/>
    <w:rsid w:val="00ED10E5"/>
    <w:rPr>
      <w:rFonts w:asciiTheme="majorHAnsi" w:eastAsiaTheme="majorEastAsia" w:hAnsiTheme="majorHAnsi" w:cstheme="majorBidi"/>
      <w:color w:val="1F3763" w:themeColor="accent1" w:themeShade="7F"/>
      <w:kern w:val="24"/>
    </w:rPr>
  </w:style>
  <w:style w:type="character" w:customStyle="1" w:styleId="Heading7Char">
    <w:name w:val="Heading 7 Char"/>
    <w:basedOn w:val="DefaultParagraphFont"/>
    <w:link w:val="Heading7"/>
    <w:uiPriority w:val="9"/>
    <w:semiHidden/>
    <w:rsid w:val="00ED10E5"/>
    <w:rPr>
      <w:rFonts w:asciiTheme="majorHAnsi" w:eastAsiaTheme="majorEastAsia" w:hAnsiTheme="majorHAnsi" w:cstheme="majorBidi"/>
      <w:i/>
      <w:iCs/>
      <w:color w:val="1F3763" w:themeColor="accent1" w:themeShade="7F"/>
      <w:kern w:val="24"/>
    </w:rPr>
  </w:style>
  <w:style w:type="character" w:customStyle="1" w:styleId="Heading8Char">
    <w:name w:val="Heading 8 Char"/>
    <w:basedOn w:val="DefaultParagraphFont"/>
    <w:link w:val="Heading8"/>
    <w:uiPriority w:val="9"/>
    <w:semiHidden/>
    <w:rsid w:val="00ED10E5"/>
    <w:rPr>
      <w:rFonts w:asciiTheme="majorHAnsi" w:eastAsiaTheme="majorEastAsia" w:hAnsiTheme="majorHAnsi" w:cstheme="majorBidi"/>
      <w:color w:val="272727" w:themeColor="text1" w:themeTint="D8"/>
      <w:kern w:val="24"/>
      <w:sz w:val="22"/>
      <w:szCs w:val="21"/>
    </w:rPr>
  </w:style>
  <w:style w:type="paragraph" w:styleId="Title">
    <w:name w:val="Title"/>
    <w:basedOn w:val="Normal"/>
    <w:link w:val="TitleChar"/>
    <w:qFormat/>
    <w:rsid w:val="00ED10E5"/>
    <w:pPr>
      <w:spacing w:before="2400"/>
      <w:ind w:firstLine="0"/>
      <w:contextualSpacing/>
      <w:jc w:val="center"/>
    </w:pPr>
    <w:rPr>
      <w:rFonts w:asciiTheme="majorHAnsi" w:eastAsiaTheme="majorEastAsia" w:hAnsiTheme="majorHAnsi"/>
    </w:rPr>
  </w:style>
  <w:style w:type="character" w:customStyle="1" w:styleId="TitleChar">
    <w:name w:val="Title Char"/>
    <w:basedOn w:val="DefaultParagraphFont"/>
    <w:link w:val="Title"/>
    <w:rsid w:val="00ED10E5"/>
    <w:rPr>
      <w:rFonts w:asciiTheme="majorHAnsi" w:eastAsiaTheme="majorEastAsia" w:hAnsiTheme="majorHAnsi" w:cstheme="majorBidi"/>
      <w:kern w:val="24"/>
    </w:rPr>
  </w:style>
  <w:style w:type="paragraph" w:styleId="Subtitle">
    <w:name w:val="Subtitle"/>
    <w:basedOn w:val="Normal"/>
    <w:next w:val="Normal"/>
    <w:link w:val="SubtitleChar"/>
    <w:uiPriority w:val="18"/>
    <w:semiHidden/>
    <w:unhideWhenUsed/>
    <w:qFormat/>
    <w:rsid w:val="00C24F2B"/>
    <w:pPr>
      <w:numPr>
        <w:ilvl w:val="1"/>
      </w:numPr>
      <w:spacing w:after="160"/>
      <w:ind w:firstLine="720"/>
    </w:pPr>
    <w:rPr>
      <w:color w:val="5A5A5A" w:themeColor="text1" w:themeTint="A5"/>
      <w:spacing w:val="15"/>
      <w:sz w:val="22"/>
      <w:szCs w:val="22"/>
    </w:rPr>
  </w:style>
  <w:style w:type="character" w:customStyle="1" w:styleId="SubtitleChar">
    <w:name w:val="Subtitle Char"/>
    <w:basedOn w:val="DefaultParagraphFont"/>
    <w:link w:val="Subtitle"/>
    <w:uiPriority w:val="18"/>
    <w:semiHidden/>
    <w:rsid w:val="00C24F2B"/>
    <w:rPr>
      <w:color w:val="5A5A5A" w:themeColor="text1" w:themeTint="A5"/>
      <w:spacing w:val="15"/>
      <w:kern w:val="24"/>
      <w:sz w:val="22"/>
      <w:szCs w:val="22"/>
    </w:rPr>
  </w:style>
  <w:style w:type="paragraph" w:styleId="ListParagraph">
    <w:name w:val="List Paragraph"/>
    <w:basedOn w:val="Normal"/>
    <w:uiPriority w:val="34"/>
    <w:unhideWhenUsed/>
    <w:qFormat/>
    <w:rsid w:val="00ED10E5"/>
    <w:pPr>
      <w:ind w:left="720" w:firstLine="0"/>
      <w:contextualSpacing/>
    </w:pPr>
  </w:style>
  <w:style w:type="paragraph" w:styleId="Header">
    <w:name w:val="header"/>
    <w:basedOn w:val="Normal"/>
    <w:link w:val="HeaderChar"/>
    <w:uiPriority w:val="99"/>
    <w:unhideWhenUsed/>
    <w:qFormat/>
    <w:rsid w:val="00ED10E5"/>
    <w:pPr>
      <w:spacing w:line="240" w:lineRule="auto"/>
      <w:ind w:firstLine="0"/>
    </w:pPr>
  </w:style>
  <w:style w:type="character" w:customStyle="1" w:styleId="HeaderChar">
    <w:name w:val="Header Char"/>
    <w:basedOn w:val="DefaultParagraphFont"/>
    <w:link w:val="Header"/>
    <w:uiPriority w:val="99"/>
    <w:rsid w:val="00ED10E5"/>
    <w:rPr>
      <w:kern w:val="24"/>
    </w:rPr>
  </w:style>
  <w:style w:type="paragraph" w:styleId="Footer">
    <w:name w:val="footer"/>
    <w:basedOn w:val="Normal"/>
    <w:link w:val="FooterChar"/>
    <w:uiPriority w:val="99"/>
    <w:unhideWhenUsed/>
    <w:rsid w:val="00C24F2B"/>
    <w:pPr>
      <w:tabs>
        <w:tab w:val="center" w:pos="4680"/>
        <w:tab w:val="right" w:pos="9360"/>
      </w:tabs>
    </w:pPr>
  </w:style>
  <w:style w:type="character" w:customStyle="1" w:styleId="FooterChar">
    <w:name w:val="Footer Char"/>
    <w:basedOn w:val="DefaultParagraphFont"/>
    <w:link w:val="Footer"/>
    <w:uiPriority w:val="99"/>
    <w:rsid w:val="00C24F2B"/>
    <w:rPr>
      <w:rFonts w:ascii="Calibri" w:eastAsia="David" w:hAnsi="Calibri" w:cs="David"/>
      <w:sz w:val="24"/>
      <w:szCs w:val="24"/>
    </w:rPr>
  </w:style>
  <w:style w:type="character" w:styleId="CommentReference">
    <w:name w:val="annotation reference"/>
    <w:basedOn w:val="DefaultParagraphFont"/>
    <w:uiPriority w:val="99"/>
    <w:semiHidden/>
    <w:unhideWhenUsed/>
    <w:rsid w:val="00DC5BE2"/>
    <w:rPr>
      <w:sz w:val="16"/>
      <w:szCs w:val="16"/>
    </w:rPr>
  </w:style>
  <w:style w:type="paragraph" w:styleId="CommentText">
    <w:name w:val="annotation text"/>
    <w:basedOn w:val="Normal"/>
    <w:link w:val="CommentTextChar"/>
    <w:uiPriority w:val="99"/>
    <w:unhideWhenUsed/>
    <w:rsid w:val="00DC5BE2"/>
    <w:rPr>
      <w:sz w:val="20"/>
      <w:szCs w:val="20"/>
    </w:rPr>
  </w:style>
  <w:style w:type="character" w:customStyle="1" w:styleId="CommentTextChar">
    <w:name w:val="Comment Text Char"/>
    <w:basedOn w:val="DefaultParagraphFont"/>
    <w:link w:val="CommentText"/>
    <w:uiPriority w:val="99"/>
    <w:rsid w:val="00DC5BE2"/>
    <w:rPr>
      <w:rFonts w:ascii="Calibri" w:eastAsia="David" w:hAnsi="Calibri" w:cs="David"/>
      <w:sz w:val="20"/>
      <w:szCs w:val="20"/>
    </w:rPr>
  </w:style>
  <w:style w:type="paragraph" w:styleId="CommentSubject">
    <w:name w:val="annotation subject"/>
    <w:basedOn w:val="CommentText"/>
    <w:next w:val="CommentText"/>
    <w:link w:val="CommentSubjectChar"/>
    <w:uiPriority w:val="99"/>
    <w:semiHidden/>
    <w:unhideWhenUsed/>
    <w:rsid w:val="00DC5BE2"/>
    <w:rPr>
      <w:b/>
      <w:bCs/>
    </w:rPr>
  </w:style>
  <w:style w:type="character" w:customStyle="1" w:styleId="CommentSubjectChar">
    <w:name w:val="Comment Subject Char"/>
    <w:basedOn w:val="CommentTextChar"/>
    <w:link w:val="CommentSubject"/>
    <w:uiPriority w:val="99"/>
    <w:semiHidden/>
    <w:rsid w:val="00DC5BE2"/>
    <w:rPr>
      <w:rFonts w:ascii="Calibri" w:eastAsia="David" w:hAnsi="Calibri" w:cs="David"/>
      <w:b/>
      <w:bCs/>
      <w:sz w:val="20"/>
      <w:szCs w:val="20"/>
    </w:rPr>
  </w:style>
  <w:style w:type="paragraph" w:styleId="BalloonText">
    <w:name w:val="Balloon Text"/>
    <w:basedOn w:val="Normal"/>
    <w:link w:val="BalloonTextChar"/>
    <w:uiPriority w:val="99"/>
    <w:semiHidden/>
    <w:unhideWhenUsed/>
    <w:rsid w:val="00DC5B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BE2"/>
    <w:rPr>
      <w:rFonts w:ascii="Segoe UI" w:eastAsia="David" w:hAnsi="Segoe UI" w:cs="Segoe UI"/>
      <w:sz w:val="18"/>
      <w:szCs w:val="18"/>
    </w:rPr>
  </w:style>
  <w:style w:type="character" w:styleId="Hyperlink">
    <w:name w:val="Hyperlink"/>
    <w:basedOn w:val="DefaultParagraphFont"/>
    <w:uiPriority w:val="99"/>
    <w:unhideWhenUsed/>
    <w:rsid w:val="00FA39DA"/>
    <w:rPr>
      <w:color w:val="0563C1" w:themeColor="hyperlink"/>
      <w:u w:val="single"/>
    </w:rPr>
  </w:style>
  <w:style w:type="character" w:styleId="UnresolvedMention">
    <w:name w:val="Unresolved Mention"/>
    <w:basedOn w:val="DefaultParagraphFont"/>
    <w:uiPriority w:val="99"/>
    <w:semiHidden/>
    <w:unhideWhenUsed/>
    <w:rsid w:val="00FA39DA"/>
    <w:rPr>
      <w:color w:val="605E5C"/>
      <w:shd w:val="clear" w:color="auto" w:fill="E1DFDD"/>
    </w:rPr>
  </w:style>
  <w:style w:type="paragraph" w:styleId="NormalWeb">
    <w:name w:val="Normal (Web)"/>
    <w:basedOn w:val="Normal"/>
    <w:uiPriority w:val="99"/>
    <w:semiHidden/>
    <w:unhideWhenUsed/>
    <w:rsid w:val="00540E91"/>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540E91"/>
    <w:pPr>
      <w:spacing w:line="240" w:lineRule="auto"/>
    </w:pPr>
    <w:rPr>
      <w:rFonts w:ascii="Calibri" w:eastAsia="David" w:hAnsi="Calibri" w:cs="David"/>
    </w:rPr>
  </w:style>
  <w:style w:type="character" w:customStyle="1" w:styleId="title-text">
    <w:name w:val="title-text"/>
    <w:basedOn w:val="DefaultParagraphFont"/>
    <w:rsid w:val="00976673"/>
  </w:style>
  <w:style w:type="paragraph" w:customStyle="1" w:styleId="SectionTitle">
    <w:name w:val="Section Title"/>
    <w:basedOn w:val="Normal"/>
    <w:uiPriority w:val="2"/>
    <w:qFormat/>
    <w:rsid w:val="00ED10E5"/>
    <w:pPr>
      <w:pageBreakBefore/>
      <w:ind w:firstLine="0"/>
      <w:jc w:val="center"/>
      <w:outlineLvl w:val="0"/>
    </w:pPr>
    <w:rPr>
      <w:rFonts w:asciiTheme="majorHAnsi" w:eastAsiaTheme="majorEastAsia" w:hAnsiTheme="majorHAnsi"/>
    </w:rPr>
  </w:style>
  <w:style w:type="paragraph" w:customStyle="1" w:styleId="TableFigure">
    <w:name w:val="Table/Figure"/>
    <w:basedOn w:val="Normal"/>
    <w:uiPriority w:val="39"/>
    <w:qFormat/>
    <w:rsid w:val="00ED10E5"/>
    <w:pPr>
      <w:spacing w:before="240"/>
      <w:ind w:firstLine="0"/>
      <w:contextualSpacing/>
    </w:pPr>
  </w:style>
  <w:style w:type="paragraph" w:customStyle="1" w:styleId="Title2">
    <w:name w:val="Title 2"/>
    <w:basedOn w:val="Normal"/>
    <w:uiPriority w:val="1"/>
    <w:qFormat/>
    <w:rsid w:val="00ED10E5"/>
    <w:pPr>
      <w:ind w:firstLine="0"/>
      <w:jc w:val="center"/>
    </w:pPr>
  </w:style>
  <w:style w:type="character" w:customStyle="1" w:styleId="Heading9Char">
    <w:name w:val="Heading 9 Char"/>
    <w:basedOn w:val="DefaultParagraphFont"/>
    <w:link w:val="Heading9"/>
    <w:uiPriority w:val="9"/>
    <w:semiHidden/>
    <w:rsid w:val="00ED10E5"/>
    <w:rPr>
      <w:rFonts w:asciiTheme="majorHAnsi" w:eastAsiaTheme="majorEastAsia" w:hAnsiTheme="majorHAnsi" w:cstheme="majorBidi"/>
      <w:i/>
      <w:iCs/>
      <w:color w:val="272727" w:themeColor="text1" w:themeTint="D8"/>
      <w:kern w:val="24"/>
      <w:sz w:val="22"/>
      <w:szCs w:val="21"/>
    </w:rPr>
  </w:style>
  <w:style w:type="paragraph" w:styleId="Caption">
    <w:name w:val="caption"/>
    <w:basedOn w:val="Normal"/>
    <w:next w:val="Normal"/>
    <w:uiPriority w:val="35"/>
    <w:unhideWhenUsed/>
    <w:qFormat/>
    <w:rsid w:val="00ED10E5"/>
    <w:pPr>
      <w:spacing w:after="200" w:line="240" w:lineRule="auto"/>
      <w:ind w:firstLine="0"/>
    </w:pPr>
    <w:rPr>
      <w:i/>
      <w:iCs/>
      <w:color w:val="44546A" w:themeColor="text2"/>
      <w:sz w:val="22"/>
      <w:szCs w:val="18"/>
    </w:rPr>
  </w:style>
  <w:style w:type="character" w:styleId="FootnoteReference">
    <w:name w:val="footnote reference"/>
    <w:basedOn w:val="DefaultParagraphFont"/>
    <w:uiPriority w:val="5"/>
    <w:semiHidden/>
    <w:unhideWhenUsed/>
    <w:qFormat/>
    <w:rsid w:val="00ED10E5"/>
    <w:rPr>
      <w:vertAlign w:val="superscript"/>
    </w:rPr>
  </w:style>
  <w:style w:type="paragraph" w:styleId="EndnoteText">
    <w:name w:val="endnote text"/>
    <w:basedOn w:val="Normal"/>
    <w:link w:val="EndnoteTextChar"/>
    <w:uiPriority w:val="99"/>
    <w:semiHidden/>
    <w:unhideWhenUsed/>
    <w:qFormat/>
    <w:rsid w:val="00ED10E5"/>
    <w:pPr>
      <w:spacing w:line="240" w:lineRule="auto"/>
    </w:pPr>
    <w:rPr>
      <w:sz w:val="22"/>
      <w:szCs w:val="20"/>
    </w:rPr>
  </w:style>
  <w:style w:type="character" w:customStyle="1" w:styleId="EndnoteTextChar">
    <w:name w:val="Endnote Text Char"/>
    <w:basedOn w:val="DefaultParagraphFont"/>
    <w:link w:val="EndnoteText"/>
    <w:uiPriority w:val="99"/>
    <w:semiHidden/>
    <w:rsid w:val="00ED10E5"/>
    <w:rPr>
      <w:kern w:val="24"/>
      <w:sz w:val="22"/>
      <w:szCs w:val="20"/>
    </w:rPr>
  </w:style>
  <w:style w:type="paragraph" w:styleId="ListBullet">
    <w:name w:val="List Bullet"/>
    <w:basedOn w:val="Normal"/>
    <w:uiPriority w:val="9"/>
    <w:semiHidden/>
    <w:unhideWhenUsed/>
    <w:qFormat/>
    <w:rsid w:val="00ED10E5"/>
    <w:pPr>
      <w:numPr>
        <w:numId w:val="16"/>
      </w:numPr>
      <w:contextualSpacing/>
    </w:pPr>
  </w:style>
  <w:style w:type="paragraph" w:styleId="ListNumber">
    <w:name w:val="List Number"/>
    <w:basedOn w:val="Normal"/>
    <w:uiPriority w:val="9"/>
    <w:semiHidden/>
    <w:unhideWhenUsed/>
    <w:qFormat/>
    <w:rsid w:val="00ED10E5"/>
    <w:pPr>
      <w:numPr>
        <w:numId w:val="18"/>
      </w:numPr>
      <w:contextualSpacing/>
    </w:pPr>
  </w:style>
  <w:style w:type="character" w:styleId="Strong">
    <w:name w:val="Strong"/>
    <w:basedOn w:val="DefaultParagraphFont"/>
    <w:uiPriority w:val="22"/>
    <w:unhideWhenUsed/>
    <w:qFormat/>
    <w:rsid w:val="00ED10E5"/>
    <w:rPr>
      <w:b w:val="0"/>
      <w:bCs w:val="0"/>
      <w:caps/>
      <w:smallCaps w:val="0"/>
    </w:rPr>
  </w:style>
  <w:style w:type="character" w:styleId="Emphasis">
    <w:name w:val="Emphasis"/>
    <w:basedOn w:val="DefaultParagraphFont"/>
    <w:uiPriority w:val="4"/>
    <w:unhideWhenUsed/>
    <w:qFormat/>
    <w:rsid w:val="00ED10E5"/>
    <w:rPr>
      <w:i/>
      <w:iCs/>
    </w:rPr>
  </w:style>
  <w:style w:type="paragraph" w:styleId="Quote">
    <w:name w:val="Quote"/>
    <w:basedOn w:val="Normal"/>
    <w:next w:val="Normal"/>
    <w:link w:val="QuoteChar"/>
    <w:uiPriority w:val="29"/>
    <w:unhideWhenUsed/>
    <w:qFormat/>
    <w:rsid w:val="00ED10E5"/>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ED10E5"/>
    <w:rPr>
      <w:i/>
      <w:iCs/>
      <w:color w:val="404040" w:themeColor="text1" w:themeTint="BF"/>
      <w:kern w:val="24"/>
    </w:rPr>
  </w:style>
  <w:style w:type="paragraph" w:styleId="IntenseQuote">
    <w:name w:val="Intense Quote"/>
    <w:basedOn w:val="Normal"/>
    <w:next w:val="Normal"/>
    <w:link w:val="IntenseQuoteChar"/>
    <w:uiPriority w:val="30"/>
    <w:unhideWhenUsed/>
    <w:qFormat/>
    <w:rsid w:val="00ED10E5"/>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rsid w:val="00ED10E5"/>
    <w:rPr>
      <w:i/>
      <w:iCs/>
      <w:color w:val="404040" w:themeColor="text1" w:themeTint="BF"/>
      <w:kern w:val="24"/>
    </w:rPr>
  </w:style>
  <w:style w:type="character" w:styleId="IntenseEmphasis">
    <w:name w:val="Intense Emphasis"/>
    <w:basedOn w:val="DefaultParagraphFont"/>
    <w:uiPriority w:val="21"/>
    <w:unhideWhenUsed/>
    <w:qFormat/>
    <w:rsid w:val="00ED10E5"/>
    <w:rPr>
      <w:i/>
      <w:iCs/>
      <w:color w:val="0F1C32" w:themeColor="accent1" w:themeShade="40"/>
    </w:rPr>
  </w:style>
  <w:style w:type="character" w:styleId="IntenseReference">
    <w:name w:val="Intense Reference"/>
    <w:basedOn w:val="DefaultParagraphFont"/>
    <w:uiPriority w:val="32"/>
    <w:unhideWhenUsed/>
    <w:qFormat/>
    <w:rsid w:val="00ED10E5"/>
    <w:rPr>
      <w:b/>
      <w:bCs/>
      <w:caps w:val="0"/>
      <w:smallCaps/>
      <w:color w:val="595959" w:themeColor="text1" w:themeTint="A6"/>
      <w:spacing w:val="5"/>
    </w:rPr>
  </w:style>
  <w:style w:type="paragraph" w:styleId="Bibliography">
    <w:name w:val="Bibliography"/>
    <w:basedOn w:val="Normal"/>
    <w:next w:val="Normal"/>
    <w:uiPriority w:val="37"/>
    <w:unhideWhenUsed/>
    <w:qFormat/>
    <w:rsid w:val="00ED10E5"/>
    <w:pPr>
      <w:ind w:left="720" w:hanging="720"/>
    </w:pPr>
  </w:style>
  <w:style w:type="paragraph" w:styleId="TOCHeading">
    <w:name w:val="TOC Heading"/>
    <w:basedOn w:val="Heading1"/>
    <w:next w:val="Normal"/>
    <w:uiPriority w:val="39"/>
    <w:unhideWhenUsed/>
    <w:qFormat/>
    <w:rsid w:val="00ED10E5"/>
    <w:pPr>
      <w:spacing w:before="240"/>
      <w:ind w:firstLine="720"/>
      <w:jc w:val="left"/>
      <w:outlineLvl w:val="9"/>
    </w:pPr>
    <w:rPr>
      <w:bCs w:val="0"/>
      <w:szCs w:val="32"/>
    </w:rPr>
  </w:style>
  <w:style w:type="paragraph" w:customStyle="1" w:styleId="Caption1">
    <w:name w:val="Caption1"/>
    <w:basedOn w:val="NoSpacing"/>
    <w:link w:val="Caption1Char"/>
    <w:qFormat/>
    <w:rsid w:val="001F2731"/>
    <w:pPr>
      <w:bidi w:val="0"/>
      <w:spacing w:after="240" w:line="240" w:lineRule="auto"/>
      <w:ind w:right="845"/>
      <w:jc w:val="both"/>
    </w:pPr>
    <w:rPr>
      <w:rFonts w:asciiTheme="majorBidi" w:hAnsiTheme="majorBidi" w:cstheme="majorBidi"/>
      <w:i/>
      <w:iCs/>
      <w:sz w:val="22"/>
      <w:szCs w:val="22"/>
    </w:rPr>
  </w:style>
  <w:style w:type="paragraph" w:customStyle="1" w:styleId="Openingheader">
    <w:name w:val="Opening header"/>
    <w:basedOn w:val="Normal"/>
    <w:link w:val="OpeningheaderChar"/>
    <w:qFormat/>
    <w:rsid w:val="00607438"/>
    <w:pPr>
      <w:spacing w:line="240" w:lineRule="auto"/>
      <w:ind w:firstLine="0"/>
      <w:jc w:val="center"/>
    </w:pPr>
    <w:rPr>
      <w:rFonts w:eastAsia="Times New Roman" w:cs="Times New Roman"/>
      <w:noProof/>
      <w:sz w:val="44"/>
      <w:szCs w:val="44"/>
    </w:rPr>
  </w:style>
  <w:style w:type="character" w:customStyle="1" w:styleId="Caption1Char">
    <w:name w:val="Caption1 Char"/>
    <w:basedOn w:val="NoSpacingChar"/>
    <w:link w:val="Caption1"/>
    <w:rsid w:val="001F2731"/>
    <w:rPr>
      <w:rFonts w:asciiTheme="majorBidi" w:hAnsiTheme="majorBidi" w:cstheme="majorBidi"/>
      <w:i/>
      <w:iCs/>
      <w:sz w:val="22"/>
      <w:szCs w:val="22"/>
    </w:rPr>
  </w:style>
  <w:style w:type="paragraph" w:styleId="TOC2">
    <w:name w:val="toc 2"/>
    <w:basedOn w:val="Normal"/>
    <w:next w:val="Normal"/>
    <w:autoRedefine/>
    <w:uiPriority w:val="39"/>
    <w:unhideWhenUsed/>
    <w:rsid w:val="00665EDC"/>
    <w:pPr>
      <w:tabs>
        <w:tab w:val="left" w:pos="2384"/>
        <w:tab w:val="right" w:leader="dot" w:pos="9350"/>
      </w:tabs>
      <w:ind w:left="240"/>
      <w:jc w:val="left"/>
    </w:pPr>
    <w:rPr>
      <w:rFonts w:asciiTheme="minorHAnsi" w:hAnsiTheme="minorHAnsi" w:cstheme="minorHAnsi"/>
      <w:smallCaps/>
      <w:sz w:val="20"/>
      <w:szCs w:val="20"/>
    </w:rPr>
  </w:style>
  <w:style w:type="character" w:customStyle="1" w:styleId="OpeningheaderChar">
    <w:name w:val="Opening header Char"/>
    <w:basedOn w:val="DefaultParagraphFont"/>
    <w:link w:val="Openingheader"/>
    <w:rsid w:val="00607438"/>
    <w:rPr>
      <w:rFonts w:asciiTheme="majorBidi" w:eastAsia="Times New Roman" w:hAnsiTheme="majorBidi" w:cs="Times New Roman"/>
      <w:noProof/>
      <w:sz w:val="44"/>
      <w:szCs w:val="44"/>
    </w:rPr>
  </w:style>
  <w:style w:type="paragraph" w:styleId="TOC3">
    <w:name w:val="toc 3"/>
    <w:basedOn w:val="Normal"/>
    <w:next w:val="Normal"/>
    <w:autoRedefine/>
    <w:uiPriority w:val="39"/>
    <w:unhideWhenUsed/>
    <w:rsid w:val="006238E0"/>
    <w:pPr>
      <w:bidi/>
      <w:ind w:left="480"/>
      <w:jc w:val="left"/>
    </w:pPr>
    <w:rPr>
      <w:rFonts w:asciiTheme="minorHAnsi" w:hAnsiTheme="minorHAnsi" w:cstheme="minorHAnsi"/>
      <w:i/>
      <w:iCs/>
      <w:sz w:val="20"/>
      <w:szCs w:val="20"/>
    </w:rPr>
  </w:style>
  <w:style w:type="paragraph" w:styleId="TOC1">
    <w:name w:val="toc 1"/>
    <w:basedOn w:val="Normal"/>
    <w:next w:val="Normal"/>
    <w:autoRedefine/>
    <w:uiPriority w:val="39"/>
    <w:unhideWhenUsed/>
    <w:rsid w:val="006238E0"/>
    <w:pPr>
      <w:bidi/>
      <w:spacing w:before="120" w:after="120"/>
      <w:jc w:val="left"/>
    </w:pPr>
    <w:rPr>
      <w:rFonts w:asciiTheme="minorHAnsi" w:hAnsiTheme="minorHAnsi" w:cstheme="minorHAnsi"/>
      <w:b/>
      <w:bCs/>
      <w:caps/>
      <w:sz w:val="20"/>
      <w:szCs w:val="20"/>
    </w:rPr>
  </w:style>
  <w:style w:type="paragraph" w:styleId="TOC4">
    <w:name w:val="toc 4"/>
    <w:basedOn w:val="Normal"/>
    <w:next w:val="Normal"/>
    <w:autoRedefine/>
    <w:uiPriority w:val="39"/>
    <w:unhideWhenUsed/>
    <w:rsid w:val="00074548"/>
    <w:pPr>
      <w:tabs>
        <w:tab w:val="right" w:leader="dot" w:pos="9350"/>
      </w:tabs>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6238E0"/>
    <w:pPr>
      <w:bidi/>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6238E0"/>
    <w:pPr>
      <w:bidi/>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6238E0"/>
    <w:pPr>
      <w:bidi/>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6238E0"/>
    <w:pPr>
      <w:bidi/>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6238E0"/>
    <w:pPr>
      <w:bidi/>
      <w:ind w:left="1920"/>
      <w:jc w:val="left"/>
    </w:pPr>
    <w:rPr>
      <w:rFonts w:asciiTheme="minorHAnsi" w:hAnsiTheme="minorHAnsi" w:cstheme="minorHAnsi"/>
      <w:sz w:val="18"/>
      <w:szCs w:val="18"/>
    </w:rPr>
  </w:style>
  <w:style w:type="table" w:styleId="TableGrid">
    <w:name w:val="Table Grid"/>
    <w:basedOn w:val="TableNormal"/>
    <w:uiPriority w:val="39"/>
    <w:rsid w:val="002C461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F47C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086525">
      <w:bodyDiv w:val="1"/>
      <w:marLeft w:val="0"/>
      <w:marRight w:val="0"/>
      <w:marTop w:val="0"/>
      <w:marBottom w:val="0"/>
      <w:divBdr>
        <w:top w:val="none" w:sz="0" w:space="0" w:color="auto"/>
        <w:left w:val="none" w:sz="0" w:space="0" w:color="auto"/>
        <w:bottom w:val="none" w:sz="0" w:space="0" w:color="auto"/>
        <w:right w:val="none" w:sz="0" w:space="0" w:color="auto"/>
      </w:divBdr>
    </w:div>
    <w:div w:id="222563752">
      <w:bodyDiv w:val="1"/>
      <w:marLeft w:val="0"/>
      <w:marRight w:val="0"/>
      <w:marTop w:val="0"/>
      <w:marBottom w:val="0"/>
      <w:divBdr>
        <w:top w:val="none" w:sz="0" w:space="0" w:color="auto"/>
        <w:left w:val="none" w:sz="0" w:space="0" w:color="auto"/>
        <w:bottom w:val="none" w:sz="0" w:space="0" w:color="auto"/>
        <w:right w:val="none" w:sz="0" w:space="0" w:color="auto"/>
      </w:divBdr>
    </w:div>
    <w:div w:id="248006715">
      <w:bodyDiv w:val="1"/>
      <w:marLeft w:val="0"/>
      <w:marRight w:val="0"/>
      <w:marTop w:val="0"/>
      <w:marBottom w:val="0"/>
      <w:divBdr>
        <w:top w:val="none" w:sz="0" w:space="0" w:color="auto"/>
        <w:left w:val="none" w:sz="0" w:space="0" w:color="auto"/>
        <w:bottom w:val="none" w:sz="0" w:space="0" w:color="auto"/>
        <w:right w:val="none" w:sz="0" w:space="0" w:color="auto"/>
      </w:divBdr>
    </w:div>
    <w:div w:id="370806357">
      <w:bodyDiv w:val="1"/>
      <w:marLeft w:val="0"/>
      <w:marRight w:val="0"/>
      <w:marTop w:val="0"/>
      <w:marBottom w:val="0"/>
      <w:divBdr>
        <w:top w:val="none" w:sz="0" w:space="0" w:color="auto"/>
        <w:left w:val="none" w:sz="0" w:space="0" w:color="auto"/>
        <w:bottom w:val="none" w:sz="0" w:space="0" w:color="auto"/>
        <w:right w:val="none" w:sz="0" w:space="0" w:color="auto"/>
      </w:divBdr>
    </w:div>
    <w:div w:id="495268308">
      <w:bodyDiv w:val="1"/>
      <w:marLeft w:val="0"/>
      <w:marRight w:val="0"/>
      <w:marTop w:val="0"/>
      <w:marBottom w:val="0"/>
      <w:divBdr>
        <w:top w:val="none" w:sz="0" w:space="0" w:color="auto"/>
        <w:left w:val="none" w:sz="0" w:space="0" w:color="auto"/>
        <w:bottom w:val="none" w:sz="0" w:space="0" w:color="auto"/>
        <w:right w:val="none" w:sz="0" w:space="0" w:color="auto"/>
      </w:divBdr>
    </w:div>
    <w:div w:id="612592160">
      <w:bodyDiv w:val="1"/>
      <w:marLeft w:val="0"/>
      <w:marRight w:val="0"/>
      <w:marTop w:val="0"/>
      <w:marBottom w:val="0"/>
      <w:divBdr>
        <w:top w:val="none" w:sz="0" w:space="0" w:color="auto"/>
        <w:left w:val="none" w:sz="0" w:space="0" w:color="auto"/>
        <w:bottom w:val="none" w:sz="0" w:space="0" w:color="auto"/>
        <w:right w:val="none" w:sz="0" w:space="0" w:color="auto"/>
      </w:divBdr>
      <w:divsChild>
        <w:div w:id="375207297">
          <w:marLeft w:val="0"/>
          <w:marRight w:val="0"/>
          <w:marTop w:val="0"/>
          <w:marBottom w:val="0"/>
          <w:divBdr>
            <w:top w:val="none" w:sz="0" w:space="0" w:color="auto"/>
            <w:left w:val="none" w:sz="0" w:space="0" w:color="auto"/>
            <w:bottom w:val="none" w:sz="0" w:space="0" w:color="auto"/>
            <w:right w:val="none" w:sz="0" w:space="0" w:color="auto"/>
          </w:divBdr>
          <w:divsChild>
            <w:div w:id="1533877858">
              <w:marLeft w:val="0"/>
              <w:marRight w:val="0"/>
              <w:marTop w:val="0"/>
              <w:marBottom w:val="0"/>
              <w:divBdr>
                <w:top w:val="none" w:sz="0" w:space="0" w:color="auto"/>
                <w:left w:val="none" w:sz="0" w:space="0" w:color="auto"/>
                <w:bottom w:val="none" w:sz="0" w:space="0" w:color="auto"/>
                <w:right w:val="none" w:sz="0" w:space="0" w:color="auto"/>
              </w:divBdr>
              <w:divsChild>
                <w:div w:id="97976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4191581">
      <w:bodyDiv w:val="1"/>
      <w:marLeft w:val="0"/>
      <w:marRight w:val="0"/>
      <w:marTop w:val="0"/>
      <w:marBottom w:val="0"/>
      <w:divBdr>
        <w:top w:val="none" w:sz="0" w:space="0" w:color="auto"/>
        <w:left w:val="none" w:sz="0" w:space="0" w:color="auto"/>
        <w:bottom w:val="none" w:sz="0" w:space="0" w:color="auto"/>
        <w:right w:val="none" w:sz="0" w:space="0" w:color="auto"/>
      </w:divBdr>
    </w:div>
    <w:div w:id="811825545">
      <w:bodyDiv w:val="1"/>
      <w:marLeft w:val="0"/>
      <w:marRight w:val="0"/>
      <w:marTop w:val="0"/>
      <w:marBottom w:val="0"/>
      <w:divBdr>
        <w:top w:val="none" w:sz="0" w:space="0" w:color="auto"/>
        <w:left w:val="none" w:sz="0" w:space="0" w:color="auto"/>
        <w:bottom w:val="none" w:sz="0" w:space="0" w:color="auto"/>
        <w:right w:val="none" w:sz="0" w:space="0" w:color="auto"/>
      </w:divBdr>
    </w:div>
    <w:div w:id="888422264">
      <w:bodyDiv w:val="1"/>
      <w:marLeft w:val="0"/>
      <w:marRight w:val="0"/>
      <w:marTop w:val="0"/>
      <w:marBottom w:val="0"/>
      <w:divBdr>
        <w:top w:val="none" w:sz="0" w:space="0" w:color="auto"/>
        <w:left w:val="none" w:sz="0" w:space="0" w:color="auto"/>
        <w:bottom w:val="none" w:sz="0" w:space="0" w:color="auto"/>
        <w:right w:val="none" w:sz="0" w:space="0" w:color="auto"/>
      </w:divBdr>
    </w:div>
    <w:div w:id="912740428">
      <w:bodyDiv w:val="1"/>
      <w:marLeft w:val="0"/>
      <w:marRight w:val="0"/>
      <w:marTop w:val="0"/>
      <w:marBottom w:val="0"/>
      <w:divBdr>
        <w:top w:val="none" w:sz="0" w:space="0" w:color="auto"/>
        <w:left w:val="none" w:sz="0" w:space="0" w:color="auto"/>
        <w:bottom w:val="none" w:sz="0" w:space="0" w:color="auto"/>
        <w:right w:val="none" w:sz="0" w:space="0" w:color="auto"/>
      </w:divBdr>
    </w:div>
    <w:div w:id="1199663882">
      <w:bodyDiv w:val="1"/>
      <w:marLeft w:val="0"/>
      <w:marRight w:val="0"/>
      <w:marTop w:val="0"/>
      <w:marBottom w:val="0"/>
      <w:divBdr>
        <w:top w:val="none" w:sz="0" w:space="0" w:color="auto"/>
        <w:left w:val="none" w:sz="0" w:space="0" w:color="auto"/>
        <w:bottom w:val="none" w:sz="0" w:space="0" w:color="auto"/>
        <w:right w:val="none" w:sz="0" w:space="0" w:color="auto"/>
      </w:divBdr>
    </w:div>
    <w:div w:id="1210217762">
      <w:bodyDiv w:val="1"/>
      <w:marLeft w:val="0"/>
      <w:marRight w:val="0"/>
      <w:marTop w:val="0"/>
      <w:marBottom w:val="0"/>
      <w:divBdr>
        <w:top w:val="none" w:sz="0" w:space="0" w:color="auto"/>
        <w:left w:val="none" w:sz="0" w:space="0" w:color="auto"/>
        <w:bottom w:val="none" w:sz="0" w:space="0" w:color="auto"/>
        <w:right w:val="none" w:sz="0" w:space="0" w:color="auto"/>
      </w:divBdr>
    </w:div>
    <w:div w:id="1349067595">
      <w:bodyDiv w:val="1"/>
      <w:marLeft w:val="0"/>
      <w:marRight w:val="0"/>
      <w:marTop w:val="0"/>
      <w:marBottom w:val="0"/>
      <w:divBdr>
        <w:top w:val="none" w:sz="0" w:space="0" w:color="auto"/>
        <w:left w:val="none" w:sz="0" w:space="0" w:color="auto"/>
        <w:bottom w:val="none" w:sz="0" w:space="0" w:color="auto"/>
        <w:right w:val="none" w:sz="0" w:space="0" w:color="auto"/>
      </w:divBdr>
    </w:div>
    <w:div w:id="1557594227">
      <w:bodyDiv w:val="1"/>
      <w:marLeft w:val="0"/>
      <w:marRight w:val="0"/>
      <w:marTop w:val="0"/>
      <w:marBottom w:val="0"/>
      <w:divBdr>
        <w:top w:val="none" w:sz="0" w:space="0" w:color="auto"/>
        <w:left w:val="none" w:sz="0" w:space="0" w:color="auto"/>
        <w:bottom w:val="none" w:sz="0" w:space="0" w:color="auto"/>
        <w:right w:val="none" w:sz="0" w:space="0" w:color="auto"/>
      </w:divBdr>
    </w:div>
    <w:div w:id="1607036704">
      <w:bodyDiv w:val="1"/>
      <w:marLeft w:val="0"/>
      <w:marRight w:val="0"/>
      <w:marTop w:val="0"/>
      <w:marBottom w:val="0"/>
      <w:divBdr>
        <w:top w:val="none" w:sz="0" w:space="0" w:color="auto"/>
        <w:left w:val="none" w:sz="0" w:space="0" w:color="auto"/>
        <w:bottom w:val="none" w:sz="0" w:space="0" w:color="auto"/>
        <w:right w:val="none" w:sz="0" w:space="0" w:color="auto"/>
      </w:divBdr>
    </w:div>
    <w:div w:id="1631084650">
      <w:bodyDiv w:val="1"/>
      <w:marLeft w:val="0"/>
      <w:marRight w:val="0"/>
      <w:marTop w:val="0"/>
      <w:marBottom w:val="0"/>
      <w:divBdr>
        <w:top w:val="none" w:sz="0" w:space="0" w:color="auto"/>
        <w:left w:val="none" w:sz="0" w:space="0" w:color="auto"/>
        <w:bottom w:val="none" w:sz="0" w:space="0" w:color="auto"/>
        <w:right w:val="none" w:sz="0" w:space="0" w:color="auto"/>
      </w:divBdr>
      <w:divsChild>
        <w:div w:id="1778330136">
          <w:marLeft w:val="0"/>
          <w:marRight w:val="0"/>
          <w:marTop w:val="0"/>
          <w:marBottom w:val="0"/>
          <w:divBdr>
            <w:top w:val="none" w:sz="0" w:space="0" w:color="auto"/>
            <w:left w:val="none" w:sz="0" w:space="0" w:color="auto"/>
            <w:bottom w:val="none" w:sz="0" w:space="0" w:color="auto"/>
            <w:right w:val="none" w:sz="0" w:space="0" w:color="auto"/>
          </w:divBdr>
          <w:divsChild>
            <w:div w:id="1917547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095550">
      <w:bodyDiv w:val="1"/>
      <w:marLeft w:val="0"/>
      <w:marRight w:val="0"/>
      <w:marTop w:val="0"/>
      <w:marBottom w:val="0"/>
      <w:divBdr>
        <w:top w:val="none" w:sz="0" w:space="0" w:color="auto"/>
        <w:left w:val="none" w:sz="0" w:space="0" w:color="auto"/>
        <w:bottom w:val="none" w:sz="0" w:space="0" w:color="auto"/>
        <w:right w:val="none" w:sz="0" w:space="0" w:color="auto"/>
      </w:divBdr>
      <w:divsChild>
        <w:div w:id="173543475">
          <w:marLeft w:val="0"/>
          <w:marRight w:val="0"/>
          <w:marTop w:val="0"/>
          <w:marBottom w:val="0"/>
          <w:divBdr>
            <w:top w:val="none" w:sz="0" w:space="0" w:color="auto"/>
            <w:left w:val="none" w:sz="0" w:space="0" w:color="auto"/>
            <w:bottom w:val="none" w:sz="0" w:space="0" w:color="auto"/>
            <w:right w:val="none" w:sz="0" w:space="0" w:color="auto"/>
          </w:divBdr>
          <w:divsChild>
            <w:div w:id="374351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420246">
      <w:bodyDiv w:val="1"/>
      <w:marLeft w:val="0"/>
      <w:marRight w:val="0"/>
      <w:marTop w:val="0"/>
      <w:marBottom w:val="0"/>
      <w:divBdr>
        <w:top w:val="none" w:sz="0" w:space="0" w:color="auto"/>
        <w:left w:val="none" w:sz="0" w:space="0" w:color="auto"/>
        <w:bottom w:val="none" w:sz="0" w:space="0" w:color="auto"/>
        <w:right w:val="none" w:sz="0" w:space="0" w:color="auto"/>
      </w:divBdr>
    </w:div>
    <w:div w:id="19377828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apastyle.apa.org/style-grammar-guidelines/tables-figures"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0.emf"/><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2.emf"/><Relationship Id="rId28" Type="http://schemas.openxmlformats.org/officeDocument/2006/relationships/glossaryDocument" Target="glossary/document.xml"/><Relationship Id="rId10" Type="http://schemas.microsoft.com/office/2016/09/relationships/commentsIds" Target="commentsIds.xml"/><Relationship Id="rId19" Type="http://schemas.openxmlformats.org/officeDocument/2006/relationships/image" Target="media/image8.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image" Target="media/image11.emf"/><Relationship Id="rId27"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630FD8FAA2D4003A9D6CDE81B9D9673"/>
        <w:category>
          <w:name w:val="General"/>
          <w:gallery w:val="placeholder"/>
        </w:category>
        <w:types>
          <w:type w:val="bbPlcHdr"/>
        </w:types>
        <w:behaviors>
          <w:behavior w:val="content"/>
        </w:behaviors>
        <w:guid w:val="{CF036CDA-0824-454B-B015-C05CFE53CA49}"/>
      </w:docPartPr>
      <w:docPartBody>
        <w:p w:rsidR="003858F0" w:rsidRDefault="00D73831" w:rsidP="00D73831">
          <w:pPr>
            <w:pStyle w:val="5630FD8FAA2D4003A9D6CDE81B9D9673"/>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3831"/>
    <w:rsid w:val="001220C6"/>
    <w:rsid w:val="002328BB"/>
    <w:rsid w:val="002944C9"/>
    <w:rsid w:val="003858F0"/>
    <w:rsid w:val="003E49DE"/>
    <w:rsid w:val="0041443A"/>
    <w:rsid w:val="004855D7"/>
    <w:rsid w:val="00494A0B"/>
    <w:rsid w:val="006343F8"/>
    <w:rsid w:val="008210C2"/>
    <w:rsid w:val="00873785"/>
    <w:rsid w:val="008C4119"/>
    <w:rsid w:val="009276B5"/>
    <w:rsid w:val="00B36078"/>
    <w:rsid w:val="00C46BBD"/>
    <w:rsid w:val="00C70E4B"/>
    <w:rsid w:val="00D73831"/>
    <w:rsid w:val="00D838D4"/>
    <w:rsid w:val="00DB0648"/>
    <w:rsid w:val="00EC7049"/>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630FD8FAA2D4003A9D6CDE81B9D9673">
    <w:name w:val="5630FD8FAA2D4003A9D6CDE81B9D9673"/>
    <w:rsid w:val="00D73831"/>
    <w:pPr>
      <w:bidi/>
    </w:pPr>
  </w:style>
  <w:style w:type="character" w:styleId="PlaceholderText">
    <w:name w:val="Placeholder Text"/>
    <w:basedOn w:val="DefaultParagraphFont"/>
    <w:uiPriority w:val="99"/>
    <w:semiHidden/>
    <w:rsid w:val="00DB0648"/>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4B841B-04D7-4CC5-AC81-FB2787BEA7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99</TotalTime>
  <Pages>77</Pages>
  <Words>66104</Words>
  <Characters>330520</Characters>
  <Application>Microsoft Office Word</Application>
  <DocSecurity>0</DocSecurity>
  <Lines>2754</Lines>
  <Paragraphs>791</Paragraphs>
  <ScaleCrop>false</ScaleCrop>
  <HeadingPairs>
    <vt:vector size="2" baseType="variant">
      <vt:variant>
        <vt:lpstr>Title</vt:lpstr>
      </vt:variant>
      <vt:variant>
        <vt:i4>1</vt:i4>
      </vt:variant>
    </vt:vector>
  </HeadingPairs>
  <TitlesOfParts>
    <vt:vector size="1" baseType="lpstr">
      <vt:lpstr>Show some sensitivity! Using motion tracking to explore unconscious processes</vt:lpstr>
    </vt:vector>
  </TitlesOfParts>
  <Company/>
  <LinksUpToDate>false</LinksUpToDate>
  <CharactersWithSpaces>3958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how some sensitivity! Using motion tracking to explore unconscious processes</dc:title>
  <dc:subject/>
  <dc:creator>Chen Heller</dc:creator>
  <cp:keywords/>
  <dc:description/>
  <cp:lastModifiedBy>Chen Heller</cp:lastModifiedBy>
  <cp:revision>238</cp:revision>
  <cp:lastPrinted>2023-01-04T12:57:00Z</cp:lastPrinted>
  <dcterms:created xsi:type="dcterms:W3CDTF">2022-09-19T06:03:00Z</dcterms:created>
  <dcterms:modified xsi:type="dcterms:W3CDTF">2023-01-31T1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QGOE9TA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